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DA11E2" w14:textId="7870E51E" w:rsidR="0063178B" w:rsidRDefault="00E747CB">
      <w:pPr>
        <w:rPr>
          <w:b/>
          <w:bCs/>
          <w:sz w:val="28"/>
          <w:szCs w:val="28"/>
        </w:rPr>
      </w:pPr>
      <w:r w:rsidRPr="00780CCA">
        <w:rPr>
          <w:b/>
          <w:bCs/>
          <w:sz w:val="28"/>
          <w:szCs w:val="28"/>
        </w:rPr>
        <w:t xml:space="preserve">Nasal nitric oxide measurement in children for the diagnosis of primary ciliary </w:t>
      </w:r>
      <w:r w:rsidR="00BD6BAD" w:rsidRPr="00780CCA">
        <w:rPr>
          <w:b/>
          <w:bCs/>
          <w:sz w:val="28"/>
          <w:szCs w:val="28"/>
        </w:rPr>
        <w:t>dyskinesi</w:t>
      </w:r>
      <w:r w:rsidR="00BD6BAD">
        <w:rPr>
          <w:b/>
          <w:bCs/>
          <w:sz w:val="28"/>
          <w:szCs w:val="28"/>
        </w:rPr>
        <w:t>a</w:t>
      </w:r>
      <w:r w:rsidRPr="00780CCA">
        <w:rPr>
          <w:b/>
          <w:bCs/>
          <w:sz w:val="28"/>
          <w:szCs w:val="28"/>
        </w:rPr>
        <w:t xml:space="preserve">: </w:t>
      </w:r>
      <w:proofErr w:type="spellStart"/>
      <w:r w:rsidR="00DC0215">
        <w:rPr>
          <w:b/>
          <w:bCs/>
          <w:sz w:val="28"/>
          <w:szCs w:val="28"/>
        </w:rPr>
        <w:t>Europan</w:t>
      </w:r>
      <w:proofErr w:type="spellEnd"/>
      <w:r w:rsidR="00DC0215">
        <w:rPr>
          <w:b/>
          <w:bCs/>
          <w:sz w:val="28"/>
          <w:szCs w:val="28"/>
        </w:rPr>
        <w:t xml:space="preserve"> Respiratory Society </w:t>
      </w:r>
      <w:r w:rsidRPr="00780CCA">
        <w:rPr>
          <w:b/>
          <w:bCs/>
          <w:sz w:val="28"/>
          <w:szCs w:val="28"/>
        </w:rPr>
        <w:t>technical standard</w:t>
      </w:r>
    </w:p>
    <w:p w14:paraId="2A5D0A75" w14:textId="68A93214" w:rsidR="001305CB" w:rsidRPr="00780CCA" w:rsidRDefault="001305CB">
      <w:pPr>
        <w:rPr>
          <w:b/>
          <w:bCs/>
          <w:sz w:val="24"/>
          <w:szCs w:val="24"/>
        </w:rPr>
      </w:pPr>
      <w:r w:rsidRPr="00CC5013">
        <w:rPr>
          <w:b/>
          <w:bCs/>
          <w:sz w:val="24"/>
          <w:szCs w:val="24"/>
        </w:rPr>
        <w:t xml:space="preserve">Short Title: </w:t>
      </w:r>
      <w:r w:rsidRPr="00CC5013">
        <w:rPr>
          <w:sz w:val="24"/>
          <w:szCs w:val="24"/>
        </w:rPr>
        <w:t xml:space="preserve">PCD and nNO: </w:t>
      </w:r>
      <w:r w:rsidR="00E8348E" w:rsidRPr="00CC5013">
        <w:rPr>
          <w:sz w:val="24"/>
          <w:szCs w:val="24"/>
        </w:rPr>
        <w:t xml:space="preserve">a </w:t>
      </w:r>
      <w:r w:rsidRPr="00CC5013">
        <w:rPr>
          <w:sz w:val="24"/>
          <w:szCs w:val="24"/>
        </w:rPr>
        <w:t>technical standard</w:t>
      </w:r>
    </w:p>
    <w:p w14:paraId="062D7AFD" w14:textId="7062D8AB" w:rsidR="00E8348E" w:rsidRPr="00E8348E" w:rsidRDefault="00021FC7" w:rsidP="00E8348E">
      <w:pPr>
        <w:spacing w:line="276" w:lineRule="auto"/>
        <w:ind w:right="-198"/>
        <w:rPr>
          <w:rFonts w:ascii="Calibri" w:eastAsia="Calibri" w:hAnsi="Calibri" w:cs="Times New Roman"/>
          <w:sz w:val="24"/>
          <w:szCs w:val="24"/>
        </w:rPr>
      </w:pPr>
      <w:r w:rsidRPr="00780CCA">
        <w:rPr>
          <w:rFonts w:ascii="Calibri" w:eastAsia="Calibri" w:hAnsi="Calibri" w:cs="Times New Roman"/>
          <w:sz w:val="24"/>
          <w:szCs w:val="24"/>
        </w:rPr>
        <w:t>Nicole Beydon</w:t>
      </w:r>
      <w:r w:rsidRPr="00780CCA">
        <w:rPr>
          <w:rFonts w:ascii="Calibri" w:eastAsia="Calibri" w:hAnsi="Calibri" w:cs="Times New Roman"/>
          <w:sz w:val="24"/>
          <w:szCs w:val="24"/>
          <w:vertAlign w:val="superscript"/>
        </w:rPr>
        <w:t>1,2</w:t>
      </w:r>
      <w:r w:rsidR="00DA648F">
        <w:rPr>
          <w:rFonts w:ascii="Calibri" w:eastAsia="Calibri" w:hAnsi="Calibri" w:cs="Times New Roman"/>
          <w:sz w:val="24"/>
          <w:szCs w:val="24"/>
          <w:vertAlign w:val="superscript"/>
        </w:rPr>
        <w:t>@</w:t>
      </w:r>
      <w:r w:rsidRPr="00780CCA">
        <w:rPr>
          <w:rFonts w:ascii="Calibri" w:eastAsia="Calibri" w:hAnsi="Calibri" w:cs="Times New Roman"/>
          <w:sz w:val="24"/>
          <w:szCs w:val="24"/>
        </w:rPr>
        <w:t xml:space="preserve">, </w:t>
      </w:r>
      <w:proofErr w:type="spellStart"/>
      <w:r w:rsidRPr="00780CCA">
        <w:rPr>
          <w:rFonts w:ascii="Calibri" w:eastAsia="Calibri" w:hAnsi="Calibri" w:cs="Times New Roman"/>
          <w:sz w:val="24"/>
          <w:szCs w:val="24"/>
        </w:rPr>
        <w:t>Panayotis</w:t>
      </w:r>
      <w:proofErr w:type="spellEnd"/>
      <w:r w:rsidRPr="00780CCA">
        <w:rPr>
          <w:rFonts w:ascii="Calibri" w:eastAsia="Calibri" w:hAnsi="Calibri" w:cs="Times New Roman"/>
          <w:sz w:val="24"/>
          <w:szCs w:val="24"/>
        </w:rPr>
        <w:t xml:space="preserve"> Kouis</w:t>
      </w:r>
      <w:r w:rsidR="004E14CD" w:rsidRPr="00780CCA">
        <w:rPr>
          <w:rFonts w:ascii="Calibri" w:eastAsia="Calibri" w:hAnsi="Calibri" w:cs="Times New Roman"/>
          <w:sz w:val="24"/>
          <w:szCs w:val="24"/>
          <w:vertAlign w:val="superscript"/>
        </w:rPr>
        <w:t>3</w:t>
      </w:r>
      <w:r w:rsidRPr="00780CCA">
        <w:rPr>
          <w:rFonts w:ascii="Calibri" w:eastAsia="Calibri" w:hAnsi="Calibri" w:cs="Times New Roman"/>
          <w:sz w:val="24"/>
          <w:szCs w:val="24"/>
        </w:rPr>
        <w:t xml:space="preserve">, June </w:t>
      </w:r>
      <w:r w:rsidR="002F34C0">
        <w:rPr>
          <w:rFonts w:ascii="Calibri" w:eastAsia="Calibri" w:hAnsi="Calibri" w:cs="Times New Roman"/>
          <w:sz w:val="24"/>
          <w:szCs w:val="24"/>
        </w:rPr>
        <w:t xml:space="preserve">K. </w:t>
      </w:r>
      <w:r w:rsidRPr="00780CCA">
        <w:rPr>
          <w:rFonts w:ascii="Calibri" w:eastAsia="Calibri" w:hAnsi="Calibri" w:cs="Times New Roman"/>
          <w:sz w:val="24"/>
          <w:szCs w:val="24"/>
        </w:rPr>
        <w:t>Marthin</w:t>
      </w:r>
      <w:r w:rsidR="004E14CD" w:rsidRPr="00780CCA">
        <w:rPr>
          <w:rFonts w:ascii="Calibri" w:eastAsia="Calibri" w:hAnsi="Calibri" w:cs="Times New Roman"/>
          <w:sz w:val="24"/>
          <w:szCs w:val="24"/>
          <w:vertAlign w:val="superscript"/>
          <w:lang w:val="en-US"/>
        </w:rPr>
        <w:t>4</w:t>
      </w:r>
      <w:r w:rsidRPr="00780CCA">
        <w:rPr>
          <w:rFonts w:ascii="Calibri" w:eastAsia="Calibri" w:hAnsi="Calibri" w:cs="Times New Roman"/>
          <w:sz w:val="24"/>
          <w:szCs w:val="24"/>
          <w:lang w:val="en-US"/>
        </w:rPr>
        <w:t xml:space="preserve">, </w:t>
      </w:r>
      <w:r w:rsidRPr="00780CCA">
        <w:rPr>
          <w:rFonts w:ascii="Calibri" w:eastAsia="Calibri" w:hAnsi="Calibri" w:cs="Times New Roman"/>
          <w:sz w:val="24"/>
          <w:szCs w:val="24"/>
        </w:rPr>
        <w:t>Philipp Latzin</w:t>
      </w:r>
      <w:r w:rsidR="004E14CD" w:rsidRPr="00780CCA">
        <w:rPr>
          <w:rFonts w:ascii="Calibri" w:eastAsia="Calibri" w:hAnsi="Calibri" w:cs="Times New Roman"/>
          <w:sz w:val="24"/>
          <w:szCs w:val="24"/>
          <w:vertAlign w:val="superscript"/>
          <w:lang w:val="en-US"/>
        </w:rPr>
        <w:t>5</w:t>
      </w:r>
      <w:r w:rsidRPr="00780CCA">
        <w:rPr>
          <w:rFonts w:ascii="Calibri" w:eastAsia="Calibri" w:hAnsi="Calibri" w:cs="Times New Roman"/>
          <w:sz w:val="24"/>
          <w:szCs w:val="24"/>
        </w:rPr>
        <w:t>, Murielle Colas</w:t>
      </w:r>
      <w:r w:rsidR="004E14CD" w:rsidRPr="00780CCA">
        <w:rPr>
          <w:rFonts w:ascii="Calibri" w:eastAsia="Calibri" w:hAnsi="Calibri" w:cs="Times New Roman"/>
          <w:sz w:val="24"/>
          <w:szCs w:val="24"/>
          <w:vertAlign w:val="superscript"/>
        </w:rPr>
        <w:t>6</w:t>
      </w:r>
      <w:r w:rsidRPr="00780CCA">
        <w:rPr>
          <w:rFonts w:ascii="Calibri" w:eastAsia="Calibri" w:hAnsi="Calibri" w:cs="Times New Roman"/>
          <w:sz w:val="24"/>
          <w:szCs w:val="24"/>
        </w:rPr>
        <w:t>, Stephanie D. Davis</w:t>
      </w:r>
      <w:r w:rsidRPr="00780CCA">
        <w:rPr>
          <w:rFonts w:ascii="Calibri" w:eastAsia="Calibri" w:hAnsi="Calibri" w:cs="Times New Roman"/>
          <w:sz w:val="24"/>
          <w:szCs w:val="24"/>
          <w:vertAlign w:val="superscript"/>
        </w:rPr>
        <w:t>7</w:t>
      </w:r>
      <w:r w:rsidRPr="00780CCA">
        <w:rPr>
          <w:rFonts w:ascii="Calibri" w:eastAsia="Calibri" w:hAnsi="Calibri" w:cs="Times New Roman"/>
          <w:sz w:val="24"/>
          <w:szCs w:val="24"/>
        </w:rPr>
        <w:t>, Eric Haarman</w:t>
      </w:r>
      <w:r w:rsidRPr="00780CCA">
        <w:rPr>
          <w:rFonts w:ascii="Calibri" w:eastAsia="Calibri" w:hAnsi="Calibri" w:cs="Times New Roman"/>
          <w:sz w:val="24"/>
          <w:szCs w:val="24"/>
          <w:vertAlign w:val="superscript"/>
        </w:rPr>
        <w:t>8</w:t>
      </w:r>
      <w:r w:rsidRPr="00780CCA">
        <w:rPr>
          <w:rFonts w:ascii="Calibri" w:eastAsia="Calibri" w:hAnsi="Calibri" w:cs="Times New Roman"/>
          <w:sz w:val="24"/>
          <w:szCs w:val="24"/>
        </w:rPr>
        <w:t xml:space="preserve">, </w:t>
      </w:r>
      <w:r w:rsidR="004E14CD" w:rsidRPr="00780CCA">
        <w:rPr>
          <w:rFonts w:ascii="Calibri" w:eastAsia="Calibri" w:hAnsi="Calibri" w:cs="Times New Roman"/>
          <w:sz w:val="24"/>
          <w:szCs w:val="24"/>
        </w:rPr>
        <w:t>Amanda Lea Harris</w:t>
      </w:r>
      <w:r w:rsidR="004E14CD" w:rsidRPr="00780CCA">
        <w:rPr>
          <w:rFonts w:ascii="Calibri" w:eastAsia="Calibri" w:hAnsi="Calibri" w:cs="Times New Roman"/>
          <w:sz w:val="24"/>
          <w:szCs w:val="24"/>
          <w:vertAlign w:val="superscript"/>
        </w:rPr>
        <w:t>9,10</w:t>
      </w:r>
      <w:r w:rsidR="004E14CD" w:rsidRPr="00780CCA">
        <w:rPr>
          <w:rFonts w:ascii="Calibri" w:eastAsia="Calibri" w:hAnsi="Calibri" w:cs="Times New Roman"/>
          <w:sz w:val="24"/>
          <w:szCs w:val="24"/>
        </w:rPr>
        <w:t xml:space="preserve">, </w:t>
      </w:r>
      <w:r w:rsidRPr="00780CCA">
        <w:rPr>
          <w:rFonts w:ascii="Calibri" w:eastAsia="Calibri" w:hAnsi="Calibri" w:cs="Times New Roman"/>
          <w:sz w:val="24"/>
          <w:szCs w:val="24"/>
        </w:rPr>
        <w:t>Claire Hogg</w:t>
      </w:r>
      <w:r w:rsidR="005902BC" w:rsidRPr="00780CCA">
        <w:rPr>
          <w:rFonts w:ascii="Calibri" w:eastAsia="Calibri" w:hAnsi="Calibri" w:cs="Times New Roman"/>
          <w:sz w:val="24"/>
          <w:szCs w:val="24"/>
          <w:vertAlign w:val="superscript"/>
        </w:rPr>
        <w:t>11</w:t>
      </w:r>
      <w:r w:rsidRPr="00780CCA">
        <w:rPr>
          <w:rFonts w:ascii="Calibri" w:eastAsia="Calibri" w:hAnsi="Calibri" w:cs="Times New Roman"/>
          <w:sz w:val="24"/>
          <w:szCs w:val="24"/>
        </w:rPr>
        <w:t>, Emma Kilbride</w:t>
      </w:r>
      <w:r w:rsidR="005902BC" w:rsidRPr="00780CCA">
        <w:rPr>
          <w:rFonts w:ascii="Calibri" w:eastAsia="Calibri" w:hAnsi="Calibri" w:cs="Times New Roman"/>
          <w:sz w:val="24"/>
          <w:szCs w:val="24"/>
          <w:vertAlign w:val="superscript"/>
        </w:rPr>
        <w:t>12</w:t>
      </w:r>
      <w:r w:rsidRPr="00780CCA">
        <w:rPr>
          <w:rFonts w:ascii="Calibri" w:eastAsia="Calibri" w:hAnsi="Calibri" w:cs="Times New Roman"/>
          <w:sz w:val="24"/>
          <w:szCs w:val="24"/>
        </w:rPr>
        <w:t>, Claudia E. Kuehni</w:t>
      </w:r>
      <w:r w:rsidR="005902BC" w:rsidRPr="00780CCA">
        <w:rPr>
          <w:rFonts w:ascii="Calibri" w:eastAsia="Calibri" w:hAnsi="Calibri" w:cs="Times New Roman"/>
          <w:sz w:val="24"/>
          <w:szCs w:val="24"/>
          <w:vertAlign w:val="superscript"/>
        </w:rPr>
        <w:t>5,13</w:t>
      </w:r>
      <w:r w:rsidRPr="00780CCA">
        <w:rPr>
          <w:rFonts w:ascii="Calibri" w:eastAsia="Calibri" w:hAnsi="Calibri" w:cs="Times New Roman"/>
          <w:sz w:val="24"/>
          <w:szCs w:val="24"/>
        </w:rPr>
        <w:t>, Diana Marangu</w:t>
      </w:r>
      <w:r w:rsidRPr="00780CCA">
        <w:rPr>
          <w:rFonts w:ascii="Calibri" w:eastAsia="Calibri" w:hAnsi="Calibri" w:cs="Times New Roman"/>
          <w:sz w:val="24"/>
          <w:szCs w:val="24"/>
          <w:vertAlign w:val="superscript"/>
        </w:rPr>
        <w:t>14</w:t>
      </w:r>
      <w:r w:rsidRPr="00780CCA">
        <w:rPr>
          <w:rFonts w:ascii="Calibri" w:eastAsia="Calibri" w:hAnsi="Calibri" w:cs="Times New Roman"/>
          <w:sz w:val="24"/>
          <w:szCs w:val="24"/>
        </w:rPr>
        <w:t>, Kim G. Nielsen</w:t>
      </w:r>
      <w:r w:rsidR="005902BC" w:rsidRPr="00780CCA">
        <w:rPr>
          <w:rFonts w:ascii="Calibri" w:eastAsia="Calibri" w:hAnsi="Calibri" w:cs="Times New Roman"/>
          <w:sz w:val="24"/>
          <w:szCs w:val="24"/>
          <w:vertAlign w:val="superscript"/>
        </w:rPr>
        <w:t>4</w:t>
      </w:r>
      <w:r w:rsidRPr="00780CCA">
        <w:rPr>
          <w:rFonts w:ascii="Calibri" w:eastAsia="Calibri" w:hAnsi="Calibri" w:cs="Times New Roman"/>
          <w:sz w:val="24"/>
          <w:szCs w:val="24"/>
          <w:vertAlign w:val="superscript"/>
        </w:rPr>
        <w:t>,1</w:t>
      </w:r>
      <w:r w:rsidR="00B81C8D" w:rsidRPr="00780CCA">
        <w:rPr>
          <w:rFonts w:ascii="Calibri" w:eastAsia="Calibri" w:hAnsi="Calibri" w:cs="Times New Roman"/>
          <w:sz w:val="24"/>
          <w:szCs w:val="24"/>
          <w:vertAlign w:val="superscript"/>
        </w:rPr>
        <w:t>5</w:t>
      </w:r>
      <w:r w:rsidRPr="00780CCA">
        <w:rPr>
          <w:rFonts w:ascii="Calibri" w:eastAsia="Calibri" w:hAnsi="Calibri" w:cs="Times New Roman"/>
          <w:sz w:val="24"/>
          <w:szCs w:val="24"/>
        </w:rPr>
        <w:t xml:space="preserve">, </w:t>
      </w:r>
      <w:r w:rsidR="00E8348E" w:rsidRPr="00E8348E">
        <w:rPr>
          <w:rFonts w:ascii="Calibri" w:eastAsia="Calibri" w:hAnsi="Calibri" w:cs="Times New Roman"/>
          <w:sz w:val="24"/>
          <w:szCs w:val="24"/>
          <w:lang w:val="en-IE"/>
        </w:rPr>
        <w:t>Catherine</w:t>
      </w:r>
      <w:r w:rsidR="00E8348E" w:rsidRPr="00E8348E">
        <w:rPr>
          <w:rFonts w:ascii="Calibri" w:eastAsia="Calibri" w:hAnsi="Calibri" w:cs="Times New Roman"/>
          <w:sz w:val="24"/>
          <w:szCs w:val="24"/>
        </w:rPr>
        <w:t xml:space="preserve"> </w:t>
      </w:r>
      <w:r w:rsidR="00E8348E" w:rsidRPr="00E8348E">
        <w:rPr>
          <w:rFonts w:ascii="Calibri" w:eastAsia="Calibri" w:hAnsi="Calibri" w:cs="Times New Roman"/>
          <w:sz w:val="24"/>
          <w:szCs w:val="24"/>
          <w:lang w:val="en-US"/>
        </w:rPr>
        <w:t>Pendergrast</w:t>
      </w:r>
      <w:r w:rsidR="00E8348E" w:rsidRPr="00E8348E">
        <w:rPr>
          <w:rFonts w:ascii="Calibri" w:eastAsia="Calibri" w:hAnsi="Calibri" w:cs="Times New Roman"/>
          <w:sz w:val="24"/>
          <w:szCs w:val="24"/>
          <w:vertAlign w:val="superscript"/>
          <w:lang w:val="en-US"/>
        </w:rPr>
        <w:t>16,17</w:t>
      </w:r>
      <w:r w:rsidR="00E8348E" w:rsidRPr="00E8348E">
        <w:rPr>
          <w:rFonts w:ascii="Calibri" w:eastAsia="Calibri" w:hAnsi="Calibri" w:cs="Times New Roman"/>
          <w:sz w:val="24"/>
          <w:szCs w:val="24"/>
          <w:lang w:val="en-IE"/>
        </w:rPr>
        <w:t>,</w:t>
      </w:r>
      <w:r w:rsidR="00E8348E" w:rsidRPr="00E8348E">
        <w:rPr>
          <w:rFonts w:ascii="Calibri" w:eastAsia="Calibri" w:hAnsi="Calibri" w:cs="Times New Roman"/>
          <w:sz w:val="24"/>
          <w:szCs w:val="24"/>
        </w:rPr>
        <w:t xml:space="preserve"> Phil Robinson </w:t>
      </w:r>
      <w:r w:rsidR="00E8348E" w:rsidRPr="00E8348E">
        <w:rPr>
          <w:rFonts w:ascii="Calibri" w:eastAsia="Calibri" w:hAnsi="Calibri" w:cs="Times New Roman"/>
          <w:sz w:val="24"/>
          <w:szCs w:val="24"/>
          <w:vertAlign w:val="superscript"/>
        </w:rPr>
        <w:t>18.19,20</w:t>
      </w:r>
      <w:r w:rsidR="00E8348E" w:rsidRPr="00E8348E">
        <w:rPr>
          <w:rFonts w:ascii="Calibri" w:eastAsia="Calibri" w:hAnsi="Calibri" w:cs="Times New Roman"/>
          <w:sz w:val="24"/>
          <w:szCs w:val="24"/>
        </w:rPr>
        <w:t>, Nisreen Rumman</w:t>
      </w:r>
      <w:r w:rsidR="00E8348E" w:rsidRPr="00E8348E">
        <w:rPr>
          <w:rFonts w:ascii="Calibri" w:eastAsia="Calibri" w:hAnsi="Calibri" w:cs="Times New Roman"/>
          <w:sz w:val="24"/>
          <w:szCs w:val="24"/>
          <w:vertAlign w:val="superscript"/>
        </w:rPr>
        <w:t>21, 22</w:t>
      </w:r>
      <w:r w:rsidR="00E8348E" w:rsidRPr="00E8348E">
        <w:rPr>
          <w:rFonts w:ascii="Calibri" w:eastAsia="Calibri" w:hAnsi="Calibri" w:cs="Times New Roman"/>
          <w:sz w:val="24"/>
          <w:szCs w:val="24"/>
        </w:rPr>
        <w:t>, Matthew Rutter</w:t>
      </w:r>
      <w:r w:rsidR="00E8348E" w:rsidRPr="00E8348E">
        <w:rPr>
          <w:rFonts w:ascii="Calibri" w:eastAsia="Calibri" w:hAnsi="Calibri" w:cs="Times New Roman"/>
          <w:sz w:val="24"/>
          <w:szCs w:val="24"/>
          <w:vertAlign w:val="superscript"/>
        </w:rPr>
        <w:t>23</w:t>
      </w:r>
      <w:r w:rsidR="00E8348E" w:rsidRPr="00E8348E">
        <w:rPr>
          <w:rFonts w:ascii="Calibri" w:eastAsia="Calibri" w:hAnsi="Calibri" w:cs="Times New Roman"/>
          <w:sz w:val="24"/>
          <w:szCs w:val="24"/>
        </w:rPr>
        <w:t>, Woolf T. Walker</w:t>
      </w:r>
      <w:r w:rsidR="00E8348E" w:rsidRPr="00E8348E">
        <w:rPr>
          <w:rFonts w:ascii="Calibri" w:eastAsia="Calibri" w:hAnsi="Calibri" w:cs="Times New Roman"/>
          <w:sz w:val="24"/>
          <w:szCs w:val="24"/>
          <w:vertAlign w:val="superscript"/>
        </w:rPr>
        <w:t>9,10</w:t>
      </w:r>
      <w:r w:rsidR="00E8348E" w:rsidRPr="00E8348E">
        <w:rPr>
          <w:rFonts w:ascii="Calibri" w:eastAsia="Calibri" w:hAnsi="Calibri" w:cs="Times New Roman"/>
          <w:sz w:val="24"/>
          <w:szCs w:val="24"/>
        </w:rPr>
        <w:t>, Thomas Ferkol</w:t>
      </w:r>
      <w:r w:rsidR="00E8348E" w:rsidRPr="00E8348E">
        <w:rPr>
          <w:rFonts w:ascii="Calibri" w:eastAsia="Calibri" w:hAnsi="Calibri" w:cs="Times New Roman"/>
          <w:sz w:val="24"/>
          <w:szCs w:val="24"/>
          <w:vertAlign w:val="superscript"/>
        </w:rPr>
        <w:t>24</w:t>
      </w:r>
      <w:r w:rsidR="00E8348E" w:rsidRPr="00E8348E">
        <w:rPr>
          <w:rFonts w:ascii="Calibri" w:eastAsia="Calibri" w:hAnsi="Calibri" w:cs="Times New Roman"/>
          <w:sz w:val="24"/>
          <w:szCs w:val="24"/>
        </w:rPr>
        <w:t>, Jane S. Lucas</w:t>
      </w:r>
      <w:r w:rsidR="00E8348E" w:rsidRPr="00E8348E">
        <w:rPr>
          <w:rFonts w:ascii="Calibri" w:eastAsia="Calibri" w:hAnsi="Calibri" w:cs="Times New Roman"/>
          <w:sz w:val="24"/>
          <w:szCs w:val="24"/>
          <w:vertAlign w:val="superscript"/>
        </w:rPr>
        <w:t>9,10</w:t>
      </w:r>
      <w:r w:rsidR="00DA648F">
        <w:rPr>
          <w:rFonts w:ascii="Calibri" w:eastAsia="Calibri" w:hAnsi="Calibri" w:cs="Times New Roman"/>
          <w:sz w:val="24"/>
          <w:szCs w:val="24"/>
          <w:vertAlign w:val="superscript"/>
        </w:rPr>
        <w:t>@</w:t>
      </w:r>
    </w:p>
    <w:p w14:paraId="5F0446C6" w14:textId="79DDA226" w:rsidR="00021FC7" w:rsidRPr="00DA648F" w:rsidRDefault="00DA648F" w:rsidP="00E8348E">
      <w:pPr>
        <w:spacing w:line="276" w:lineRule="auto"/>
        <w:ind w:right="-198"/>
      </w:pPr>
      <w:r w:rsidRPr="00DA648F">
        <w:t>@Nicole Beydon and Jane SA Lucas co-chaired the task force and contributed equally.</w:t>
      </w:r>
    </w:p>
    <w:p w14:paraId="2018C8CF" w14:textId="79A04C03" w:rsidR="004E14CD" w:rsidRPr="00780CCA" w:rsidRDefault="00021FC7" w:rsidP="00021FC7">
      <w:pPr>
        <w:spacing w:after="80" w:line="280" w:lineRule="exact"/>
        <w:ind w:right="-198"/>
        <w:jc w:val="both"/>
        <w:rPr>
          <w:rFonts w:cs="Times New Roman"/>
          <w:sz w:val="24"/>
          <w:szCs w:val="24"/>
          <w:lang w:val="fr-FR"/>
        </w:rPr>
      </w:pPr>
      <w:r w:rsidRPr="00780CCA">
        <w:rPr>
          <w:rFonts w:cs="Times New Roman"/>
          <w:sz w:val="24"/>
          <w:szCs w:val="24"/>
          <w:vertAlign w:val="superscript"/>
          <w:lang w:val="fr-FR"/>
        </w:rPr>
        <w:t xml:space="preserve">1 </w:t>
      </w:r>
      <w:proofErr w:type="spellStart"/>
      <w:r w:rsidRPr="00780CCA">
        <w:rPr>
          <w:lang w:val="fr-FR"/>
        </w:rPr>
        <w:t>AP-HP.Sorbonne</w:t>
      </w:r>
      <w:proofErr w:type="spellEnd"/>
      <w:r w:rsidRPr="00780CCA">
        <w:rPr>
          <w:lang w:val="fr-FR"/>
        </w:rPr>
        <w:t xml:space="preserve"> Université,</w:t>
      </w:r>
      <w:r w:rsidRPr="00780CCA">
        <w:rPr>
          <w:rFonts w:cs="Times New Roman"/>
          <w:sz w:val="24"/>
          <w:szCs w:val="24"/>
          <w:lang w:val="fr-FR"/>
        </w:rPr>
        <w:t xml:space="preserve"> Unité Fonctionnelle de Physiologie – Explorations Fonctionnelles Respiratoires et du Sommeil, Hôpital Armand Trousseau</w:t>
      </w:r>
    </w:p>
    <w:p w14:paraId="3EB6B0B0" w14:textId="06F86784" w:rsidR="00021FC7" w:rsidRPr="00780CCA" w:rsidRDefault="00021FC7" w:rsidP="00021FC7">
      <w:pPr>
        <w:spacing w:after="80" w:line="280" w:lineRule="exact"/>
        <w:ind w:right="-198"/>
        <w:jc w:val="both"/>
        <w:rPr>
          <w:rFonts w:cs="Times New Roman"/>
          <w:sz w:val="24"/>
          <w:szCs w:val="24"/>
          <w:lang w:val="fr-FR"/>
        </w:rPr>
      </w:pPr>
      <w:r w:rsidRPr="00780CCA">
        <w:rPr>
          <w:rFonts w:cs="Times New Roman"/>
          <w:sz w:val="24"/>
          <w:szCs w:val="24"/>
          <w:vertAlign w:val="superscript"/>
          <w:lang w:val="fr-FR"/>
        </w:rPr>
        <w:t>2</w:t>
      </w:r>
      <w:r w:rsidRPr="00780CCA">
        <w:rPr>
          <w:rFonts w:cs="Times New Roman"/>
          <w:sz w:val="24"/>
          <w:szCs w:val="24"/>
          <w:lang w:val="fr-FR"/>
        </w:rPr>
        <w:t xml:space="preserve"> </w:t>
      </w:r>
      <w:r w:rsidRPr="00780CCA">
        <w:rPr>
          <w:lang w:val="fr-FR"/>
        </w:rPr>
        <w:t>Sorbonne Université, INSERM U938</w:t>
      </w:r>
      <w:r w:rsidRPr="00780CCA">
        <w:rPr>
          <w:rFonts w:cs="Times New Roman"/>
          <w:sz w:val="24"/>
          <w:szCs w:val="24"/>
          <w:lang w:val="fr-FR"/>
        </w:rPr>
        <w:t>, Centre de Recherche Saint Antoine, Hôpital Saint-Antoine, Paris, France</w:t>
      </w:r>
    </w:p>
    <w:p w14:paraId="12F30DD7" w14:textId="77777777" w:rsidR="004E14CD" w:rsidRPr="00780CCA" w:rsidRDefault="004E14CD" w:rsidP="004E14CD">
      <w:pPr>
        <w:spacing w:after="80" w:line="280" w:lineRule="exact"/>
        <w:ind w:right="-198"/>
        <w:rPr>
          <w:rFonts w:cs="Times New Roman"/>
          <w:sz w:val="24"/>
          <w:szCs w:val="24"/>
          <w:lang w:val="en-US"/>
        </w:rPr>
      </w:pPr>
      <w:r w:rsidRPr="00780CCA">
        <w:rPr>
          <w:rFonts w:cs="Times New Roman"/>
          <w:sz w:val="24"/>
          <w:szCs w:val="24"/>
          <w:vertAlign w:val="superscript"/>
          <w:lang w:val="en-US"/>
        </w:rPr>
        <w:t>3</w:t>
      </w:r>
      <w:r w:rsidRPr="00780CCA">
        <w:rPr>
          <w:rFonts w:cs="Times New Roman"/>
          <w:sz w:val="24"/>
          <w:szCs w:val="24"/>
          <w:lang w:val="en-US"/>
        </w:rPr>
        <w:t xml:space="preserve"> Respiratory Physiology Laboratory, Medical School, University of Cyprus</w:t>
      </w:r>
    </w:p>
    <w:p w14:paraId="13263359" w14:textId="03CCD579" w:rsidR="004E14CD" w:rsidRPr="00780CCA" w:rsidRDefault="004E14CD" w:rsidP="004E14CD">
      <w:pPr>
        <w:spacing w:after="80" w:line="280" w:lineRule="exact"/>
        <w:ind w:right="-198"/>
        <w:jc w:val="both"/>
        <w:rPr>
          <w:rFonts w:cs="Times New Roman"/>
          <w:sz w:val="24"/>
          <w:szCs w:val="24"/>
          <w:lang w:val="en-US"/>
        </w:rPr>
      </w:pPr>
      <w:r w:rsidRPr="00780CCA">
        <w:rPr>
          <w:rFonts w:cs="Times New Roman"/>
          <w:sz w:val="24"/>
          <w:szCs w:val="24"/>
          <w:vertAlign w:val="superscript"/>
          <w:lang w:val="en-US"/>
        </w:rPr>
        <w:t>4</w:t>
      </w:r>
      <w:r w:rsidRPr="00780CCA">
        <w:rPr>
          <w:rFonts w:cs="Times New Roman"/>
          <w:sz w:val="24"/>
          <w:szCs w:val="24"/>
          <w:lang w:val="en-US"/>
        </w:rPr>
        <w:t xml:space="preserve"> </w:t>
      </w:r>
      <w:r w:rsidRPr="00780CCA">
        <w:rPr>
          <w:sz w:val="24"/>
          <w:szCs w:val="24"/>
          <w:lang w:val="en-US"/>
        </w:rPr>
        <w:t xml:space="preserve">Danish PCD Centre Copenhagen, Paediatric Pulmonary Service, Copenhagen University Hospital </w:t>
      </w:r>
      <w:proofErr w:type="spellStart"/>
      <w:r w:rsidRPr="00780CCA">
        <w:rPr>
          <w:sz w:val="24"/>
          <w:szCs w:val="24"/>
          <w:lang w:val="en-US"/>
        </w:rPr>
        <w:t>Rigshospitalet</w:t>
      </w:r>
      <w:proofErr w:type="spellEnd"/>
      <w:r w:rsidRPr="00780CCA">
        <w:rPr>
          <w:sz w:val="24"/>
          <w:szCs w:val="24"/>
          <w:lang w:val="en-US"/>
        </w:rPr>
        <w:t>, Copenhagen, Denmark</w:t>
      </w:r>
    </w:p>
    <w:p w14:paraId="70BD59B4" w14:textId="5A6DC8E9" w:rsidR="004E14CD" w:rsidRPr="00780CCA" w:rsidRDefault="004E14CD" w:rsidP="004E14CD">
      <w:pPr>
        <w:spacing w:after="80" w:line="280" w:lineRule="exact"/>
        <w:ind w:right="-198"/>
        <w:jc w:val="both"/>
        <w:rPr>
          <w:rFonts w:cs="Times New Roman"/>
          <w:sz w:val="24"/>
          <w:szCs w:val="24"/>
          <w:lang w:val="en-US"/>
        </w:rPr>
      </w:pPr>
      <w:r w:rsidRPr="00780CCA">
        <w:rPr>
          <w:rFonts w:cs="Times New Roman"/>
          <w:sz w:val="24"/>
          <w:szCs w:val="24"/>
          <w:vertAlign w:val="superscript"/>
          <w:lang w:val="en-US"/>
        </w:rPr>
        <w:t>5</w:t>
      </w:r>
      <w:r w:rsidRPr="00780CCA">
        <w:rPr>
          <w:rFonts w:cs="Times New Roman"/>
          <w:sz w:val="24"/>
          <w:szCs w:val="24"/>
          <w:lang w:val="en-US"/>
        </w:rPr>
        <w:t xml:space="preserve"> Division of Pediatric Respiratory Medicine and Allergology, Department of Pediatrics, </w:t>
      </w:r>
      <w:proofErr w:type="spellStart"/>
      <w:r w:rsidRPr="00780CCA">
        <w:rPr>
          <w:rFonts w:cs="Times New Roman"/>
          <w:sz w:val="24"/>
          <w:szCs w:val="24"/>
          <w:lang w:val="en-US"/>
        </w:rPr>
        <w:t>Inselspital</w:t>
      </w:r>
      <w:proofErr w:type="spellEnd"/>
      <w:r w:rsidRPr="00780CCA">
        <w:rPr>
          <w:rFonts w:cs="Times New Roman"/>
          <w:sz w:val="24"/>
          <w:szCs w:val="24"/>
          <w:lang w:val="en-US"/>
        </w:rPr>
        <w:t>, Bern University Hospital, University of Bern, Switzerland</w:t>
      </w:r>
    </w:p>
    <w:p w14:paraId="40C16DFC" w14:textId="439052F4" w:rsidR="004E14CD" w:rsidRPr="00780CCA" w:rsidRDefault="004E14CD" w:rsidP="004E14CD">
      <w:pPr>
        <w:spacing w:after="80" w:line="280" w:lineRule="exact"/>
        <w:ind w:right="-198"/>
        <w:jc w:val="both"/>
        <w:rPr>
          <w:rFonts w:cs="Times New Roman"/>
          <w:sz w:val="24"/>
          <w:szCs w:val="24"/>
        </w:rPr>
      </w:pPr>
      <w:r w:rsidRPr="00780CCA">
        <w:rPr>
          <w:rFonts w:cs="Times New Roman"/>
          <w:sz w:val="24"/>
          <w:szCs w:val="24"/>
          <w:vertAlign w:val="superscript"/>
        </w:rPr>
        <w:t>6</w:t>
      </w:r>
      <w:r w:rsidRPr="00780CCA">
        <w:rPr>
          <w:rFonts w:cs="Times New Roman"/>
          <w:sz w:val="24"/>
          <w:szCs w:val="24"/>
        </w:rPr>
        <w:t xml:space="preserve"> Mother of a patient</w:t>
      </w:r>
    </w:p>
    <w:p w14:paraId="3F0E2A93" w14:textId="77777777" w:rsidR="004E14CD" w:rsidRPr="00780CCA" w:rsidRDefault="004E14CD" w:rsidP="004E14CD">
      <w:pPr>
        <w:spacing w:after="80" w:line="280" w:lineRule="exact"/>
        <w:ind w:right="-198"/>
        <w:rPr>
          <w:rFonts w:cs="Times New Roman"/>
          <w:sz w:val="24"/>
          <w:szCs w:val="24"/>
          <w:lang w:val="en-US"/>
        </w:rPr>
      </w:pPr>
      <w:r w:rsidRPr="00780CCA">
        <w:rPr>
          <w:rFonts w:cs="Times New Roman"/>
          <w:sz w:val="24"/>
          <w:szCs w:val="24"/>
          <w:vertAlign w:val="superscript"/>
          <w:lang w:val="en-US"/>
        </w:rPr>
        <w:t>7</w:t>
      </w:r>
      <w:r w:rsidRPr="00780CCA">
        <w:rPr>
          <w:rFonts w:cs="Times New Roman"/>
          <w:sz w:val="24"/>
          <w:szCs w:val="24"/>
          <w:lang w:val="en-US"/>
        </w:rPr>
        <w:t xml:space="preserve"> Department of Pediatrics, University of North Carolina at Chapel Hill School of Medicine, UNC Children’s, Chapel Hill, NC; USA</w:t>
      </w:r>
    </w:p>
    <w:p w14:paraId="12CB3C93" w14:textId="36C8F2F2" w:rsidR="004E14CD" w:rsidRPr="00780CCA" w:rsidRDefault="004E14CD" w:rsidP="004E14CD">
      <w:pPr>
        <w:pStyle w:val="BodyText"/>
        <w:tabs>
          <w:tab w:val="left" w:pos="1200"/>
          <w:tab w:val="left" w:pos="1799"/>
        </w:tabs>
        <w:spacing w:after="80" w:line="280" w:lineRule="exact"/>
        <w:ind w:left="0" w:right="-198"/>
        <w:rPr>
          <w:rFonts w:asciiTheme="minorHAnsi" w:hAnsiTheme="minorHAnsi" w:cs="Times New Roman"/>
          <w:lang w:val="en-GB"/>
        </w:rPr>
      </w:pPr>
      <w:r w:rsidRPr="00780CCA">
        <w:rPr>
          <w:rFonts w:asciiTheme="minorHAnsi" w:hAnsiTheme="minorHAnsi" w:cs="Times New Roman"/>
          <w:vertAlign w:val="superscript"/>
          <w:lang w:val="en-GB"/>
        </w:rPr>
        <w:t>8</w:t>
      </w:r>
      <w:r w:rsidRPr="00780CCA">
        <w:rPr>
          <w:rFonts w:asciiTheme="minorHAnsi" w:hAnsiTheme="minorHAnsi" w:cs="Times New Roman"/>
          <w:lang w:val="en-GB"/>
        </w:rPr>
        <w:t xml:space="preserve"> Dept of Pediatric Pulmonology, Emma Children's Hospital, Amsterdam UMC, Vrije Universiteit Amsterdam, Amsterdam, the Netherlands</w:t>
      </w:r>
    </w:p>
    <w:p w14:paraId="2354B18C" w14:textId="16B1FC16" w:rsidR="004E14CD" w:rsidRPr="00780CCA" w:rsidRDefault="004E14CD" w:rsidP="004E14CD">
      <w:pPr>
        <w:spacing w:after="80" w:line="280" w:lineRule="exact"/>
        <w:ind w:right="-198"/>
        <w:rPr>
          <w:rFonts w:cs="Times New Roman"/>
          <w:sz w:val="24"/>
          <w:szCs w:val="24"/>
        </w:rPr>
      </w:pPr>
      <w:r w:rsidRPr="00780CCA">
        <w:rPr>
          <w:rFonts w:cs="Times New Roman"/>
          <w:sz w:val="24"/>
          <w:szCs w:val="24"/>
          <w:vertAlign w:val="superscript"/>
        </w:rPr>
        <w:t>9</w:t>
      </w:r>
      <w:r w:rsidRPr="00780CCA">
        <w:rPr>
          <w:rFonts w:cs="Times New Roman"/>
          <w:sz w:val="24"/>
          <w:szCs w:val="24"/>
        </w:rPr>
        <w:t xml:space="preserve"> Primary Ciliary Dyskinesia Centre, University Hospital Southampton NHS Foundation Trust, Southampton, UK</w:t>
      </w:r>
    </w:p>
    <w:p w14:paraId="032C0228" w14:textId="3DBF4916" w:rsidR="004E14CD" w:rsidRPr="00780CCA" w:rsidRDefault="004E14CD" w:rsidP="004E14CD">
      <w:pPr>
        <w:spacing w:after="80" w:line="280" w:lineRule="exact"/>
        <w:ind w:right="-198"/>
        <w:rPr>
          <w:rFonts w:cs="Times New Roman"/>
          <w:sz w:val="24"/>
          <w:szCs w:val="24"/>
        </w:rPr>
      </w:pPr>
      <w:r w:rsidRPr="00780CCA">
        <w:rPr>
          <w:rFonts w:cs="Times New Roman"/>
          <w:sz w:val="24"/>
          <w:szCs w:val="24"/>
          <w:vertAlign w:val="superscript"/>
        </w:rPr>
        <w:t>10</w:t>
      </w:r>
      <w:r w:rsidRPr="00780CCA">
        <w:rPr>
          <w:rFonts w:cs="Times New Roman"/>
          <w:sz w:val="24"/>
          <w:szCs w:val="24"/>
        </w:rPr>
        <w:t xml:space="preserve"> Primary Ciliary Dyskinesia Centre, NIHR Southampton Respiratory Biomedical Research Unit, University of Southampton </w:t>
      </w:r>
    </w:p>
    <w:p w14:paraId="6324D1F8" w14:textId="0591B90B" w:rsidR="004E14CD" w:rsidRPr="00780CCA" w:rsidRDefault="004E14CD" w:rsidP="004E14CD">
      <w:pPr>
        <w:spacing w:after="80" w:line="280" w:lineRule="exact"/>
        <w:ind w:right="-198"/>
        <w:rPr>
          <w:rFonts w:cs="Times New Roman"/>
          <w:sz w:val="24"/>
          <w:szCs w:val="24"/>
          <w:lang w:val="en-US"/>
        </w:rPr>
      </w:pPr>
      <w:r w:rsidRPr="00780CCA">
        <w:rPr>
          <w:rFonts w:cs="Times New Roman"/>
          <w:vertAlign w:val="superscript"/>
        </w:rPr>
        <w:t>11</w:t>
      </w:r>
      <w:r w:rsidRPr="00780CCA">
        <w:rPr>
          <w:rFonts w:cs="Times New Roman"/>
        </w:rPr>
        <w:t xml:space="preserve"> </w:t>
      </w:r>
      <w:r w:rsidRPr="00780CCA">
        <w:rPr>
          <w:rFonts w:cs="Times New Roman"/>
          <w:sz w:val="24"/>
          <w:szCs w:val="24"/>
          <w:lang w:val="en-US"/>
        </w:rPr>
        <w:t>Department Paediatric Respiratory Medicine and Primary Ciliary Dyskinesia Centre, Royal Brompton Hospital, London. Professor of Practice, Imperial College London</w:t>
      </w:r>
    </w:p>
    <w:p w14:paraId="1BE84806" w14:textId="4FD49113" w:rsidR="005902BC" w:rsidRPr="00780CCA" w:rsidRDefault="005902BC" w:rsidP="005902BC">
      <w:pPr>
        <w:spacing w:after="80" w:line="280" w:lineRule="exact"/>
        <w:ind w:right="-198"/>
        <w:rPr>
          <w:rFonts w:cs="Times New Roman"/>
          <w:sz w:val="24"/>
          <w:szCs w:val="24"/>
          <w:lang w:val="en-US"/>
        </w:rPr>
      </w:pPr>
      <w:r w:rsidRPr="00780CCA">
        <w:rPr>
          <w:rFonts w:cs="Times New Roman"/>
          <w:sz w:val="24"/>
          <w:szCs w:val="24"/>
          <w:vertAlign w:val="superscript"/>
          <w:lang w:val="en-US"/>
        </w:rPr>
        <w:t>12</w:t>
      </w:r>
      <w:r w:rsidRPr="00780CCA">
        <w:rPr>
          <w:rFonts w:cs="Times New Roman"/>
          <w:sz w:val="24"/>
          <w:szCs w:val="24"/>
          <w:lang w:val="en-US"/>
        </w:rPr>
        <w:t xml:space="preserve"> Paediatric Respiratory Laboratory, Children’s Health Ireland, </w:t>
      </w:r>
      <w:proofErr w:type="spellStart"/>
      <w:r w:rsidRPr="00780CCA">
        <w:rPr>
          <w:rFonts w:cs="Times New Roman"/>
          <w:sz w:val="24"/>
          <w:szCs w:val="24"/>
          <w:lang w:val="en-US"/>
        </w:rPr>
        <w:t>Tallaght</w:t>
      </w:r>
      <w:proofErr w:type="spellEnd"/>
      <w:r w:rsidRPr="00780CCA">
        <w:rPr>
          <w:rFonts w:cs="Times New Roman"/>
          <w:sz w:val="24"/>
          <w:szCs w:val="24"/>
          <w:lang w:val="en-US"/>
        </w:rPr>
        <w:t>, Dublin, Ireland</w:t>
      </w:r>
    </w:p>
    <w:p w14:paraId="544BDE8B" w14:textId="0E8335AD" w:rsidR="005902BC" w:rsidRPr="00780CCA" w:rsidRDefault="005902BC" w:rsidP="005902BC">
      <w:pPr>
        <w:spacing w:after="80" w:line="280" w:lineRule="exact"/>
        <w:ind w:right="-198"/>
        <w:rPr>
          <w:rFonts w:cs="Times New Roman"/>
          <w:sz w:val="24"/>
          <w:szCs w:val="24"/>
          <w:lang w:val="en-US"/>
        </w:rPr>
      </w:pPr>
      <w:r w:rsidRPr="00780CCA">
        <w:rPr>
          <w:rFonts w:cs="Times New Roman"/>
          <w:sz w:val="24"/>
          <w:szCs w:val="24"/>
          <w:vertAlign w:val="superscript"/>
          <w:lang w:val="en-US"/>
        </w:rPr>
        <w:t>13</w:t>
      </w:r>
      <w:r w:rsidRPr="00780CCA">
        <w:rPr>
          <w:rFonts w:cs="Times New Roman"/>
          <w:sz w:val="24"/>
          <w:szCs w:val="24"/>
          <w:lang w:val="en-US"/>
        </w:rPr>
        <w:t xml:space="preserve"> Institute of Social and Preventive Medicine, University of Bern, Bern, Switzerland</w:t>
      </w:r>
    </w:p>
    <w:p w14:paraId="15CC582E" w14:textId="77777777" w:rsidR="005902BC" w:rsidRPr="00780CCA" w:rsidRDefault="005902BC" w:rsidP="005902BC">
      <w:pPr>
        <w:spacing w:after="80" w:line="280" w:lineRule="exact"/>
        <w:ind w:right="-198"/>
        <w:jc w:val="both"/>
        <w:rPr>
          <w:rFonts w:cs="Times New Roman"/>
          <w:sz w:val="24"/>
          <w:szCs w:val="24"/>
          <w:lang w:val="en-US"/>
        </w:rPr>
      </w:pPr>
      <w:r w:rsidRPr="00780CCA">
        <w:rPr>
          <w:rFonts w:cs="Times New Roman"/>
          <w:sz w:val="24"/>
          <w:szCs w:val="24"/>
          <w:vertAlign w:val="superscript"/>
          <w:lang w:val="en-US"/>
        </w:rPr>
        <w:t>14</w:t>
      </w:r>
      <w:r w:rsidRPr="00780CCA">
        <w:rPr>
          <w:rFonts w:cs="Times New Roman"/>
          <w:sz w:val="24"/>
          <w:szCs w:val="24"/>
          <w:lang w:val="en-US"/>
        </w:rPr>
        <w:t xml:space="preserve"> Department of </w:t>
      </w:r>
      <w:proofErr w:type="spellStart"/>
      <w:r w:rsidRPr="00780CCA">
        <w:rPr>
          <w:rFonts w:cs="Times New Roman"/>
          <w:sz w:val="24"/>
          <w:szCs w:val="24"/>
          <w:lang w:val="en-US"/>
        </w:rPr>
        <w:t>Paediatrics</w:t>
      </w:r>
      <w:proofErr w:type="spellEnd"/>
      <w:r w:rsidRPr="00780CCA">
        <w:rPr>
          <w:rFonts w:cs="Times New Roman"/>
          <w:sz w:val="24"/>
          <w:szCs w:val="24"/>
          <w:lang w:val="en-US"/>
        </w:rPr>
        <w:t xml:space="preserve"> and Child Health, University of Nairobi, Nairobi, </w:t>
      </w:r>
      <w:proofErr w:type="gramStart"/>
      <w:r w:rsidRPr="00780CCA">
        <w:rPr>
          <w:rFonts w:cs="Times New Roman"/>
          <w:sz w:val="24"/>
          <w:szCs w:val="24"/>
          <w:lang w:val="en-US"/>
        </w:rPr>
        <w:t>Kenya;</w:t>
      </w:r>
      <w:proofErr w:type="gramEnd"/>
    </w:p>
    <w:p w14:paraId="288EA6C0" w14:textId="2AD01B44" w:rsidR="005902BC" w:rsidRPr="00780CCA" w:rsidRDefault="005902BC" w:rsidP="005902BC">
      <w:pPr>
        <w:pStyle w:val="NormalWeb"/>
        <w:spacing w:before="0" w:beforeAutospacing="0" w:after="80" w:afterAutospacing="0" w:line="280" w:lineRule="exact"/>
        <w:ind w:right="-198"/>
        <w:rPr>
          <w:rFonts w:asciiTheme="minorHAnsi" w:hAnsiTheme="minorHAnsi"/>
          <w:lang w:val="en-US"/>
        </w:rPr>
      </w:pPr>
      <w:r w:rsidRPr="00780CCA">
        <w:rPr>
          <w:rFonts w:asciiTheme="minorHAnsi" w:hAnsiTheme="minorHAnsi"/>
          <w:vertAlign w:val="superscript"/>
          <w:lang w:val="en-US"/>
        </w:rPr>
        <w:t>1</w:t>
      </w:r>
      <w:r w:rsidR="00FF6558" w:rsidRPr="00780CCA">
        <w:rPr>
          <w:rFonts w:asciiTheme="minorHAnsi" w:hAnsiTheme="minorHAnsi"/>
          <w:vertAlign w:val="superscript"/>
          <w:lang w:val="en-US"/>
        </w:rPr>
        <w:t>5</w:t>
      </w:r>
      <w:r w:rsidRPr="00780CCA">
        <w:rPr>
          <w:rFonts w:asciiTheme="minorHAnsi" w:hAnsiTheme="minorHAnsi"/>
          <w:lang w:val="en-US"/>
        </w:rPr>
        <w:t xml:space="preserve"> Department of Clinical Medicine, University of Copenhagen, Copenhagen, Denmark</w:t>
      </w:r>
    </w:p>
    <w:p w14:paraId="496F2E22" w14:textId="77777777" w:rsidR="00E8348E" w:rsidRPr="00E8348E" w:rsidRDefault="00FF6558" w:rsidP="00E8348E">
      <w:pPr>
        <w:rPr>
          <w:rFonts w:cs="Times New Roman"/>
          <w:sz w:val="24"/>
          <w:szCs w:val="24"/>
        </w:rPr>
      </w:pPr>
      <w:r w:rsidRPr="00780CCA">
        <w:rPr>
          <w:rFonts w:cs="Times New Roman"/>
          <w:sz w:val="24"/>
          <w:szCs w:val="24"/>
          <w:vertAlign w:val="superscript"/>
          <w:lang w:val="en-US"/>
        </w:rPr>
        <w:t xml:space="preserve">16 </w:t>
      </w:r>
      <w:r w:rsidR="00E8348E" w:rsidRPr="00E8348E">
        <w:rPr>
          <w:rFonts w:cs="Times New Roman"/>
          <w:sz w:val="24"/>
          <w:szCs w:val="24"/>
          <w:lang w:val="en-US"/>
        </w:rPr>
        <w:t xml:space="preserve">Lung Function Laboratory, Dept Respiratory &amp; Sleep Medicine, Women’s &amp; Children’s Hospital, </w:t>
      </w:r>
      <w:r w:rsidR="00E8348E" w:rsidRPr="00E8348E">
        <w:rPr>
          <w:rFonts w:cs="Times New Roman"/>
          <w:sz w:val="24"/>
          <w:szCs w:val="24"/>
        </w:rPr>
        <w:t>Adelaide, Australia</w:t>
      </w:r>
    </w:p>
    <w:p w14:paraId="4949AC9C" w14:textId="77777777" w:rsidR="00E8348E" w:rsidRPr="00E8348E" w:rsidRDefault="00E8348E" w:rsidP="00E8348E">
      <w:pPr>
        <w:rPr>
          <w:rFonts w:cs="Times New Roman"/>
          <w:sz w:val="24"/>
          <w:szCs w:val="24"/>
        </w:rPr>
      </w:pPr>
      <w:r w:rsidRPr="00E8348E">
        <w:rPr>
          <w:rFonts w:cs="Times New Roman"/>
          <w:sz w:val="24"/>
          <w:szCs w:val="24"/>
          <w:vertAlign w:val="superscript"/>
        </w:rPr>
        <w:t>17</w:t>
      </w:r>
      <w:r w:rsidRPr="00E8348E">
        <w:rPr>
          <w:rFonts w:cs="Times New Roman"/>
          <w:sz w:val="24"/>
          <w:szCs w:val="24"/>
        </w:rPr>
        <w:t>Innovation, Implementation and Clinical Translation in Health (IIMPACT) Research Concentration, University of South Australia, Adelaide, Australia</w:t>
      </w:r>
    </w:p>
    <w:p w14:paraId="2A6FC9D8" w14:textId="77777777" w:rsidR="00E8348E" w:rsidRPr="00E8348E" w:rsidRDefault="00E8348E" w:rsidP="00E8348E">
      <w:pPr>
        <w:rPr>
          <w:rFonts w:cs="Times New Roman"/>
          <w:sz w:val="24"/>
          <w:szCs w:val="24"/>
          <w:lang w:val="en-US"/>
        </w:rPr>
      </w:pPr>
      <w:r w:rsidRPr="00E8348E">
        <w:rPr>
          <w:rFonts w:cs="Times New Roman"/>
          <w:sz w:val="24"/>
          <w:szCs w:val="24"/>
          <w:vertAlign w:val="superscript"/>
          <w:lang w:val="en-US"/>
        </w:rPr>
        <w:t>18</w:t>
      </w:r>
      <w:r w:rsidRPr="00E8348E">
        <w:rPr>
          <w:rFonts w:cs="Times New Roman"/>
          <w:sz w:val="24"/>
          <w:szCs w:val="24"/>
          <w:lang w:val="en-US"/>
        </w:rPr>
        <w:t xml:space="preserve"> </w:t>
      </w:r>
      <w:r w:rsidRPr="00E8348E">
        <w:rPr>
          <w:rFonts w:cs="Times New Roman"/>
          <w:sz w:val="24"/>
          <w:szCs w:val="24"/>
        </w:rPr>
        <w:t>Dept of Respiratory and Sleep Medicine, Royal Children's Hospital, Parkville, Australia</w:t>
      </w:r>
    </w:p>
    <w:p w14:paraId="1D9F2FE6" w14:textId="77777777" w:rsidR="00E8348E" w:rsidRPr="00E8348E" w:rsidRDefault="00E8348E" w:rsidP="00E8348E">
      <w:pPr>
        <w:rPr>
          <w:rFonts w:cs="Times New Roman"/>
          <w:sz w:val="24"/>
          <w:szCs w:val="24"/>
          <w:lang w:val="en-US"/>
        </w:rPr>
      </w:pPr>
      <w:r w:rsidRPr="00E8348E">
        <w:rPr>
          <w:rFonts w:cs="Times New Roman"/>
          <w:sz w:val="24"/>
          <w:szCs w:val="24"/>
          <w:vertAlign w:val="superscript"/>
          <w:lang w:val="en-US"/>
        </w:rPr>
        <w:lastRenderedPageBreak/>
        <w:t>19</w:t>
      </w:r>
      <w:r w:rsidRPr="00E8348E">
        <w:rPr>
          <w:rFonts w:cs="Times New Roman"/>
          <w:sz w:val="24"/>
          <w:szCs w:val="24"/>
          <w:lang w:val="en-US"/>
        </w:rPr>
        <w:t xml:space="preserve"> </w:t>
      </w:r>
      <w:r w:rsidRPr="00E8348E">
        <w:rPr>
          <w:rFonts w:cs="Times New Roman"/>
          <w:sz w:val="24"/>
          <w:szCs w:val="24"/>
        </w:rPr>
        <w:t>Dept of Paediatrics, University of Melbourne, Parkville, Australia</w:t>
      </w:r>
    </w:p>
    <w:p w14:paraId="7EFD4884" w14:textId="77777777" w:rsidR="00E8348E" w:rsidRPr="00E8348E" w:rsidRDefault="00E8348E" w:rsidP="00E8348E">
      <w:pPr>
        <w:rPr>
          <w:rFonts w:cs="Times New Roman"/>
          <w:sz w:val="24"/>
          <w:szCs w:val="24"/>
          <w:lang w:val="en-US"/>
        </w:rPr>
      </w:pPr>
      <w:r w:rsidRPr="00E8348E">
        <w:rPr>
          <w:rFonts w:cs="Times New Roman"/>
          <w:sz w:val="24"/>
          <w:szCs w:val="24"/>
          <w:vertAlign w:val="superscript"/>
          <w:lang w:val="en-US"/>
        </w:rPr>
        <w:t>20</w:t>
      </w:r>
      <w:r w:rsidRPr="00E8348E">
        <w:rPr>
          <w:rFonts w:cs="Times New Roman"/>
          <w:sz w:val="24"/>
          <w:szCs w:val="24"/>
          <w:lang w:val="en-US"/>
        </w:rPr>
        <w:t xml:space="preserve"> Murdoch Children's Research Institute, Parkville, Australia</w:t>
      </w:r>
    </w:p>
    <w:p w14:paraId="55D3F879" w14:textId="77777777" w:rsidR="00E8348E" w:rsidRPr="00E8348E" w:rsidRDefault="00E8348E" w:rsidP="00E8348E">
      <w:pPr>
        <w:rPr>
          <w:rFonts w:cs="Times New Roman"/>
          <w:sz w:val="24"/>
          <w:szCs w:val="24"/>
          <w:lang w:val="en-US"/>
        </w:rPr>
      </w:pPr>
      <w:r w:rsidRPr="00E8348E">
        <w:rPr>
          <w:rFonts w:cs="Times New Roman"/>
          <w:sz w:val="24"/>
          <w:szCs w:val="24"/>
          <w:vertAlign w:val="superscript"/>
          <w:lang w:val="en-US"/>
        </w:rPr>
        <w:t>21</w:t>
      </w:r>
      <w:r w:rsidRPr="00E8348E">
        <w:rPr>
          <w:rFonts w:cs="Times New Roman"/>
          <w:sz w:val="24"/>
          <w:szCs w:val="24"/>
          <w:lang w:val="en-US"/>
        </w:rPr>
        <w:t xml:space="preserve"> Department of Pediatrics, </w:t>
      </w:r>
      <w:proofErr w:type="spellStart"/>
      <w:r w:rsidRPr="00E8348E">
        <w:rPr>
          <w:rFonts w:cs="Times New Roman"/>
          <w:sz w:val="24"/>
          <w:szCs w:val="24"/>
          <w:lang w:val="en-US"/>
        </w:rPr>
        <w:t>Makassed</w:t>
      </w:r>
      <w:proofErr w:type="spellEnd"/>
      <w:r w:rsidRPr="00E8348E">
        <w:rPr>
          <w:rFonts w:cs="Times New Roman"/>
          <w:sz w:val="24"/>
          <w:szCs w:val="24"/>
          <w:lang w:val="en-US"/>
        </w:rPr>
        <w:t xml:space="preserve"> Hospital, East Jerusalem, Palestine</w:t>
      </w:r>
    </w:p>
    <w:p w14:paraId="3FF01200" w14:textId="77777777" w:rsidR="00E8348E" w:rsidRPr="00E8348E" w:rsidRDefault="00E8348E" w:rsidP="00E8348E">
      <w:pPr>
        <w:rPr>
          <w:rFonts w:cs="Times New Roman"/>
          <w:sz w:val="24"/>
          <w:szCs w:val="24"/>
          <w:lang w:val="en-US"/>
        </w:rPr>
      </w:pPr>
      <w:r w:rsidRPr="00E8348E">
        <w:rPr>
          <w:rFonts w:cs="Times New Roman"/>
          <w:sz w:val="24"/>
          <w:szCs w:val="24"/>
          <w:vertAlign w:val="superscript"/>
          <w:lang w:val="en-US"/>
        </w:rPr>
        <w:t>22</w:t>
      </w:r>
      <w:r w:rsidRPr="00E8348E">
        <w:rPr>
          <w:rFonts w:cs="Times New Roman"/>
          <w:sz w:val="24"/>
          <w:szCs w:val="24"/>
          <w:lang w:val="en-US"/>
        </w:rPr>
        <w:t xml:space="preserve"> Caritas Baby Hospital, Bethlehem, Palestine</w:t>
      </w:r>
    </w:p>
    <w:p w14:paraId="77EF4DE2" w14:textId="77777777" w:rsidR="00E8348E" w:rsidRPr="00E8348E" w:rsidRDefault="00E8348E" w:rsidP="00E8348E">
      <w:pPr>
        <w:rPr>
          <w:rFonts w:cs="Times New Roman"/>
          <w:sz w:val="24"/>
          <w:szCs w:val="24"/>
        </w:rPr>
      </w:pPr>
      <w:r w:rsidRPr="00E8348E">
        <w:rPr>
          <w:rFonts w:cs="Times New Roman"/>
          <w:sz w:val="24"/>
          <w:szCs w:val="24"/>
          <w:vertAlign w:val="superscript"/>
          <w:lang w:val="en-US"/>
        </w:rPr>
        <w:t>23</w:t>
      </w:r>
      <w:r w:rsidRPr="00E8348E">
        <w:rPr>
          <w:rFonts w:cs="Times New Roman"/>
          <w:sz w:val="24"/>
          <w:szCs w:val="24"/>
          <w:lang w:val="en-US"/>
        </w:rPr>
        <w:t xml:space="preserve"> </w:t>
      </w:r>
      <w:r w:rsidRPr="00E8348E">
        <w:rPr>
          <w:rFonts w:cs="Times New Roman"/>
          <w:sz w:val="24"/>
          <w:szCs w:val="24"/>
        </w:rPr>
        <w:t>Lung Function Department, Cambridge University Hospitals NHS Foundation Trust, Addenbrooke's Hospital, Cambridge, UK</w:t>
      </w:r>
    </w:p>
    <w:p w14:paraId="328BC6AC" w14:textId="77777777" w:rsidR="00E8348E" w:rsidRPr="00E8348E" w:rsidRDefault="00E8348E" w:rsidP="00E8348E">
      <w:pPr>
        <w:rPr>
          <w:rFonts w:cs="Times New Roman"/>
          <w:sz w:val="24"/>
          <w:szCs w:val="24"/>
          <w:lang w:val="en-US"/>
        </w:rPr>
      </w:pPr>
      <w:r w:rsidRPr="00E8348E">
        <w:rPr>
          <w:rFonts w:cs="Times New Roman"/>
          <w:sz w:val="24"/>
          <w:szCs w:val="24"/>
          <w:vertAlign w:val="superscript"/>
        </w:rPr>
        <w:t xml:space="preserve">24 </w:t>
      </w:r>
      <w:r w:rsidRPr="00E8348E">
        <w:rPr>
          <w:rFonts w:cs="Times New Roman"/>
          <w:sz w:val="24"/>
          <w:szCs w:val="24"/>
          <w:lang w:val="en-US"/>
        </w:rPr>
        <w:t>Departments of Pediatrics, Cell Biology and Physiology, Washington University School of Medicine, St. Louis, MO, USA, 63110</w:t>
      </w:r>
    </w:p>
    <w:p w14:paraId="5CDF60B9" w14:textId="375179CB" w:rsidR="005902BC" w:rsidRPr="00780CCA" w:rsidRDefault="005902BC" w:rsidP="00E8348E">
      <w:pPr>
        <w:rPr>
          <w:rFonts w:cs="Times New Roman"/>
          <w:sz w:val="24"/>
          <w:szCs w:val="24"/>
          <w:lang w:val="en-US"/>
        </w:rPr>
      </w:pPr>
    </w:p>
    <w:p w14:paraId="297932C3" w14:textId="5F5FA2FF" w:rsidR="005902BC" w:rsidRPr="00780CCA" w:rsidRDefault="005902BC" w:rsidP="005902BC">
      <w:pPr>
        <w:spacing w:after="80" w:line="280" w:lineRule="exact"/>
        <w:ind w:right="-198"/>
        <w:rPr>
          <w:rFonts w:cs="Times New Roman"/>
          <w:sz w:val="24"/>
          <w:szCs w:val="24"/>
          <w:lang w:val="en-AU"/>
        </w:rPr>
      </w:pPr>
    </w:p>
    <w:p w14:paraId="3B7D0A33" w14:textId="7EE84B58" w:rsidR="004E14CD" w:rsidRPr="00780CCA" w:rsidRDefault="001305CB" w:rsidP="004E14CD">
      <w:pPr>
        <w:spacing w:after="80" w:line="280" w:lineRule="exact"/>
        <w:ind w:right="-198"/>
        <w:rPr>
          <w:rFonts w:cs="Times New Roman"/>
          <w:sz w:val="24"/>
          <w:szCs w:val="24"/>
          <w:lang w:val="en-US"/>
        </w:rPr>
      </w:pPr>
      <w:r w:rsidRPr="00780CCA">
        <w:rPr>
          <w:rFonts w:cs="Times New Roman"/>
          <w:sz w:val="24"/>
          <w:szCs w:val="24"/>
          <w:lang w:val="en-US"/>
        </w:rPr>
        <w:t xml:space="preserve">Correspondence/ Task Force Chairs: </w:t>
      </w:r>
    </w:p>
    <w:p w14:paraId="309F72B2" w14:textId="05B62C58" w:rsidR="001305CB" w:rsidRPr="00780CCA" w:rsidRDefault="001305CB" w:rsidP="004E14CD">
      <w:pPr>
        <w:spacing w:after="80" w:line="280" w:lineRule="exact"/>
        <w:ind w:right="-198"/>
        <w:rPr>
          <w:rFonts w:cs="Times New Roman"/>
          <w:sz w:val="24"/>
          <w:szCs w:val="24"/>
          <w:lang w:val="en-US"/>
        </w:rPr>
      </w:pPr>
      <w:r w:rsidRPr="00780CCA">
        <w:rPr>
          <w:rFonts w:cs="Times New Roman"/>
          <w:sz w:val="24"/>
          <w:szCs w:val="24"/>
          <w:lang w:val="en-US"/>
        </w:rPr>
        <w:t xml:space="preserve">Jane Lucas </w:t>
      </w:r>
      <w:hyperlink r:id="rId8" w:history="1">
        <w:r w:rsidRPr="00780CCA">
          <w:rPr>
            <w:rStyle w:val="Hyperlink"/>
            <w:rFonts w:cs="Times New Roman"/>
            <w:sz w:val="24"/>
            <w:szCs w:val="24"/>
            <w:lang w:val="en-US"/>
          </w:rPr>
          <w:t>jlucas1@soton.ac.uk</w:t>
        </w:r>
      </w:hyperlink>
    </w:p>
    <w:p w14:paraId="1CFB22F0" w14:textId="165E6C80" w:rsidR="001305CB" w:rsidRPr="00780CCA" w:rsidRDefault="001305CB" w:rsidP="004E14CD">
      <w:pPr>
        <w:spacing w:after="80" w:line="280" w:lineRule="exact"/>
        <w:ind w:right="-198"/>
        <w:rPr>
          <w:rFonts w:cs="Times New Roman"/>
          <w:sz w:val="24"/>
          <w:szCs w:val="24"/>
          <w:lang w:val="en-US"/>
        </w:rPr>
      </w:pPr>
    </w:p>
    <w:p w14:paraId="02A7F6B1" w14:textId="77777777" w:rsidR="004E14CD" w:rsidRPr="00780CCA" w:rsidRDefault="004E14CD" w:rsidP="00021FC7">
      <w:pPr>
        <w:spacing w:after="80" w:line="280" w:lineRule="exact"/>
        <w:ind w:right="-198"/>
        <w:jc w:val="both"/>
        <w:rPr>
          <w:rFonts w:cs="Times New Roman"/>
          <w:sz w:val="24"/>
          <w:szCs w:val="24"/>
        </w:rPr>
      </w:pPr>
    </w:p>
    <w:p w14:paraId="09A5C5D9" w14:textId="77777777" w:rsidR="00923728" w:rsidRDefault="00923728">
      <w:pPr>
        <w:rPr>
          <w:b/>
          <w:bCs/>
        </w:rPr>
      </w:pPr>
    </w:p>
    <w:p w14:paraId="1E8E580C" w14:textId="2CB1A308" w:rsidR="00E06B9A" w:rsidRDefault="000D037A">
      <w:pPr>
        <w:rPr>
          <w:b/>
          <w:bCs/>
        </w:rPr>
      </w:pPr>
      <w:r>
        <w:rPr>
          <w:b/>
          <w:bCs/>
        </w:rPr>
        <w:t>“</w:t>
      </w:r>
      <w:r w:rsidR="00E06B9A">
        <w:rPr>
          <w:b/>
          <w:bCs/>
        </w:rPr>
        <w:t>Take home</w:t>
      </w:r>
      <w:r>
        <w:rPr>
          <w:b/>
          <w:bCs/>
        </w:rPr>
        <w:t>”</w:t>
      </w:r>
      <w:r w:rsidR="00E06B9A">
        <w:rPr>
          <w:b/>
          <w:bCs/>
        </w:rPr>
        <w:t xml:space="preserve"> message</w:t>
      </w:r>
    </w:p>
    <w:p w14:paraId="326108CF" w14:textId="77777777" w:rsidR="005A3F08" w:rsidRDefault="00E06B9A">
      <w:r>
        <w:t xml:space="preserve">ERS technical standard for measuring nasal nitric oxide in children with suspected primary ciliary dyskinesia. </w:t>
      </w:r>
    </w:p>
    <w:p w14:paraId="4FCBEC0B" w14:textId="77777777" w:rsidR="005A3F08" w:rsidRDefault="005A3F08"/>
    <w:p w14:paraId="2296C0D3" w14:textId="4BC9D882" w:rsidR="00E6168B" w:rsidRDefault="00E6168B">
      <w:r w:rsidRPr="005A3F08">
        <w:t>158/ 250 word abstract</w:t>
      </w:r>
    </w:p>
    <w:p w14:paraId="3AB0BEDA" w14:textId="17A52542" w:rsidR="00E6168B" w:rsidRDefault="005A3F08">
      <w:r w:rsidRPr="005A3F08">
        <w:t>6</w:t>
      </w:r>
      <w:r w:rsidR="00E6168B">
        <w:t>5</w:t>
      </w:r>
      <w:r w:rsidR="00C8192A">
        <w:t>71</w:t>
      </w:r>
      <w:r w:rsidRPr="005A3F08">
        <w:t>/ 8000 words</w:t>
      </w:r>
      <w:r w:rsidR="00E6168B">
        <w:t xml:space="preserve"> main </w:t>
      </w:r>
      <w:proofErr w:type="gramStart"/>
      <w:r w:rsidR="00E6168B">
        <w:t>text</w:t>
      </w:r>
      <w:r w:rsidRPr="005A3F08">
        <w:t>;</w:t>
      </w:r>
      <w:proofErr w:type="gramEnd"/>
      <w:r w:rsidRPr="005A3F08">
        <w:t xml:space="preserve"> </w:t>
      </w:r>
    </w:p>
    <w:p w14:paraId="09DD41C7" w14:textId="77777777" w:rsidR="00E6168B" w:rsidRDefault="005A3F08">
      <w:r w:rsidRPr="005A3F08">
        <w:t xml:space="preserve">11/15 tables/ figures/ </w:t>
      </w:r>
      <w:proofErr w:type="gramStart"/>
      <w:r w:rsidRPr="005A3F08">
        <w:t>boxes;</w:t>
      </w:r>
      <w:proofErr w:type="gramEnd"/>
      <w:r w:rsidRPr="005A3F08">
        <w:t xml:space="preserve"> </w:t>
      </w:r>
    </w:p>
    <w:p w14:paraId="546164E7" w14:textId="39220336" w:rsidR="00021FC7" w:rsidRPr="005A3F08" w:rsidRDefault="00021FC7">
      <w:r w:rsidRPr="005A3F08">
        <w:br w:type="page"/>
      </w:r>
    </w:p>
    <w:p w14:paraId="6CDD6055" w14:textId="75A4F53F" w:rsidR="0006393B" w:rsidRPr="00780CCA" w:rsidRDefault="00916C06" w:rsidP="0006393B">
      <w:pPr>
        <w:rPr>
          <w:b/>
          <w:bCs/>
          <w:sz w:val="28"/>
          <w:szCs w:val="28"/>
        </w:rPr>
      </w:pPr>
      <w:r w:rsidRPr="00780CCA">
        <w:rPr>
          <w:b/>
          <w:bCs/>
          <w:sz w:val="28"/>
          <w:szCs w:val="28"/>
        </w:rPr>
        <w:lastRenderedPageBreak/>
        <w:t>Abstract</w:t>
      </w:r>
    </w:p>
    <w:p w14:paraId="03C594EB" w14:textId="0A49AC3C" w:rsidR="0006393B" w:rsidRPr="00780CCA" w:rsidRDefault="0006393B" w:rsidP="0006393B">
      <w:pPr>
        <w:spacing w:line="360" w:lineRule="auto"/>
      </w:pPr>
      <w:r w:rsidRPr="00780CCA">
        <w:t xml:space="preserve">Nasal nitric oxide (nNO) is extremely low in most people with primary ciliary dyskinesia (PCD) and its measurement is an important contributor to </w:t>
      </w:r>
      <w:r w:rsidR="00370F7B" w:rsidRPr="00780CCA">
        <w:t xml:space="preserve">making </w:t>
      </w:r>
      <w:r w:rsidRPr="00780CCA">
        <w:t>the diagnosis. Existing guidelines and technical standards focus on nNO measurement</w:t>
      </w:r>
      <w:r w:rsidR="0041155D">
        <w:t>s</w:t>
      </w:r>
      <w:r w:rsidRPr="00780CCA">
        <w:t xml:space="preserve"> in older, cooperative children using chemiluminescent analysers. However</w:t>
      </w:r>
      <w:r w:rsidR="003359D8">
        <w:t>,</w:t>
      </w:r>
      <w:r w:rsidR="00370F7B" w:rsidRPr="00780CCA">
        <w:t xml:space="preserve"> </w:t>
      </w:r>
      <w:r w:rsidRPr="00780CCA">
        <w:t>measure</w:t>
      </w:r>
      <w:r w:rsidR="00370F7B" w:rsidRPr="00780CCA">
        <w:t>ments of</w:t>
      </w:r>
      <w:r w:rsidRPr="00780CCA">
        <w:t xml:space="preserve"> nNO in pre-school children</w:t>
      </w:r>
      <w:r w:rsidR="00FA6CEB">
        <w:t xml:space="preserve"> (2-5 years)</w:t>
      </w:r>
      <w:r w:rsidR="00617B74">
        <w:t xml:space="preserve"> may facilitate early diagnosis</w:t>
      </w:r>
      <w:r w:rsidR="00BE39D4">
        <w:t>, and</w:t>
      </w:r>
      <w:r w:rsidR="00BE39D4" w:rsidRPr="00BE39D4">
        <w:t xml:space="preserve"> electrochemical rather than chemiluminescence analysers are widely used</w:t>
      </w:r>
      <w:r w:rsidR="00617B74">
        <w:t>. Pre-schoolers</w:t>
      </w:r>
      <w:r w:rsidRPr="00780CCA">
        <w:t xml:space="preserve"> often </w:t>
      </w:r>
      <w:r w:rsidR="00370F7B" w:rsidRPr="00780CCA">
        <w:t>need</w:t>
      </w:r>
      <w:r w:rsidRPr="00780CCA">
        <w:t xml:space="preserve"> different methods to be employed</w:t>
      </w:r>
      <w:r w:rsidR="00617B74">
        <w:t xml:space="preserve"> when measuring nNO</w:t>
      </w:r>
      <w:r w:rsidRPr="00780CCA">
        <w:t>. Hence</w:t>
      </w:r>
      <w:r w:rsidR="00370F7B" w:rsidRPr="00780CCA">
        <w:t xml:space="preserve"> </w:t>
      </w:r>
      <w:r w:rsidRPr="00780CCA">
        <w:t>a</w:t>
      </w:r>
      <w:r w:rsidR="00DC0215">
        <w:t xml:space="preserve"> European Respiratory Society</w:t>
      </w:r>
      <w:r w:rsidRPr="00780CCA">
        <w:t xml:space="preserve"> </w:t>
      </w:r>
      <w:r w:rsidR="009C74C3" w:rsidRPr="00780CCA">
        <w:t>Task Force</w:t>
      </w:r>
      <w:r w:rsidRPr="00780CCA">
        <w:t xml:space="preserve"> has developed this technical standard as the first step to</w:t>
      </w:r>
      <w:r w:rsidR="00617B74">
        <w:t>wards</w:t>
      </w:r>
      <w:r w:rsidRPr="00780CCA">
        <w:t xml:space="preserve"> standardi</w:t>
      </w:r>
      <w:r w:rsidR="00A25F68">
        <w:t>s</w:t>
      </w:r>
      <w:r w:rsidRPr="00780CCA">
        <w:t>ing sampling, analysis</w:t>
      </w:r>
      <w:r w:rsidR="00A25F68">
        <w:t>,</w:t>
      </w:r>
      <w:r w:rsidRPr="00780CCA">
        <w:t xml:space="preserve"> and reporting of nNO measured as part of the diagnostic testing for PCD in </w:t>
      </w:r>
      <w:r w:rsidR="00450261">
        <w:t>all age groups</w:t>
      </w:r>
      <w:r w:rsidRPr="00780CCA">
        <w:t xml:space="preserve"> includ</w:t>
      </w:r>
      <w:r w:rsidR="00450261">
        <w:t>ing</w:t>
      </w:r>
      <w:r w:rsidRPr="00780CCA">
        <w:t xml:space="preserve"> preschool</w:t>
      </w:r>
      <w:r w:rsidR="00A25F68">
        <w:t>-</w:t>
      </w:r>
      <w:r w:rsidRPr="00780CCA">
        <w:t xml:space="preserve">age </w:t>
      </w:r>
      <w:r w:rsidR="00370F7B" w:rsidRPr="00780CCA">
        <w:t>children</w:t>
      </w:r>
      <w:r w:rsidR="00450261">
        <w:t xml:space="preserve">. </w:t>
      </w:r>
      <w:r w:rsidR="00370F7B" w:rsidRPr="00780CCA">
        <w:t xml:space="preserve"> </w:t>
      </w:r>
      <w:r w:rsidR="00450261">
        <w:t xml:space="preserve"> Furthermore, we</w:t>
      </w:r>
      <w:r w:rsidRPr="00780CCA">
        <w:t xml:space="preserve"> considered both chemiluminescence and electrochemical analysers that are in use worldwide. There was paucity of quality evidence for electrochemical analysers and sampling methods used in young children, and this manuscript proposes future research priorities </w:t>
      </w:r>
      <w:r w:rsidR="00BE39D4">
        <w:t>to</w:t>
      </w:r>
      <w:r w:rsidRPr="00780CCA">
        <w:t xml:space="preserve"> allow updates of this technical standard.  </w:t>
      </w:r>
    </w:p>
    <w:p w14:paraId="367FD695" w14:textId="71684897" w:rsidR="00916C06" w:rsidRPr="00780CCA" w:rsidRDefault="00916C06">
      <w:r w:rsidRPr="00780CCA">
        <w:br w:type="page"/>
      </w:r>
    </w:p>
    <w:p w14:paraId="3C702587" w14:textId="362CEC6E" w:rsidR="0058709E" w:rsidRPr="00780CCA" w:rsidRDefault="0048335D">
      <w:pPr>
        <w:rPr>
          <w:b/>
          <w:bCs/>
          <w:sz w:val="28"/>
          <w:szCs w:val="28"/>
        </w:rPr>
      </w:pPr>
      <w:r w:rsidRPr="00780CCA">
        <w:rPr>
          <w:b/>
          <w:bCs/>
          <w:sz w:val="28"/>
          <w:szCs w:val="28"/>
        </w:rPr>
        <w:lastRenderedPageBreak/>
        <w:t>Background</w:t>
      </w:r>
    </w:p>
    <w:p w14:paraId="2127CE5A" w14:textId="74F05529" w:rsidR="006F49C7" w:rsidRPr="00780CCA" w:rsidRDefault="00E90E45" w:rsidP="008B1F52">
      <w:pPr>
        <w:spacing w:line="360" w:lineRule="auto"/>
        <w:rPr>
          <w:rFonts w:cstheme="minorHAnsi"/>
        </w:rPr>
      </w:pPr>
      <w:r w:rsidRPr="00780CCA">
        <w:rPr>
          <w:rFonts w:cstheme="minorHAnsi"/>
        </w:rPr>
        <w:t>Primary ciliary dyskinesia (PCD) is a genetically and clinically heterogeneous syndro</w:t>
      </w:r>
      <w:r w:rsidR="004F16A1" w:rsidRPr="00780CCA">
        <w:rPr>
          <w:rFonts w:cstheme="minorHAnsi"/>
        </w:rPr>
        <w:t xml:space="preserve">me estimated to </w:t>
      </w:r>
      <w:r w:rsidR="007633DA" w:rsidRPr="00780CCA">
        <w:rPr>
          <w:rFonts w:cstheme="minorHAnsi"/>
        </w:rPr>
        <w:t>impact</w:t>
      </w:r>
      <w:r w:rsidR="004F16A1" w:rsidRPr="00780CCA">
        <w:rPr>
          <w:rFonts w:cstheme="minorHAnsi"/>
        </w:rPr>
        <w:t xml:space="preserve"> 1 in 75</w:t>
      </w:r>
      <w:r w:rsidRPr="00780CCA">
        <w:rPr>
          <w:rFonts w:cstheme="minorHAnsi"/>
        </w:rPr>
        <w:t xml:space="preserve">00 </w:t>
      </w:r>
      <w:r w:rsidR="004F16A1" w:rsidRPr="00780CCA">
        <w:rPr>
          <w:rFonts w:cstheme="minorHAnsi"/>
        </w:rPr>
        <w:t>people worldwide</w:t>
      </w:r>
      <w:r w:rsidR="0017453D" w:rsidRPr="00780CCA">
        <w:rPr>
          <w:rFonts w:cstheme="minorHAnsi"/>
        </w:rPr>
        <w:t xml:space="preserve"> </w:t>
      </w:r>
      <w:r w:rsidR="007247CF" w:rsidRPr="00780CCA">
        <w:rPr>
          <w:rFonts w:cstheme="minorHAnsi"/>
        </w:rPr>
        <w:fldChar w:fldCharType="begin"/>
      </w:r>
      <w:r w:rsidR="00E02DA1">
        <w:rPr>
          <w:rFonts w:cstheme="minorHAnsi"/>
        </w:rPr>
        <w:instrText xml:space="preserve"> ADDIN EN.CITE &lt;EndNote&gt;&lt;Cite&gt;&lt;Author&gt;Hannah&lt;/Author&gt;&lt;Year&gt;2022&lt;/Year&gt;&lt;RecNum&gt;897&lt;/RecNum&gt;&lt;DisplayText&gt;[1]&lt;/DisplayText&gt;&lt;record&gt;&lt;rec-number&gt;897&lt;/rec-number&gt;&lt;foreign-keys&gt;&lt;key app="EN" db-id="99pfwdzpcedx9neza0rpvw9tdxzf0f5tdef9" timestamp="1647862684"&gt;897&lt;/key&gt;&lt;/foreign-keys&gt;&lt;ref-type name="Journal Article"&gt;17&lt;/ref-type&gt;&lt;contributors&gt;&lt;authors&gt;&lt;author&gt;Hannah, W. B.&lt;/author&gt;&lt;author&gt;Seifert, B. A.&lt;/author&gt;&lt;author&gt;Truty, R.&lt;/author&gt;&lt;author&gt;Zariwala, M. A.&lt;/author&gt;&lt;author&gt;Ameel, K.&lt;/author&gt;&lt;author&gt;Zhao, Y.&lt;/author&gt;&lt;author&gt;Nykamp, K.&lt;/author&gt;&lt;author&gt;Gaston, B.&lt;/author&gt;&lt;/authors&gt;&lt;/contributors&gt;&lt;auth-address&gt;Department of Genetics, University of North Carolina, Chapel Hill, NC, USA.&amp;#xD;Department of Pathology, Duke University School of Medicine, Durham, NC, USA.&amp;#xD;Invitae, San Francisco, CA, USA.&amp;#xD;Department of Pathology and Laboratory Medicine, Marsico Lung Institute, University of North Carolina, Chapel Hill, NC, USA.&amp;#xD;University of Utah School of Medicine, Salt Lake City, UT, USA.&amp;#xD;Department of Biostatistics, Indiana University School of Medicine, Indianapolis, IN, USA.&amp;#xD;Herman Wells Center for Pediatric Research, Indiana University School of Medicine, Indianapolis, IN, USA. Electronic address: begaston@iu.edu.&lt;/auth-address&gt;&lt;titles&gt;&lt;title&gt;The global prevalence and ethnic heterogeneity of primary ciliary dyskinesia gene variants: a genetic database analysis&lt;/title&gt;&lt;secondary-title&gt;Lancet Respir Med&lt;/secondary-title&gt;&lt;/titles&gt;&lt;periodical&gt;&lt;full-title&gt;Lancet Respir Med&lt;/full-title&gt;&lt;abbr-1&gt;The Lancet. Respiratory medicine&lt;/abbr-1&gt;&lt;/periodical&gt;&lt;edition&gt;2022/01/21&lt;/edition&gt;&lt;dates&gt;&lt;year&gt;2022&lt;/year&gt;&lt;pub-dates&gt;&lt;date&gt;Jan 17&lt;/date&gt;&lt;/pub-dates&gt;&lt;/dates&gt;&lt;isbn&gt;2213-2600&lt;/isbn&gt;&lt;accession-num&gt;35051411&lt;/accession-num&gt;&lt;urls&gt;&lt;/urls&gt;&lt;electronic-resource-num&gt;10.1016/s2213-2600(21)00453-7&lt;/electronic-resource-num&gt;&lt;remote-database-provider&gt;NLM&lt;/remote-database-provider&gt;&lt;language&gt;eng&lt;/language&gt;&lt;/record&gt;&lt;/Cite&gt;&lt;/EndNote&gt;</w:instrText>
      </w:r>
      <w:r w:rsidR="007247CF" w:rsidRPr="00780CCA">
        <w:rPr>
          <w:rFonts w:cstheme="minorHAnsi"/>
        </w:rPr>
        <w:fldChar w:fldCharType="separate"/>
      </w:r>
      <w:r w:rsidR="00E02DA1">
        <w:rPr>
          <w:rFonts w:cstheme="minorHAnsi"/>
          <w:noProof/>
        </w:rPr>
        <w:t>[1]</w:t>
      </w:r>
      <w:r w:rsidR="007247CF" w:rsidRPr="00780CCA">
        <w:rPr>
          <w:rFonts w:cstheme="minorHAnsi"/>
        </w:rPr>
        <w:fldChar w:fldCharType="end"/>
      </w:r>
      <w:r w:rsidR="0017453D" w:rsidRPr="00780CCA">
        <w:rPr>
          <w:rFonts w:cstheme="minorHAnsi"/>
        </w:rPr>
        <w:t>.</w:t>
      </w:r>
      <w:r w:rsidRPr="00780CCA">
        <w:rPr>
          <w:rFonts w:cstheme="minorHAnsi"/>
        </w:rPr>
        <w:t xml:space="preserve"> Impaired function of motile cilia causes failure of mucociliary clearance</w:t>
      </w:r>
      <w:r w:rsidR="00370F7B" w:rsidRPr="00780CCA">
        <w:rPr>
          <w:rFonts w:cstheme="minorHAnsi"/>
        </w:rPr>
        <w:t xml:space="preserve"> leading to</w:t>
      </w:r>
      <w:r w:rsidRPr="00780CCA">
        <w:rPr>
          <w:rFonts w:cstheme="minorHAnsi"/>
        </w:rPr>
        <w:t xml:space="preserve"> symptoms of neonatal respiratory distress of unknown cause</w:t>
      </w:r>
      <w:r w:rsidR="009C74C3" w:rsidRPr="00780CCA">
        <w:rPr>
          <w:rFonts w:cstheme="minorHAnsi"/>
        </w:rPr>
        <w:t xml:space="preserve"> at</w:t>
      </w:r>
      <w:r w:rsidR="007633DA" w:rsidRPr="00780CCA">
        <w:rPr>
          <w:rFonts w:cstheme="minorHAnsi"/>
        </w:rPr>
        <w:t xml:space="preserve"> term</w:t>
      </w:r>
      <w:r w:rsidRPr="00780CCA">
        <w:rPr>
          <w:rFonts w:cstheme="minorHAnsi"/>
        </w:rPr>
        <w:t>, daily wet cough</w:t>
      </w:r>
      <w:r w:rsidR="00D30095" w:rsidRPr="00780CCA">
        <w:rPr>
          <w:rFonts w:cstheme="minorHAnsi"/>
        </w:rPr>
        <w:t xml:space="preserve"> from infancy</w:t>
      </w:r>
      <w:r w:rsidRPr="00780CCA">
        <w:rPr>
          <w:rFonts w:cstheme="minorHAnsi"/>
        </w:rPr>
        <w:t>, perennial rhinosinusitis, otitis media with effusion</w:t>
      </w:r>
      <w:r w:rsidR="0090215D" w:rsidRPr="00780CCA">
        <w:rPr>
          <w:rFonts w:cstheme="minorHAnsi"/>
        </w:rPr>
        <w:t>, chronic bronchitis</w:t>
      </w:r>
      <w:r w:rsidR="00344F33" w:rsidRPr="00780CCA">
        <w:rPr>
          <w:rFonts w:cstheme="minorHAnsi"/>
        </w:rPr>
        <w:t>,</w:t>
      </w:r>
      <w:r w:rsidRPr="00780CCA">
        <w:rPr>
          <w:rFonts w:cstheme="minorHAnsi"/>
        </w:rPr>
        <w:t xml:space="preserve"> and bronchiectasis</w:t>
      </w:r>
      <w:r w:rsidR="00582FC0" w:rsidRPr="00780CCA">
        <w:rPr>
          <w:rFonts w:cstheme="minorHAnsi"/>
        </w:rPr>
        <w:t xml:space="preserve"> </w:t>
      </w:r>
      <w:r w:rsidR="00D30095" w:rsidRPr="00780CCA">
        <w:rPr>
          <w:rFonts w:cstheme="minorHAnsi"/>
        </w:rPr>
        <w:fldChar w:fldCharType="begin">
          <w:fldData xml:space="preserve">PEVuZE5vdGU+PENpdGU+PEF1dGhvcj5MdWNhczwvQXV0aG9yPjxZZWFyPjIwMTk8L1llYXI+PFJl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</w:fldData>
        </w:fldChar>
      </w:r>
      <w:r w:rsidR="00E02DA1">
        <w:rPr>
          <w:rFonts w:cstheme="minorHAnsi"/>
        </w:rPr>
        <w:instrText xml:space="preserve"> ADDIN EN.CITE </w:instrText>
      </w:r>
      <w:r w:rsidR="00E02DA1">
        <w:rPr>
          <w:rFonts w:cstheme="minorHAnsi"/>
        </w:rPr>
        <w:fldChar w:fldCharType="begin">
          <w:fldData xml:space="preserve">PEVuZE5vdGU+PENpdGU+PEF1dGhvcj5MdWNhczwvQXV0aG9yPjxZZWFyPjIwMTk8L1llYXI+PFJl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</w:fldData>
        </w:fldChar>
      </w:r>
      <w:r w:rsidR="00E02DA1">
        <w:rPr>
          <w:rFonts w:cstheme="minorHAnsi"/>
        </w:rPr>
        <w:instrText xml:space="preserve"> ADDIN EN.CITE.DATA </w:instrText>
      </w:r>
      <w:r w:rsidR="00E02DA1">
        <w:rPr>
          <w:rFonts w:cstheme="minorHAnsi"/>
        </w:rPr>
      </w:r>
      <w:r w:rsidR="00E02DA1">
        <w:rPr>
          <w:rFonts w:cstheme="minorHAnsi"/>
        </w:rPr>
        <w:fldChar w:fldCharType="end"/>
      </w:r>
      <w:r w:rsidR="00D30095" w:rsidRPr="00780CCA">
        <w:rPr>
          <w:rFonts w:cstheme="minorHAnsi"/>
        </w:rPr>
      </w:r>
      <w:r w:rsidR="00D30095" w:rsidRPr="00780CCA">
        <w:rPr>
          <w:rFonts w:cstheme="minorHAnsi"/>
        </w:rPr>
        <w:fldChar w:fldCharType="separate"/>
      </w:r>
      <w:r w:rsidR="00E02DA1">
        <w:rPr>
          <w:rFonts w:cstheme="minorHAnsi"/>
          <w:noProof/>
        </w:rPr>
        <w:t>[2, 3]</w:t>
      </w:r>
      <w:r w:rsidR="00D30095" w:rsidRPr="00780CCA">
        <w:rPr>
          <w:rFonts w:cstheme="minorHAnsi"/>
        </w:rPr>
        <w:fldChar w:fldCharType="end"/>
      </w:r>
      <w:r w:rsidRPr="00780CCA">
        <w:rPr>
          <w:rFonts w:cstheme="minorHAnsi"/>
        </w:rPr>
        <w:t xml:space="preserve">. Approximately </w:t>
      </w:r>
      <w:r w:rsidR="009C74C3" w:rsidRPr="00780CCA">
        <w:rPr>
          <w:rFonts w:cstheme="minorHAnsi"/>
        </w:rPr>
        <w:t>4</w:t>
      </w:r>
      <w:r w:rsidRPr="00780CCA">
        <w:rPr>
          <w:rFonts w:cstheme="minorHAnsi"/>
        </w:rPr>
        <w:t>0%</w:t>
      </w:r>
      <w:r w:rsidR="007633DA" w:rsidRPr="00780CCA">
        <w:rPr>
          <w:rFonts w:cstheme="minorHAnsi"/>
        </w:rPr>
        <w:t xml:space="preserve"> </w:t>
      </w:r>
      <w:r w:rsidRPr="00780CCA">
        <w:rPr>
          <w:rFonts w:cstheme="minorHAnsi"/>
        </w:rPr>
        <w:t>of patients have situs inversus</w:t>
      </w:r>
      <w:r w:rsidR="0090215D" w:rsidRPr="00780CCA">
        <w:rPr>
          <w:rFonts w:cstheme="minorHAnsi"/>
        </w:rPr>
        <w:t xml:space="preserve"> totalis</w:t>
      </w:r>
      <w:r w:rsidR="00370F7B" w:rsidRPr="00780CCA">
        <w:rPr>
          <w:rFonts w:cstheme="minorHAnsi"/>
        </w:rPr>
        <w:t xml:space="preserve">, </w:t>
      </w:r>
      <w:r w:rsidR="007F4E02" w:rsidRPr="00780CCA">
        <w:rPr>
          <w:rFonts w:cstheme="minorHAnsi"/>
        </w:rPr>
        <w:t xml:space="preserve">and </w:t>
      </w:r>
      <w:r w:rsidR="00370F7B" w:rsidRPr="00780CCA">
        <w:rPr>
          <w:rFonts w:cstheme="minorHAnsi"/>
        </w:rPr>
        <w:t>about 1</w:t>
      </w:r>
      <w:r w:rsidR="00273120">
        <w:rPr>
          <w:rFonts w:cstheme="minorHAnsi"/>
        </w:rPr>
        <w:t>2</w:t>
      </w:r>
      <w:r w:rsidR="00370F7B" w:rsidRPr="00780CCA">
        <w:rPr>
          <w:rFonts w:cstheme="minorHAnsi"/>
        </w:rPr>
        <w:t xml:space="preserve">% have </w:t>
      </w:r>
      <w:r w:rsidR="0090215D" w:rsidRPr="00780CCA">
        <w:rPr>
          <w:rFonts w:cstheme="minorHAnsi"/>
        </w:rPr>
        <w:t>heterotaxy</w:t>
      </w:r>
      <w:r w:rsidR="002C23D2" w:rsidRPr="00780CCA">
        <w:rPr>
          <w:rFonts w:cstheme="minorHAnsi"/>
        </w:rPr>
        <w:t xml:space="preserve"> </w:t>
      </w:r>
      <w:r w:rsidR="009C74C3" w:rsidRPr="00780CCA">
        <w:rPr>
          <w:rFonts w:cstheme="minorHAnsi"/>
        </w:rPr>
        <w:fldChar w:fldCharType="begin">
          <w:fldData xml:space="preserve">PEVuZE5vdGU+PENpdGU+PEF1dGhvcj5CZXN0PC9BdXRob3I+PFllYXI+MjAxODwvWWVhcj48UmVj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</w:fldData>
        </w:fldChar>
      </w:r>
      <w:r w:rsidR="00E02DA1">
        <w:rPr>
          <w:rFonts w:cstheme="minorHAnsi"/>
        </w:rPr>
        <w:instrText xml:space="preserve"> ADDIN EN.CITE </w:instrText>
      </w:r>
      <w:r w:rsidR="00E02DA1">
        <w:rPr>
          <w:rFonts w:cstheme="minorHAnsi"/>
        </w:rPr>
        <w:fldChar w:fldCharType="begin">
          <w:fldData xml:space="preserve">PEVuZE5vdGU+PENpdGU+PEF1dGhvcj5CZXN0PC9BdXRob3I+PFllYXI+MjAxODwvWWVhcj48UmVj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</w:fldData>
        </w:fldChar>
      </w:r>
      <w:r w:rsidR="00E02DA1">
        <w:rPr>
          <w:rFonts w:cstheme="minorHAnsi"/>
        </w:rPr>
        <w:instrText xml:space="preserve"> ADDIN EN.CITE.DATA </w:instrText>
      </w:r>
      <w:r w:rsidR="00E02DA1">
        <w:rPr>
          <w:rFonts w:cstheme="minorHAnsi"/>
        </w:rPr>
      </w:r>
      <w:r w:rsidR="00E02DA1">
        <w:rPr>
          <w:rFonts w:cstheme="minorHAnsi"/>
        </w:rPr>
        <w:fldChar w:fldCharType="end"/>
      </w:r>
      <w:r w:rsidR="009C74C3" w:rsidRPr="00780CCA">
        <w:rPr>
          <w:rFonts w:cstheme="minorHAnsi"/>
        </w:rPr>
      </w:r>
      <w:r w:rsidR="009C74C3" w:rsidRPr="00780CCA">
        <w:rPr>
          <w:rFonts w:cstheme="minorHAnsi"/>
        </w:rPr>
        <w:fldChar w:fldCharType="separate"/>
      </w:r>
      <w:r w:rsidR="00E02DA1">
        <w:rPr>
          <w:rFonts w:cstheme="minorHAnsi"/>
          <w:noProof/>
        </w:rPr>
        <w:t>[4]</w:t>
      </w:r>
      <w:r w:rsidR="009C74C3" w:rsidRPr="00780CCA">
        <w:rPr>
          <w:rFonts w:cstheme="minorHAnsi"/>
        </w:rPr>
        <w:fldChar w:fldCharType="end"/>
      </w:r>
      <w:r w:rsidR="00BE39D4">
        <w:rPr>
          <w:rFonts w:cstheme="minorHAnsi"/>
        </w:rPr>
        <w:t>.</w:t>
      </w:r>
      <w:r w:rsidR="00370F7B" w:rsidRPr="00780CCA">
        <w:rPr>
          <w:rFonts w:cstheme="minorHAnsi"/>
        </w:rPr>
        <w:t xml:space="preserve"> </w:t>
      </w:r>
      <w:r w:rsidR="00BE39D4">
        <w:rPr>
          <w:rFonts w:cstheme="minorHAnsi"/>
        </w:rPr>
        <w:t>M</w:t>
      </w:r>
      <w:r w:rsidRPr="00780CCA">
        <w:rPr>
          <w:rFonts w:cstheme="minorHAnsi"/>
        </w:rPr>
        <w:t xml:space="preserve">ale and female </w:t>
      </w:r>
      <w:r w:rsidR="0090215D" w:rsidRPr="00780CCA">
        <w:rPr>
          <w:rFonts w:cstheme="minorHAnsi"/>
        </w:rPr>
        <w:t>sub</w:t>
      </w:r>
      <w:r w:rsidRPr="00780CCA">
        <w:rPr>
          <w:rFonts w:cstheme="minorHAnsi"/>
        </w:rPr>
        <w:t>fertility is common</w:t>
      </w:r>
      <w:r w:rsidR="009C74C3" w:rsidRPr="00780CCA">
        <w:rPr>
          <w:rFonts w:cstheme="minorHAnsi"/>
        </w:rPr>
        <w:t xml:space="preserve"> </w:t>
      </w:r>
      <w:r w:rsidR="009C74C3" w:rsidRPr="00780CCA">
        <w:rPr>
          <w:rFonts w:cstheme="minorHAnsi"/>
        </w:rPr>
        <w:fldChar w:fldCharType="begin">
          <w:fldData xml:space="preserve">PEVuZE5vdGU+PENpdGU+PEF1dGhvcj5WYW5ha2VuPC9BdXRob3I+PFllYXI+MjAxNzwvWWVhcj48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</w:fldData>
        </w:fldChar>
      </w:r>
      <w:r w:rsidR="00E02DA1">
        <w:rPr>
          <w:rFonts w:cstheme="minorHAnsi"/>
        </w:rPr>
        <w:instrText xml:space="preserve"> ADDIN EN.CITE </w:instrText>
      </w:r>
      <w:r w:rsidR="00E02DA1">
        <w:rPr>
          <w:rFonts w:cstheme="minorHAnsi"/>
        </w:rPr>
        <w:fldChar w:fldCharType="begin">
          <w:fldData xml:space="preserve">PEVuZE5vdGU+PENpdGU+PEF1dGhvcj5WYW5ha2VuPC9BdXRob3I+PFllYXI+MjAxNzwvWWVhcj48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</w:fldData>
        </w:fldChar>
      </w:r>
      <w:r w:rsidR="00E02DA1">
        <w:rPr>
          <w:rFonts w:cstheme="minorHAnsi"/>
        </w:rPr>
        <w:instrText xml:space="preserve"> ADDIN EN.CITE.DATA </w:instrText>
      </w:r>
      <w:r w:rsidR="00E02DA1">
        <w:rPr>
          <w:rFonts w:cstheme="minorHAnsi"/>
        </w:rPr>
      </w:r>
      <w:r w:rsidR="00E02DA1">
        <w:rPr>
          <w:rFonts w:cstheme="minorHAnsi"/>
        </w:rPr>
        <w:fldChar w:fldCharType="end"/>
      </w:r>
      <w:r w:rsidR="009C74C3" w:rsidRPr="00780CCA">
        <w:rPr>
          <w:rFonts w:cstheme="minorHAnsi"/>
        </w:rPr>
      </w:r>
      <w:r w:rsidR="009C74C3" w:rsidRPr="00780CCA">
        <w:rPr>
          <w:rFonts w:cstheme="minorHAnsi"/>
        </w:rPr>
        <w:fldChar w:fldCharType="separate"/>
      </w:r>
      <w:r w:rsidR="00E02DA1">
        <w:rPr>
          <w:rFonts w:cstheme="minorHAnsi"/>
          <w:noProof/>
        </w:rPr>
        <w:t>[5]</w:t>
      </w:r>
      <w:r w:rsidR="009C74C3" w:rsidRPr="00780CCA">
        <w:rPr>
          <w:rFonts w:cstheme="minorHAnsi"/>
        </w:rPr>
        <w:fldChar w:fldCharType="end"/>
      </w:r>
      <w:r w:rsidRPr="00780CCA">
        <w:rPr>
          <w:rFonts w:cstheme="minorHAnsi"/>
        </w:rPr>
        <w:t>.</w:t>
      </w:r>
      <w:r w:rsidR="00D30095" w:rsidRPr="00780CCA">
        <w:rPr>
          <w:rFonts w:cstheme="minorHAnsi"/>
        </w:rPr>
        <w:t xml:space="preserve"> Diagnosis requires </w:t>
      </w:r>
      <w:r w:rsidR="00437B8C">
        <w:rPr>
          <w:rFonts w:cstheme="minorHAnsi"/>
        </w:rPr>
        <w:t xml:space="preserve">access to </w:t>
      </w:r>
      <w:r w:rsidR="00D30095" w:rsidRPr="00780CCA">
        <w:rPr>
          <w:rFonts w:cstheme="minorHAnsi"/>
        </w:rPr>
        <w:t xml:space="preserve">a combination of </w:t>
      </w:r>
      <w:r w:rsidR="007633DA" w:rsidRPr="00780CCA">
        <w:rPr>
          <w:rFonts w:cstheme="minorHAnsi"/>
        </w:rPr>
        <w:t>speciali</w:t>
      </w:r>
      <w:r w:rsidR="00A25F68">
        <w:rPr>
          <w:rFonts w:cstheme="minorHAnsi"/>
        </w:rPr>
        <w:t>s</w:t>
      </w:r>
      <w:r w:rsidR="007633DA" w:rsidRPr="00780CCA">
        <w:rPr>
          <w:rFonts w:cstheme="minorHAnsi"/>
        </w:rPr>
        <w:t>ed</w:t>
      </w:r>
      <w:r w:rsidR="00D30095" w:rsidRPr="00780CCA">
        <w:rPr>
          <w:rFonts w:cstheme="minorHAnsi"/>
        </w:rPr>
        <w:t xml:space="preserve"> investigations </w:t>
      </w:r>
      <w:r w:rsidR="00B42C29" w:rsidRPr="00780CCA">
        <w:rPr>
          <w:rFonts w:cstheme="minorHAnsi"/>
        </w:rPr>
        <w:t>which may include</w:t>
      </w:r>
      <w:r w:rsidR="00D30095" w:rsidRPr="00780CCA">
        <w:rPr>
          <w:rFonts w:cstheme="minorHAnsi"/>
        </w:rPr>
        <w:t xml:space="preserve"> transmission electron microscopy, genotyping, high</w:t>
      </w:r>
      <w:r w:rsidR="0090215D" w:rsidRPr="00780CCA">
        <w:rPr>
          <w:rFonts w:cstheme="minorHAnsi"/>
        </w:rPr>
        <w:t>-</w:t>
      </w:r>
      <w:r w:rsidR="00D30095" w:rsidRPr="00780CCA">
        <w:rPr>
          <w:rFonts w:cstheme="minorHAnsi"/>
        </w:rPr>
        <w:t>speed video</w:t>
      </w:r>
      <w:r w:rsidR="0090215D" w:rsidRPr="00780CCA">
        <w:rPr>
          <w:rFonts w:cstheme="minorHAnsi"/>
        </w:rPr>
        <w:t xml:space="preserve"> microscopic</w:t>
      </w:r>
      <w:r w:rsidR="00D30095" w:rsidRPr="00780CCA">
        <w:rPr>
          <w:rFonts w:cstheme="minorHAnsi"/>
        </w:rPr>
        <w:t xml:space="preserve"> analysis</w:t>
      </w:r>
      <w:r w:rsidR="00344F33" w:rsidRPr="00780CCA">
        <w:rPr>
          <w:rFonts w:cstheme="minorHAnsi"/>
        </w:rPr>
        <w:t xml:space="preserve"> of cilia function</w:t>
      </w:r>
      <w:r w:rsidR="00D30095" w:rsidRPr="00780CCA">
        <w:rPr>
          <w:rFonts w:cstheme="minorHAnsi"/>
        </w:rPr>
        <w:t xml:space="preserve"> and </w:t>
      </w:r>
      <w:r w:rsidR="00582FC0" w:rsidRPr="00780CCA">
        <w:rPr>
          <w:rFonts w:cstheme="minorHAnsi"/>
        </w:rPr>
        <w:t xml:space="preserve">immunofluorescence staining of ciliary proteins </w:t>
      </w:r>
      <w:r w:rsidR="00D30095" w:rsidRPr="00780CCA">
        <w:rPr>
          <w:rFonts w:cstheme="minorHAnsi"/>
        </w:rPr>
        <w:fldChar w:fldCharType="begin">
          <w:fldData xml:space="preserve">PEVuZE5vdGU+PENpdGU+PEF1dGhvcj5MdWNhczwvQXV0aG9yPjxZZWFyPjIwMTc8L1llYXI+PFJl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</w:fldData>
        </w:fldChar>
      </w:r>
      <w:r w:rsidR="00E02DA1">
        <w:rPr>
          <w:rFonts w:cstheme="minorHAnsi"/>
        </w:rPr>
        <w:instrText xml:space="preserve"> ADDIN EN.CITE </w:instrText>
      </w:r>
      <w:r w:rsidR="00E02DA1">
        <w:rPr>
          <w:rFonts w:cstheme="minorHAnsi"/>
        </w:rPr>
        <w:fldChar w:fldCharType="begin">
          <w:fldData xml:space="preserve">PEVuZE5vdGU+PENpdGU+PEF1dGhvcj5MdWNhczwvQXV0aG9yPjxZZWFyPjIwMTc8L1llYXI+PFJl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</w:fldData>
        </w:fldChar>
      </w:r>
      <w:r w:rsidR="00E02DA1">
        <w:rPr>
          <w:rFonts w:cstheme="minorHAnsi"/>
        </w:rPr>
        <w:instrText xml:space="preserve"> ADDIN EN.CITE.DATA </w:instrText>
      </w:r>
      <w:r w:rsidR="00E02DA1">
        <w:rPr>
          <w:rFonts w:cstheme="minorHAnsi"/>
        </w:rPr>
      </w:r>
      <w:r w:rsidR="00E02DA1">
        <w:rPr>
          <w:rFonts w:cstheme="minorHAnsi"/>
        </w:rPr>
        <w:fldChar w:fldCharType="end"/>
      </w:r>
      <w:r w:rsidR="00D30095" w:rsidRPr="00780CCA">
        <w:rPr>
          <w:rFonts w:cstheme="minorHAnsi"/>
        </w:rPr>
      </w:r>
      <w:r w:rsidR="00D30095" w:rsidRPr="00780CCA">
        <w:rPr>
          <w:rFonts w:cstheme="minorHAnsi"/>
        </w:rPr>
        <w:fldChar w:fldCharType="separate"/>
      </w:r>
      <w:r w:rsidR="00E02DA1">
        <w:rPr>
          <w:rFonts w:cstheme="minorHAnsi"/>
          <w:noProof/>
        </w:rPr>
        <w:t>[6, 7]</w:t>
      </w:r>
      <w:r w:rsidR="00D30095" w:rsidRPr="00780CCA">
        <w:rPr>
          <w:rFonts w:cstheme="minorHAnsi"/>
        </w:rPr>
        <w:fldChar w:fldCharType="end"/>
      </w:r>
      <w:r w:rsidR="00E01AED" w:rsidRPr="00780CCA">
        <w:rPr>
          <w:rFonts w:cstheme="minorHAnsi"/>
        </w:rPr>
        <w:t>.</w:t>
      </w:r>
      <w:r w:rsidR="00D30095" w:rsidRPr="00780CCA">
        <w:rPr>
          <w:rFonts w:cstheme="minorHAnsi"/>
        </w:rPr>
        <w:t xml:space="preserve"> </w:t>
      </w:r>
      <w:r w:rsidR="003805EF" w:rsidRPr="00780CCA">
        <w:rPr>
          <w:rFonts w:cstheme="minorHAnsi"/>
        </w:rPr>
        <w:t xml:space="preserve">Nasal </w:t>
      </w:r>
      <w:r w:rsidR="0090215D" w:rsidRPr="00780CCA">
        <w:rPr>
          <w:rFonts w:cstheme="minorHAnsi"/>
        </w:rPr>
        <w:t>n</w:t>
      </w:r>
      <w:r w:rsidR="003805EF" w:rsidRPr="00780CCA">
        <w:rPr>
          <w:rFonts w:cstheme="minorHAnsi"/>
        </w:rPr>
        <w:t xml:space="preserve">itric </w:t>
      </w:r>
      <w:r w:rsidR="0090215D" w:rsidRPr="00780CCA">
        <w:rPr>
          <w:rFonts w:cstheme="minorHAnsi"/>
        </w:rPr>
        <w:t>o</w:t>
      </w:r>
      <w:r w:rsidR="003805EF" w:rsidRPr="00780CCA">
        <w:rPr>
          <w:rFonts w:cstheme="minorHAnsi"/>
        </w:rPr>
        <w:t xml:space="preserve">xide (nNO) concentration </w:t>
      </w:r>
      <w:r w:rsidR="007633DA" w:rsidRPr="00780CCA">
        <w:rPr>
          <w:rFonts w:cstheme="minorHAnsi"/>
        </w:rPr>
        <w:t xml:space="preserve">measurements </w:t>
      </w:r>
      <w:r w:rsidR="00B42C29" w:rsidRPr="00780CCA">
        <w:rPr>
          <w:rFonts w:cstheme="minorHAnsi"/>
        </w:rPr>
        <w:t>contribute to the diagnosis</w:t>
      </w:r>
      <w:r w:rsidR="00362B67" w:rsidRPr="00780CCA">
        <w:rPr>
          <w:rFonts w:cstheme="minorHAnsi"/>
        </w:rPr>
        <w:t xml:space="preserve"> </w:t>
      </w:r>
      <w:r w:rsidR="00E01AED" w:rsidRPr="00780CCA">
        <w:rPr>
          <w:rFonts w:cstheme="minorHAnsi"/>
        </w:rPr>
        <w:t xml:space="preserve">because </w:t>
      </w:r>
      <w:r w:rsidR="003E162A" w:rsidRPr="00780CCA">
        <w:rPr>
          <w:rFonts w:cstheme="minorHAnsi"/>
        </w:rPr>
        <w:t xml:space="preserve">many </w:t>
      </w:r>
      <w:r w:rsidR="00E01AED" w:rsidRPr="00780CCA">
        <w:rPr>
          <w:rFonts w:cstheme="minorHAnsi"/>
        </w:rPr>
        <w:t>people</w:t>
      </w:r>
      <w:r w:rsidR="003805EF" w:rsidRPr="00780CCA">
        <w:rPr>
          <w:rFonts w:cstheme="minorHAnsi"/>
        </w:rPr>
        <w:t xml:space="preserve"> with </w:t>
      </w:r>
      <w:r w:rsidR="003E542B" w:rsidRPr="00780CCA">
        <w:rPr>
          <w:rFonts w:cstheme="minorHAnsi"/>
        </w:rPr>
        <w:t>PCD</w:t>
      </w:r>
      <w:r w:rsidR="003805EF" w:rsidRPr="00780CCA">
        <w:rPr>
          <w:rFonts w:cstheme="minorHAnsi"/>
        </w:rPr>
        <w:t xml:space="preserve"> </w:t>
      </w:r>
      <w:r w:rsidR="003E162A" w:rsidRPr="00780CCA">
        <w:rPr>
          <w:rFonts w:cstheme="minorHAnsi"/>
        </w:rPr>
        <w:t xml:space="preserve">have reproducibly </w:t>
      </w:r>
      <w:r w:rsidR="00E01AED" w:rsidRPr="00780CCA">
        <w:rPr>
          <w:rFonts w:cstheme="minorHAnsi"/>
        </w:rPr>
        <w:t xml:space="preserve">low levels </w:t>
      </w:r>
      <w:r w:rsidR="003805EF" w:rsidRPr="00780CCA">
        <w:rPr>
          <w:rFonts w:cstheme="minorHAnsi"/>
        </w:rPr>
        <w:t xml:space="preserve">compared to healthy </w:t>
      </w:r>
      <w:r w:rsidR="00E01AED" w:rsidRPr="00780CCA">
        <w:rPr>
          <w:rFonts w:cstheme="minorHAnsi"/>
        </w:rPr>
        <w:t>individuals</w:t>
      </w:r>
      <w:r w:rsidR="003805EF" w:rsidRPr="00780CCA">
        <w:rPr>
          <w:rFonts w:cstheme="minorHAnsi"/>
        </w:rPr>
        <w:t xml:space="preserve"> and </w:t>
      </w:r>
      <w:r w:rsidR="00BE39D4">
        <w:rPr>
          <w:rFonts w:cstheme="minorHAnsi"/>
        </w:rPr>
        <w:t xml:space="preserve">to </w:t>
      </w:r>
      <w:r w:rsidR="00682577" w:rsidRPr="00780CCA">
        <w:rPr>
          <w:rFonts w:cstheme="minorHAnsi"/>
        </w:rPr>
        <w:t xml:space="preserve">people with other airway </w:t>
      </w:r>
      <w:r w:rsidR="003805EF" w:rsidRPr="00780CCA">
        <w:rPr>
          <w:rFonts w:cstheme="minorHAnsi"/>
        </w:rPr>
        <w:t>disease</w:t>
      </w:r>
      <w:r w:rsidR="00682577" w:rsidRPr="00780CCA">
        <w:rPr>
          <w:rFonts w:cstheme="minorHAnsi"/>
        </w:rPr>
        <w:t xml:space="preserve">s </w:t>
      </w:r>
      <w:r w:rsidR="003805EF" w:rsidRPr="00780CCA">
        <w:rPr>
          <w:rFonts w:cstheme="minorHAnsi"/>
        </w:rPr>
        <w:fldChar w:fldCharType="begin">
          <w:fldData xml:space="preserve">PEVuZE5vdGU+PENpdGU+PEF1dGhvcj5MdWNhczwvQXV0aG9yPjxZZWFyPjIwMTc8L1llYXI+PFJl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</w:fldData>
        </w:fldChar>
      </w:r>
      <w:r w:rsidR="00E02DA1">
        <w:rPr>
          <w:rFonts w:cstheme="minorHAnsi"/>
        </w:rPr>
        <w:instrText xml:space="preserve"> ADDIN EN.CITE </w:instrText>
      </w:r>
      <w:r w:rsidR="00E02DA1">
        <w:rPr>
          <w:rFonts w:cstheme="minorHAnsi"/>
        </w:rPr>
        <w:fldChar w:fldCharType="begin">
          <w:fldData xml:space="preserve">PEVuZE5vdGU+PENpdGU+PEF1dGhvcj5MdWNhczwvQXV0aG9yPjxZZWFyPjIwMTc8L1llYXI+PFJl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</w:fldData>
        </w:fldChar>
      </w:r>
      <w:r w:rsidR="00E02DA1">
        <w:rPr>
          <w:rFonts w:cstheme="minorHAnsi"/>
        </w:rPr>
        <w:instrText xml:space="preserve"> ADDIN EN.CITE.DATA </w:instrText>
      </w:r>
      <w:r w:rsidR="00E02DA1">
        <w:rPr>
          <w:rFonts w:cstheme="minorHAnsi"/>
        </w:rPr>
      </w:r>
      <w:r w:rsidR="00E02DA1">
        <w:rPr>
          <w:rFonts w:cstheme="minorHAnsi"/>
        </w:rPr>
        <w:fldChar w:fldCharType="end"/>
      </w:r>
      <w:r w:rsidR="003805EF" w:rsidRPr="00780CCA">
        <w:rPr>
          <w:rFonts w:cstheme="minorHAnsi"/>
        </w:rPr>
      </w:r>
      <w:r w:rsidR="003805EF" w:rsidRPr="00780CCA">
        <w:rPr>
          <w:rFonts w:cstheme="minorHAnsi"/>
        </w:rPr>
        <w:fldChar w:fldCharType="separate"/>
      </w:r>
      <w:r w:rsidR="00E02DA1">
        <w:rPr>
          <w:rFonts w:cstheme="minorHAnsi"/>
          <w:noProof/>
        </w:rPr>
        <w:t>[6-9]</w:t>
      </w:r>
      <w:r w:rsidR="003805EF" w:rsidRPr="00780CCA">
        <w:rPr>
          <w:rFonts w:cstheme="minorHAnsi"/>
        </w:rPr>
        <w:fldChar w:fldCharType="end"/>
      </w:r>
      <w:r w:rsidR="009168F0">
        <w:rPr>
          <w:rFonts w:cstheme="minorHAnsi"/>
        </w:rPr>
        <w:t>.</w:t>
      </w:r>
      <w:r w:rsidR="00437B8C">
        <w:rPr>
          <w:rFonts w:cstheme="minorHAnsi"/>
        </w:rPr>
        <w:t xml:space="preserve">Although nNO results cannot confirm or refute the diagnosis in isolation, the ERS Diagnostic Guidelines </w:t>
      </w:r>
      <w:r w:rsidR="00437B8C" w:rsidRPr="00437B8C">
        <w:rPr>
          <w:rFonts w:cstheme="minorHAnsi"/>
        </w:rPr>
        <w:t>recognises its importance for determining the likelihood of PCD when used in conjunction with other tests or as a screening test</w:t>
      </w:r>
      <w:r w:rsidR="00437B8C">
        <w:rPr>
          <w:rFonts w:cstheme="minorHAnsi"/>
        </w:rPr>
        <w:t xml:space="preserve"> [6].</w:t>
      </w:r>
      <w:r w:rsidR="00437B8C" w:rsidRPr="00437B8C">
        <w:rPr>
          <w:rFonts w:cstheme="minorHAnsi"/>
        </w:rPr>
        <w:t xml:space="preserve"> </w:t>
      </w:r>
      <w:r w:rsidR="003805EF" w:rsidRPr="00780CCA">
        <w:rPr>
          <w:rFonts w:cstheme="minorHAnsi"/>
        </w:rPr>
        <w:t>Low nNO</w:t>
      </w:r>
      <w:r w:rsidR="00935C83" w:rsidRPr="00780CCA">
        <w:rPr>
          <w:rFonts w:cstheme="minorHAnsi"/>
        </w:rPr>
        <w:t xml:space="preserve"> levels</w:t>
      </w:r>
      <w:r w:rsidR="003805EF" w:rsidRPr="00780CCA">
        <w:rPr>
          <w:rFonts w:cstheme="minorHAnsi"/>
        </w:rPr>
        <w:t xml:space="preserve"> in PCD w</w:t>
      </w:r>
      <w:r w:rsidR="00B42C29" w:rsidRPr="00780CCA">
        <w:rPr>
          <w:rFonts w:cstheme="minorHAnsi"/>
        </w:rPr>
        <w:t>ere</w:t>
      </w:r>
      <w:r w:rsidR="003805EF" w:rsidRPr="00780CCA">
        <w:rPr>
          <w:rFonts w:cstheme="minorHAnsi"/>
        </w:rPr>
        <w:t xml:space="preserve"> first reported </w:t>
      </w:r>
      <w:r w:rsidR="00B42C29" w:rsidRPr="00780CCA">
        <w:rPr>
          <w:rFonts w:cstheme="minorHAnsi"/>
        </w:rPr>
        <w:t>&gt;</w:t>
      </w:r>
      <w:r w:rsidR="003805EF" w:rsidRPr="00780CCA">
        <w:rPr>
          <w:rFonts w:cstheme="minorHAnsi"/>
        </w:rPr>
        <w:t>2</w:t>
      </w:r>
      <w:r w:rsidR="00B42C29" w:rsidRPr="00780CCA">
        <w:rPr>
          <w:rFonts w:cstheme="minorHAnsi"/>
        </w:rPr>
        <w:t>5</w:t>
      </w:r>
      <w:r w:rsidR="0041155D">
        <w:rPr>
          <w:rFonts w:cstheme="minorHAnsi"/>
        </w:rPr>
        <w:t>-</w:t>
      </w:r>
      <w:r w:rsidR="003805EF" w:rsidRPr="00780CCA">
        <w:rPr>
          <w:rFonts w:cstheme="minorHAnsi"/>
        </w:rPr>
        <w:t xml:space="preserve">years ago, but </w:t>
      </w:r>
      <w:r w:rsidR="00BF1925" w:rsidRPr="00780CCA">
        <w:rPr>
          <w:rFonts w:cstheme="minorHAnsi"/>
        </w:rPr>
        <w:t xml:space="preserve">the </w:t>
      </w:r>
      <w:r w:rsidR="00DC0215">
        <w:rPr>
          <w:rFonts w:cstheme="minorHAnsi"/>
        </w:rPr>
        <w:t>mechanisms underlying low nNO in PCD</w:t>
      </w:r>
      <w:r w:rsidR="00BF1925" w:rsidRPr="00780CCA">
        <w:rPr>
          <w:rFonts w:cstheme="minorHAnsi"/>
        </w:rPr>
        <w:t xml:space="preserve"> </w:t>
      </w:r>
      <w:r w:rsidR="003805EF" w:rsidRPr="00780CCA">
        <w:rPr>
          <w:rFonts w:cstheme="minorHAnsi"/>
        </w:rPr>
        <w:t xml:space="preserve">and </w:t>
      </w:r>
      <w:r w:rsidR="00935C83" w:rsidRPr="00780CCA">
        <w:rPr>
          <w:rFonts w:cstheme="minorHAnsi"/>
        </w:rPr>
        <w:t xml:space="preserve">its </w:t>
      </w:r>
      <w:r w:rsidR="003805EF" w:rsidRPr="00780CCA">
        <w:rPr>
          <w:rFonts w:cstheme="minorHAnsi"/>
        </w:rPr>
        <w:t>pathophysiological</w:t>
      </w:r>
      <w:r w:rsidR="00935C83" w:rsidRPr="00780CCA">
        <w:rPr>
          <w:rFonts w:cstheme="minorHAnsi"/>
        </w:rPr>
        <w:t xml:space="preserve"> consequences</w:t>
      </w:r>
      <w:r w:rsidR="003805EF" w:rsidRPr="00780CCA">
        <w:rPr>
          <w:rFonts w:cstheme="minorHAnsi"/>
        </w:rPr>
        <w:t xml:space="preserve"> </w:t>
      </w:r>
      <w:r w:rsidR="00935C83" w:rsidRPr="00780CCA">
        <w:rPr>
          <w:rFonts w:cstheme="minorHAnsi"/>
        </w:rPr>
        <w:t>are unknown</w:t>
      </w:r>
      <w:r w:rsidR="003805EF" w:rsidRPr="00780CCA">
        <w:rPr>
          <w:rFonts w:cstheme="minorHAnsi"/>
        </w:rPr>
        <w:t xml:space="preserve"> </w:t>
      </w:r>
      <w:r w:rsidR="003805EF" w:rsidRPr="00780CCA">
        <w:rPr>
          <w:rFonts w:cstheme="minorHAnsi"/>
        </w:rPr>
        <w:fldChar w:fldCharType="begin">
          <w:fldData xml:space="preserve">PEVuZE5vdGU+PENpdGU+PEF1dGhvcj5XYWxrZXI8L0F1dGhvcj48WWVhcj4yMDEyPC9ZZWFyPjxS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==
</w:fldData>
        </w:fldChar>
      </w:r>
      <w:r w:rsidR="00E02DA1">
        <w:rPr>
          <w:rFonts w:cstheme="minorHAnsi"/>
        </w:rPr>
        <w:instrText xml:space="preserve"> ADDIN EN.CITE </w:instrText>
      </w:r>
      <w:r w:rsidR="00E02DA1">
        <w:rPr>
          <w:rFonts w:cstheme="minorHAnsi"/>
        </w:rPr>
        <w:fldChar w:fldCharType="begin">
          <w:fldData xml:space="preserve">PEVuZE5vdGU+PENpdGU+PEF1dGhvcj5XYWxrZXI8L0F1dGhvcj48WWVhcj4yMDEyPC9ZZWFyPjxS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==
</w:fldData>
        </w:fldChar>
      </w:r>
      <w:r w:rsidR="00E02DA1">
        <w:rPr>
          <w:rFonts w:cstheme="minorHAnsi"/>
        </w:rPr>
        <w:instrText xml:space="preserve"> ADDIN EN.CITE.DATA </w:instrText>
      </w:r>
      <w:r w:rsidR="00E02DA1">
        <w:rPr>
          <w:rFonts w:cstheme="minorHAnsi"/>
        </w:rPr>
      </w:r>
      <w:r w:rsidR="00E02DA1">
        <w:rPr>
          <w:rFonts w:cstheme="minorHAnsi"/>
        </w:rPr>
        <w:fldChar w:fldCharType="end"/>
      </w:r>
      <w:r w:rsidR="003805EF" w:rsidRPr="00780CCA">
        <w:rPr>
          <w:rFonts w:cstheme="minorHAnsi"/>
        </w:rPr>
      </w:r>
      <w:r w:rsidR="003805EF" w:rsidRPr="00780CCA">
        <w:rPr>
          <w:rFonts w:cstheme="minorHAnsi"/>
        </w:rPr>
        <w:fldChar w:fldCharType="separate"/>
      </w:r>
      <w:r w:rsidR="00E02DA1">
        <w:rPr>
          <w:rFonts w:cstheme="minorHAnsi"/>
          <w:noProof/>
        </w:rPr>
        <w:t>[8, 10]</w:t>
      </w:r>
      <w:r w:rsidR="003805EF" w:rsidRPr="00780CCA">
        <w:rPr>
          <w:rFonts w:cstheme="minorHAnsi"/>
        </w:rPr>
        <w:fldChar w:fldCharType="end"/>
      </w:r>
      <w:r w:rsidR="003805EF" w:rsidRPr="00780CCA">
        <w:rPr>
          <w:rFonts w:cstheme="minorHAnsi"/>
        </w:rPr>
        <w:t xml:space="preserve">. </w:t>
      </w:r>
    </w:p>
    <w:p w14:paraId="14E33EA4" w14:textId="20FDC82E" w:rsidR="004B601C" w:rsidRPr="00780CCA" w:rsidRDefault="00E11926" w:rsidP="008B1F52">
      <w:pPr>
        <w:spacing w:line="360" w:lineRule="auto"/>
        <w:rPr>
          <w:rFonts w:cstheme="minorHAnsi"/>
        </w:rPr>
      </w:pPr>
      <w:r w:rsidRPr="00780CCA">
        <w:rPr>
          <w:rFonts w:cstheme="minorHAnsi"/>
        </w:rPr>
        <w:t xml:space="preserve">The recommended technique for measuring nNO requires the individual to exhale orally against resistance whilst </w:t>
      </w:r>
      <w:r w:rsidR="003E542B" w:rsidRPr="00780CCA">
        <w:rPr>
          <w:rFonts w:cstheme="minorHAnsi"/>
        </w:rPr>
        <w:t xml:space="preserve">gas is </w:t>
      </w:r>
      <w:r w:rsidRPr="00780CCA">
        <w:rPr>
          <w:rFonts w:cstheme="minorHAnsi"/>
        </w:rPr>
        <w:t>sampl</w:t>
      </w:r>
      <w:r w:rsidR="003E542B" w:rsidRPr="00780CCA">
        <w:rPr>
          <w:rFonts w:cstheme="minorHAnsi"/>
        </w:rPr>
        <w:t>ed</w:t>
      </w:r>
      <w:r w:rsidRPr="00780CCA">
        <w:rPr>
          <w:rFonts w:cstheme="minorHAnsi"/>
        </w:rPr>
        <w:t xml:space="preserve"> from the </w:t>
      </w:r>
      <w:r w:rsidR="00EE1761" w:rsidRPr="00780CCA">
        <w:rPr>
          <w:rFonts w:cstheme="minorHAnsi"/>
        </w:rPr>
        <w:t>nares and nasopharynx</w:t>
      </w:r>
      <w:r w:rsidR="00582FC0" w:rsidRPr="00780CCA">
        <w:rPr>
          <w:rFonts w:cstheme="minorHAnsi"/>
        </w:rPr>
        <w:t xml:space="preserve"> </w:t>
      </w:r>
      <w:r w:rsidR="006F49C7" w:rsidRPr="00780CCA">
        <w:rPr>
          <w:rFonts w:cstheme="minorHAnsi"/>
        </w:rPr>
        <w:fldChar w:fldCharType="begin">
          <w:fldData xml:space="preserve">PEVuZE5vdGU+PENpdGU+PEF1dGhvcj5MZWlnaDwvQXV0aG9yPjxZZWFyPjIwMTM8L1llYXI+PFJl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</w:fldData>
        </w:fldChar>
      </w:r>
      <w:r w:rsidR="00E02DA1">
        <w:rPr>
          <w:rFonts w:cstheme="minorHAnsi"/>
        </w:rPr>
        <w:instrText xml:space="preserve"> ADDIN EN.CITE </w:instrText>
      </w:r>
      <w:r w:rsidR="00E02DA1">
        <w:rPr>
          <w:rFonts w:cstheme="minorHAnsi"/>
        </w:rPr>
        <w:fldChar w:fldCharType="begin">
          <w:fldData xml:space="preserve">PEVuZE5vdGU+PENpdGU+PEF1dGhvcj5MZWlnaDwvQXV0aG9yPjxZZWFyPjIwMTM8L1llYXI+PFJl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</w:fldData>
        </w:fldChar>
      </w:r>
      <w:r w:rsidR="00E02DA1">
        <w:rPr>
          <w:rFonts w:cstheme="minorHAnsi"/>
        </w:rPr>
        <w:instrText xml:space="preserve"> ADDIN EN.CITE.DATA </w:instrText>
      </w:r>
      <w:r w:rsidR="00E02DA1">
        <w:rPr>
          <w:rFonts w:cstheme="minorHAnsi"/>
        </w:rPr>
      </w:r>
      <w:r w:rsidR="00E02DA1">
        <w:rPr>
          <w:rFonts w:cstheme="minorHAnsi"/>
        </w:rPr>
        <w:fldChar w:fldCharType="end"/>
      </w:r>
      <w:r w:rsidR="006F49C7" w:rsidRPr="00780CCA">
        <w:rPr>
          <w:rFonts w:cstheme="minorHAnsi"/>
        </w:rPr>
      </w:r>
      <w:r w:rsidR="006F49C7" w:rsidRPr="00780CCA">
        <w:rPr>
          <w:rFonts w:cstheme="minorHAnsi"/>
        </w:rPr>
        <w:fldChar w:fldCharType="separate"/>
      </w:r>
      <w:r w:rsidR="00E02DA1">
        <w:rPr>
          <w:rFonts w:cstheme="minorHAnsi"/>
          <w:noProof/>
        </w:rPr>
        <w:t>[11]</w:t>
      </w:r>
      <w:r w:rsidR="006F49C7" w:rsidRPr="00780CCA">
        <w:rPr>
          <w:rFonts w:cstheme="minorHAnsi"/>
        </w:rPr>
        <w:fldChar w:fldCharType="end"/>
      </w:r>
      <w:r w:rsidRPr="00780CCA">
        <w:rPr>
          <w:rFonts w:cstheme="minorHAnsi"/>
        </w:rPr>
        <w:t>. This</w:t>
      </w:r>
      <w:r w:rsidR="00501BF9" w:rsidRPr="00780CCA">
        <w:rPr>
          <w:rFonts w:cstheme="minorHAnsi"/>
        </w:rPr>
        <w:t xml:space="preserve"> technique</w:t>
      </w:r>
      <w:r w:rsidRPr="00780CCA">
        <w:rPr>
          <w:rFonts w:cstheme="minorHAnsi"/>
        </w:rPr>
        <w:t xml:space="preserve"> </w:t>
      </w:r>
      <w:r w:rsidR="003805EF" w:rsidRPr="00780CCA">
        <w:rPr>
          <w:rFonts w:cstheme="minorHAnsi"/>
        </w:rPr>
        <w:t>ensures velum closure</w:t>
      </w:r>
      <w:r w:rsidR="0029782D">
        <w:rPr>
          <w:rFonts w:cstheme="minorHAnsi"/>
        </w:rPr>
        <w:t>,</w:t>
      </w:r>
      <w:r w:rsidR="00BF1925" w:rsidRPr="00780CCA">
        <w:rPr>
          <w:rFonts w:cstheme="minorHAnsi"/>
        </w:rPr>
        <w:t xml:space="preserve"> thereby avoiding</w:t>
      </w:r>
      <w:r w:rsidR="00501BF9" w:rsidRPr="00780CCA">
        <w:rPr>
          <w:rFonts w:cstheme="minorHAnsi"/>
        </w:rPr>
        <w:t xml:space="preserve"> </w:t>
      </w:r>
      <w:r w:rsidR="008847E4" w:rsidRPr="00780CCA">
        <w:rPr>
          <w:rFonts w:cstheme="minorHAnsi"/>
        </w:rPr>
        <w:t xml:space="preserve">contamination </w:t>
      </w:r>
      <w:r w:rsidR="00340723" w:rsidRPr="00780CCA">
        <w:rPr>
          <w:rFonts w:cstheme="minorHAnsi"/>
        </w:rPr>
        <w:t xml:space="preserve">and dilution </w:t>
      </w:r>
      <w:r w:rsidR="003E542B" w:rsidRPr="00780CCA">
        <w:rPr>
          <w:rFonts w:cstheme="minorHAnsi"/>
        </w:rPr>
        <w:t xml:space="preserve">of nasal gas </w:t>
      </w:r>
      <w:r w:rsidR="008847E4" w:rsidRPr="00780CCA">
        <w:rPr>
          <w:rFonts w:cstheme="minorHAnsi"/>
        </w:rPr>
        <w:t xml:space="preserve">with </w:t>
      </w:r>
      <w:r w:rsidR="003805EF" w:rsidRPr="00780CCA">
        <w:rPr>
          <w:rFonts w:cstheme="minorHAnsi"/>
        </w:rPr>
        <w:t xml:space="preserve">air </w:t>
      </w:r>
      <w:r w:rsidRPr="00780CCA">
        <w:rPr>
          <w:rFonts w:cstheme="minorHAnsi"/>
        </w:rPr>
        <w:t>from the lower airway</w:t>
      </w:r>
      <w:r w:rsidR="006F58CE" w:rsidRPr="00780CCA">
        <w:rPr>
          <w:rFonts w:cstheme="minorHAnsi"/>
        </w:rPr>
        <w:t>s</w:t>
      </w:r>
      <w:r w:rsidR="003805EF" w:rsidRPr="00780CCA">
        <w:rPr>
          <w:rFonts w:cstheme="minorHAnsi"/>
        </w:rPr>
        <w:t>.</w:t>
      </w:r>
      <w:r w:rsidR="003C0C9A" w:rsidRPr="00780CCA">
        <w:rPr>
          <w:rFonts w:cstheme="minorHAnsi"/>
        </w:rPr>
        <w:t xml:space="preserve"> </w:t>
      </w:r>
      <w:r w:rsidR="00501BF9" w:rsidRPr="00780CCA">
        <w:rPr>
          <w:rFonts w:cstheme="minorHAnsi"/>
        </w:rPr>
        <w:t>However, exhaling against resistance (ER)</w:t>
      </w:r>
      <w:r w:rsidRPr="00780CCA">
        <w:rPr>
          <w:rFonts w:cstheme="minorHAnsi"/>
        </w:rPr>
        <w:t xml:space="preserve"> can only be achieved by older, cooperative children (</w:t>
      </w:r>
      <w:r w:rsidR="00682577" w:rsidRPr="00780CCA">
        <w:rPr>
          <w:rFonts w:cstheme="minorHAnsi"/>
        </w:rPr>
        <w:t>usually</w:t>
      </w:r>
      <w:r w:rsidRPr="00780CCA">
        <w:rPr>
          <w:rFonts w:cstheme="minorHAnsi"/>
        </w:rPr>
        <w:t xml:space="preserve"> &gt;5</w:t>
      </w:r>
      <w:r w:rsidR="0041155D">
        <w:rPr>
          <w:rFonts w:cstheme="minorHAnsi"/>
        </w:rPr>
        <w:t>-</w:t>
      </w:r>
      <w:r w:rsidRPr="00780CCA">
        <w:rPr>
          <w:rFonts w:cstheme="minorHAnsi"/>
        </w:rPr>
        <w:t>years)</w:t>
      </w:r>
      <w:r w:rsidR="00501BF9" w:rsidRPr="00780CCA">
        <w:rPr>
          <w:rFonts w:cstheme="minorHAnsi"/>
        </w:rPr>
        <w:t xml:space="preserve"> and alternative </w:t>
      </w:r>
      <w:r w:rsidR="008D4C72" w:rsidRPr="00780CCA">
        <w:rPr>
          <w:rFonts w:cstheme="minorHAnsi"/>
        </w:rPr>
        <w:t xml:space="preserve">sampling </w:t>
      </w:r>
      <w:r w:rsidR="00501BF9" w:rsidRPr="00780CCA">
        <w:rPr>
          <w:rFonts w:cstheme="minorHAnsi"/>
        </w:rPr>
        <w:t xml:space="preserve">methods have evolved to facilitate </w:t>
      </w:r>
      <w:r w:rsidR="00370F7B" w:rsidRPr="00780CCA">
        <w:rPr>
          <w:rFonts w:cstheme="minorHAnsi"/>
        </w:rPr>
        <w:t>measurements being obtained</w:t>
      </w:r>
      <w:r w:rsidR="00501BF9" w:rsidRPr="00780CCA">
        <w:rPr>
          <w:rFonts w:cstheme="minorHAnsi"/>
        </w:rPr>
        <w:t xml:space="preserve"> from infancy. Simple breath hold</w:t>
      </w:r>
      <w:r w:rsidR="00BE700F" w:rsidRPr="00780CCA">
        <w:rPr>
          <w:rFonts w:cstheme="minorHAnsi"/>
        </w:rPr>
        <w:t xml:space="preserve"> </w:t>
      </w:r>
      <w:r w:rsidR="007416F9">
        <w:rPr>
          <w:rFonts w:cstheme="minorHAnsi"/>
        </w:rPr>
        <w:t xml:space="preserve">(BH) </w:t>
      </w:r>
      <w:r w:rsidR="00501BF9" w:rsidRPr="00780CCA">
        <w:rPr>
          <w:rFonts w:cstheme="minorHAnsi"/>
        </w:rPr>
        <w:t xml:space="preserve">may be possible with some children who cannot </w:t>
      </w:r>
      <w:r w:rsidR="00ED521A" w:rsidRPr="00780CCA">
        <w:rPr>
          <w:rFonts w:cstheme="minorHAnsi"/>
        </w:rPr>
        <w:t xml:space="preserve">follow protocols </w:t>
      </w:r>
      <w:r w:rsidR="00BF1925" w:rsidRPr="00780CCA">
        <w:rPr>
          <w:rFonts w:cstheme="minorHAnsi"/>
        </w:rPr>
        <w:t xml:space="preserve">that include </w:t>
      </w:r>
      <w:r w:rsidR="009C74C3" w:rsidRPr="00780CCA">
        <w:rPr>
          <w:rFonts w:cstheme="minorHAnsi"/>
        </w:rPr>
        <w:t>manoeuvres</w:t>
      </w:r>
      <w:r w:rsidR="00BF1925" w:rsidRPr="00780CCA">
        <w:rPr>
          <w:rFonts w:cstheme="minorHAnsi"/>
        </w:rPr>
        <w:t xml:space="preserve"> involving</w:t>
      </w:r>
      <w:r w:rsidR="00ED521A" w:rsidRPr="00780CCA">
        <w:rPr>
          <w:rFonts w:cstheme="minorHAnsi"/>
        </w:rPr>
        <w:t xml:space="preserve"> </w:t>
      </w:r>
      <w:r w:rsidR="00501BF9" w:rsidRPr="00780CCA">
        <w:rPr>
          <w:rFonts w:cstheme="minorHAnsi"/>
        </w:rPr>
        <w:t>E</w:t>
      </w:r>
      <w:r w:rsidR="007416F9">
        <w:rPr>
          <w:rFonts w:cstheme="minorHAnsi"/>
        </w:rPr>
        <w:t>R. Alternatively,</w:t>
      </w:r>
      <w:r w:rsidR="009C74C3" w:rsidRPr="00780CCA">
        <w:rPr>
          <w:rFonts w:cstheme="minorHAnsi"/>
        </w:rPr>
        <w:t xml:space="preserve"> m</w:t>
      </w:r>
      <w:r w:rsidR="00B42C29" w:rsidRPr="00780CCA">
        <w:rPr>
          <w:rFonts w:cstheme="minorHAnsi"/>
        </w:rPr>
        <w:t xml:space="preserve">easurement of nNO during </w:t>
      </w:r>
      <w:r w:rsidR="003E542B" w:rsidRPr="00780CCA">
        <w:rPr>
          <w:rFonts w:cstheme="minorHAnsi"/>
        </w:rPr>
        <w:t>t</w:t>
      </w:r>
      <w:r w:rsidR="003805EF" w:rsidRPr="00780CCA">
        <w:rPr>
          <w:rFonts w:cstheme="minorHAnsi"/>
        </w:rPr>
        <w:t xml:space="preserve">idal breathing </w:t>
      </w:r>
      <w:r w:rsidR="00501BF9" w:rsidRPr="00780CCA">
        <w:rPr>
          <w:rFonts w:cstheme="minorHAnsi"/>
        </w:rPr>
        <w:t>(TB)</w:t>
      </w:r>
      <w:r w:rsidR="00ED521A" w:rsidRPr="00780CCA">
        <w:rPr>
          <w:rFonts w:cstheme="minorHAnsi"/>
        </w:rPr>
        <w:t xml:space="preserve"> </w:t>
      </w:r>
      <w:r w:rsidR="00B42C29" w:rsidRPr="00780CCA">
        <w:rPr>
          <w:rFonts w:cstheme="minorHAnsi"/>
        </w:rPr>
        <w:t>is feasible from early infancy</w:t>
      </w:r>
      <w:r w:rsidR="00763F08" w:rsidRPr="00780CCA">
        <w:rPr>
          <w:rFonts w:cstheme="minorHAnsi"/>
        </w:rPr>
        <w:t xml:space="preserve"> </w:t>
      </w:r>
      <w:r w:rsidR="00763F08" w:rsidRPr="00780CCA">
        <w:rPr>
          <w:rFonts w:cstheme="minorHAnsi"/>
        </w:rPr>
        <w:fldChar w:fldCharType="begin">
          <w:fldData xml:space="preserve">PEVuZE5vdGU+PENpdGU+PEF1dGhvcj5CZXlkb248L0F1dGhvcj48WWVhcj4yMDE1PC9ZZWFyPjxS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</w:fldData>
        </w:fldChar>
      </w:r>
      <w:r w:rsidR="00E02DA1">
        <w:rPr>
          <w:rFonts w:cstheme="minorHAnsi"/>
        </w:rPr>
        <w:instrText xml:space="preserve"> ADDIN EN.CITE </w:instrText>
      </w:r>
      <w:r w:rsidR="00E02DA1">
        <w:rPr>
          <w:rFonts w:cstheme="minorHAnsi"/>
        </w:rPr>
        <w:fldChar w:fldCharType="begin">
          <w:fldData xml:space="preserve">PEVuZE5vdGU+PENpdGU+PEF1dGhvcj5CZXlkb248L0F1dGhvcj48WWVhcj4yMDE1PC9ZZWFyPjxS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</w:fldData>
        </w:fldChar>
      </w:r>
      <w:r w:rsidR="00E02DA1">
        <w:rPr>
          <w:rFonts w:cstheme="minorHAnsi"/>
        </w:rPr>
        <w:instrText xml:space="preserve"> ADDIN EN.CITE.DATA </w:instrText>
      </w:r>
      <w:r w:rsidR="00E02DA1">
        <w:rPr>
          <w:rFonts w:cstheme="minorHAnsi"/>
        </w:rPr>
      </w:r>
      <w:r w:rsidR="00E02DA1">
        <w:rPr>
          <w:rFonts w:cstheme="minorHAnsi"/>
        </w:rPr>
        <w:fldChar w:fldCharType="end"/>
      </w:r>
      <w:r w:rsidR="00763F08" w:rsidRPr="00780CCA">
        <w:rPr>
          <w:rFonts w:cstheme="minorHAnsi"/>
        </w:rPr>
      </w:r>
      <w:r w:rsidR="00763F08" w:rsidRPr="00780CCA">
        <w:rPr>
          <w:rFonts w:cstheme="minorHAnsi"/>
        </w:rPr>
        <w:fldChar w:fldCharType="separate"/>
      </w:r>
      <w:r w:rsidR="00E02DA1">
        <w:rPr>
          <w:rFonts w:cstheme="minorHAnsi"/>
          <w:noProof/>
        </w:rPr>
        <w:t>[12-15]</w:t>
      </w:r>
      <w:r w:rsidR="00763F08" w:rsidRPr="00780CCA">
        <w:rPr>
          <w:rFonts w:cstheme="minorHAnsi"/>
        </w:rPr>
        <w:fldChar w:fldCharType="end"/>
      </w:r>
      <w:r w:rsidR="00763F08" w:rsidRPr="00780CCA">
        <w:rPr>
          <w:rFonts w:cstheme="minorHAnsi"/>
        </w:rPr>
        <w:t xml:space="preserve">. </w:t>
      </w:r>
      <w:r w:rsidR="003805EF" w:rsidRPr="00780CCA">
        <w:rPr>
          <w:rFonts w:cstheme="minorHAnsi"/>
        </w:rPr>
        <w:t>T</w:t>
      </w:r>
      <w:r w:rsidR="00501BF9" w:rsidRPr="00780CCA">
        <w:rPr>
          <w:rFonts w:cstheme="minorHAnsi"/>
        </w:rPr>
        <w:t>herefore</w:t>
      </w:r>
      <w:r w:rsidR="003805EF" w:rsidRPr="00780CCA">
        <w:rPr>
          <w:rFonts w:cstheme="minorHAnsi"/>
        </w:rPr>
        <w:t xml:space="preserve">, nNO </w:t>
      </w:r>
      <w:r w:rsidR="00103127" w:rsidRPr="00780CCA">
        <w:rPr>
          <w:rFonts w:cstheme="minorHAnsi"/>
        </w:rPr>
        <w:t>measurements c</w:t>
      </w:r>
      <w:r w:rsidR="00B42C29" w:rsidRPr="00780CCA">
        <w:rPr>
          <w:rFonts w:cstheme="minorHAnsi"/>
        </w:rPr>
        <w:t>an technically</w:t>
      </w:r>
      <w:r w:rsidR="00501BF9" w:rsidRPr="00780CCA">
        <w:rPr>
          <w:rFonts w:cstheme="minorHAnsi"/>
        </w:rPr>
        <w:t xml:space="preserve"> </w:t>
      </w:r>
      <w:r w:rsidR="003805EF" w:rsidRPr="00780CCA">
        <w:rPr>
          <w:rFonts w:cstheme="minorHAnsi"/>
        </w:rPr>
        <w:t>be performed in all age groups</w:t>
      </w:r>
      <w:r w:rsidR="00103127" w:rsidRPr="00780CCA">
        <w:rPr>
          <w:rFonts w:cstheme="minorHAnsi"/>
        </w:rPr>
        <w:t>,</w:t>
      </w:r>
      <w:r w:rsidR="003805EF" w:rsidRPr="00780CCA">
        <w:rPr>
          <w:rFonts w:cstheme="minorHAnsi"/>
        </w:rPr>
        <w:t xml:space="preserve"> including infants</w:t>
      </w:r>
      <w:r w:rsidR="00B42C29" w:rsidRPr="00780CCA">
        <w:rPr>
          <w:rFonts w:cstheme="minorHAnsi"/>
        </w:rPr>
        <w:t>.</w:t>
      </w:r>
      <w:r w:rsidR="003805EF" w:rsidRPr="00780CCA">
        <w:rPr>
          <w:rFonts w:cstheme="minorHAnsi"/>
        </w:rPr>
        <w:t xml:space="preserve"> </w:t>
      </w:r>
      <w:r w:rsidR="00B42C29" w:rsidRPr="00780CCA">
        <w:rPr>
          <w:rFonts w:cstheme="minorHAnsi"/>
        </w:rPr>
        <w:t>However,</w:t>
      </w:r>
      <w:r w:rsidR="003805EF" w:rsidRPr="00780CCA">
        <w:rPr>
          <w:rFonts w:cstheme="minorHAnsi"/>
        </w:rPr>
        <w:t xml:space="preserve"> normal reference values are scarc</w:t>
      </w:r>
      <w:r w:rsidR="00103127" w:rsidRPr="00780CCA">
        <w:rPr>
          <w:rFonts w:cstheme="minorHAnsi"/>
        </w:rPr>
        <w:t>e</w:t>
      </w:r>
      <w:r w:rsidR="00B42C29" w:rsidRPr="00780CCA">
        <w:rPr>
          <w:rFonts w:cstheme="minorHAnsi"/>
        </w:rPr>
        <w:t xml:space="preserve"> and d</w:t>
      </w:r>
      <w:r w:rsidR="00103127" w:rsidRPr="00780CCA">
        <w:rPr>
          <w:rFonts w:cstheme="minorHAnsi"/>
        </w:rPr>
        <w:t>iagnostic c</w:t>
      </w:r>
      <w:r w:rsidR="003805EF" w:rsidRPr="00780CCA">
        <w:rPr>
          <w:rFonts w:cstheme="minorHAnsi"/>
        </w:rPr>
        <w:t>ut</w:t>
      </w:r>
      <w:r w:rsidR="00103127" w:rsidRPr="00780CCA">
        <w:rPr>
          <w:rFonts w:cstheme="minorHAnsi"/>
        </w:rPr>
        <w:t>-</w:t>
      </w:r>
      <w:r w:rsidR="003805EF" w:rsidRPr="00780CCA">
        <w:rPr>
          <w:rFonts w:cstheme="minorHAnsi"/>
        </w:rPr>
        <w:t xml:space="preserve">off values </w:t>
      </w:r>
      <w:r w:rsidR="00B42C29" w:rsidRPr="00780CCA">
        <w:rPr>
          <w:rFonts w:cstheme="minorHAnsi"/>
        </w:rPr>
        <w:t xml:space="preserve">may be </w:t>
      </w:r>
      <w:r w:rsidR="00103127" w:rsidRPr="00780CCA">
        <w:rPr>
          <w:rFonts w:cstheme="minorHAnsi"/>
        </w:rPr>
        <w:t>difficult to establish</w:t>
      </w:r>
      <w:r w:rsidR="003805EF" w:rsidRPr="00780CCA">
        <w:rPr>
          <w:rFonts w:cstheme="minorHAnsi"/>
        </w:rPr>
        <w:t xml:space="preserve"> </w:t>
      </w:r>
      <w:r w:rsidR="00E62018" w:rsidRPr="00780CCA">
        <w:rPr>
          <w:rFonts w:cstheme="minorHAnsi"/>
        </w:rPr>
        <w:t>in younge</w:t>
      </w:r>
      <w:r w:rsidR="00103127" w:rsidRPr="00780CCA">
        <w:rPr>
          <w:rFonts w:cstheme="minorHAnsi"/>
        </w:rPr>
        <w:t>r children</w:t>
      </w:r>
      <w:r w:rsidR="00E62018" w:rsidRPr="00780CCA">
        <w:rPr>
          <w:rFonts w:cstheme="minorHAnsi"/>
        </w:rPr>
        <w:t xml:space="preserve"> </w:t>
      </w:r>
      <w:r w:rsidR="003805EF" w:rsidRPr="00780CCA">
        <w:rPr>
          <w:rFonts w:cstheme="minorHAnsi"/>
        </w:rPr>
        <w:t xml:space="preserve">since nNO concentrations </w:t>
      </w:r>
      <w:r w:rsidR="00D66A62" w:rsidRPr="00780CCA">
        <w:rPr>
          <w:rFonts w:cstheme="minorHAnsi"/>
        </w:rPr>
        <w:t xml:space="preserve">are inherently very low </w:t>
      </w:r>
      <w:r w:rsidR="007247CF" w:rsidRPr="00780CCA">
        <w:rPr>
          <w:rFonts w:cstheme="minorHAnsi"/>
        </w:rPr>
        <w:t>during infancy</w:t>
      </w:r>
      <w:r w:rsidR="00103127" w:rsidRPr="00780CCA">
        <w:rPr>
          <w:rFonts w:cstheme="minorHAnsi"/>
        </w:rPr>
        <w:t xml:space="preserve"> </w:t>
      </w:r>
      <w:r w:rsidR="00D66A62" w:rsidRPr="00780CCA">
        <w:rPr>
          <w:rFonts w:cstheme="minorHAnsi"/>
        </w:rPr>
        <w:t xml:space="preserve">and </w:t>
      </w:r>
      <w:r w:rsidR="003805EF" w:rsidRPr="00780CCA">
        <w:rPr>
          <w:rFonts w:cstheme="minorHAnsi"/>
        </w:rPr>
        <w:t xml:space="preserve">increase with age </w:t>
      </w:r>
      <w:r w:rsidR="00103127" w:rsidRPr="00780CCA">
        <w:rPr>
          <w:rFonts w:cstheme="minorHAnsi"/>
        </w:rPr>
        <w:t xml:space="preserve">during </w:t>
      </w:r>
      <w:r w:rsidR="003805EF" w:rsidRPr="00780CCA">
        <w:rPr>
          <w:rFonts w:cstheme="minorHAnsi"/>
        </w:rPr>
        <w:t>the first years of life</w:t>
      </w:r>
      <w:r w:rsidR="000D72FE" w:rsidRPr="00780CCA">
        <w:rPr>
          <w:rFonts w:cstheme="minorHAnsi"/>
        </w:rPr>
        <w:t xml:space="preserve"> </w:t>
      </w:r>
      <w:r w:rsidR="003E542B" w:rsidRPr="00780CCA">
        <w:rPr>
          <w:rFonts w:cstheme="minorHAnsi"/>
        </w:rPr>
        <w:fldChar w:fldCharType="begin">
          <w:fldData xml:space="preserve">PEVuZE5vdGU+PENpdGU+PEF1dGhvcj5NYXJ0aGluPC9BdXRob3I+PFllYXI+MjAxODwvWWVhcj48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</w:fldData>
        </w:fldChar>
      </w:r>
      <w:r w:rsidR="00E02DA1">
        <w:rPr>
          <w:rFonts w:cstheme="minorHAnsi"/>
        </w:rPr>
        <w:instrText xml:space="preserve"> ADDIN EN.CITE </w:instrText>
      </w:r>
      <w:r w:rsidR="00E02DA1">
        <w:rPr>
          <w:rFonts w:cstheme="minorHAnsi"/>
        </w:rPr>
        <w:fldChar w:fldCharType="begin">
          <w:fldData xml:space="preserve">PEVuZE5vdGU+PENpdGU+PEF1dGhvcj5NYXJ0aGluPC9BdXRob3I+PFllYXI+MjAxODwvWWVhcj48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</w:fldData>
        </w:fldChar>
      </w:r>
      <w:r w:rsidR="00E02DA1">
        <w:rPr>
          <w:rFonts w:cstheme="minorHAnsi"/>
        </w:rPr>
        <w:instrText xml:space="preserve"> ADDIN EN.CITE.DATA </w:instrText>
      </w:r>
      <w:r w:rsidR="00E02DA1">
        <w:rPr>
          <w:rFonts w:cstheme="minorHAnsi"/>
        </w:rPr>
      </w:r>
      <w:r w:rsidR="00E02DA1">
        <w:rPr>
          <w:rFonts w:cstheme="minorHAnsi"/>
        </w:rPr>
        <w:fldChar w:fldCharType="end"/>
      </w:r>
      <w:r w:rsidR="003E542B" w:rsidRPr="00780CCA">
        <w:rPr>
          <w:rFonts w:cstheme="minorHAnsi"/>
        </w:rPr>
      </w:r>
      <w:r w:rsidR="003E542B" w:rsidRPr="00780CCA">
        <w:rPr>
          <w:rFonts w:cstheme="minorHAnsi"/>
        </w:rPr>
        <w:fldChar w:fldCharType="separate"/>
      </w:r>
      <w:r w:rsidR="00E02DA1">
        <w:rPr>
          <w:rFonts w:cstheme="minorHAnsi"/>
          <w:noProof/>
        </w:rPr>
        <w:t>[14, 16]</w:t>
      </w:r>
      <w:r w:rsidR="003E542B" w:rsidRPr="00780CCA">
        <w:rPr>
          <w:rFonts w:cstheme="minorHAnsi"/>
        </w:rPr>
        <w:fldChar w:fldCharType="end"/>
      </w:r>
      <w:r w:rsidR="003805EF" w:rsidRPr="00780CCA">
        <w:rPr>
          <w:rFonts w:cstheme="minorHAnsi"/>
        </w:rPr>
        <w:t xml:space="preserve">.  </w:t>
      </w:r>
    </w:p>
    <w:p w14:paraId="6501ED17" w14:textId="7DF02CDF" w:rsidR="00C473D3" w:rsidRPr="00780CCA" w:rsidRDefault="00C473D3" w:rsidP="00C473D3">
      <w:pPr>
        <w:spacing w:line="360" w:lineRule="auto"/>
        <w:rPr>
          <w:rFonts w:cstheme="minorHAnsi"/>
        </w:rPr>
      </w:pPr>
      <w:r w:rsidRPr="00780CCA">
        <w:rPr>
          <w:rFonts w:cstheme="minorHAnsi"/>
        </w:rPr>
        <w:t xml:space="preserve">Chemiluminescence analysers </w:t>
      </w:r>
      <w:r w:rsidR="003B5DA6" w:rsidRPr="00780CCA">
        <w:rPr>
          <w:rFonts w:cstheme="minorHAnsi"/>
        </w:rPr>
        <w:t xml:space="preserve">are the standard device used to measure nNO levels, </w:t>
      </w:r>
      <w:r w:rsidR="00BF1925" w:rsidRPr="00780CCA">
        <w:rPr>
          <w:rFonts w:cstheme="minorHAnsi"/>
        </w:rPr>
        <w:t>relying</w:t>
      </w:r>
      <w:r w:rsidRPr="00780CCA">
        <w:rPr>
          <w:rFonts w:cstheme="minorHAnsi"/>
        </w:rPr>
        <w:t xml:space="preserve"> on the reaction </w:t>
      </w:r>
      <w:r w:rsidR="00C719F6" w:rsidRPr="00780CCA">
        <w:rPr>
          <w:rFonts w:cstheme="minorHAnsi"/>
        </w:rPr>
        <w:t xml:space="preserve">between </w:t>
      </w:r>
      <w:r w:rsidRPr="00780CCA">
        <w:rPr>
          <w:rFonts w:cstheme="minorHAnsi"/>
        </w:rPr>
        <w:t xml:space="preserve">NO sampled from the patient’s nostril and ozone generated in the instrument. This </w:t>
      </w:r>
      <w:r w:rsidR="00A6558A" w:rsidRPr="00780CCA">
        <w:rPr>
          <w:rFonts w:cstheme="minorHAnsi"/>
        </w:rPr>
        <w:t xml:space="preserve">instantaneous </w:t>
      </w:r>
      <w:r w:rsidRPr="00780CCA">
        <w:rPr>
          <w:rFonts w:cstheme="minorHAnsi"/>
        </w:rPr>
        <w:t xml:space="preserve">reaction results in emitted electromagnetic radiation in the form of light (photons), which is proportional to the </w:t>
      </w:r>
      <w:r w:rsidR="00A6558A" w:rsidRPr="00780CCA">
        <w:rPr>
          <w:rFonts w:cstheme="minorHAnsi"/>
        </w:rPr>
        <w:t xml:space="preserve">continuously </w:t>
      </w:r>
      <w:r w:rsidRPr="00780CCA">
        <w:rPr>
          <w:rFonts w:cstheme="minorHAnsi"/>
        </w:rPr>
        <w:t xml:space="preserve">sampled NO </w:t>
      </w:r>
      <w:r w:rsidR="00C2644F" w:rsidRPr="00780CCA">
        <w:rPr>
          <w:rFonts w:cstheme="minorHAnsi"/>
        </w:rPr>
        <w:t>molecules</w:t>
      </w:r>
      <w:r w:rsidR="0017453D" w:rsidRPr="00780CCA">
        <w:rPr>
          <w:rFonts w:cstheme="minorHAnsi"/>
        </w:rPr>
        <w:t xml:space="preserve"> </w:t>
      </w:r>
      <w:r w:rsidR="003B0C47" w:rsidRPr="00780CCA">
        <w:rPr>
          <w:rFonts w:cstheme="minorHAnsi"/>
        </w:rPr>
        <w:fldChar w:fldCharType="begin"/>
      </w:r>
      <w:r w:rsidR="00E02DA1">
        <w:rPr>
          <w:rFonts w:cstheme="minorHAnsi"/>
        </w:rPr>
        <w:instrText xml:space="preserve"> ADDIN EN.CITE &lt;EndNote&gt;&lt;Cite&gt;&lt;Author&gt;Maniscalco&lt;/Author&gt;&lt;Year&gt;2010&lt;/Year&gt;&lt;RecNum&gt;889&lt;/RecNum&gt;&lt;DisplayText&gt;[17]&lt;/DisplayText&gt;&lt;record&gt;&lt;rec-number&gt;889&lt;/rec-number&gt;&lt;foreign-keys&gt;&lt;key app="EN" db-id="99pfwdzpcedx9neza0rpvw9tdxzf0f5tdef9" timestamp="1639501555"&gt;889&lt;/key&gt;&lt;/foreign-keys&gt;&lt;ref-type name="Journal Article"&gt;17&lt;/ref-type&gt;&lt;contributors&gt;&lt;authors&gt;&lt;author&gt;Maniscalco, M.&lt;/author&gt;&lt;author&gt;Lundberg, J. O.&lt;/author&gt;&lt;/authors&gt;&lt;/contributors&gt;&lt;auth-address&gt;Section of Respiratory Diseases, Hospital &amp;apos;S. Maria della Pietà&amp;apos; of Casoria, Naples, Italy. mauromaniscalco@hotmail.com&lt;/auth-address&gt;&lt;titles&gt;&lt;title&gt;Hand-held nitric oxide sensor NIOX MINO® for the monitoring of respiratory disorders&lt;/title&gt;&lt;secondary-title&gt;Expert Rev Respir Med&lt;/secondary-title&gt;&lt;/titles&gt;&lt;periodical&gt;&lt;full-title&gt;Expert Rev Respir Med&lt;/full-title&gt;&lt;abbr-1&gt;Expert review of respiratory medicine&lt;/abbr-1&gt;&lt;/periodical&gt;&lt;pages&gt;715-21&lt;/pages&gt;&lt;volume&gt;4&lt;/volume&gt;&lt;number&gt;6&lt;/number&gt;&lt;edition&gt;2010/12/07&lt;/edition&gt;&lt;keywords&gt;&lt;keyword&gt;Breath Tests/*instrumentation&lt;/keyword&gt;&lt;keyword&gt;Electrochemistry/*instrumentation&lt;/keyword&gt;&lt;keyword&gt;Equipment Design&lt;/keyword&gt;&lt;keyword&gt;*Exhalation&lt;/keyword&gt;&lt;keyword&gt;Humans&lt;/keyword&gt;&lt;keyword&gt;Nitric Oxide/*metabolism&lt;/keyword&gt;&lt;keyword&gt;Predictive Value of Tests&lt;/keyword&gt;&lt;keyword&gt;Reproducibility of Results&lt;/keyword&gt;&lt;keyword&gt;Respiratory Tract Diseases/*diagnosis/metabolism/physiopathology&lt;/keyword&gt;&lt;/keywords&gt;&lt;dates&gt;&lt;year&gt;2010&lt;/year&gt;&lt;pub-dates&gt;&lt;date&gt;Dec&lt;/date&gt;&lt;/pub-dates&gt;&lt;/dates&gt;&lt;isbn&gt;1747-6348&lt;/isbn&gt;&lt;accession-num&gt;21128747&lt;/accession-num&gt;&lt;urls&gt;&lt;/urls&gt;&lt;electronic-resource-num&gt;10.1586/ers.10.67&lt;/electronic-resource-num&gt;&lt;remote-database-provider&gt;NLM&lt;/remote-database-provider&gt;&lt;language&gt;eng&lt;/language&gt;&lt;/record&gt;&lt;/Cite&gt;&lt;/EndNote&gt;</w:instrText>
      </w:r>
      <w:r w:rsidR="003B0C47" w:rsidRPr="00780CCA">
        <w:rPr>
          <w:rFonts w:cstheme="minorHAnsi"/>
        </w:rPr>
        <w:fldChar w:fldCharType="separate"/>
      </w:r>
      <w:r w:rsidR="00E02DA1">
        <w:rPr>
          <w:rFonts w:cstheme="minorHAnsi"/>
          <w:noProof/>
        </w:rPr>
        <w:t>[17]</w:t>
      </w:r>
      <w:r w:rsidR="003B0C47" w:rsidRPr="00780CCA">
        <w:rPr>
          <w:rFonts w:cstheme="minorHAnsi"/>
        </w:rPr>
        <w:fldChar w:fldCharType="end"/>
      </w:r>
      <w:r w:rsidR="0017453D" w:rsidRPr="00780CCA">
        <w:rPr>
          <w:rFonts w:cstheme="minorHAnsi"/>
        </w:rPr>
        <w:t>.</w:t>
      </w:r>
      <w:r w:rsidRPr="00780CCA">
        <w:rPr>
          <w:rFonts w:cstheme="minorHAnsi"/>
        </w:rPr>
        <w:t xml:space="preserve"> </w:t>
      </w:r>
      <w:r w:rsidR="007416F9">
        <w:rPr>
          <w:rFonts w:cstheme="minorHAnsi"/>
        </w:rPr>
        <w:t>E</w:t>
      </w:r>
      <w:r w:rsidRPr="00780CCA">
        <w:rPr>
          <w:rFonts w:cstheme="minorHAnsi"/>
        </w:rPr>
        <w:t xml:space="preserve">lectrochemical analysers use </w:t>
      </w:r>
      <w:proofErr w:type="spellStart"/>
      <w:r w:rsidRPr="00780CCA">
        <w:rPr>
          <w:rFonts w:cstheme="minorHAnsi"/>
        </w:rPr>
        <w:t>amperometric</w:t>
      </w:r>
      <w:proofErr w:type="spellEnd"/>
      <w:r w:rsidRPr="00780CCA">
        <w:rPr>
          <w:rFonts w:cstheme="minorHAnsi"/>
        </w:rPr>
        <w:t xml:space="preserve"> sensors</w:t>
      </w:r>
      <w:r w:rsidR="00A6558A" w:rsidRPr="00780CCA">
        <w:rPr>
          <w:rFonts w:cstheme="minorHAnsi"/>
        </w:rPr>
        <w:t xml:space="preserve"> to measure </w:t>
      </w:r>
      <w:r w:rsidR="0029782D">
        <w:rPr>
          <w:rFonts w:cstheme="minorHAnsi"/>
        </w:rPr>
        <w:t>the</w:t>
      </w:r>
      <w:r w:rsidR="00A6558A" w:rsidRPr="00780CCA">
        <w:rPr>
          <w:rFonts w:cstheme="minorHAnsi"/>
        </w:rPr>
        <w:t xml:space="preserve"> </w:t>
      </w:r>
      <w:r w:rsidRPr="00780CCA">
        <w:rPr>
          <w:rFonts w:cstheme="minorHAnsi"/>
        </w:rPr>
        <w:t xml:space="preserve">quantity </w:t>
      </w:r>
      <w:r w:rsidR="00A6558A" w:rsidRPr="00780CCA">
        <w:rPr>
          <w:rFonts w:cstheme="minorHAnsi"/>
        </w:rPr>
        <w:t>of NO accumulated in a chamber from</w:t>
      </w:r>
      <w:r w:rsidR="00295994">
        <w:rPr>
          <w:rFonts w:cstheme="minorHAnsi"/>
        </w:rPr>
        <w:t xml:space="preserve"> </w:t>
      </w:r>
      <w:r w:rsidRPr="00780CCA">
        <w:rPr>
          <w:rFonts w:cstheme="minorHAnsi"/>
        </w:rPr>
        <w:lastRenderedPageBreak/>
        <w:t xml:space="preserve">the current generated by the chemical reaction </w:t>
      </w:r>
      <w:r w:rsidR="00A6558A" w:rsidRPr="00780CCA">
        <w:rPr>
          <w:rFonts w:cstheme="minorHAnsi"/>
        </w:rPr>
        <w:t xml:space="preserve">between </w:t>
      </w:r>
      <w:r w:rsidRPr="00780CCA">
        <w:rPr>
          <w:rFonts w:cstheme="minorHAnsi"/>
        </w:rPr>
        <w:t>the sampled gas and the active sensing material</w:t>
      </w:r>
      <w:r w:rsidR="0017453D" w:rsidRPr="00780CCA">
        <w:rPr>
          <w:rFonts w:cstheme="minorHAnsi"/>
        </w:rPr>
        <w:t xml:space="preserve"> </w:t>
      </w:r>
      <w:r w:rsidR="003B0C47" w:rsidRPr="00780CCA">
        <w:rPr>
          <w:rFonts w:cstheme="minorHAnsi"/>
        </w:rPr>
        <w:fldChar w:fldCharType="begin"/>
      </w:r>
      <w:r w:rsidR="00E02DA1">
        <w:rPr>
          <w:rFonts w:cstheme="minorHAnsi"/>
        </w:rPr>
        <w:instrText xml:space="preserve"> ADDIN EN.CITE &lt;EndNote&gt;&lt;Cite&gt;&lt;Author&gt;Cristescu&lt;/Author&gt;&lt;Year&gt;2013&lt;/Year&gt;&lt;RecNum&gt;890&lt;/RecNum&gt;&lt;DisplayText&gt;[18]&lt;/DisplayText&gt;&lt;record&gt;&lt;rec-number&gt;890&lt;/rec-number&gt;&lt;foreign-keys&gt;&lt;key app="EN" db-id="99pfwdzpcedx9neza0rpvw9tdxzf0f5tdef9" timestamp="1639501653"&gt;890&lt;/key&gt;&lt;/foreign-keys&gt;&lt;ref-type name="Journal Article"&gt;17&lt;/ref-type&gt;&lt;contributors&gt;&lt;authors&gt;&lt;author&gt;Cristescu, S. M.&lt;/author&gt;&lt;author&gt;Mandon, J.&lt;/author&gt;&lt;author&gt;Harren, F. J.&lt;/author&gt;&lt;author&gt;Meriläinen, P.&lt;/author&gt;&lt;author&gt;Högman, M.&lt;/author&gt;&lt;/authors&gt;&lt;/contributors&gt;&lt;auth-address&gt;Life Science Trace Gas Facility, Molecular and Laser Physics, Institute for Molecules and Materials, Radboud University, Nijmegen, The Netherlands. s.cristescu@science.ru.nl&lt;/auth-address&gt;&lt;titles&gt;&lt;title&gt;Methods of NO detection in exhaled breath&lt;/title&gt;&lt;secondary-title&gt;J Breath Res&lt;/secondary-title&gt;&lt;/titles&gt;&lt;periodical&gt;&lt;full-title&gt;J Breath Res&lt;/full-title&gt;&lt;abbr-1&gt;Journal of breath research&lt;/abbr-1&gt;&lt;/periodical&gt;&lt;pages&gt;017104&lt;/pages&gt;&lt;volume&gt;7&lt;/volume&gt;&lt;number&gt;1&lt;/number&gt;&lt;edition&gt;2013/03/01&lt;/edition&gt;&lt;keywords&gt;&lt;keyword&gt;Asthma/metabolism&lt;/keyword&gt;&lt;keyword&gt;Biomarkers/metabolism&lt;/keyword&gt;&lt;keyword&gt;Breath Tests/methods&lt;/keyword&gt;&lt;keyword&gt;Electrochemical Techniques/*instrumentation&lt;/keyword&gt;&lt;keyword&gt;*Exhalation&lt;/keyword&gt;&lt;keyword&gt;Humans&lt;/keyword&gt;&lt;keyword&gt;*Lasers&lt;/keyword&gt;&lt;keyword&gt;Linear Models&lt;/keyword&gt;&lt;keyword&gt;Luminescent Measurements/*instrumentation&lt;/keyword&gt;&lt;keyword&gt;Models, Biological&lt;/keyword&gt;&lt;keyword&gt;Nitric Oxide/*metabolism&lt;/keyword&gt;&lt;/keywords&gt;&lt;dates&gt;&lt;year&gt;2013&lt;/year&gt;&lt;pub-dates&gt;&lt;date&gt;Mar&lt;/date&gt;&lt;/pub-dates&gt;&lt;/dates&gt;&lt;isbn&gt;1752-7155&lt;/isbn&gt;&lt;accession-num&gt;23445766&lt;/accession-num&gt;&lt;urls&gt;&lt;/urls&gt;&lt;electronic-resource-num&gt;10.1088/1752-7155/7/1/017104&lt;/electronic-resource-num&gt;&lt;remote-database-provider&gt;NLM&lt;/remote-database-provider&gt;&lt;language&gt;eng&lt;/language&gt;&lt;/record&gt;&lt;/Cite&gt;&lt;/EndNote&gt;</w:instrText>
      </w:r>
      <w:r w:rsidR="003B0C47" w:rsidRPr="00780CCA">
        <w:rPr>
          <w:rFonts w:cstheme="minorHAnsi"/>
        </w:rPr>
        <w:fldChar w:fldCharType="separate"/>
      </w:r>
      <w:r w:rsidR="00E02DA1">
        <w:rPr>
          <w:rFonts w:cstheme="minorHAnsi"/>
          <w:noProof/>
        </w:rPr>
        <w:t>[18]</w:t>
      </w:r>
      <w:r w:rsidR="003B0C47" w:rsidRPr="00780CCA">
        <w:rPr>
          <w:rFonts w:cstheme="minorHAnsi"/>
        </w:rPr>
        <w:fldChar w:fldCharType="end"/>
      </w:r>
      <w:r w:rsidR="0017453D" w:rsidRPr="00780CCA">
        <w:rPr>
          <w:rFonts w:cstheme="minorHAnsi"/>
        </w:rPr>
        <w:t>.</w:t>
      </w:r>
    </w:p>
    <w:p w14:paraId="10AF1995" w14:textId="1857DD65" w:rsidR="004B601C" w:rsidRPr="00780CCA" w:rsidRDefault="00494F2F" w:rsidP="008B1F52">
      <w:pPr>
        <w:spacing w:line="360" w:lineRule="auto"/>
        <w:rPr>
          <w:rFonts w:cstheme="minorHAnsi"/>
        </w:rPr>
      </w:pPr>
      <w:r w:rsidRPr="00780CCA">
        <w:rPr>
          <w:rFonts w:cstheme="minorHAnsi"/>
        </w:rPr>
        <w:t>While A</w:t>
      </w:r>
      <w:r w:rsidR="004059D2" w:rsidRPr="00780CCA">
        <w:rPr>
          <w:rFonts w:cstheme="minorHAnsi"/>
        </w:rPr>
        <w:t xml:space="preserve">merican </w:t>
      </w:r>
      <w:r w:rsidRPr="00780CCA">
        <w:rPr>
          <w:rFonts w:cstheme="minorHAnsi"/>
        </w:rPr>
        <w:t>T</w:t>
      </w:r>
      <w:r w:rsidR="004059D2" w:rsidRPr="00780CCA">
        <w:rPr>
          <w:rFonts w:cstheme="minorHAnsi"/>
        </w:rPr>
        <w:t xml:space="preserve">horacic </w:t>
      </w:r>
      <w:r w:rsidRPr="00780CCA">
        <w:rPr>
          <w:rFonts w:cstheme="minorHAnsi"/>
        </w:rPr>
        <w:t>S</w:t>
      </w:r>
      <w:r w:rsidR="004059D2" w:rsidRPr="00780CCA">
        <w:rPr>
          <w:rFonts w:cstheme="minorHAnsi"/>
        </w:rPr>
        <w:t>ociety</w:t>
      </w:r>
      <w:r w:rsidRPr="00780CCA">
        <w:rPr>
          <w:rFonts w:cstheme="minorHAnsi"/>
        </w:rPr>
        <w:t>/E</w:t>
      </w:r>
      <w:r w:rsidR="004059D2" w:rsidRPr="00780CCA">
        <w:rPr>
          <w:rFonts w:cstheme="minorHAnsi"/>
        </w:rPr>
        <w:t xml:space="preserve">uropean </w:t>
      </w:r>
      <w:r w:rsidRPr="00780CCA">
        <w:rPr>
          <w:rFonts w:cstheme="minorHAnsi"/>
        </w:rPr>
        <w:t>R</w:t>
      </w:r>
      <w:r w:rsidR="004059D2" w:rsidRPr="00780CCA">
        <w:rPr>
          <w:rFonts w:cstheme="minorHAnsi"/>
        </w:rPr>
        <w:t xml:space="preserve">espiratory </w:t>
      </w:r>
      <w:r w:rsidRPr="00780CCA">
        <w:rPr>
          <w:rFonts w:cstheme="minorHAnsi"/>
        </w:rPr>
        <w:t>S</w:t>
      </w:r>
      <w:r w:rsidR="004059D2" w:rsidRPr="00780CCA">
        <w:rPr>
          <w:rFonts w:cstheme="minorHAnsi"/>
        </w:rPr>
        <w:t>ociety</w:t>
      </w:r>
      <w:r w:rsidR="00154331" w:rsidRPr="00780CCA">
        <w:rPr>
          <w:rFonts w:cstheme="minorHAnsi"/>
        </w:rPr>
        <w:t xml:space="preserve"> (ATS/ERS)</w:t>
      </w:r>
      <w:r w:rsidRPr="00780CCA">
        <w:rPr>
          <w:rFonts w:cstheme="minorHAnsi"/>
        </w:rPr>
        <w:t xml:space="preserve"> guidelines recommend </w:t>
      </w:r>
      <w:r w:rsidR="004059D2" w:rsidRPr="00780CCA">
        <w:rPr>
          <w:rFonts w:cstheme="minorHAnsi"/>
        </w:rPr>
        <w:t>that</w:t>
      </w:r>
      <w:r w:rsidR="00344F33" w:rsidRPr="00780CCA">
        <w:rPr>
          <w:rFonts w:cstheme="minorHAnsi"/>
        </w:rPr>
        <w:t xml:space="preserve"> </w:t>
      </w:r>
      <w:r w:rsidRPr="00780CCA">
        <w:rPr>
          <w:rFonts w:cstheme="minorHAnsi"/>
        </w:rPr>
        <w:t>nNO</w:t>
      </w:r>
      <w:r w:rsidR="00344F33" w:rsidRPr="00780CCA">
        <w:rPr>
          <w:rFonts w:cstheme="minorHAnsi"/>
        </w:rPr>
        <w:t xml:space="preserve"> </w:t>
      </w:r>
      <w:r w:rsidRPr="00780CCA">
        <w:rPr>
          <w:rFonts w:cstheme="minorHAnsi"/>
        </w:rPr>
        <w:t>measurement</w:t>
      </w:r>
      <w:r w:rsidR="004059D2" w:rsidRPr="00780CCA">
        <w:rPr>
          <w:rFonts w:cstheme="minorHAnsi"/>
        </w:rPr>
        <w:t>s are performed</w:t>
      </w:r>
      <w:r w:rsidRPr="00780CCA">
        <w:rPr>
          <w:rFonts w:cstheme="minorHAnsi"/>
        </w:rPr>
        <w:t xml:space="preserve"> using chemiluminescence</w:t>
      </w:r>
      <w:r w:rsidR="003B5DA6" w:rsidRPr="00780CCA">
        <w:rPr>
          <w:rFonts w:cstheme="minorHAnsi"/>
        </w:rPr>
        <w:t xml:space="preserve"> </w:t>
      </w:r>
      <w:r w:rsidR="009C74C3" w:rsidRPr="00780CCA">
        <w:rPr>
          <w:rFonts w:cstheme="minorHAnsi"/>
        </w:rPr>
        <w:t>analyser</w:t>
      </w:r>
      <w:r w:rsidR="004059D2" w:rsidRPr="00780CCA">
        <w:rPr>
          <w:rFonts w:cstheme="minorHAnsi"/>
        </w:rPr>
        <w:t>s</w:t>
      </w:r>
      <w:r w:rsidRPr="00780CCA">
        <w:rPr>
          <w:rFonts w:cstheme="minorHAnsi"/>
        </w:rPr>
        <w:t xml:space="preserve"> </w:t>
      </w:r>
      <w:r w:rsidR="00DB473B" w:rsidRPr="00780CCA">
        <w:rPr>
          <w:rFonts w:cstheme="minorHAnsi"/>
        </w:rPr>
        <w:fldChar w:fldCharType="begin">
          <w:fldData xml:space="preserve">PEVuZE5vdGU+PENpdGU+PFllYXI+MjAwNTwvWWVhcj48UmVjTnVtPjYxNjwvUmVjTnVtPjxEaXNw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</w:fldData>
        </w:fldChar>
      </w:r>
      <w:r w:rsidR="00E02DA1">
        <w:rPr>
          <w:rFonts w:cstheme="minorHAnsi"/>
        </w:rPr>
        <w:instrText xml:space="preserve"> ADDIN EN.CITE </w:instrText>
      </w:r>
      <w:r w:rsidR="00E02DA1">
        <w:rPr>
          <w:rFonts w:cstheme="minorHAnsi"/>
        </w:rPr>
        <w:fldChar w:fldCharType="begin">
          <w:fldData xml:space="preserve">PEVuZE5vdGU+PENpdGU+PFllYXI+MjAwNTwvWWVhcj48UmVjTnVtPjYxNjwvUmVjTnVtPjxEaXNw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</w:fldData>
        </w:fldChar>
      </w:r>
      <w:r w:rsidR="00E02DA1">
        <w:rPr>
          <w:rFonts w:cstheme="minorHAnsi"/>
        </w:rPr>
        <w:instrText xml:space="preserve"> ADDIN EN.CITE.DATA </w:instrText>
      </w:r>
      <w:r w:rsidR="00E02DA1">
        <w:rPr>
          <w:rFonts w:cstheme="minorHAnsi"/>
        </w:rPr>
      </w:r>
      <w:r w:rsidR="00E02DA1">
        <w:rPr>
          <w:rFonts w:cstheme="minorHAnsi"/>
        </w:rPr>
        <w:fldChar w:fldCharType="end"/>
      </w:r>
      <w:r w:rsidR="00DB473B" w:rsidRPr="00780CCA">
        <w:rPr>
          <w:rFonts w:cstheme="minorHAnsi"/>
        </w:rPr>
      </w:r>
      <w:r w:rsidR="00DB473B" w:rsidRPr="00780CCA">
        <w:rPr>
          <w:rFonts w:cstheme="minorHAnsi"/>
        </w:rPr>
        <w:fldChar w:fldCharType="separate"/>
      </w:r>
      <w:r w:rsidR="00E02DA1">
        <w:rPr>
          <w:rFonts w:cstheme="minorHAnsi"/>
          <w:noProof/>
        </w:rPr>
        <w:t>[6, 7, 19]</w:t>
      </w:r>
      <w:r w:rsidR="00DB473B" w:rsidRPr="00780CCA">
        <w:rPr>
          <w:rFonts w:cstheme="minorHAnsi"/>
        </w:rPr>
        <w:fldChar w:fldCharType="end"/>
      </w:r>
      <w:r w:rsidR="00E84A14" w:rsidRPr="00780CCA">
        <w:rPr>
          <w:rFonts w:cstheme="minorHAnsi"/>
        </w:rPr>
        <w:t>,</w:t>
      </w:r>
      <w:r w:rsidR="00DB473B" w:rsidRPr="00780CCA">
        <w:rPr>
          <w:rFonts w:cstheme="minorHAnsi"/>
        </w:rPr>
        <w:t xml:space="preserve"> </w:t>
      </w:r>
      <w:r w:rsidR="0001302B" w:rsidRPr="00780CCA">
        <w:rPr>
          <w:rFonts w:cstheme="minorHAnsi"/>
        </w:rPr>
        <w:t xml:space="preserve">a recent worldwide survey </w:t>
      </w:r>
      <w:r w:rsidR="004059D2" w:rsidRPr="00780CCA">
        <w:rPr>
          <w:rFonts w:cstheme="minorHAnsi"/>
        </w:rPr>
        <w:t xml:space="preserve">reported that </w:t>
      </w:r>
      <w:r w:rsidR="0001302B" w:rsidRPr="00780CCA">
        <w:rPr>
          <w:rFonts w:cstheme="minorHAnsi"/>
        </w:rPr>
        <w:t>electrochemical devices are more frequently used</w:t>
      </w:r>
      <w:r w:rsidR="00B15203" w:rsidRPr="00780CCA">
        <w:rPr>
          <w:rFonts w:cstheme="minorHAnsi"/>
        </w:rPr>
        <w:t>, particularly</w:t>
      </w:r>
      <w:r w:rsidR="0001302B" w:rsidRPr="00780CCA">
        <w:rPr>
          <w:rFonts w:cstheme="minorHAnsi"/>
        </w:rPr>
        <w:t xml:space="preserve"> outside North America</w:t>
      </w:r>
      <w:r w:rsidR="0017453D" w:rsidRPr="00780CCA">
        <w:rPr>
          <w:rFonts w:cstheme="minorHAnsi"/>
        </w:rPr>
        <w:t xml:space="preserve"> </w:t>
      </w:r>
      <w:r w:rsidR="00CF510E" w:rsidRPr="00780CCA">
        <w:rPr>
          <w:rFonts w:cstheme="minorHAnsi"/>
        </w:rPr>
        <w:fldChar w:fldCharType="begin">
          <w:fldData xml:space="preserve">PEVuZE5vdGU+PENpdGU+PEF1dGhvcj5CZXlkb248L0F1dGhvcj48WWVhcj4yMDIyPC9ZZWFyPjxS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</w:fldData>
        </w:fldChar>
      </w:r>
      <w:r w:rsidR="00E02DA1">
        <w:rPr>
          <w:rFonts w:cstheme="minorHAnsi"/>
        </w:rPr>
        <w:instrText xml:space="preserve"> ADDIN EN.CITE </w:instrText>
      </w:r>
      <w:r w:rsidR="00E02DA1">
        <w:rPr>
          <w:rFonts w:cstheme="minorHAnsi"/>
        </w:rPr>
        <w:fldChar w:fldCharType="begin">
          <w:fldData xml:space="preserve">PEVuZE5vdGU+PENpdGU+PEF1dGhvcj5CZXlkb248L0F1dGhvcj48WWVhcj4yMDIyPC9ZZWFyPjxS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</w:fldData>
        </w:fldChar>
      </w:r>
      <w:r w:rsidR="00E02DA1">
        <w:rPr>
          <w:rFonts w:cstheme="minorHAnsi"/>
        </w:rPr>
        <w:instrText xml:space="preserve"> ADDIN EN.CITE.DATA </w:instrText>
      </w:r>
      <w:r w:rsidR="00E02DA1">
        <w:rPr>
          <w:rFonts w:cstheme="minorHAnsi"/>
        </w:rPr>
      </w:r>
      <w:r w:rsidR="00E02DA1">
        <w:rPr>
          <w:rFonts w:cstheme="minorHAnsi"/>
        </w:rPr>
        <w:fldChar w:fldCharType="end"/>
      </w:r>
      <w:r w:rsidR="00CF510E" w:rsidRPr="00780CCA">
        <w:rPr>
          <w:rFonts w:cstheme="minorHAnsi"/>
        </w:rPr>
      </w:r>
      <w:r w:rsidR="00CF510E" w:rsidRPr="00780CCA">
        <w:rPr>
          <w:rFonts w:cstheme="minorHAnsi"/>
        </w:rPr>
        <w:fldChar w:fldCharType="separate"/>
      </w:r>
      <w:r w:rsidR="00E02DA1">
        <w:rPr>
          <w:rFonts w:cstheme="minorHAnsi"/>
          <w:noProof/>
        </w:rPr>
        <w:t>[20]</w:t>
      </w:r>
      <w:r w:rsidR="00CF510E" w:rsidRPr="00780CCA">
        <w:rPr>
          <w:rFonts w:cstheme="minorHAnsi"/>
        </w:rPr>
        <w:fldChar w:fldCharType="end"/>
      </w:r>
      <w:r w:rsidR="0017453D" w:rsidRPr="00780CCA">
        <w:rPr>
          <w:rFonts w:cstheme="minorHAnsi"/>
        </w:rPr>
        <w:t xml:space="preserve">. </w:t>
      </w:r>
      <w:r w:rsidR="00D51839" w:rsidRPr="00780CCA">
        <w:rPr>
          <w:rFonts w:cstheme="minorHAnsi"/>
        </w:rPr>
        <w:t>C</w:t>
      </w:r>
      <w:r w:rsidR="009F3138" w:rsidRPr="00780CCA">
        <w:rPr>
          <w:rFonts w:cstheme="minorHAnsi"/>
        </w:rPr>
        <w:t xml:space="preserve">hemiluminescent </w:t>
      </w:r>
      <w:r w:rsidR="009C74C3" w:rsidRPr="00780CCA">
        <w:rPr>
          <w:rFonts w:cstheme="minorHAnsi"/>
        </w:rPr>
        <w:t>analyser</w:t>
      </w:r>
      <w:r w:rsidR="004059D2" w:rsidRPr="00780CCA">
        <w:rPr>
          <w:rFonts w:cstheme="minorHAnsi"/>
        </w:rPr>
        <w:t>s</w:t>
      </w:r>
      <w:r w:rsidR="009F3138" w:rsidRPr="00780CCA">
        <w:rPr>
          <w:rFonts w:cstheme="minorHAnsi"/>
        </w:rPr>
        <w:t xml:space="preserve"> produce </w:t>
      </w:r>
      <w:r w:rsidR="0001302B" w:rsidRPr="00780CCA">
        <w:rPr>
          <w:rFonts w:cstheme="minorHAnsi"/>
        </w:rPr>
        <w:t xml:space="preserve">a </w:t>
      </w:r>
      <w:r w:rsidR="00D66A62" w:rsidRPr="00780CCA">
        <w:rPr>
          <w:rFonts w:cstheme="minorHAnsi"/>
        </w:rPr>
        <w:t>real-time</w:t>
      </w:r>
      <w:r w:rsidR="009F3138" w:rsidRPr="00780CCA">
        <w:rPr>
          <w:rFonts w:cstheme="minorHAnsi"/>
        </w:rPr>
        <w:t xml:space="preserve"> display of the NO signal</w:t>
      </w:r>
      <w:r w:rsidR="00370F7B" w:rsidRPr="00780CCA">
        <w:rPr>
          <w:rFonts w:cstheme="minorHAnsi"/>
        </w:rPr>
        <w:t>,</w:t>
      </w:r>
      <w:r w:rsidR="00D51839" w:rsidRPr="00780CCA">
        <w:rPr>
          <w:rFonts w:cstheme="minorHAnsi"/>
        </w:rPr>
        <w:t xml:space="preserve"> which is important for quality assurance</w:t>
      </w:r>
      <w:r w:rsidR="00370F7B" w:rsidRPr="00780CCA">
        <w:rPr>
          <w:rFonts w:cstheme="minorHAnsi"/>
        </w:rPr>
        <w:t>,</w:t>
      </w:r>
      <w:r w:rsidR="00B15203" w:rsidRPr="00780CCA">
        <w:rPr>
          <w:rFonts w:cstheme="minorHAnsi"/>
        </w:rPr>
        <w:t xml:space="preserve"> and t</w:t>
      </w:r>
      <w:r w:rsidR="00242C6F" w:rsidRPr="00780CCA">
        <w:rPr>
          <w:rFonts w:cstheme="minorHAnsi"/>
        </w:rPr>
        <w:t xml:space="preserve">here are </w:t>
      </w:r>
      <w:r w:rsidR="004059D2" w:rsidRPr="00780CCA">
        <w:rPr>
          <w:rFonts w:cstheme="minorHAnsi"/>
        </w:rPr>
        <w:t>standardi</w:t>
      </w:r>
      <w:r w:rsidR="00A25F68">
        <w:rPr>
          <w:rFonts w:cstheme="minorHAnsi"/>
        </w:rPr>
        <w:t>s</w:t>
      </w:r>
      <w:r w:rsidR="004059D2" w:rsidRPr="00780CCA">
        <w:rPr>
          <w:rFonts w:cstheme="minorHAnsi"/>
        </w:rPr>
        <w:t>ed</w:t>
      </w:r>
      <w:r w:rsidR="001B4692" w:rsidRPr="00780CCA">
        <w:rPr>
          <w:rFonts w:cstheme="minorHAnsi"/>
        </w:rPr>
        <w:t xml:space="preserve">, </w:t>
      </w:r>
      <w:r w:rsidR="00242C6F" w:rsidRPr="00780CCA">
        <w:rPr>
          <w:rFonts w:cs="Times New Roman"/>
        </w:rPr>
        <w:t>validated methods using</w:t>
      </w:r>
      <w:r w:rsidR="00B15203" w:rsidRPr="00780CCA">
        <w:rPr>
          <w:rFonts w:cs="Times New Roman"/>
        </w:rPr>
        <w:t xml:space="preserve"> these</w:t>
      </w:r>
      <w:r w:rsidR="00242C6F" w:rsidRPr="00780CCA">
        <w:rPr>
          <w:rFonts w:cs="Times New Roman"/>
        </w:rPr>
        <w:t xml:space="preserve"> </w:t>
      </w:r>
      <w:r w:rsidR="00C332E7" w:rsidRPr="00780CCA">
        <w:rPr>
          <w:rFonts w:cs="Times New Roman"/>
        </w:rPr>
        <w:t>analysers</w:t>
      </w:r>
      <w:r w:rsidR="00B15203" w:rsidRPr="00780CCA">
        <w:rPr>
          <w:rFonts w:cs="Times New Roman"/>
        </w:rPr>
        <w:t>.</w:t>
      </w:r>
      <w:r w:rsidR="003B5DA6" w:rsidRPr="00780CCA">
        <w:rPr>
          <w:rFonts w:cstheme="minorHAnsi"/>
        </w:rPr>
        <w:t xml:space="preserve"> </w:t>
      </w:r>
      <w:r w:rsidR="00B15203" w:rsidRPr="00780CCA">
        <w:rPr>
          <w:rFonts w:cstheme="minorHAnsi"/>
        </w:rPr>
        <w:t>However,</w:t>
      </w:r>
      <w:r w:rsidR="003B5DA6" w:rsidRPr="00780CCA">
        <w:rPr>
          <w:rFonts w:cstheme="minorHAnsi"/>
        </w:rPr>
        <w:t xml:space="preserve"> the</w:t>
      </w:r>
      <w:r w:rsidR="00DB473B" w:rsidRPr="00780CCA">
        <w:rPr>
          <w:rFonts w:cstheme="minorHAnsi"/>
        </w:rPr>
        <w:t xml:space="preserve"> </w:t>
      </w:r>
      <w:r w:rsidR="007416F9" w:rsidRPr="007416F9">
        <w:rPr>
          <w:rFonts w:cstheme="minorHAnsi"/>
        </w:rPr>
        <w:t>purchase and maintenance</w:t>
      </w:r>
      <w:r w:rsidR="00DB473B" w:rsidRPr="00780CCA">
        <w:rPr>
          <w:rFonts w:cstheme="minorHAnsi"/>
        </w:rPr>
        <w:t xml:space="preserve"> of these </w:t>
      </w:r>
      <w:r w:rsidR="004059D2" w:rsidRPr="00780CCA">
        <w:rPr>
          <w:rFonts w:cstheme="minorHAnsi"/>
        </w:rPr>
        <w:t xml:space="preserve">non-portable </w:t>
      </w:r>
      <w:r w:rsidR="003B5DA6" w:rsidRPr="00780CCA">
        <w:rPr>
          <w:rFonts w:cstheme="minorHAnsi"/>
        </w:rPr>
        <w:t xml:space="preserve">devices </w:t>
      </w:r>
      <w:r w:rsidR="00DB473B" w:rsidRPr="00780CCA">
        <w:rPr>
          <w:rFonts w:cstheme="minorHAnsi"/>
        </w:rPr>
        <w:t>is</w:t>
      </w:r>
      <w:r w:rsidR="003B5DA6" w:rsidRPr="00780CCA">
        <w:rPr>
          <w:rFonts w:cstheme="minorHAnsi"/>
        </w:rPr>
        <w:t xml:space="preserve"> expensive </w:t>
      </w:r>
      <w:r w:rsidR="00DB473B" w:rsidRPr="00780CCA">
        <w:rPr>
          <w:rFonts w:cstheme="minorHAnsi"/>
        </w:rPr>
        <w:t xml:space="preserve">compared to electrochemical </w:t>
      </w:r>
      <w:r w:rsidR="009C74C3" w:rsidRPr="00780CCA">
        <w:rPr>
          <w:rFonts w:cstheme="minorHAnsi"/>
        </w:rPr>
        <w:t>analyser</w:t>
      </w:r>
      <w:r w:rsidR="004059D2" w:rsidRPr="00780CCA">
        <w:rPr>
          <w:rFonts w:cstheme="minorHAnsi"/>
        </w:rPr>
        <w:t>s</w:t>
      </w:r>
      <w:r w:rsidR="009F3138" w:rsidRPr="00780CCA">
        <w:rPr>
          <w:rFonts w:cstheme="minorHAnsi"/>
        </w:rPr>
        <w:t xml:space="preserve">. </w:t>
      </w:r>
      <w:r w:rsidR="00242C6F" w:rsidRPr="00780CCA">
        <w:rPr>
          <w:rFonts w:cstheme="minorHAnsi"/>
        </w:rPr>
        <w:t>D</w:t>
      </w:r>
      <w:r w:rsidR="004B601C" w:rsidRPr="00780CCA">
        <w:rPr>
          <w:rFonts w:cstheme="minorHAnsi"/>
        </w:rPr>
        <w:t xml:space="preserve">iscriminative nNO values </w:t>
      </w:r>
      <w:r w:rsidR="0048335D" w:rsidRPr="00780CCA">
        <w:rPr>
          <w:rFonts w:cstheme="minorHAnsi"/>
        </w:rPr>
        <w:t xml:space="preserve">are </w:t>
      </w:r>
      <w:r w:rsidR="004B601C" w:rsidRPr="00780CCA">
        <w:rPr>
          <w:rFonts w:cstheme="minorHAnsi"/>
        </w:rPr>
        <w:t xml:space="preserve">possible </w:t>
      </w:r>
      <w:r w:rsidR="0048335D" w:rsidRPr="00780CCA">
        <w:rPr>
          <w:rFonts w:cstheme="minorHAnsi"/>
        </w:rPr>
        <w:t>with</w:t>
      </w:r>
      <w:r w:rsidR="004B601C" w:rsidRPr="00780CCA">
        <w:rPr>
          <w:rFonts w:cstheme="minorHAnsi"/>
        </w:rPr>
        <w:t xml:space="preserve"> electrochemical hand</w:t>
      </w:r>
      <w:r w:rsidR="00682577" w:rsidRPr="00780CCA">
        <w:rPr>
          <w:rFonts w:cstheme="minorHAnsi"/>
        </w:rPr>
        <w:t>-</w:t>
      </w:r>
      <w:r w:rsidR="004B601C" w:rsidRPr="00780CCA">
        <w:rPr>
          <w:rFonts w:cstheme="minorHAnsi"/>
        </w:rPr>
        <w:t>held NO devices</w:t>
      </w:r>
      <w:r w:rsidR="00E84A14" w:rsidRPr="00780CCA">
        <w:rPr>
          <w:rFonts w:cstheme="minorHAnsi"/>
        </w:rPr>
        <w:t xml:space="preserve"> </w:t>
      </w:r>
      <w:r w:rsidR="0036300A" w:rsidRPr="00780CCA">
        <w:rPr>
          <w:rFonts w:cstheme="minorHAnsi"/>
        </w:rPr>
        <w:fldChar w:fldCharType="begin">
          <w:fldData xml:space="preserve">PEVuZE5vdGU+PENpdGU+PEF1dGhvcj5IYXJyaXM8L0F1dGhvcj48WWVhcj4yMDE0PC9ZZWFyPjxS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1NzI2MjwvcGFn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</w:fldData>
        </w:fldChar>
      </w:r>
      <w:r w:rsidR="00E02DA1">
        <w:rPr>
          <w:rFonts w:cstheme="minorHAnsi"/>
        </w:rPr>
        <w:instrText xml:space="preserve"> ADDIN EN.CITE </w:instrText>
      </w:r>
      <w:r w:rsidR="00E02DA1">
        <w:rPr>
          <w:rFonts w:cstheme="minorHAnsi"/>
        </w:rPr>
        <w:fldChar w:fldCharType="begin">
          <w:fldData xml:space="preserve">PEVuZE5vdGU+PENpdGU+PEF1dGhvcj5IYXJyaXM8L0F1dGhvcj48WWVhcj4yMDE0PC9ZZWFyPjxS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1NzI2MjwvcGFn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</w:fldData>
        </w:fldChar>
      </w:r>
      <w:r w:rsidR="00E02DA1">
        <w:rPr>
          <w:rFonts w:cstheme="minorHAnsi"/>
        </w:rPr>
        <w:instrText xml:space="preserve"> ADDIN EN.CITE.DATA </w:instrText>
      </w:r>
      <w:r w:rsidR="00E02DA1">
        <w:rPr>
          <w:rFonts w:cstheme="minorHAnsi"/>
        </w:rPr>
      </w:r>
      <w:r w:rsidR="00E02DA1">
        <w:rPr>
          <w:rFonts w:cstheme="minorHAnsi"/>
        </w:rPr>
        <w:fldChar w:fldCharType="end"/>
      </w:r>
      <w:r w:rsidR="0036300A" w:rsidRPr="00780CCA">
        <w:rPr>
          <w:rFonts w:cstheme="minorHAnsi"/>
        </w:rPr>
      </w:r>
      <w:r w:rsidR="0036300A" w:rsidRPr="00780CCA">
        <w:rPr>
          <w:rFonts w:cstheme="minorHAnsi"/>
        </w:rPr>
        <w:fldChar w:fldCharType="separate"/>
      </w:r>
      <w:r w:rsidR="00E02DA1">
        <w:rPr>
          <w:rFonts w:cstheme="minorHAnsi"/>
          <w:noProof/>
        </w:rPr>
        <w:t>[21, 22]</w:t>
      </w:r>
      <w:r w:rsidR="0036300A" w:rsidRPr="00780CCA">
        <w:rPr>
          <w:rFonts w:cstheme="minorHAnsi"/>
        </w:rPr>
        <w:fldChar w:fldCharType="end"/>
      </w:r>
      <w:r w:rsidR="003B5DA6" w:rsidRPr="00780CCA">
        <w:rPr>
          <w:rFonts w:cstheme="minorHAnsi"/>
        </w:rPr>
        <w:t xml:space="preserve">, </w:t>
      </w:r>
      <w:r w:rsidR="006B4334" w:rsidRPr="00780CCA">
        <w:rPr>
          <w:rFonts w:cstheme="minorHAnsi"/>
        </w:rPr>
        <w:t xml:space="preserve">but </w:t>
      </w:r>
      <w:r w:rsidR="006B4334" w:rsidRPr="00780CCA">
        <w:rPr>
          <w:rFonts w:cs="Times New Roman"/>
        </w:rPr>
        <w:t xml:space="preserve">these </w:t>
      </w:r>
      <w:r w:rsidR="00D97B7D">
        <w:rPr>
          <w:rFonts w:cs="Times New Roman"/>
        </w:rPr>
        <w:t>analysers</w:t>
      </w:r>
      <w:r w:rsidR="006B4334" w:rsidRPr="00780CCA">
        <w:rPr>
          <w:rFonts w:cs="Times New Roman"/>
        </w:rPr>
        <w:t xml:space="preserve"> do not have fully standardi</w:t>
      </w:r>
      <w:r w:rsidR="00C332E7" w:rsidRPr="00780CCA">
        <w:rPr>
          <w:rFonts w:cs="Times New Roman"/>
        </w:rPr>
        <w:t>s</w:t>
      </w:r>
      <w:r w:rsidR="006B4334" w:rsidRPr="00780CCA">
        <w:rPr>
          <w:rFonts w:cs="Times New Roman"/>
        </w:rPr>
        <w:t>ed operating procedures, nor have they been tested against established diagnostic criteria in large multi</w:t>
      </w:r>
      <w:r w:rsidR="00C332E7" w:rsidRPr="00780CCA">
        <w:rPr>
          <w:rFonts w:cs="Times New Roman"/>
        </w:rPr>
        <w:t>centre</w:t>
      </w:r>
      <w:r w:rsidR="006B4334" w:rsidRPr="00780CCA">
        <w:rPr>
          <w:rFonts w:cs="Times New Roman"/>
        </w:rPr>
        <w:t xml:space="preserve"> trials</w:t>
      </w:r>
      <w:r w:rsidR="006B4334" w:rsidRPr="00780CCA">
        <w:rPr>
          <w:rFonts w:cstheme="minorHAnsi"/>
        </w:rPr>
        <w:t xml:space="preserve">. </w:t>
      </w:r>
      <w:r w:rsidR="006B4334" w:rsidRPr="00780CCA">
        <w:rPr>
          <w:rFonts w:cstheme="minorHAnsi"/>
          <w:color w:val="000000" w:themeColor="text1"/>
        </w:rPr>
        <w:t>No electrochemical analysers have been validated in diagnostic settings, and supporting data was</w:t>
      </w:r>
      <w:r w:rsidR="004059D2" w:rsidRPr="00780CCA">
        <w:rPr>
          <w:rFonts w:cstheme="minorHAnsi"/>
          <w:color w:val="000000" w:themeColor="text1"/>
        </w:rPr>
        <w:t xml:space="preserve"> originally</w:t>
      </w:r>
      <w:r w:rsidR="006B4334" w:rsidRPr="00780CCA">
        <w:rPr>
          <w:rFonts w:cstheme="minorHAnsi"/>
          <w:color w:val="000000" w:themeColor="text1"/>
        </w:rPr>
        <w:t xml:space="preserve"> derived from the NIOX MINO</w:t>
      </w:r>
      <w:r w:rsidR="00BB06D9">
        <w:rPr>
          <w:rFonts w:cstheme="minorHAnsi"/>
          <w:color w:val="000000" w:themeColor="text1"/>
        </w:rPr>
        <w:t xml:space="preserve"> </w:t>
      </w:r>
      <w:r w:rsidR="00C332E7" w:rsidRPr="00780CCA">
        <w:rPr>
          <w:rFonts w:cstheme="minorHAnsi"/>
        </w:rPr>
        <w:fldChar w:fldCharType="begin">
          <w:fldData xml:space="preserve">PEVuZE5vdGU+PENpdGU+PEF1dGhvcj5NYXJ0aGluPC9BdXRob3I+PFllYXI+MjAxMzwvWWVhcj48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1NzI2MjwvcGFnZXM+PHZvbHVtZT44PC92b2x1bWU+PG51bWJlcj4yPC9udW1iZXI+PGVk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</w:fldData>
        </w:fldChar>
      </w:r>
      <w:r w:rsidR="00E02DA1">
        <w:rPr>
          <w:rFonts w:cstheme="minorHAnsi"/>
        </w:rPr>
        <w:instrText xml:space="preserve"> ADDIN EN.CITE </w:instrText>
      </w:r>
      <w:r w:rsidR="00E02DA1">
        <w:rPr>
          <w:rFonts w:cstheme="minorHAnsi"/>
        </w:rPr>
        <w:fldChar w:fldCharType="begin">
          <w:fldData xml:space="preserve">PEVuZE5vdGU+PENpdGU+PEF1dGhvcj5NYXJ0aGluPC9BdXRob3I+PFllYXI+MjAxMzwvWWVhcj48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1NzI2MjwvcGFnZXM+PHZvbHVtZT44PC92b2x1bWU+PG51bWJlcj4yPC9udW1iZXI+PGVk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</w:fldData>
        </w:fldChar>
      </w:r>
      <w:r w:rsidR="00E02DA1">
        <w:rPr>
          <w:rFonts w:cstheme="minorHAnsi"/>
        </w:rPr>
        <w:instrText xml:space="preserve"> ADDIN EN.CITE.DATA </w:instrText>
      </w:r>
      <w:r w:rsidR="00E02DA1">
        <w:rPr>
          <w:rFonts w:cstheme="minorHAnsi"/>
        </w:rPr>
      </w:r>
      <w:r w:rsidR="00E02DA1">
        <w:rPr>
          <w:rFonts w:cstheme="minorHAnsi"/>
        </w:rPr>
        <w:fldChar w:fldCharType="end"/>
      </w:r>
      <w:r w:rsidR="00C332E7" w:rsidRPr="00780CCA">
        <w:rPr>
          <w:rFonts w:cstheme="minorHAnsi"/>
        </w:rPr>
      </w:r>
      <w:r w:rsidR="00C332E7" w:rsidRPr="00780CCA">
        <w:rPr>
          <w:rFonts w:cstheme="minorHAnsi"/>
        </w:rPr>
        <w:fldChar w:fldCharType="separate"/>
      </w:r>
      <w:r w:rsidR="00E02DA1">
        <w:rPr>
          <w:rFonts w:cstheme="minorHAnsi"/>
          <w:noProof/>
        </w:rPr>
        <w:t>[21, 22]</w:t>
      </w:r>
      <w:r w:rsidR="00C332E7" w:rsidRPr="00780CCA">
        <w:rPr>
          <w:rFonts w:cstheme="minorHAnsi"/>
        </w:rPr>
        <w:fldChar w:fldCharType="end"/>
      </w:r>
      <w:r w:rsidR="006B4334" w:rsidRPr="00780CCA">
        <w:rPr>
          <w:rFonts w:cstheme="minorHAnsi"/>
          <w:color w:val="000000" w:themeColor="text1"/>
        </w:rPr>
        <w:t>, which is no longer available.</w:t>
      </w:r>
      <w:r w:rsidR="006B4334" w:rsidRPr="00780CCA">
        <w:rPr>
          <w:rFonts w:cstheme="minorHAnsi"/>
        </w:rPr>
        <w:t xml:space="preserve"> </w:t>
      </w:r>
      <w:r w:rsidR="0029782D">
        <w:rPr>
          <w:rFonts w:cstheme="minorHAnsi"/>
        </w:rPr>
        <w:t>While e</w:t>
      </w:r>
      <w:r w:rsidR="006B4334" w:rsidRPr="00780CCA">
        <w:rPr>
          <w:rFonts w:cstheme="minorHAnsi"/>
        </w:rPr>
        <w:t>lectrochemical analysers</w:t>
      </w:r>
      <w:r w:rsidR="006B4334" w:rsidRPr="00780CCA" w:rsidDel="006B4334">
        <w:rPr>
          <w:rFonts w:cstheme="minorHAnsi"/>
        </w:rPr>
        <w:t xml:space="preserve"> </w:t>
      </w:r>
      <w:r w:rsidR="00242C6F" w:rsidRPr="00780CCA">
        <w:rPr>
          <w:rFonts w:cstheme="minorHAnsi"/>
        </w:rPr>
        <w:t xml:space="preserve">are </w:t>
      </w:r>
      <w:r w:rsidR="006B4334" w:rsidRPr="00780CCA">
        <w:rPr>
          <w:rFonts w:cstheme="minorHAnsi"/>
        </w:rPr>
        <w:t xml:space="preserve">generally </w:t>
      </w:r>
      <w:r w:rsidR="00242C6F" w:rsidRPr="00780CCA">
        <w:rPr>
          <w:rFonts w:cstheme="minorHAnsi"/>
        </w:rPr>
        <w:t>more affordable</w:t>
      </w:r>
      <w:r w:rsidR="006B4334" w:rsidRPr="00780CCA">
        <w:rPr>
          <w:rFonts w:cstheme="minorHAnsi"/>
        </w:rPr>
        <w:t xml:space="preserve">, they </w:t>
      </w:r>
      <w:r w:rsidR="001B4692" w:rsidRPr="00780CCA">
        <w:rPr>
          <w:rFonts w:cstheme="minorHAnsi"/>
        </w:rPr>
        <w:t xml:space="preserve">do not display </w:t>
      </w:r>
      <w:r w:rsidR="00C332E7" w:rsidRPr="00780CCA">
        <w:rPr>
          <w:rFonts w:cstheme="minorHAnsi"/>
        </w:rPr>
        <w:t xml:space="preserve">real-time </w:t>
      </w:r>
      <w:r w:rsidR="00242C6F" w:rsidRPr="00780CCA">
        <w:rPr>
          <w:rFonts w:cs="Times New Roman"/>
        </w:rPr>
        <w:t>NO level</w:t>
      </w:r>
      <w:r w:rsidR="001B4692" w:rsidRPr="00780CCA">
        <w:rPr>
          <w:rFonts w:cs="Times New Roman"/>
        </w:rPr>
        <w:t>s graphically</w:t>
      </w:r>
      <w:r w:rsidR="00242C6F" w:rsidRPr="00780CCA">
        <w:rPr>
          <w:rFonts w:cs="Times New Roman"/>
        </w:rPr>
        <w:t xml:space="preserve">, </w:t>
      </w:r>
      <w:r w:rsidR="002F34C0" w:rsidRPr="002F34C0">
        <w:rPr>
          <w:rFonts w:cs="Times New Roman"/>
        </w:rPr>
        <w:t xml:space="preserve">and hence </w:t>
      </w:r>
      <w:r w:rsidR="002F34C0">
        <w:rPr>
          <w:rFonts w:cs="Times New Roman"/>
        </w:rPr>
        <w:t xml:space="preserve">do </w:t>
      </w:r>
      <w:r w:rsidR="002F34C0" w:rsidRPr="002F34C0">
        <w:rPr>
          <w:rFonts w:cs="Times New Roman"/>
        </w:rPr>
        <w:t>not allow selection of optimal nNO</w:t>
      </w:r>
      <w:r w:rsidR="003430A9">
        <w:rPr>
          <w:rFonts w:cs="Times New Roman"/>
        </w:rPr>
        <w:t xml:space="preserve"> measurement</w:t>
      </w:r>
      <w:r w:rsidR="002F34C0" w:rsidRPr="002F34C0">
        <w:rPr>
          <w:rFonts w:cs="Times New Roman"/>
        </w:rPr>
        <w:t xml:space="preserve"> plateaus</w:t>
      </w:r>
      <w:r w:rsidR="002F34C0">
        <w:rPr>
          <w:rFonts w:cs="Times New Roman"/>
        </w:rPr>
        <w:t>.</w:t>
      </w:r>
      <w:r w:rsidR="002F34C0" w:rsidRPr="002F34C0">
        <w:rPr>
          <w:rFonts w:cs="Times New Roman"/>
        </w:rPr>
        <w:t xml:space="preserve"> </w:t>
      </w:r>
      <w:r w:rsidR="003B5DA6" w:rsidRPr="00780CCA">
        <w:rPr>
          <w:rFonts w:cstheme="minorHAnsi"/>
        </w:rPr>
        <w:t xml:space="preserve">Thus, </w:t>
      </w:r>
      <w:r w:rsidR="00C332E7" w:rsidRPr="00780CCA">
        <w:rPr>
          <w:rFonts w:cstheme="minorHAnsi"/>
        </w:rPr>
        <w:t xml:space="preserve">whilst </w:t>
      </w:r>
      <w:r w:rsidR="003B5DA6" w:rsidRPr="00780CCA">
        <w:rPr>
          <w:rFonts w:cstheme="minorHAnsi"/>
        </w:rPr>
        <w:t>e</w:t>
      </w:r>
      <w:r w:rsidR="004B601C" w:rsidRPr="00780CCA">
        <w:rPr>
          <w:rFonts w:cstheme="minorHAnsi"/>
        </w:rPr>
        <w:t xml:space="preserve">lectrochemical </w:t>
      </w:r>
      <w:r w:rsidR="00EB1F0A" w:rsidRPr="00780CCA">
        <w:rPr>
          <w:rFonts w:cstheme="minorHAnsi"/>
        </w:rPr>
        <w:t xml:space="preserve">analysers </w:t>
      </w:r>
      <w:r w:rsidR="003B5DA6" w:rsidRPr="00780CCA">
        <w:rPr>
          <w:rFonts w:cstheme="minorHAnsi"/>
        </w:rPr>
        <w:t>have benefits</w:t>
      </w:r>
      <w:r w:rsidR="004B601C" w:rsidRPr="00780CCA">
        <w:rPr>
          <w:rFonts w:cstheme="minorHAnsi"/>
        </w:rPr>
        <w:t xml:space="preserve"> </w:t>
      </w:r>
      <w:r w:rsidR="00B15203" w:rsidRPr="00780CCA">
        <w:rPr>
          <w:rFonts w:cstheme="minorHAnsi"/>
        </w:rPr>
        <w:t>in</w:t>
      </w:r>
      <w:r w:rsidR="004B601C" w:rsidRPr="00780CCA">
        <w:rPr>
          <w:rFonts w:cstheme="minorHAnsi"/>
        </w:rPr>
        <w:t xml:space="preserve"> low</w:t>
      </w:r>
      <w:r w:rsidR="003B5DA6" w:rsidRPr="00780CCA">
        <w:rPr>
          <w:rFonts w:cstheme="minorHAnsi"/>
        </w:rPr>
        <w:t>-</w:t>
      </w:r>
      <w:r w:rsidR="0048335D" w:rsidRPr="00780CCA">
        <w:rPr>
          <w:rFonts w:cstheme="minorHAnsi"/>
        </w:rPr>
        <w:t>resource</w:t>
      </w:r>
      <w:r w:rsidR="004B601C" w:rsidRPr="00780CCA">
        <w:rPr>
          <w:rFonts w:cstheme="minorHAnsi"/>
        </w:rPr>
        <w:t xml:space="preserve"> </w:t>
      </w:r>
      <w:r w:rsidR="00B15203" w:rsidRPr="00780CCA">
        <w:rPr>
          <w:rFonts w:cstheme="minorHAnsi"/>
        </w:rPr>
        <w:t>settings</w:t>
      </w:r>
      <w:r w:rsidR="0048335D" w:rsidRPr="00780CCA">
        <w:rPr>
          <w:rFonts w:cstheme="minorHAnsi"/>
        </w:rPr>
        <w:t xml:space="preserve"> </w:t>
      </w:r>
      <w:r w:rsidR="006427BC">
        <w:rPr>
          <w:rFonts w:cstheme="minorHAnsi"/>
        </w:rPr>
        <w:t>or</w:t>
      </w:r>
      <w:r w:rsidR="00C332E7" w:rsidRPr="00780CCA">
        <w:rPr>
          <w:rFonts w:cstheme="minorHAnsi"/>
        </w:rPr>
        <w:t xml:space="preserve"> </w:t>
      </w:r>
      <w:r w:rsidR="0048335D" w:rsidRPr="00780CCA">
        <w:rPr>
          <w:rFonts w:cstheme="minorHAnsi"/>
        </w:rPr>
        <w:t>where portability is important</w:t>
      </w:r>
      <w:r w:rsidR="00D51839" w:rsidRPr="00780CCA">
        <w:rPr>
          <w:rFonts w:cstheme="minorHAnsi"/>
        </w:rPr>
        <w:t xml:space="preserve"> </w:t>
      </w:r>
      <w:r w:rsidR="00D51839" w:rsidRPr="00780CCA">
        <w:rPr>
          <w:rFonts w:cstheme="minorHAnsi"/>
        </w:rPr>
        <w:fldChar w:fldCharType="begin">
          <w:fldData xml:space="preserve">PEVuZE5vdGU+PENpdGU+PEF1dGhvcj5SdW1tYW48L0F1dGhvcj48WWVhcj4yMDE3PC9ZZWFyPjxS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</w:fldData>
        </w:fldChar>
      </w:r>
      <w:r w:rsidR="00E02DA1">
        <w:rPr>
          <w:rFonts w:cstheme="minorHAnsi"/>
        </w:rPr>
        <w:instrText xml:space="preserve"> ADDIN EN.CITE </w:instrText>
      </w:r>
      <w:r w:rsidR="00E02DA1">
        <w:rPr>
          <w:rFonts w:cstheme="minorHAnsi"/>
        </w:rPr>
        <w:fldChar w:fldCharType="begin">
          <w:fldData xml:space="preserve">PEVuZE5vdGU+PENpdGU+PEF1dGhvcj5SdW1tYW48L0F1dGhvcj48WWVhcj4yMDE3PC9ZZWFyPjxS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</w:fldData>
        </w:fldChar>
      </w:r>
      <w:r w:rsidR="00E02DA1">
        <w:rPr>
          <w:rFonts w:cstheme="minorHAnsi"/>
        </w:rPr>
        <w:instrText xml:space="preserve"> ADDIN EN.CITE.DATA </w:instrText>
      </w:r>
      <w:r w:rsidR="00E02DA1">
        <w:rPr>
          <w:rFonts w:cstheme="minorHAnsi"/>
        </w:rPr>
      </w:r>
      <w:r w:rsidR="00E02DA1">
        <w:rPr>
          <w:rFonts w:cstheme="minorHAnsi"/>
        </w:rPr>
        <w:fldChar w:fldCharType="end"/>
      </w:r>
      <w:r w:rsidR="00D51839" w:rsidRPr="00780CCA">
        <w:rPr>
          <w:rFonts w:cstheme="minorHAnsi"/>
        </w:rPr>
      </w:r>
      <w:r w:rsidR="00D51839" w:rsidRPr="00780CCA">
        <w:rPr>
          <w:rFonts w:cstheme="minorHAnsi"/>
        </w:rPr>
        <w:fldChar w:fldCharType="separate"/>
      </w:r>
      <w:r w:rsidR="00E02DA1">
        <w:rPr>
          <w:rFonts w:cstheme="minorHAnsi"/>
          <w:noProof/>
        </w:rPr>
        <w:t>[23]</w:t>
      </w:r>
      <w:r w:rsidR="00D51839" w:rsidRPr="00780CCA">
        <w:rPr>
          <w:rFonts w:cstheme="minorHAnsi"/>
        </w:rPr>
        <w:fldChar w:fldCharType="end"/>
      </w:r>
      <w:r w:rsidR="00C332E7" w:rsidRPr="00780CCA">
        <w:rPr>
          <w:rFonts w:cstheme="minorHAnsi"/>
        </w:rPr>
        <w:t xml:space="preserve">, </w:t>
      </w:r>
      <w:r w:rsidR="006427BC">
        <w:rPr>
          <w:rFonts w:cstheme="minorHAnsi"/>
        </w:rPr>
        <w:t xml:space="preserve">technical improvements as well as </w:t>
      </w:r>
      <w:r w:rsidR="00C332E7" w:rsidRPr="00780CCA">
        <w:rPr>
          <w:rFonts w:cstheme="minorHAnsi"/>
        </w:rPr>
        <w:t>s</w:t>
      </w:r>
      <w:r w:rsidR="00EB1F0A" w:rsidRPr="00780CCA">
        <w:rPr>
          <w:rFonts w:cstheme="minorHAnsi"/>
        </w:rPr>
        <w:t xml:space="preserve">tudies are </w:t>
      </w:r>
      <w:r w:rsidR="006B4334" w:rsidRPr="00780CCA">
        <w:rPr>
          <w:rFonts w:cstheme="minorHAnsi"/>
        </w:rPr>
        <w:t xml:space="preserve">still </w:t>
      </w:r>
      <w:r w:rsidR="00EB1F0A" w:rsidRPr="00780CCA">
        <w:rPr>
          <w:rFonts w:cstheme="minorHAnsi"/>
        </w:rPr>
        <w:t xml:space="preserve">needed to </w:t>
      </w:r>
      <w:r w:rsidR="006427BC">
        <w:rPr>
          <w:rFonts w:cstheme="minorHAnsi"/>
        </w:rPr>
        <w:t>achieve</w:t>
      </w:r>
      <w:r w:rsidR="003B5DA6" w:rsidRPr="00780CCA">
        <w:rPr>
          <w:rFonts w:cstheme="minorHAnsi"/>
        </w:rPr>
        <w:t xml:space="preserve"> </w:t>
      </w:r>
      <w:r w:rsidR="00EB1F0A" w:rsidRPr="00780CCA">
        <w:rPr>
          <w:rFonts w:cstheme="minorHAnsi"/>
        </w:rPr>
        <w:t>standardi</w:t>
      </w:r>
      <w:r w:rsidR="004E70C6" w:rsidRPr="00780CCA">
        <w:rPr>
          <w:rFonts w:cstheme="minorHAnsi"/>
        </w:rPr>
        <w:t>s</w:t>
      </w:r>
      <w:r w:rsidR="00EB1F0A" w:rsidRPr="00780CCA">
        <w:rPr>
          <w:rFonts w:cstheme="minorHAnsi"/>
        </w:rPr>
        <w:t xml:space="preserve">ed, </w:t>
      </w:r>
      <w:r w:rsidR="00A60CE2" w:rsidRPr="00780CCA">
        <w:rPr>
          <w:rFonts w:cs="Times New Roman"/>
        </w:rPr>
        <w:t xml:space="preserve">validated methods for nNO measurements </w:t>
      </w:r>
      <w:r w:rsidR="00EB1F0A" w:rsidRPr="00780CCA">
        <w:rPr>
          <w:rFonts w:cs="Times New Roman"/>
        </w:rPr>
        <w:t>using these devices</w:t>
      </w:r>
      <w:r w:rsidR="00EB1F0A" w:rsidRPr="00780CCA">
        <w:rPr>
          <w:rFonts w:cstheme="minorHAnsi"/>
        </w:rPr>
        <w:t>.</w:t>
      </w:r>
    </w:p>
    <w:p w14:paraId="78BB160B" w14:textId="3AE4B273" w:rsidR="00370F7B" w:rsidRPr="00780CCA" w:rsidRDefault="000E4176" w:rsidP="008B1F52">
      <w:pPr>
        <w:spacing w:line="360" w:lineRule="auto"/>
        <w:rPr>
          <w:rFonts w:cstheme="minorHAnsi"/>
        </w:rPr>
      </w:pPr>
      <w:r w:rsidRPr="00780CCA">
        <w:rPr>
          <w:rFonts w:cstheme="minorHAnsi"/>
        </w:rPr>
        <w:t>I</w:t>
      </w:r>
      <w:r w:rsidR="0048335D" w:rsidRPr="00780CCA">
        <w:rPr>
          <w:rFonts w:cstheme="minorHAnsi"/>
        </w:rPr>
        <w:t xml:space="preserve">nternationally, clinicians and researchers are using different equipment, breathing manoeuvres, </w:t>
      </w:r>
      <w:r w:rsidRPr="00780CCA">
        <w:rPr>
          <w:rFonts w:cstheme="minorHAnsi"/>
        </w:rPr>
        <w:t xml:space="preserve">diagnostic </w:t>
      </w:r>
      <w:r w:rsidR="0048335D" w:rsidRPr="00780CCA">
        <w:rPr>
          <w:rFonts w:cstheme="minorHAnsi"/>
        </w:rPr>
        <w:t xml:space="preserve">cut-off values, and reporting standards. The PCD community </w:t>
      </w:r>
      <w:r w:rsidRPr="00780CCA">
        <w:rPr>
          <w:rFonts w:cstheme="minorHAnsi"/>
        </w:rPr>
        <w:t xml:space="preserve">has </w:t>
      </w:r>
      <w:r w:rsidR="0048335D" w:rsidRPr="00780CCA">
        <w:rPr>
          <w:rFonts w:cstheme="minorHAnsi"/>
        </w:rPr>
        <w:t xml:space="preserve">identified </w:t>
      </w:r>
      <w:r w:rsidRPr="00780CCA">
        <w:rPr>
          <w:rFonts w:cstheme="minorHAnsi"/>
        </w:rPr>
        <w:t xml:space="preserve">the need for </w:t>
      </w:r>
      <w:r w:rsidRPr="00780CCA">
        <w:rPr>
          <w:rFonts w:cs="Times New Roman"/>
        </w:rPr>
        <w:t>standardi</w:t>
      </w:r>
      <w:r w:rsidR="004E70C6" w:rsidRPr="00780CCA">
        <w:rPr>
          <w:rFonts w:cs="Times New Roman"/>
        </w:rPr>
        <w:t>s</w:t>
      </w:r>
      <w:r w:rsidRPr="00780CCA">
        <w:rPr>
          <w:rFonts w:cs="Times New Roman"/>
        </w:rPr>
        <w:t>ed and</w:t>
      </w:r>
      <w:r w:rsidR="003430A9">
        <w:rPr>
          <w:rFonts w:cs="Times New Roman"/>
        </w:rPr>
        <w:t xml:space="preserve"> </w:t>
      </w:r>
      <w:r w:rsidRPr="00780CCA">
        <w:rPr>
          <w:rFonts w:cs="Times New Roman"/>
        </w:rPr>
        <w:t>validated methods for nNO measurements</w:t>
      </w:r>
      <w:r w:rsidR="0048335D" w:rsidRPr="00780CCA">
        <w:rPr>
          <w:rFonts w:cstheme="minorHAnsi"/>
        </w:rPr>
        <w:t xml:space="preserve"> as a priority</w:t>
      </w:r>
      <w:r w:rsidR="00FB4DAA" w:rsidRPr="00780CCA">
        <w:rPr>
          <w:rFonts w:cstheme="minorHAnsi"/>
        </w:rPr>
        <w:t xml:space="preserve"> </w:t>
      </w:r>
      <w:r w:rsidR="00CF510E" w:rsidRPr="00780CCA">
        <w:rPr>
          <w:rFonts w:cstheme="minorHAnsi"/>
        </w:rPr>
        <w:fldChar w:fldCharType="begin">
          <w:fldData xml:space="preserve">PEVuZE5vdGU+PENpdGU+PEF1dGhvcj5CZXlkb248L0F1dGhvcj48WWVhcj4yMDIyPC9ZZWFyPjxS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</w:fldData>
        </w:fldChar>
      </w:r>
      <w:r w:rsidR="00E02DA1">
        <w:rPr>
          <w:rFonts w:cstheme="minorHAnsi"/>
        </w:rPr>
        <w:instrText xml:space="preserve"> ADDIN EN.CITE </w:instrText>
      </w:r>
      <w:r w:rsidR="00E02DA1">
        <w:rPr>
          <w:rFonts w:cstheme="minorHAnsi"/>
        </w:rPr>
        <w:fldChar w:fldCharType="begin">
          <w:fldData xml:space="preserve">PEVuZE5vdGU+PENpdGU+PEF1dGhvcj5CZXlkb248L0F1dGhvcj48WWVhcj4yMDIyPC9ZZWFyPjxS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</w:fldData>
        </w:fldChar>
      </w:r>
      <w:r w:rsidR="00E02DA1">
        <w:rPr>
          <w:rFonts w:cstheme="minorHAnsi"/>
        </w:rPr>
        <w:instrText xml:space="preserve"> ADDIN EN.CITE.DATA </w:instrText>
      </w:r>
      <w:r w:rsidR="00E02DA1">
        <w:rPr>
          <w:rFonts w:cstheme="minorHAnsi"/>
        </w:rPr>
      </w:r>
      <w:r w:rsidR="00E02DA1">
        <w:rPr>
          <w:rFonts w:cstheme="minorHAnsi"/>
        </w:rPr>
        <w:fldChar w:fldCharType="end"/>
      </w:r>
      <w:r w:rsidR="00CF510E" w:rsidRPr="00780CCA">
        <w:rPr>
          <w:rFonts w:cstheme="minorHAnsi"/>
        </w:rPr>
      </w:r>
      <w:r w:rsidR="00CF510E" w:rsidRPr="00780CCA">
        <w:rPr>
          <w:rFonts w:cstheme="minorHAnsi"/>
        </w:rPr>
        <w:fldChar w:fldCharType="separate"/>
      </w:r>
      <w:r w:rsidR="00E02DA1">
        <w:rPr>
          <w:rFonts w:cstheme="minorHAnsi"/>
          <w:noProof/>
        </w:rPr>
        <w:t>[20]</w:t>
      </w:r>
      <w:r w:rsidR="00CF510E" w:rsidRPr="00780CCA">
        <w:rPr>
          <w:rFonts w:cstheme="minorHAnsi"/>
        </w:rPr>
        <w:fldChar w:fldCharType="end"/>
      </w:r>
      <w:r w:rsidR="00BE39D4">
        <w:rPr>
          <w:rFonts w:cstheme="minorHAnsi"/>
        </w:rPr>
        <w:t>.</w:t>
      </w:r>
      <w:r w:rsidR="0048335D" w:rsidRPr="00780CCA">
        <w:rPr>
          <w:rFonts w:cstheme="minorHAnsi"/>
        </w:rPr>
        <w:t xml:space="preserve"> </w:t>
      </w:r>
    </w:p>
    <w:p w14:paraId="4CE3AC0D" w14:textId="46259AD5" w:rsidR="00C3625A" w:rsidRDefault="00C3625A" w:rsidP="008B1F52">
      <w:pPr>
        <w:spacing w:line="360" w:lineRule="auto"/>
        <w:rPr>
          <w:rFonts w:cstheme="minorHAnsi"/>
        </w:rPr>
      </w:pPr>
      <w:r w:rsidRPr="00780CCA">
        <w:rPr>
          <w:rFonts w:cstheme="minorHAnsi"/>
        </w:rPr>
        <w:t xml:space="preserve">The aim of this </w:t>
      </w:r>
      <w:r w:rsidR="009C74C3" w:rsidRPr="00780CCA">
        <w:rPr>
          <w:rFonts w:cstheme="minorHAnsi"/>
        </w:rPr>
        <w:t>Task Force</w:t>
      </w:r>
      <w:r w:rsidR="0072016F" w:rsidRPr="00780CCA">
        <w:rPr>
          <w:rFonts w:cstheme="minorHAnsi"/>
        </w:rPr>
        <w:t xml:space="preserve"> </w:t>
      </w:r>
      <w:r w:rsidR="00B15203" w:rsidRPr="00780CCA">
        <w:rPr>
          <w:rFonts w:cstheme="minorHAnsi"/>
        </w:rPr>
        <w:t>was</w:t>
      </w:r>
      <w:r w:rsidRPr="00780CCA">
        <w:rPr>
          <w:rFonts w:cstheme="minorHAnsi"/>
        </w:rPr>
        <w:t xml:space="preserve"> to develop a technical standard for the sampling, </w:t>
      </w:r>
      <w:proofErr w:type="gramStart"/>
      <w:r w:rsidRPr="00780CCA">
        <w:rPr>
          <w:rFonts w:cstheme="minorHAnsi"/>
        </w:rPr>
        <w:t>analysis</w:t>
      </w:r>
      <w:proofErr w:type="gramEnd"/>
      <w:r w:rsidRPr="00780CCA">
        <w:rPr>
          <w:rFonts w:cstheme="minorHAnsi"/>
        </w:rPr>
        <w:t xml:space="preserve"> and reporting of </w:t>
      </w:r>
      <w:r w:rsidR="000E4176" w:rsidRPr="00780CCA">
        <w:rPr>
          <w:rFonts w:cstheme="minorHAnsi"/>
        </w:rPr>
        <w:t>nNO levels</w:t>
      </w:r>
      <w:r w:rsidRPr="00780CCA">
        <w:rPr>
          <w:rFonts w:cstheme="minorHAnsi"/>
        </w:rPr>
        <w:t xml:space="preserve"> as </w:t>
      </w:r>
      <w:r w:rsidR="0001302B" w:rsidRPr="00780CCA">
        <w:rPr>
          <w:rFonts w:cstheme="minorHAnsi"/>
        </w:rPr>
        <w:t xml:space="preserve">part of the </w:t>
      </w:r>
      <w:r w:rsidRPr="00780CCA">
        <w:rPr>
          <w:rFonts w:cstheme="minorHAnsi"/>
        </w:rPr>
        <w:t>diagnostic test</w:t>
      </w:r>
      <w:r w:rsidR="0001302B" w:rsidRPr="00780CCA">
        <w:rPr>
          <w:rFonts w:cstheme="minorHAnsi"/>
        </w:rPr>
        <w:t>ing</w:t>
      </w:r>
      <w:r w:rsidRPr="00780CCA">
        <w:rPr>
          <w:rFonts w:cstheme="minorHAnsi"/>
        </w:rPr>
        <w:t xml:space="preserve"> for PCD in childhood, including </w:t>
      </w:r>
      <w:r w:rsidR="00370F7B" w:rsidRPr="00780CCA">
        <w:rPr>
          <w:rFonts w:cstheme="minorHAnsi"/>
        </w:rPr>
        <w:t xml:space="preserve">in </w:t>
      </w:r>
      <w:r w:rsidRPr="00780CCA">
        <w:rPr>
          <w:rFonts w:cstheme="minorHAnsi"/>
        </w:rPr>
        <w:t xml:space="preserve">preschool children and infants. We aimed to consider </w:t>
      </w:r>
      <w:r w:rsidR="000E4176" w:rsidRPr="00780CCA">
        <w:rPr>
          <w:rFonts w:cstheme="minorHAnsi"/>
        </w:rPr>
        <w:t xml:space="preserve">both </w:t>
      </w:r>
      <w:r w:rsidRPr="00780CCA">
        <w:rPr>
          <w:rFonts w:cstheme="minorHAnsi"/>
        </w:rPr>
        <w:t>chemiluminescence and electrochemical analysers that are in use</w:t>
      </w:r>
      <w:r w:rsidR="000E4176" w:rsidRPr="00780CCA">
        <w:rPr>
          <w:rFonts w:cstheme="minorHAnsi"/>
        </w:rPr>
        <w:t xml:space="preserve"> worldwide</w:t>
      </w:r>
      <w:r w:rsidRPr="00780CCA">
        <w:rPr>
          <w:rFonts w:cstheme="minorHAnsi"/>
        </w:rPr>
        <w:t xml:space="preserve">, and to identify </w:t>
      </w:r>
      <w:r w:rsidR="00B15203" w:rsidRPr="00780CCA">
        <w:rPr>
          <w:rFonts w:cstheme="minorHAnsi"/>
        </w:rPr>
        <w:t xml:space="preserve">future </w:t>
      </w:r>
      <w:r w:rsidRPr="00780CCA">
        <w:rPr>
          <w:rFonts w:cstheme="minorHAnsi"/>
        </w:rPr>
        <w:t xml:space="preserve">research priorities. </w:t>
      </w:r>
    </w:p>
    <w:p w14:paraId="3C97073F" w14:textId="77777777" w:rsidR="00F13176" w:rsidRDefault="0038611D" w:rsidP="008B1F52">
      <w:pPr>
        <w:spacing w:line="360" w:lineRule="auto"/>
        <w:rPr>
          <w:rFonts w:cstheme="minorHAnsi"/>
          <w:b/>
          <w:bCs/>
        </w:rPr>
      </w:pPr>
      <w:r w:rsidRPr="0038611D">
        <w:rPr>
          <w:rFonts w:cstheme="minorHAnsi"/>
          <w:b/>
          <w:bCs/>
        </w:rPr>
        <w:t>Parental perspectiv</w:t>
      </w:r>
      <w:r w:rsidR="00F13176">
        <w:rPr>
          <w:rFonts w:cstheme="minorHAnsi"/>
          <w:b/>
          <w:bCs/>
        </w:rPr>
        <w:t>e</w:t>
      </w:r>
    </w:p>
    <w:p w14:paraId="43791958" w14:textId="3BDED596" w:rsidR="0038611D" w:rsidRPr="00F13176" w:rsidRDefault="00CC3F03" w:rsidP="008B1F52">
      <w:pPr>
        <w:spacing w:line="360" w:lineRule="auto"/>
        <w:rPr>
          <w:rFonts w:cstheme="minorHAnsi"/>
          <w:b/>
          <w:bCs/>
        </w:rPr>
      </w:pPr>
      <w:r w:rsidRPr="00CC3F03">
        <w:rPr>
          <w:rFonts w:cstheme="minorHAnsi"/>
        </w:rPr>
        <w:t>T</w:t>
      </w:r>
      <w:r w:rsidR="0038611D" w:rsidRPr="00CC3F03">
        <w:rPr>
          <w:rFonts w:cstheme="minorHAnsi"/>
        </w:rPr>
        <w:t>h</w:t>
      </w:r>
      <w:r w:rsidR="007416F9" w:rsidRPr="00CC3F03">
        <w:rPr>
          <w:rFonts w:cstheme="minorHAnsi"/>
        </w:rPr>
        <w:t>is</w:t>
      </w:r>
      <w:r w:rsidR="0038611D" w:rsidRPr="00CC3F03">
        <w:rPr>
          <w:rFonts w:cstheme="minorHAnsi"/>
        </w:rPr>
        <w:t xml:space="preserve"> </w:t>
      </w:r>
      <w:r w:rsidR="00F13176" w:rsidRPr="00CC3F03">
        <w:rPr>
          <w:rFonts w:cstheme="minorHAnsi"/>
        </w:rPr>
        <w:t>verbatim</w:t>
      </w:r>
      <w:r w:rsidR="0038611D">
        <w:rPr>
          <w:rFonts w:cstheme="minorHAnsi"/>
        </w:rPr>
        <w:t xml:space="preserve"> contribution </w:t>
      </w:r>
      <w:r w:rsidR="007416F9">
        <w:rPr>
          <w:rFonts w:cstheme="minorHAnsi"/>
        </w:rPr>
        <w:t xml:space="preserve">is </w:t>
      </w:r>
      <w:r w:rsidR="0038611D">
        <w:rPr>
          <w:rFonts w:cstheme="minorHAnsi"/>
        </w:rPr>
        <w:t xml:space="preserve">from a parent representative of the Task Force (MC): </w:t>
      </w:r>
    </w:p>
    <w:p w14:paraId="6255A42E" w14:textId="2BAB33E8" w:rsidR="0038611D" w:rsidRPr="0038611D" w:rsidRDefault="00F13176" w:rsidP="007416F9">
      <w:pPr>
        <w:spacing w:line="360" w:lineRule="auto"/>
        <w:ind w:left="720"/>
        <w:rPr>
          <w:rFonts w:cstheme="minorHAnsi"/>
        </w:rPr>
      </w:pPr>
      <w:r>
        <w:rPr>
          <w:rFonts w:cstheme="minorHAnsi"/>
        </w:rPr>
        <w:t>“</w:t>
      </w:r>
      <w:r w:rsidR="0038611D" w:rsidRPr="0038611D">
        <w:rPr>
          <w:rFonts w:cstheme="minorHAnsi"/>
        </w:rPr>
        <w:t>When our child was having diagnostic tests, we had a little stress with the result of each test.</w:t>
      </w:r>
      <w:r>
        <w:rPr>
          <w:rFonts w:cstheme="minorHAnsi"/>
        </w:rPr>
        <w:t xml:space="preserve"> </w:t>
      </w:r>
      <w:r w:rsidR="0038611D" w:rsidRPr="0038611D">
        <w:rPr>
          <w:rFonts w:cstheme="minorHAnsi"/>
        </w:rPr>
        <w:t xml:space="preserve">We were correctly explained that the nNO measurement was a very important test because depending to its results, PCD would become very likely or unlikely. It was therefore a lot of stress when we learned that the child's nose must not be obstructed </w:t>
      </w:r>
      <w:proofErr w:type="gramStart"/>
      <w:r w:rsidR="0038611D" w:rsidRPr="0038611D">
        <w:rPr>
          <w:rFonts w:cstheme="minorHAnsi"/>
        </w:rPr>
        <w:t>in order to</w:t>
      </w:r>
      <w:proofErr w:type="gramEnd"/>
      <w:r w:rsidR="0038611D" w:rsidRPr="0038611D">
        <w:rPr>
          <w:rFonts w:cstheme="minorHAnsi"/>
        </w:rPr>
        <w:t xml:space="preserve"> be </w:t>
      </w:r>
      <w:r w:rsidR="0038611D" w:rsidRPr="0038611D">
        <w:rPr>
          <w:rFonts w:cstheme="minorHAnsi"/>
        </w:rPr>
        <w:lastRenderedPageBreak/>
        <w:t>able to do this test. Our child has</w:t>
      </w:r>
      <w:r>
        <w:rPr>
          <w:rFonts w:cstheme="minorHAnsi"/>
        </w:rPr>
        <w:t xml:space="preserve"> </w:t>
      </w:r>
      <w:r w:rsidR="0038611D" w:rsidRPr="0038611D">
        <w:rPr>
          <w:rFonts w:cstheme="minorHAnsi"/>
        </w:rPr>
        <w:t>chronic rhinitis (as part of her disease</w:t>
      </w:r>
      <w:proofErr w:type="gramStart"/>
      <w:r w:rsidR="0038611D" w:rsidRPr="0038611D">
        <w:rPr>
          <w:rFonts w:cstheme="minorHAnsi"/>
        </w:rPr>
        <w:t>)</w:t>
      </w:r>
      <w:proofErr w:type="gramEnd"/>
      <w:r w:rsidR="0038611D" w:rsidRPr="0038611D">
        <w:rPr>
          <w:rFonts w:cstheme="minorHAnsi"/>
        </w:rPr>
        <w:t xml:space="preserve"> and we did not know how to make it different for this important test.</w:t>
      </w:r>
    </w:p>
    <w:p w14:paraId="0A88655C" w14:textId="0FE7D155" w:rsidR="0038611D" w:rsidRPr="0038611D" w:rsidRDefault="0038611D" w:rsidP="007416F9">
      <w:pPr>
        <w:spacing w:line="360" w:lineRule="auto"/>
        <w:ind w:left="720"/>
        <w:rPr>
          <w:rFonts w:cstheme="minorHAnsi"/>
          <w:lang w:val="en-US"/>
        </w:rPr>
      </w:pPr>
      <w:r w:rsidRPr="0038611D">
        <w:rPr>
          <w:rFonts w:cstheme="minorHAnsi"/>
        </w:rPr>
        <w:t xml:space="preserve">Another point is that we were very keen to have the results of the diagnostic tests quickly to continue our child’s assessment. </w:t>
      </w:r>
      <w:r w:rsidRPr="0038611D">
        <w:rPr>
          <w:rFonts w:cstheme="minorHAnsi"/>
          <w:bCs/>
          <w:iCs/>
          <w:lang w:val="en-US"/>
        </w:rPr>
        <w:t xml:space="preserve">I have spoken to parents who have told me that </w:t>
      </w:r>
      <w:proofErr w:type="gramStart"/>
      <w:r w:rsidRPr="0038611D">
        <w:rPr>
          <w:rFonts w:cstheme="minorHAnsi"/>
          <w:bCs/>
          <w:iCs/>
          <w:lang w:val="en-US"/>
        </w:rPr>
        <w:t>on the occasion of</w:t>
      </w:r>
      <w:proofErr w:type="gramEnd"/>
      <w:r w:rsidRPr="0038611D">
        <w:rPr>
          <w:rFonts w:cstheme="minorHAnsi"/>
          <w:bCs/>
          <w:iCs/>
          <w:lang w:val="en-US"/>
        </w:rPr>
        <w:t xml:space="preserve"> some tests they have been quite harsh / severe (and angry ??) with their child who was not cooperative (because of fear or lack of good will). This can be the case for any test, including nNO test if too much importance is given to it.</w:t>
      </w:r>
    </w:p>
    <w:p w14:paraId="370C4923" w14:textId="620228D0" w:rsidR="0038611D" w:rsidRPr="0038611D" w:rsidRDefault="0038611D" w:rsidP="007416F9">
      <w:pPr>
        <w:spacing w:line="360" w:lineRule="auto"/>
        <w:ind w:left="720"/>
        <w:rPr>
          <w:rFonts w:cstheme="minorHAnsi"/>
          <w:lang w:val="en-US"/>
        </w:rPr>
      </w:pPr>
      <w:r w:rsidRPr="0038611D">
        <w:rPr>
          <w:rFonts w:cstheme="minorHAnsi"/>
        </w:rPr>
        <w:t xml:space="preserve">In order to decrease the stress related to this specific test, I would suggest </w:t>
      </w:r>
      <w:proofErr w:type="gramStart"/>
      <w:r w:rsidRPr="0038611D">
        <w:rPr>
          <w:rFonts w:cstheme="minorHAnsi"/>
        </w:rPr>
        <w:t>to explain</w:t>
      </w:r>
      <w:proofErr w:type="gramEnd"/>
      <w:r w:rsidRPr="0038611D">
        <w:rPr>
          <w:rFonts w:cstheme="minorHAnsi"/>
        </w:rPr>
        <w:t xml:space="preserve"> to parents that if the result of nNO measurement is not undoubtedly normal (high above the cut-off) it will be necessary to check it on a second occasion, because it is a delicate test and local/nasal disease may alter the results. </w:t>
      </w:r>
      <w:proofErr w:type="gramStart"/>
      <w:r w:rsidRPr="0038611D">
        <w:rPr>
          <w:rFonts w:cstheme="minorHAnsi"/>
        </w:rPr>
        <w:t>Also</w:t>
      </w:r>
      <w:proofErr w:type="gramEnd"/>
      <w:r w:rsidRPr="0038611D">
        <w:rPr>
          <w:rFonts w:cstheme="minorHAnsi"/>
        </w:rPr>
        <w:t xml:space="preserve"> it would be good to specify that 1) deciding to go on with other more invasive tests will also rely on the clinical probability of the disease assessed by a panel of experts 2) the final diagnosis will not rely only on nasal NO but on a range of tests 3) in the meantime, the care of the child would be similarly adapted regardless of the final diagnosis (after the exclusion of differential diagnoses). </w:t>
      </w:r>
    </w:p>
    <w:p w14:paraId="37A484BB" w14:textId="3D6CA231" w:rsidR="0038611D" w:rsidRPr="0038611D" w:rsidRDefault="0038611D" w:rsidP="007416F9">
      <w:pPr>
        <w:spacing w:line="360" w:lineRule="auto"/>
        <w:ind w:left="720"/>
        <w:rPr>
          <w:rFonts w:cstheme="minorHAnsi"/>
          <w:lang w:val="en-US"/>
        </w:rPr>
      </w:pPr>
      <w:r w:rsidRPr="0038611D">
        <w:rPr>
          <w:rFonts w:cstheme="minorHAnsi"/>
        </w:rPr>
        <w:t>If there are technical considerations about the reliability of results depending on the technique used (chemiluminescence or electrochemical), it is very difficult for parents to capture them, and to report them if questioned. Therefore, I suggest that all relevant technical issues be flagged in the nNO measurement report.</w:t>
      </w:r>
      <w:r>
        <w:rPr>
          <w:rFonts w:cstheme="minorHAnsi"/>
          <w:lang w:val="en-US"/>
        </w:rPr>
        <w:t>”</w:t>
      </w:r>
    </w:p>
    <w:p w14:paraId="3849845E" w14:textId="79B6C7AF" w:rsidR="002C23D2" w:rsidRPr="00780CCA" w:rsidRDefault="00916C06" w:rsidP="002C23D2">
      <w:pPr>
        <w:rPr>
          <w:b/>
          <w:bCs/>
        </w:rPr>
      </w:pPr>
      <w:r w:rsidRPr="00780CCA">
        <w:rPr>
          <w:b/>
          <w:bCs/>
        </w:rPr>
        <w:t>Methods</w:t>
      </w:r>
    </w:p>
    <w:p w14:paraId="7767E722" w14:textId="7417768A" w:rsidR="002C23D2" w:rsidRPr="00780CCA" w:rsidRDefault="002C23D2" w:rsidP="002C23D2">
      <w:pPr>
        <w:spacing w:line="360" w:lineRule="auto"/>
      </w:pPr>
      <w:r w:rsidRPr="00780CCA">
        <w:t xml:space="preserve">The membership and roles of the Task Force panel and methods are </w:t>
      </w:r>
      <w:r w:rsidR="002766C4">
        <w:t>detailed</w:t>
      </w:r>
      <w:r w:rsidRPr="00780CCA">
        <w:t xml:space="preserve"> in Supplementary files (Tables E1 and E2</w:t>
      </w:r>
      <w:r w:rsidR="00916C06" w:rsidRPr="00780CCA">
        <w:t xml:space="preserve"> and supplementary text</w:t>
      </w:r>
      <w:r w:rsidRPr="00780CCA">
        <w:t xml:space="preserve">). </w:t>
      </w:r>
      <w:r w:rsidR="002766C4">
        <w:t>In brief, t</w:t>
      </w:r>
      <w:r w:rsidR="002766C4" w:rsidRPr="002766C4">
        <w:t>o inform the development of the technical standard, we relied on evidence collected through a systematic literature review</w:t>
      </w:r>
      <w:r w:rsidR="002766C4">
        <w:t xml:space="preserve"> (</w:t>
      </w:r>
      <w:r w:rsidR="002766C4" w:rsidRPr="006C6C6A">
        <w:rPr>
          <w:rFonts w:cstheme="minorHAnsi"/>
          <w:iCs/>
          <w:lang w:eastAsia="en-GB"/>
        </w:rPr>
        <w:t xml:space="preserve">January 1994 to </w:t>
      </w:r>
      <w:r w:rsidR="002766C4">
        <w:rPr>
          <w:rFonts w:cstheme="minorHAnsi"/>
          <w:iCs/>
          <w:lang w:eastAsia="en-GB"/>
        </w:rPr>
        <w:t xml:space="preserve">December 2021). </w:t>
      </w:r>
      <w:r w:rsidR="008D5633">
        <w:rPr>
          <w:rFonts w:cstheme="minorHAnsi"/>
          <w:iCs/>
          <w:lang w:eastAsia="en-GB"/>
        </w:rPr>
        <w:t xml:space="preserve">Each work group reviewed </w:t>
      </w:r>
      <w:proofErr w:type="gramStart"/>
      <w:r w:rsidR="008D5633">
        <w:rPr>
          <w:rFonts w:cstheme="minorHAnsi"/>
          <w:iCs/>
          <w:lang w:eastAsia="en-GB"/>
        </w:rPr>
        <w:t>all of</w:t>
      </w:r>
      <w:proofErr w:type="gramEnd"/>
      <w:r w:rsidR="008D5633">
        <w:rPr>
          <w:rFonts w:cstheme="minorHAnsi"/>
          <w:iCs/>
          <w:lang w:eastAsia="en-GB"/>
        </w:rPr>
        <w:t xml:space="preserve"> the titles, and if relevant the abstracts and then full text to utilise the information relevant to their area of focus. Work groups discussed the </w:t>
      </w:r>
      <w:r w:rsidR="00226231">
        <w:rPr>
          <w:rFonts w:cstheme="minorHAnsi"/>
          <w:iCs/>
          <w:lang w:eastAsia="en-GB"/>
        </w:rPr>
        <w:t xml:space="preserve">manuscripts and </w:t>
      </w:r>
      <w:r w:rsidR="008D5633">
        <w:rPr>
          <w:rFonts w:cstheme="minorHAnsi"/>
          <w:iCs/>
          <w:lang w:eastAsia="en-GB"/>
        </w:rPr>
        <w:t>then drafted the text which</w:t>
      </w:r>
      <w:r w:rsidR="00226231">
        <w:rPr>
          <w:rFonts w:cstheme="minorHAnsi"/>
          <w:iCs/>
          <w:lang w:eastAsia="en-GB"/>
        </w:rPr>
        <w:t xml:space="preserve"> was reviewed by the full task force. Iterative changes were made in a series of virtual meetings until agreement was reached. </w:t>
      </w:r>
    </w:p>
    <w:p w14:paraId="2C3A2500" w14:textId="4C73A68C" w:rsidR="00DB6EF2" w:rsidRPr="00780CCA" w:rsidRDefault="00916C06" w:rsidP="004E773C">
      <w:pPr>
        <w:spacing w:line="360" w:lineRule="auto"/>
        <w:rPr>
          <w:rFonts w:cstheme="minorHAnsi"/>
          <w:b/>
          <w:bCs/>
          <w:sz w:val="28"/>
          <w:szCs w:val="28"/>
        </w:rPr>
      </w:pPr>
      <w:bookmarkStart w:id="0" w:name="_Hlk86396546"/>
      <w:r w:rsidRPr="00780CCA">
        <w:rPr>
          <w:rFonts w:cstheme="minorHAnsi"/>
          <w:b/>
          <w:bCs/>
          <w:sz w:val="28"/>
          <w:szCs w:val="28"/>
        </w:rPr>
        <w:t>Outcomes from the Task Force</w:t>
      </w:r>
    </w:p>
    <w:p w14:paraId="7D977DFE" w14:textId="0BADF91B" w:rsidR="007B3C96" w:rsidRPr="00780CCA" w:rsidRDefault="0058709E" w:rsidP="004E773C">
      <w:pPr>
        <w:spacing w:line="360" w:lineRule="auto"/>
        <w:rPr>
          <w:b/>
          <w:bCs/>
        </w:rPr>
      </w:pPr>
      <w:r w:rsidRPr="00780CCA">
        <w:rPr>
          <w:b/>
          <w:bCs/>
        </w:rPr>
        <w:t xml:space="preserve">Considerations for </w:t>
      </w:r>
      <w:r w:rsidR="00FB4DAA" w:rsidRPr="00780CCA">
        <w:rPr>
          <w:b/>
          <w:bCs/>
        </w:rPr>
        <w:t>a</w:t>
      </w:r>
      <w:r w:rsidR="00830BA9" w:rsidRPr="00780CCA">
        <w:rPr>
          <w:b/>
          <w:bCs/>
        </w:rPr>
        <w:t xml:space="preserve">nalysers </w:t>
      </w:r>
    </w:p>
    <w:p w14:paraId="0972FA60" w14:textId="086619F7" w:rsidR="00916C06" w:rsidRPr="00780CCA" w:rsidRDefault="008E42DE" w:rsidP="004E773C">
      <w:pPr>
        <w:spacing w:line="360" w:lineRule="auto"/>
      </w:pPr>
      <w:r>
        <w:t>The</w:t>
      </w:r>
      <w:r w:rsidR="006F40FE" w:rsidRPr="00780CCA">
        <w:t xml:space="preserve"> advantages and disadvantages</w:t>
      </w:r>
      <w:r w:rsidR="00162BF9" w:rsidRPr="00780CCA">
        <w:t xml:space="preserve"> </w:t>
      </w:r>
      <w:r>
        <w:t xml:space="preserve">of chemiluminescence and electrochemical analysers are </w:t>
      </w:r>
      <w:r w:rsidR="00DB6EF2" w:rsidRPr="00780CCA">
        <w:t>summarised in Table 1</w:t>
      </w:r>
      <w:r w:rsidR="002144D4">
        <w:t xml:space="preserve">, and although electrochemical analysers can produce reproducible </w:t>
      </w:r>
      <w:r w:rsidR="002144D4">
        <w:lastRenderedPageBreak/>
        <w:t xml:space="preserve">measurements their results </w:t>
      </w:r>
      <w:r w:rsidR="00461439">
        <w:t>are</w:t>
      </w:r>
      <w:r w:rsidR="002144D4">
        <w:t xml:space="preserve"> considered as less accurate than reproducible measurements obtained using chemiluminescence analysers (Box 1)</w:t>
      </w:r>
      <w:r w:rsidR="00162BF9" w:rsidRPr="00780CCA">
        <w:t xml:space="preserve">. </w:t>
      </w:r>
    </w:p>
    <w:p w14:paraId="71D56CB6" w14:textId="77777777" w:rsidR="00224FB2" w:rsidRPr="00780CCA" w:rsidRDefault="009B4EBC" w:rsidP="004E773C">
      <w:pPr>
        <w:spacing w:line="360" w:lineRule="auto"/>
        <w:rPr>
          <w:i/>
          <w:iCs/>
        </w:rPr>
      </w:pPr>
      <w:r w:rsidRPr="00780CCA">
        <w:rPr>
          <w:i/>
          <w:iCs/>
        </w:rPr>
        <w:t>Sampling rates</w:t>
      </w:r>
    </w:p>
    <w:p w14:paraId="19410966" w14:textId="7D96123C" w:rsidR="007B68F0" w:rsidRPr="00780CCA" w:rsidRDefault="00370F7B" w:rsidP="00D01E87">
      <w:pPr>
        <w:spacing w:line="360" w:lineRule="atLeast"/>
      </w:pPr>
      <w:r w:rsidRPr="00780CCA">
        <w:t xml:space="preserve">Nasal </w:t>
      </w:r>
      <w:r w:rsidR="00224FB2" w:rsidRPr="00780CCA">
        <w:t>NO is constantly produced within the nasal cavity. During nNO measurement</w:t>
      </w:r>
      <w:r w:rsidR="00F6446E" w:rsidRPr="00780CCA">
        <w:t>s</w:t>
      </w:r>
      <w:r w:rsidR="00224FB2" w:rsidRPr="00780CCA">
        <w:t xml:space="preserve">, air is aspirated </w:t>
      </w:r>
      <w:r w:rsidR="004D09DC" w:rsidRPr="00780CCA">
        <w:t xml:space="preserve">from </w:t>
      </w:r>
      <w:r w:rsidR="006C4B9D" w:rsidRPr="00780CCA">
        <w:t>one</w:t>
      </w:r>
      <w:r w:rsidR="004D09DC" w:rsidRPr="00780CCA">
        <w:t xml:space="preserve"> nostril </w:t>
      </w:r>
      <w:r w:rsidR="00224FB2" w:rsidRPr="00780CCA">
        <w:t>using</w:t>
      </w:r>
      <w:r w:rsidR="004D09DC" w:rsidRPr="00780CCA">
        <w:t xml:space="preserve"> an olive attached to</w:t>
      </w:r>
      <w:r w:rsidR="00224FB2" w:rsidRPr="00780CCA">
        <w:t xml:space="preserve"> </w:t>
      </w:r>
      <w:r w:rsidR="008A6EA7" w:rsidRPr="00780CCA">
        <w:t>the device’s</w:t>
      </w:r>
      <w:r w:rsidR="00224FB2" w:rsidRPr="00780CCA">
        <w:t xml:space="preserve"> vacuum pump </w:t>
      </w:r>
      <w:r w:rsidR="004D09DC" w:rsidRPr="00780CCA">
        <w:t>while the other</w:t>
      </w:r>
      <w:r w:rsidR="00224FB2" w:rsidRPr="00780CCA">
        <w:t xml:space="preserve"> nostril </w:t>
      </w:r>
      <w:r w:rsidR="004D09DC" w:rsidRPr="00780CCA">
        <w:t xml:space="preserve">remains </w:t>
      </w:r>
      <w:r w:rsidR="00224FB2" w:rsidRPr="00780CCA">
        <w:t>open to the atmosphere</w:t>
      </w:r>
      <w:r w:rsidR="00DB6EF2" w:rsidRPr="00780CCA">
        <w:t xml:space="preserve"> (Figure 1)</w:t>
      </w:r>
      <w:r w:rsidR="004D09DC" w:rsidRPr="00780CCA">
        <w:t>. The</w:t>
      </w:r>
      <w:r w:rsidR="00224FB2" w:rsidRPr="00780CCA">
        <w:t xml:space="preserve"> collected </w:t>
      </w:r>
      <w:r w:rsidR="004D09DC" w:rsidRPr="00780CCA">
        <w:t xml:space="preserve">air is </w:t>
      </w:r>
      <w:r w:rsidR="00224FB2" w:rsidRPr="00780CCA">
        <w:t>analys</w:t>
      </w:r>
      <w:r w:rsidR="004D09DC" w:rsidRPr="00780CCA">
        <w:t>ed</w:t>
      </w:r>
      <w:r w:rsidR="00224FB2" w:rsidRPr="00780CCA">
        <w:t xml:space="preserve"> </w:t>
      </w:r>
      <w:r w:rsidR="00D64EBC" w:rsidRPr="00780CCA">
        <w:t>by the</w:t>
      </w:r>
      <w:r w:rsidR="00224FB2" w:rsidRPr="00780CCA">
        <w:t xml:space="preserve"> NO gas analyser.</w:t>
      </w:r>
      <w:r w:rsidR="00E0335B" w:rsidRPr="00780CCA">
        <w:t xml:space="preserve"> </w:t>
      </w:r>
      <w:r w:rsidR="00224FB2" w:rsidRPr="00780CCA">
        <w:t>The rate at which the air is aspirated</w:t>
      </w:r>
      <w:r w:rsidR="00C473D3" w:rsidRPr="00780CCA">
        <w:t xml:space="preserve"> can vary depending on the type of device</w:t>
      </w:r>
      <w:r w:rsidR="00224FB2" w:rsidRPr="00780CCA">
        <w:t xml:space="preserve"> and </w:t>
      </w:r>
      <w:r w:rsidR="00E0335B" w:rsidRPr="00780CCA">
        <w:t xml:space="preserve">its </w:t>
      </w:r>
      <w:r w:rsidR="00224FB2" w:rsidRPr="00780CCA">
        <w:t>settings.</w:t>
      </w:r>
      <w:r w:rsidR="0005700E" w:rsidRPr="00780CCA">
        <w:t xml:space="preserve"> </w:t>
      </w:r>
      <w:r w:rsidR="00224FB2" w:rsidRPr="00780CCA">
        <w:t>K</w:t>
      </w:r>
      <w:r w:rsidR="0005700E" w:rsidRPr="00780CCA">
        <w:t xml:space="preserve">nowledge of this rate is vital for </w:t>
      </w:r>
      <w:r w:rsidR="00E0335B" w:rsidRPr="00780CCA">
        <w:t>interpretation of</w:t>
      </w:r>
      <w:r w:rsidR="0005700E" w:rsidRPr="00780CCA">
        <w:t xml:space="preserve"> the </w:t>
      </w:r>
      <w:r w:rsidR="00D64EBC" w:rsidRPr="00780CCA">
        <w:t xml:space="preserve">nNO </w:t>
      </w:r>
      <w:r w:rsidR="00224FB2" w:rsidRPr="00780CCA">
        <w:t>measurement</w:t>
      </w:r>
      <w:r w:rsidR="00F6446E" w:rsidRPr="00780CCA">
        <w:t>s</w:t>
      </w:r>
      <w:r w:rsidR="00224FB2" w:rsidRPr="00780CCA">
        <w:t>.</w:t>
      </w:r>
    </w:p>
    <w:p w14:paraId="5BB704DD" w14:textId="1DEC55BE" w:rsidR="00224FB2" w:rsidRPr="00780CCA" w:rsidRDefault="00224FB2" w:rsidP="00224FB2">
      <w:pPr>
        <w:spacing w:line="360" w:lineRule="atLeast"/>
      </w:pPr>
      <w:r w:rsidRPr="00780CCA">
        <w:t xml:space="preserve">Historically, the aspiration (or sampling) rate used to measure </w:t>
      </w:r>
      <w:r w:rsidR="006E037C" w:rsidRPr="00780CCA">
        <w:t>nNO</w:t>
      </w:r>
      <w:r w:rsidRPr="00780CCA">
        <w:t xml:space="preserve"> has varied widely (from 0.2 to 6.2 L.min</w:t>
      </w:r>
      <w:r w:rsidRPr="00780CCA">
        <w:rPr>
          <w:vertAlign w:val="superscript"/>
        </w:rPr>
        <w:t>-1</w:t>
      </w:r>
      <w:r w:rsidRPr="00780CCA">
        <w:t>)</w:t>
      </w:r>
      <w:r w:rsidR="00A31A5E" w:rsidRPr="00780CCA">
        <w:t xml:space="preserve"> </w:t>
      </w:r>
      <w:r w:rsidRPr="00780CCA">
        <w:fldChar w:fldCharType="begin"/>
      </w:r>
      <w:r w:rsidR="00E02DA1">
        <w:instrText xml:space="preserve"> ADDIN EN.CITE &lt;EndNote&gt;&lt;Cite&gt;&lt;Author&gt;Djupesland&lt;/Author&gt;&lt;Year&gt;1999&lt;/Year&gt;&lt;RecNum&gt;896&lt;/RecNum&gt;&lt;DisplayText&gt;[24]&lt;/DisplayText&gt;&lt;record&gt;&lt;rec-number&gt;896&lt;/rec-number&gt;&lt;foreign-keys&gt;&lt;key app="EN" db-id="99pfwdzpcedx9neza0rpvw9tdxzf0f5tdef9" timestamp="1639572621"&gt;896&lt;/key&gt;&lt;/foreign-keys&gt;&lt;ref-type name="Journal Article"&gt;17&lt;/ref-type&gt;&lt;contributors&gt;&lt;authors&gt;&lt;author&gt;Djupesland, P. G.&lt;/author&gt;&lt;author&gt;Chatkin, J. M.&lt;/author&gt;&lt;author&gt;Qian, W.&lt;/author&gt;&lt;author&gt;Cole, P.&lt;/author&gt;&lt;author&gt;Zamel, N.&lt;/author&gt;&lt;author&gt;McClean, P.&lt;/author&gt;&lt;author&gt;Furlott, H.&lt;/author&gt;&lt;author&gt;Haight, J. S.&lt;/author&gt;&lt;/authors&gt;&lt;/contributors&gt;&lt;auth-address&gt;Division of Respiratory Medicine, University of Toronto, Ontario, Canada.&lt;/auth-address&gt;&lt;titles&gt;&lt;title&gt;Aerodynamic influences on nasal nitric oxide output measurements&lt;/title&gt;&lt;secondary-title&gt;Acta Otolaryngol&lt;/secondary-title&gt;&lt;/titles&gt;&lt;periodical&gt;&lt;full-title&gt;Acta Otolaryngol&lt;/full-title&gt;&lt;abbr-1&gt;Acta oto-laryngologica&lt;/abbr-1&gt;&lt;/periodical&gt;&lt;pages&gt;479-85&lt;/pages&gt;&lt;volume&gt;119&lt;/volume&gt;&lt;number&gt;4&lt;/number&gt;&lt;edition&gt;1999/08/13&lt;/edition&gt;&lt;keywords&gt;&lt;keyword&gt;Adult&lt;/keyword&gt;&lt;keyword&gt;Airway Resistance/physiology&lt;/keyword&gt;&lt;keyword&gt;Case-Control Studies&lt;/keyword&gt;&lt;keyword&gt;Female&lt;/keyword&gt;&lt;keyword&gt;Humans&lt;/keyword&gt;&lt;keyword&gt;Luminescent Measurements&lt;/keyword&gt;&lt;keyword&gt;Male&lt;/keyword&gt;&lt;keyword&gt;Nasal Mucosa/metabolism&lt;/keyword&gt;&lt;keyword&gt;Nitric Oxide/*metabolism&lt;/keyword&gt;&lt;keyword&gt;Pulmonary Ventilation/*physiology&lt;/keyword&gt;&lt;keyword&gt;Rhinitis, Allergic, Seasonal/*metabolism&lt;/keyword&gt;&lt;/keywords&gt;&lt;dates&gt;&lt;year&gt;1999&lt;/year&gt;&lt;/dates&gt;&lt;isbn&gt;0001-6489 (Print)&amp;#xD;0001-6489&lt;/isbn&gt;&lt;accession-num&gt;10445065&lt;/accession-num&gt;&lt;urls&gt;&lt;/urls&gt;&lt;electronic-resource-num&gt;10.1080/00016489950181035&lt;/electronic-resource-num&gt;&lt;remote-database-provider&gt;NLM&lt;/remote-database-provider&gt;&lt;language&gt;eng&lt;/language&gt;&lt;/record&gt;&lt;/Cite&gt;&lt;/EndNote&gt;</w:instrText>
      </w:r>
      <w:r w:rsidRPr="00780CCA">
        <w:fldChar w:fldCharType="separate"/>
      </w:r>
      <w:r w:rsidR="00E02DA1">
        <w:rPr>
          <w:noProof/>
        </w:rPr>
        <w:t>[24]</w:t>
      </w:r>
      <w:r w:rsidRPr="00780CCA">
        <w:fldChar w:fldCharType="end"/>
      </w:r>
      <w:r w:rsidR="0017453D" w:rsidRPr="00780CCA">
        <w:t>.</w:t>
      </w:r>
      <w:r w:rsidRPr="00780CCA">
        <w:t xml:space="preserve"> Using the breath-hold technique, Qian et al. demonstrated that the measured NO output is flow-dependent. </w:t>
      </w:r>
      <w:r w:rsidR="007B68F0" w:rsidRPr="00780CCA">
        <w:t>Sl</w:t>
      </w:r>
      <w:r w:rsidRPr="00780CCA">
        <w:t>ower aspiration flow result</w:t>
      </w:r>
      <w:r w:rsidR="007B68F0" w:rsidRPr="00780CCA">
        <w:t>s</w:t>
      </w:r>
      <w:r w:rsidRPr="00780CCA">
        <w:t xml:space="preserve"> in lower NO outputs, possibly because lower, laminar flow does not reach the deeper nasal cavities</w:t>
      </w:r>
      <w:r w:rsidR="008E42DE">
        <w:t>.</w:t>
      </w:r>
      <w:r w:rsidRPr="00780CCA">
        <w:t xml:space="preserve"> </w:t>
      </w:r>
      <w:r w:rsidR="008E42DE">
        <w:t>A slower aspiration rate</w:t>
      </w:r>
      <w:r w:rsidRPr="00780CCA">
        <w:t xml:space="preserve"> </w:t>
      </w:r>
      <w:r w:rsidR="008E42DE">
        <w:t>takes</w:t>
      </w:r>
      <w:r w:rsidR="00F6446E" w:rsidRPr="00780CCA">
        <w:t xml:space="preserve"> a</w:t>
      </w:r>
      <w:r w:rsidR="00D215D9" w:rsidRPr="00780CCA">
        <w:t xml:space="preserve"> </w:t>
      </w:r>
      <w:r w:rsidRPr="00780CCA">
        <w:t xml:space="preserve">longer time </w:t>
      </w:r>
      <w:r w:rsidR="008E42DE">
        <w:t>for the nNO output to</w:t>
      </w:r>
      <w:r w:rsidRPr="00780CCA">
        <w:t xml:space="preserve"> plateau (&gt; 10 sec)</w:t>
      </w:r>
      <w:r w:rsidR="00A31A5E" w:rsidRPr="00780CCA">
        <w:t xml:space="preserve"> </w:t>
      </w:r>
      <w:r w:rsidRPr="00780CCA">
        <w:fldChar w:fldCharType="begin"/>
      </w:r>
      <w:r w:rsidR="00E02DA1">
        <w:instrText xml:space="preserve"> ADDIN EN.CITE &lt;EndNote&gt;&lt;Cite&gt;&lt;Author&gt;Qian&lt;/Author&gt;&lt;Year&gt;1999&lt;/Year&gt;&lt;RecNum&gt;895&lt;/RecNum&gt;&lt;DisplayText&gt;[25]&lt;/DisplayText&gt;&lt;record&gt;&lt;rec-number&gt;895&lt;/rec-number&gt;&lt;foreign-keys&gt;&lt;key app="EN" db-id="99pfwdzpcedx9neza0rpvw9tdxzf0f5tdef9" timestamp="1639571591"&gt;895&lt;/key&gt;&lt;/foreign-keys&gt;&lt;ref-type name="Journal Article"&gt;17&lt;/ref-type&gt;&lt;contributors&gt;&lt;authors&gt;&lt;author&gt;Qian, W.&lt;/author&gt;&lt;author&gt;Djupesland, P. G.&lt;/author&gt;&lt;author&gt;Chatkin, J. M.&lt;/author&gt;&lt;author&gt;McClean, P.&lt;/author&gt;&lt;author&gt;Furlott, H.&lt;/author&gt;&lt;author&gt;Chapnik, J. S.&lt;/author&gt;&lt;author&gt;Zamel, N.&lt;/author&gt;&lt;author&gt;Haight, J. S.&lt;/author&gt;&lt;/authors&gt;&lt;/contributors&gt;&lt;auth-address&gt;Zhenjiang First People&amp;apos;s Hospital, Jiangsu, P.R. China. w.qian@utoronto.ca&lt;/auth-address&gt;&lt;titles&gt;&lt;title&gt;Aspiration flow optimized for nasal nitric oxide measurement&lt;/title&gt;&lt;secondary-title&gt;Rhinology&lt;/secondary-title&gt;&lt;/titles&gt;&lt;periodical&gt;&lt;full-title&gt;Rhinology&lt;/full-title&gt;&lt;abbr-1&gt;Rhinology&lt;/abbr-1&gt;&lt;/periodical&gt;&lt;pages&gt;61-5&lt;/pages&gt;&lt;volume&gt;37&lt;/volume&gt;&lt;number&gt;2&lt;/number&gt;&lt;edition&gt;1999/07/23&lt;/edition&gt;&lt;keywords&gt;&lt;keyword&gt;Adult&lt;/keyword&gt;&lt;keyword&gt;Age Factors&lt;/keyword&gt;&lt;keyword&gt;Child&lt;/keyword&gt;&lt;keyword&gt;Child, Preschool&lt;/keyword&gt;&lt;keyword&gt;Female&lt;/keyword&gt;&lt;keyword&gt;Humans&lt;/keyword&gt;&lt;keyword&gt;Luminescent Measurements&lt;/keyword&gt;&lt;keyword&gt;Male&lt;/keyword&gt;&lt;keyword&gt;Middle Aged&lt;/keyword&gt;&lt;keyword&gt;Nasal Mucosa/*chemistry/metabolism&lt;/keyword&gt;&lt;keyword&gt;Nitric Oxide/*analysis/metabolism&lt;/keyword&gt;&lt;keyword&gt;Otolaryngology/methods&lt;/keyword&gt;&lt;keyword&gt;Pulmonary Ventilation/*physiology&lt;/keyword&gt;&lt;keyword&gt;Reproducibility of Results&lt;/keyword&gt;&lt;keyword&gt;Respiration&lt;/keyword&gt;&lt;/keywords&gt;&lt;dates&gt;&lt;year&gt;1999&lt;/year&gt;&lt;pub-dates&gt;&lt;date&gt;Jun&lt;/date&gt;&lt;/pub-dates&gt;&lt;/dates&gt;&lt;isbn&gt;0300-0729 (Print)&amp;#xD;0300-0729&lt;/isbn&gt;&lt;accession-num&gt;10416250&lt;/accession-num&gt;&lt;urls&gt;&lt;/urls&gt;&lt;remote-database-provider&gt;NLM&lt;/remote-database-provider&gt;&lt;language&gt;eng&lt;/language&gt;&lt;/record&gt;&lt;/Cite&gt;&lt;/EndNote&gt;</w:instrText>
      </w:r>
      <w:r w:rsidRPr="00780CCA">
        <w:fldChar w:fldCharType="separate"/>
      </w:r>
      <w:r w:rsidR="00E02DA1">
        <w:rPr>
          <w:noProof/>
        </w:rPr>
        <w:t>[25]</w:t>
      </w:r>
      <w:r w:rsidRPr="00780CCA">
        <w:fldChar w:fldCharType="end"/>
      </w:r>
      <w:r w:rsidR="0017453D" w:rsidRPr="00780CCA">
        <w:t xml:space="preserve">. </w:t>
      </w:r>
      <w:r w:rsidRPr="00780CCA">
        <w:t>In contrast, turbulent, higher aspiration flow result</w:t>
      </w:r>
      <w:r w:rsidR="007B68F0" w:rsidRPr="00780CCA">
        <w:t>s</w:t>
      </w:r>
      <w:r w:rsidRPr="00780CCA">
        <w:t xml:space="preserve"> in significantly higher NO outputs and </w:t>
      </w:r>
      <w:r w:rsidR="00F6446E" w:rsidRPr="00780CCA">
        <w:t xml:space="preserve">a </w:t>
      </w:r>
      <w:r w:rsidRPr="00780CCA">
        <w:t>shorter time to reach a plateau</w:t>
      </w:r>
      <w:r w:rsidR="00F6446E" w:rsidRPr="00780CCA">
        <w:t>; high flow rate</w:t>
      </w:r>
      <w:r w:rsidRPr="00780CCA">
        <w:t xml:space="preserve"> can cause discomfort (&gt;</w:t>
      </w:r>
      <w:r w:rsidR="00A619AD">
        <w:t xml:space="preserve"> </w:t>
      </w:r>
      <w:r w:rsidRPr="00780CCA">
        <w:t>1.2 L.min</w:t>
      </w:r>
      <w:r w:rsidRPr="00780CCA">
        <w:rPr>
          <w:vertAlign w:val="superscript"/>
        </w:rPr>
        <w:t>-1</w:t>
      </w:r>
      <w:r w:rsidRPr="00780CCA">
        <w:t>)</w:t>
      </w:r>
      <w:r w:rsidR="00A31A5E" w:rsidRPr="00780CCA">
        <w:t xml:space="preserve"> </w:t>
      </w:r>
      <w:r w:rsidRPr="00780CCA">
        <w:t xml:space="preserve">or </w:t>
      </w:r>
      <w:r w:rsidR="007F4E02" w:rsidRPr="00780CCA">
        <w:t>nostril</w:t>
      </w:r>
      <w:r w:rsidRPr="00780CCA">
        <w:t xml:space="preserve"> collapse (&gt; 5.2 L.min</w:t>
      </w:r>
      <w:r w:rsidRPr="00780CCA">
        <w:rPr>
          <w:vertAlign w:val="superscript"/>
        </w:rPr>
        <w:t>-1</w:t>
      </w:r>
      <w:r w:rsidRPr="00780CCA">
        <w:t>)</w:t>
      </w:r>
      <w:r w:rsidR="00A31A5E" w:rsidRPr="00780CCA">
        <w:t xml:space="preserve"> </w:t>
      </w:r>
      <w:r w:rsidRPr="00780CCA">
        <w:fldChar w:fldCharType="begin"/>
      </w:r>
      <w:r w:rsidR="00E02DA1">
        <w:instrText xml:space="preserve"> ADDIN EN.CITE &lt;EndNote&gt;&lt;Cite&gt;&lt;Author&gt;Qian&lt;/Author&gt;&lt;Year&gt;1999&lt;/Year&gt;&lt;RecNum&gt;895&lt;/RecNum&gt;&lt;DisplayText&gt;[25]&lt;/DisplayText&gt;&lt;record&gt;&lt;rec-number&gt;895&lt;/rec-number&gt;&lt;foreign-keys&gt;&lt;key app="EN" db-id="99pfwdzpcedx9neza0rpvw9tdxzf0f5tdef9" timestamp="1639571591"&gt;895&lt;/key&gt;&lt;/foreign-keys&gt;&lt;ref-type name="Journal Article"&gt;17&lt;/ref-type&gt;&lt;contributors&gt;&lt;authors&gt;&lt;author&gt;Qian, W.&lt;/author&gt;&lt;author&gt;Djupesland, P. G.&lt;/author&gt;&lt;author&gt;Chatkin, J. M.&lt;/author&gt;&lt;author&gt;McClean, P.&lt;/author&gt;&lt;author&gt;Furlott, H.&lt;/author&gt;&lt;author&gt;Chapnik, J. S.&lt;/author&gt;&lt;author&gt;Zamel, N.&lt;/author&gt;&lt;author&gt;Haight, J. S.&lt;/author&gt;&lt;/authors&gt;&lt;/contributors&gt;&lt;auth-address&gt;Zhenjiang First People&amp;apos;s Hospital, Jiangsu, P.R. China. w.qian@utoronto.ca&lt;/auth-address&gt;&lt;titles&gt;&lt;title&gt;Aspiration flow optimized for nasal nitric oxide measurement&lt;/title&gt;&lt;secondary-title&gt;Rhinology&lt;/secondary-title&gt;&lt;/titles&gt;&lt;periodical&gt;&lt;full-title&gt;Rhinology&lt;/full-title&gt;&lt;abbr-1&gt;Rhinology&lt;/abbr-1&gt;&lt;/periodical&gt;&lt;pages&gt;61-5&lt;/pages&gt;&lt;volume&gt;37&lt;/volume&gt;&lt;number&gt;2&lt;/number&gt;&lt;edition&gt;1999/07/23&lt;/edition&gt;&lt;keywords&gt;&lt;keyword&gt;Adult&lt;/keyword&gt;&lt;keyword&gt;Age Factors&lt;/keyword&gt;&lt;keyword&gt;Child&lt;/keyword&gt;&lt;keyword&gt;Child, Preschool&lt;/keyword&gt;&lt;keyword&gt;Female&lt;/keyword&gt;&lt;keyword&gt;Humans&lt;/keyword&gt;&lt;keyword&gt;Luminescent Measurements&lt;/keyword&gt;&lt;keyword&gt;Male&lt;/keyword&gt;&lt;keyword&gt;Middle Aged&lt;/keyword&gt;&lt;keyword&gt;Nasal Mucosa/*chemistry/metabolism&lt;/keyword&gt;&lt;keyword&gt;Nitric Oxide/*analysis/metabolism&lt;/keyword&gt;&lt;keyword&gt;Otolaryngology/methods&lt;/keyword&gt;&lt;keyword&gt;Pulmonary Ventilation/*physiology&lt;/keyword&gt;&lt;keyword&gt;Reproducibility of Results&lt;/keyword&gt;&lt;keyword&gt;Respiration&lt;/keyword&gt;&lt;/keywords&gt;&lt;dates&gt;&lt;year&gt;1999&lt;/year&gt;&lt;pub-dates&gt;&lt;date&gt;Jun&lt;/date&gt;&lt;/pub-dates&gt;&lt;/dates&gt;&lt;isbn&gt;0300-0729 (Print)&amp;#xD;0300-0729&lt;/isbn&gt;&lt;accession-num&gt;10416250&lt;/accession-num&gt;&lt;urls&gt;&lt;/urls&gt;&lt;remote-database-provider&gt;NLM&lt;/remote-database-provider&gt;&lt;language&gt;eng&lt;/language&gt;&lt;/record&gt;&lt;/Cite&gt;&lt;/EndNote&gt;</w:instrText>
      </w:r>
      <w:r w:rsidRPr="00780CCA">
        <w:fldChar w:fldCharType="separate"/>
      </w:r>
      <w:r w:rsidR="00E02DA1">
        <w:rPr>
          <w:noProof/>
        </w:rPr>
        <w:t>[25]</w:t>
      </w:r>
      <w:r w:rsidRPr="00780CCA">
        <w:fldChar w:fldCharType="end"/>
      </w:r>
      <w:r w:rsidR="00A77089" w:rsidRPr="00780CCA">
        <w:t>.</w:t>
      </w:r>
      <w:r w:rsidRPr="00780CCA">
        <w:t xml:space="preserve"> For these reasons,</w:t>
      </w:r>
      <w:r w:rsidR="0065435B">
        <w:t xml:space="preserve"> previous</w:t>
      </w:r>
      <w:r w:rsidRPr="00780CCA">
        <w:t xml:space="preserve"> ATS/ERS </w:t>
      </w:r>
      <w:r w:rsidR="00CD16AF">
        <w:t xml:space="preserve">guidelines (2005) </w:t>
      </w:r>
      <w:r w:rsidRPr="00780CCA">
        <w:t>recommended</w:t>
      </w:r>
      <w:r w:rsidR="00CD16AF">
        <w:t xml:space="preserve"> </w:t>
      </w:r>
      <w:r w:rsidRPr="00780CCA">
        <w:t>limiting the sampling rate to between 0.25 and 3 L.min</w:t>
      </w:r>
      <w:r w:rsidRPr="00780CCA">
        <w:rPr>
          <w:vertAlign w:val="superscript"/>
        </w:rPr>
        <w:t>-1</w:t>
      </w:r>
      <w:r w:rsidRPr="00780CCA">
        <w:t xml:space="preserve">, and </w:t>
      </w:r>
      <w:r w:rsidR="0065435B">
        <w:t xml:space="preserve">documenting </w:t>
      </w:r>
      <w:r w:rsidRPr="00780CCA">
        <w:t>the aspiration flow</w:t>
      </w:r>
      <w:r w:rsidR="00A31A5E" w:rsidRPr="00780CCA">
        <w:t xml:space="preserve"> </w:t>
      </w:r>
      <w:r w:rsidRPr="00780CCA">
        <w:fldChar w:fldCharType="begin"/>
      </w:r>
      <w:r w:rsidR="00E02DA1">
        <w:instrText xml:space="preserve"> ADDIN EN.CITE &lt;EndNote&gt;&lt;Cite&gt;&lt;Year&gt;2005&lt;/Year&gt;&lt;RecNum&gt;616&lt;/RecNum&gt;&lt;DisplayText&gt;[19]&lt;/DisplayText&gt;&lt;record&gt;&lt;rec-number&gt;616&lt;/rec-number&gt;&lt;foreign-keys&gt;&lt;key app="EN" db-id="99pfwdzpcedx9neza0rpvw9tdxzf0f5tdef9" timestamp="1527767046"&gt;616&lt;/key&gt;&lt;/foreign-keys&gt;&lt;ref-type name="Journal Article"&gt;17&lt;/ref-type&gt;&lt;contributors&gt;&lt;/contributors&gt;&lt;titles&gt;&lt;title&gt;ATS/ERS recommendations for standardized procedures for the online and offline measurement of exhaled lower respiratory nitric oxide and nasal nitric oxide, 2005&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912-30&lt;/pages&gt;&lt;volume&gt;171&lt;/volume&gt;&lt;number&gt;8&lt;/number&gt;&lt;edition&gt;2005/04/09&lt;/edition&gt;&lt;keywords&gt;&lt;keyword&gt;Adolescent&lt;/keyword&gt;&lt;keyword&gt;Adult&lt;/keyword&gt;&lt;keyword&gt;*Breath Tests/instrumentation&lt;/keyword&gt;&lt;keyword&gt;Child&lt;/keyword&gt;&lt;keyword&gt;Child, Preschool&lt;/keyword&gt;&lt;keyword&gt;Equipment Design&lt;/keyword&gt;&lt;keyword&gt;Humans&lt;/keyword&gt;&lt;keyword&gt;Lung/physiopathology&lt;/keyword&gt;&lt;keyword&gt;Lung Diseases/*diagnosis/physiopathology&lt;/keyword&gt;&lt;keyword&gt;Nitric Oxide/*analysis&lt;/keyword&gt;&lt;keyword&gt;Nose/physiopathology&lt;/keyword&gt;&lt;keyword&gt;Online Systems/*standards&lt;/keyword&gt;&lt;keyword&gt;Reference Values&lt;/keyword&gt;&lt;keyword&gt;Respiratory Sounds/diagnosis/physiopathology&lt;/keyword&gt;&lt;keyword&gt;Signal Processing, Computer-Assisted/instrumentation&lt;/keyword&gt;&lt;/keywords&gt;&lt;dates&gt;&lt;year&gt;2005&lt;/year&gt;&lt;pub-dates&gt;&lt;date&gt;Apr 15&lt;/date&gt;&lt;/pub-dates&gt;&lt;/dates&gt;&lt;isbn&gt;1073-449X (Print)&amp;#xD;1073-449x&lt;/isbn&gt;&lt;accession-num&gt;15817806&lt;/accession-num&gt;&lt;urls&gt;&lt;/urls&gt;&lt;electronic-resource-num&gt;10.1164/rccm.200406-710ST&lt;/electronic-resource-num&gt;&lt;remote-database-provider&gt;NLM&lt;/remote-database-provider&gt;&lt;language&gt;eng&lt;/language&gt;&lt;/record&gt;&lt;/Cite&gt;&lt;/EndNote&gt;</w:instrText>
      </w:r>
      <w:r w:rsidRPr="00780CCA">
        <w:fldChar w:fldCharType="separate"/>
      </w:r>
      <w:r w:rsidR="00E02DA1">
        <w:rPr>
          <w:noProof/>
        </w:rPr>
        <w:t>[19]</w:t>
      </w:r>
      <w:r w:rsidRPr="00780CCA">
        <w:fldChar w:fldCharType="end"/>
      </w:r>
      <w:r w:rsidR="0017453D" w:rsidRPr="00780CCA">
        <w:t>.</w:t>
      </w:r>
      <w:r w:rsidRPr="00780CCA">
        <w:t xml:space="preserve"> Since the publication of th</w:t>
      </w:r>
      <w:r w:rsidR="00F6446E" w:rsidRPr="00780CCA">
        <w:t>ese</w:t>
      </w:r>
      <w:r w:rsidRPr="00780CCA">
        <w:t xml:space="preserve"> recommendation</w:t>
      </w:r>
      <w:r w:rsidR="00F6446E" w:rsidRPr="00780CCA">
        <w:t>s</w:t>
      </w:r>
      <w:r w:rsidRPr="00780CCA">
        <w:t xml:space="preserve">, further evidence for optimal aspiration flow has been sparse. </w:t>
      </w:r>
      <w:proofErr w:type="spellStart"/>
      <w:r w:rsidRPr="00780CCA">
        <w:t>Struben</w:t>
      </w:r>
      <w:proofErr w:type="spellEnd"/>
      <w:r w:rsidRPr="00780CCA">
        <w:t xml:space="preserve"> et al. compared three aspiration flow</w:t>
      </w:r>
      <w:r w:rsidR="00F6446E" w:rsidRPr="00780CCA">
        <w:t xml:space="preserve"> rates</w:t>
      </w:r>
      <w:r w:rsidRPr="00780CCA">
        <w:t xml:space="preserve"> of 0.28, 0.7 and 1.2 L.min</w:t>
      </w:r>
      <w:r w:rsidRPr="00780CCA">
        <w:rPr>
          <w:vertAlign w:val="superscript"/>
        </w:rPr>
        <w:t xml:space="preserve">-1 </w:t>
      </w:r>
      <w:r w:rsidRPr="00780CCA">
        <w:t xml:space="preserve">using the NIOX chemiluminescent analyser and a breath-hold </w:t>
      </w:r>
      <w:r w:rsidR="00DE5D3D" w:rsidRPr="00780CCA">
        <w:t xml:space="preserve">method </w:t>
      </w:r>
      <w:r w:rsidR="00D215D9" w:rsidRPr="00780CCA">
        <w:t>in adult subjects</w:t>
      </w:r>
      <w:r w:rsidR="00A31A5E" w:rsidRPr="00780CCA">
        <w:t xml:space="preserve"> </w:t>
      </w:r>
      <w:r w:rsidRPr="00780CCA">
        <w:fldChar w:fldCharType="begin"/>
      </w:r>
      <w:r w:rsidR="00E02DA1">
        <w:instrText xml:space="preserve"> ADDIN EN.CITE &lt;EndNote&gt;&lt;Cite&gt;&lt;Author&gt;Struben&lt;/Author&gt;&lt;Year&gt;2006&lt;/Year&gt;&lt;RecNum&gt;892&lt;/RecNum&gt;&lt;DisplayText&gt;[26]&lt;/DisplayText&gt;&lt;record&gt;&lt;rec-number&gt;892&lt;/rec-number&gt;&lt;foreign-keys&gt;&lt;key app="EN" db-id="99pfwdzpcedx9neza0rpvw9tdxzf0f5tdef9" timestamp="1639503039"&gt;892&lt;/key&gt;&lt;/foreign-keys&gt;&lt;ref-type name="Journal Article"&gt;17&lt;/ref-type&gt;&lt;contributors&gt;&lt;authors&gt;&lt;author&gt;Struben, V. M.&lt;/author&gt;&lt;author&gt;Wieringa, M. H.&lt;/author&gt;&lt;author&gt;Mantingh, C. J.&lt;/author&gt;&lt;author&gt;de Jongste, J. C.&lt;/author&gt;&lt;author&gt;Feenstra, L.&lt;/author&gt;&lt;/authors&gt;&lt;/contributors&gt;&lt;auth-address&gt;Department of Oto-Rhino-Laryngology, Erasmus Medical Centre, University Medical Centre Rotterdam, Rotterdam, The Netherlands.&lt;/auth-address&gt;&lt;titles&gt;&lt;title&gt;Nasal NO measurement by direct sampling from the nose during breathhold: Aspiration flow, nasal resistance and reproducibility&lt;/title&gt;&lt;secondary-title&gt;Eur Arch Otorhinolaryngol&lt;/secondary-title&gt;&lt;/titles&gt;&lt;periodical&gt;&lt;full-title&gt;Eur Arch Otorhinolaryngol&lt;/full-title&gt;&lt;abbr-1&gt;European archives of oto-rhino-laryngology : official journal of the European Federation of Oto-Rhino-Laryngological Societies (EUFOS) : affiliated with the German Society for Oto-Rhino-Laryngology - Head and Neck Surgery&lt;/abbr-1&gt;&lt;/periodical&gt;&lt;pages&gt;723-8&lt;/pages&gt;&lt;volume&gt;263&lt;/volume&gt;&lt;number&gt;8&lt;/number&gt;&lt;edition&gt;2006/05/20&lt;/edition&gt;&lt;keywords&gt;&lt;keyword&gt;Adolescent&lt;/keyword&gt;&lt;keyword&gt;Adult&lt;/keyword&gt;&lt;keyword&gt;Breath Tests&lt;/keyword&gt;&lt;keyword&gt;Exhalation/*physiology&lt;/keyword&gt;&lt;keyword&gt;Female&lt;/keyword&gt;&lt;keyword&gt;Humans&lt;/keyword&gt;&lt;keyword&gt;Male&lt;/keyword&gt;&lt;keyword&gt;Middle Aged&lt;/keyword&gt;&lt;keyword&gt;Nasal Mucosa/metabolism&lt;/keyword&gt;&lt;keyword&gt;Nitric Oxide/*analysis/biosynthesis&lt;/keyword&gt;&lt;keyword&gt;Reproducibility of Results&lt;/keyword&gt;&lt;/keywords&gt;&lt;dates&gt;&lt;year&gt;2006&lt;/year&gt;&lt;pub-dates&gt;&lt;date&gt;Aug&lt;/date&gt;&lt;/pub-dates&gt;&lt;/dates&gt;&lt;isbn&gt;0937-4477 (Print)&amp;#xD;0937-4477&lt;/isbn&gt;&lt;accession-num&gt;16710671&lt;/accession-num&gt;&lt;urls&gt;&lt;/urls&gt;&lt;electronic-resource-num&gt;10.1007/s00405-006-0059-1&lt;/electronic-resource-num&gt;&lt;remote-database-provider&gt;NLM&lt;/remote-database-provider&gt;&lt;language&gt;eng&lt;/language&gt;&lt;/record&gt;&lt;/Cite&gt;&lt;/EndNote&gt;</w:instrText>
      </w:r>
      <w:r w:rsidRPr="00780CCA">
        <w:fldChar w:fldCharType="separate"/>
      </w:r>
      <w:r w:rsidR="00E02DA1">
        <w:rPr>
          <w:noProof/>
        </w:rPr>
        <w:t>[26]</w:t>
      </w:r>
      <w:r w:rsidRPr="00780CCA">
        <w:fldChar w:fldCharType="end"/>
      </w:r>
      <w:r w:rsidR="0017453D" w:rsidRPr="00780CCA">
        <w:t>.</w:t>
      </w:r>
      <w:r w:rsidRPr="00780CCA">
        <w:t xml:space="preserve"> </w:t>
      </w:r>
      <w:r w:rsidR="00A5581E" w:rsidRPr="00780CCA">
        <w:t>They</w:t>
      </w:r>
      <w:r w:rsidR="00F6446E" w:rsidRPr="00780CCA">
        <w:t xml:space="preserve"> reported</w:t>
      </w:r>
      <w:r w:rsidRPr="00780CCA">
        <w:t xml:space="preserve"> that</w:t>
      </w:r>
      <w:r w:rsidR="00F6446E" w:rsidRPr="00780CCA">
        <w:t xml:space="preserve"> the</w:t>
      </w:r>
      <w:r w:rsidRPr="00780CCA">
        <w:t xml:space="preserve"> time to plateau and the resulting mean nNO</w:t>
      </w:r>
      <w:r w:rsidR="00F6446E" w:rsidRPr="00780CCA">
        <w:t xml:space="preserve"> measurement</w:t>
      </w:r>
      <w:r w:rsidRPr="00780CCA">
        <w:t xml:space="preserve"> were</w:t>
      </w:r>
      <w:r w:rsidR="007B68F0" w:rsidRPr="00780CCA">
        <w:t xml:space="preserve"> </w:t>
      </w:r>
      <w:r w:rsidRPr="00780CCA">
        <w:t>significantly different when using these differing aspiration flow rates</w:t>
      </w:r>
      <w:r w:rsidR="00F6446E" w:rsidRPr="00780CCA">
        <w:t xml:space="preserve">. These investigators </w:t>
      </w:r>
      <w:r w:rsidRPr="00780CCA">
        <w:t>recommended a preferred flow of 0.7 L.min</w:t>
      </w:r>
      <w:r w:rsidRPr="00780CCA">
        <w:rPr>
          <w:vertAlign w:val="superscript"/>
        </w:rPr>
        <w:t>-1</w:t>
      </w:r>
      <w:r w:rsidRPr="00780CCA">
        <w:t xml:space="preserve"> since the NO plateau was reached within 7 seconds and the procedure was well </w:t>
      </w:r>
      <w:r w:rsidR="0028311A" w:rsidRPr="00780CCA">
        <w:t>tolerated</w:t>
      </w:r>
      <w:r w:rsidRPr="00780CCA">
        <w:t xml:space="preserve"> by adult study participants. In children, using the velum closure method, Beydon et al. </w:t>
      </w:r>
      <w:r w:rsidR="008E42DE">
        <w:t>reported</w:t>
      </w:r>
      <w:r w:rsidRPr="00780CCA">
        <w:t xml:space="preserve"> a significant effect of aspiration flow </w:t>
      </w:r>
      <w:r w:rsidR="007B24CA" w:rsidRPr="00780CCA">
        <w:t>(0.3 versus 1 L</w:t>
      </w:r>
      <w:r w:rsidR="00370F7B" w:rsidRPr="00780CCA">
        <w:t>.</w:t>
      </w:r>
      <w:r w:rsidR="007B24CA" w:rsidRPr="00780CCA">
        <w:t>min</w:t>
      </w:r>
      <w:r w:rsidR="007B24CA" w:rsidRPr="00780CCA">
        <w:rPr>
          <w:vertAlign w:val="superscript"/>
        </w:rPr>
        <w:t>-1</w:t>
      </w:r>
      <w:r w:rsidR="007B24CA" w:rsidRPr="00780CCA">
        <w:t xml:space="preserve">) </w:t>
      </w:r>
      <w:r w:rsidRPr="00780CCA">
        <w:t>on the measured NO output, but could not perform the same comparison using the tidal breathing</w:t>
      </w:r>
      <w:r w:rsidR="00F6446E" w:rsidRPr="00780CCA">
        <w:t xml:space="preserve"> technique</w:t>
      </w:r>
      <w:r w:rsidRPr="00780CCA">
        <w:t xml:space="preserve"> because higher flow disturbed young children</w:t>
      </w:r>
      <w:r w:rsidR="00A31A5E" w:rsidRPr="00780CCA">
        <w:t xml:space="preserve"> </w:t>
      </w:r>
      <w:r w:rsidRPr="00780CCA">
        <w:fldChar w:fldCharType="begin">
          <w:fldData xml:space="preserve">PEVuZE5vdGU+PENpdGU+PEF1dGhvcj5CZXlkb248L0F1dGhvcj48WWVhcj4yMDE1PC9ZZWFyPjxS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=
</w:fldData>
        </w:fldChar>
      </w:r>
      <w:r w:rsidR="00E02DA1">
        <w:instrText xml:space="preserve"> ADDIN EN.CITE </w:instrText>
      </w:r>
      <w:r w:rsidR="00E02DA1">
        <w:fldChar w:fldCharType="begin">
          <w:fldData xml:space="preserve">PEVuZE5vdGU+PENpdGU+PEF1dGhvcj5CZXlkb248L0F1dGhvcj48WWVhcj4yMDE1PC9ZZWFyPjxS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=
</w:fldData>
        </w:fldChar>
      </w:r>
      <w:r w:rsidR="00E02DA1">
        <w:instrText xml:space="preserve"> ADDIN EN.CITE.DATA </w:instrText>
      </w:r>
      <w:r w:rsidR="00E02DA1">
        <w:fldChar w:fldCharType="end"/>
      </w:r>
      <w:r w:rsidRPr="00780CCA">
        <w:fldChar w:fldCharType="separate"/>
      </w:r>
      <w:r w:rsidR="00E02DA1">
        <w:rPr>
          <w:noProof/>
        </w:rPr>
        <w:t>[12]</w:t>
      </w:r>
      <w:r w:rsidRPr="00780CCA">
        <w:fldChar w:fldCharType="end"/>
      </w:r>
      <w:r w:rsidR="0017453D" w:rsidRPr="00780CCA">
        <w:t>.</w:t>
      </w:r>
    </w:p>
    <w:p w14:paraId="0547C2A0" w14:textId="3369E8ED" w:rsidR="0005700E" w:rsidRPr="00780CCA" w:rsidRDefault="00224FB2" w:rsidP="00E84A14">
      <w:pPr>
        <w:spacing w:line="360" w:lineRule="atLeast"/>
        <w:rPr>
          <w:i/>
          <w:iCs/>
        </w:rPr>
      </w:pPr>
      <w:r w:rsidRPr="00780CCA">
        <w:t>Commercially available devices provide a range of default flows between 0.12 and 0.33 L.min</w:t>
      </w:r>
      <w:r w:rsidRPr="00780CCA">
        <w:rPr>
          <w:vertAlign w:val="superscript"/>
        </w:rPr>
        <w:t>-1</w:t>
      </w:r>
      <w:r w:rsidR="00A31A5E" w:rsidRPr="00780CCA">
        <w:rPr>
          <w:vertAlign w:val="superscript"/>
        </w:rPr>
        <w:t xml:space="preserve"> </w:t>
      </w:r>
      <w:r w:rsidRPr="00780CCA">
        <w:fldChar w:fldCharType="begin">
          <w:fldData xml:space="preserve">PEVuZE5vdGU+PENpdGU+PEF1dGhvcj5IYXJyaXM8L0F1dGhvcj48WWVhcj4yMDE0PC9ZZWFyPjxS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U3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</w:fldData>
        </w:fldChar>
      </w:r>
      <w:r w:rsidR="00E02DA1">
        <w:instrText xml:space="preserve"> ADDIN EN.CITE </w:instrText>
      </w:r>
      <w:r w:rsidR="00E02DA1">
        <w:fldChar w:fldCharType="begin">
          <w:fldData xml:space="preserve">PEVuZE5vdGU+PENpdGU+PEF1dGhvcj5IYXJyaXM8L0F1dGhvcj48WWVhcj4yMDE0PC9ZZWFyPjxS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U3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</w:fldData>
        </w:fldChar>
      </w:r>
      <w:r w:rsidR="00E02DA1">
        <w:instrText xml:space="preserve"> ADDIN EN.CITE.DATA </w:instrText>
      </w:r>
      <w:r w:rsidR="00E02DA1">
        <w:fldChar w:fldCharType="end"/>
      </w:r>
      <w:r w:rsidRPr="00780CCA">
        <w:fldChar w:fldCharType="separate"/>
      </w:r>
      <w:r w:rsidR="00E02DA1">
        <w:rPr>
          <w:noProof/>
        </w:rPr>
        <w:t>[11, 21, 22, 27]</w:t>
      </w:r>
      <w:r w:rsidRPr="00780CCA">
        <w:fldChar w:fldCharType="end"/>
      </w:r>
      <w:r w:rsidR="00E0335B" w:rsidRPr="00780CCA">
        <w:t>.</w:t>
      </w:r>
      <w:r w:rsidRPr="00780CCA">
        <w:t xml:space="preserve"> </w:t>
      </w:r>
      <w:r w:rsidR="00E0335B" w:rsidRPr="00780CCA">
        <w:t xml:space="preserve">We suggest that the sampling rate be set at 0.3 or 0.33 </w:t>
      </w:r>
      <w:bookmarkStart w:id="1" w:name="_Hlk104801077"/>
      <w:r w:rsidR="00E0335B" w:rsidRPr="00780CCA">
        <w:t>Lmin</w:t>
      </w:r>
      <w:r w:rsidR="00E0335B" w:rsidRPr="00780CCA">
        <w:rPr>
          <w:vertAlign w:val="superscript"/>
        </w:rPr>
        <w:t>-1</w:t>
      </w:r>
      <w:bookmarkEnd w:id="1"/>
      <w:r w:rsidR="00D64EBC" w:rsidRPr="00780CCA">
        <w:t>.</w:t>
      </w:r>
      <w:r w:rsidR="00E0335B" w:rsidRPr="00780CCA">
        <w:t xml:space="preserve"> </w:t>
      </w:r>
      <w:r w:rsidR="00D64EBC" w:rsidRPr="00780CCA">
        <w:t>U</w:t>
      </w:r>
      <w:r w:rsidR="00E0335B" w:rsidRPr="00780CCA">
        <w:t xml:space="preserve">sers </w:t>
      </w:r>
      <w:r w:rsidR="00D64EBC" w:rsidRPr="00780CCA">
        <w:t xml:space="preserve">should </w:t>
      </w:r>
      <w:r w:rsidR="00E0335B" w:rsidRPr="00780CCA">
        <w:t>directly measure</w:t>
      </w:r>
      <w:r w:rsidR="007B68F0" w:rsidRPr="00780CCA">
        <w:t xml:space="preserve"> and record</w:t>
      </w:r>
      <w:r w:rsidR="00E0335B" w:rsidRPr="00780CCA">
        <w:t xml:space="preserve"> their device</w:t>
      </w:r>
      <w:r w:rsidR="00A76055">
        <w:t>’</w:t>
      </w:r>
      <w:r w:rsidR="00E0335B" w:rsidRPr="00780CCA">
        <w:t xml:space="preserve">s sampling </w:t>
      </w:r>
      <w:r w:rsidR="00F6446E" w:rsidRPr="00780CCA">
        <w:t xml:space="preserve">rate </w:t>
      </w:r>
      <w:r w:rsidR="00E0335B" w:rsidRPr="00780CCA">
        <w:t>to calculate the output of NO (nL.min</w:t>
      </w:r>
      <w:r w:rsidR="00E0335B" w:rsidRPr="00780CCA">
        <w:rPr>
          <w:vertAlign w:val="superscript"/>
        </w:rPr>
        <w:t>-1</w:t>
      </w:r>
      <w:r w:rsidR="00E0335B" w:rsidRPr="00780CCA">
        <w:t xml:space="preserve">) (see </w:t>
      </w:r>
      <w:r w:rsidR="004361AA" w:rsidRPr="00780CCA">
        <w:t>section “</w:t>
      </w:r>
      <w:r w:rsidR="004361AA" w:rsidRPr="00780CCA">
        <w:rPr>
          <w:i/>
          <w:iCs/>
        </w:rPr>
        <w:t>Interpretation of results- general</w:t>
      </w:r>
      <w:r w:rsidR="00A31A5E" w:rsidRPr="00780CCA">
        <w:rPr>
          <w:i/>
          <w:iCs/>
        </w:rPr>
        <w:t>”</w:t>
      </w:r>
      <w:r w:rsidR="00E0335B" w:rsidRPr="00780CCA">
        <w:t>)</w:t>
      </w:r>
      <w:r w:rsidR="004361AA" w:rsidRPr="00780CCA">
        <w:t>.</w:t>
      </w:r>
    </w:p>
    <w:p w14:paraId="229A2442" w14:textId="332E76E0" w:rsidR="00437F80" w:rsidRPr="00780CCA" w:rsidRDefault="00437F80" w:rsidP="004E773C">
      <w:pPr>
        <w:spacing w:line="360" w:lineRule="auto"/>
        <w:rPr>
          <w:i/>
          <w:iCs/>
        </w:rPr>
      </w:pPr>
      <w:r w:rsidRPr="00780CCA">
        <w:rPr>
          <w:i/>
          <w:iCs/>
        </w:rPr>
        <w:t>Licen</w:t>
      </w:r>
      <w:r w:rsidR="00CD16AF">
        <w:rPr>
          <w:i/>
          <w:iCs/>
        </w:rPr>
        <w:t>s</w:t>
      </w:r>
      <w:r w:rsidRPr="00780CCA">
        <w:rPr>
          <w:i/>
          <w:iCs/>
        </w:rPr>
        <w:t>ing and regulatory approvals</w:t>
      </w:r>
    </w:p>
    <w:p w14:paraId="62270F4B" w14:textId="323CA25D" w:rsidR="000D6AFB" w:rsidRPr="00780CCA" w:rsidRDefault="00C473D3" w:rsidP="004E773C">
      <w:pPr>
        <w:spacing w:line="360" w:lineRule="auto"/>
        <w:rPr>
          <w:rFonts w:eastAsia="Times New Roman" w:cs="Times New Roman"/>
          <w:color w:val="000000"/>
          <w:shd w:val="clear" w:color="auto" w:fill="FFFFFF"/>
        </w:rPr>
      </w:pPr>
      <w:r w:rsidRPr="00780CCA">
        <w:t xml:space="preserve">Another consideration in device selection </w:t>
      </w:r>
      <w:r w:rsidR="004C107E" w:rsidRPr="00780CCA">
        <w:t>may</w:t>
      </w:r>
      <w:r w:rsidRPr="00780CCA">
        <w:t xml:space="preserve"> depend on licensing</w:t>
      </w:r>
      <w:r w:rsidR="004560C1" w:rsidRPr="00780CCA">
        <w:t xml:space="preserve"> and regulatory approval</w:t>
      </w:r>
      <w:r w:rsidRPr="00780CCA">
        <w:t xml:space="preserve">. Both </w:t>
      </w:r>
      <w:r w:rsidR="0082599A" w:rsidRPr="00780CCA">
        <w:t>chemiluminescence</w:t>
      </w:r>
      <w:r w:rsidR="00437F80" w:rsidRPr="00780CCA">
        <w:t xml:space="preserve"> and electrochemical</w:t>
      </w:r>
      <w:r w:rsidRPr="00780CCA">
        <w:t xml:space="preserve"> devices are licensed for </w:t>
      </w:r>
      <w:r w:rsidR="00A5581E" w:rsidRPr="00780CCA">
        <w:t>nNO</w:t>
      </w:r>
      <w:r w:rsidR="004C107E" w:rsidRPr="00780CCA">
        <w:t xml:space="preserve"> measurements</w:t>
      </w:r>
      <w:r w:rsidRPr="00780CCA">
        <w:t xml:space="preserve"> in Europe. </w:t>
      </w:r>
      <w:r w:rsidR="00C12A34" w:rsidRPr="00C12A34">
        <w:t>Neither chemiluminescent nor electrochemical devices are approved by the US Food and Drug Administration, and the former are used at PCD Foundation-accredited clinical centre</w:t>
      </w:r>
      <w:r w:rsidR="00C12A34">
        <w:t>s</w:t>
      </w:r>
      <w:r w:rsidR="00C12A34" w:rsidRPr="00C12A34">
        <w:t xml:space="preserve">, Genetic </w:t>
      </w:r>
      <w:r w:rsidR="00C12A34" w:rsidRPr="00C12A34">
        <w:lastRenderedPageBreak/>
        <w:t>Disorders of Mucociliary Clearance Consortium sites, or in research settings</w:t>
      </w:r>
      <w:r w:rsidR="00C12A34">
        <w:t xml:space="preserve">. </w:t>
      </w:r>
      <w:r w:rsidR="000D6AFB" w:rsidRPr="00780CCA">
        <w:t xml:space="preserve">Only two </w:t>
      </w:r>
      <w:r w:rsidR="000D6AFB" w:rsidRPr="00780CCA">
        <w:rPr>
          <w:rFonts w:eastAsia="Times New Roman" w:cs="Times New Roman"/>
          <w:color w:val="000000"/>
          <w:shd w:val="clear" w:color="auto" w:fill="FFFFFF"/>
        </w:rPr>
        <w:t>chemiluminescence NO analysers suitable for clinical testing</w:t>
      </w:r>
      <w:r w:rsidR="00C12A34">
        <w:rPr>
          <w:rFonts w:eastAsia="Times New Roman" w:cs="Times New Roman"/>
          <w:color w:val="000000"/>
          <w:shd w:val="clear" w:color="auto" w:fill="FFFFFF"/>
        </w:rPr>
        <w:t xml:space="preserve"> (</w:t>
      </w:r>
      <w:r w:rsidR="000D6AFB" w:rsidRPr="00780CCA">
        <w:rPr>
          <w:rFonts w:eastAsia="Times New Roman" w:cs="Times New Roman"/>
          <w:color w:val="000000"/>
          <w:shd w:val="clear" w:color="auto" w:fill="FFFFFF"/>
        </w:rPr>
        <w:t xml:space="preserve">Eco Physics CLD88 device and </w:t>
      </w:r>
      <w:proofErr w:type="spellStart"/>
      <w:r w:rsidR="000D6AFB" w:rsidRPr="00780CCA">
        <w:rPr>
          <w:rFonts w:eastAsia="Times New Roman" w:cs="Times New Roman"/>
          <w:color w:val="000000"/>
          <w:shd w:val="clear" w:color="auto" w:fill="FFFFFF"/>
        </w:rPr>
        <w:t>Zysense</w:t>
      </w:r>
      <w:proofErr w:type="spellEnd"/>
      <w:r w:rsidR="000D6AFB" w:rsidRPr="00780CCA">
        <w:rPr>
          <w:rFonts w:eastAsia="Times New Roman" w:cs="Times New Roman"/>
          <w:color w:val="000000"/>
          <w:shd w:val="clear" w:color="auto" w:fill="FFFFFF"/>
        </w:rPr>
        <w:t xml:space="preserve"> NOA 280i</w:t>
      </w:r>
      <w:r w:rsidR="00C12A34">
        <w:rPr>
          <w:rFonts w:eastAsia="Times New Roman" w:cs="Times New Roman"/>
          <w:color w:val="000000"/>
          <w:shd w:val="clear" w:color="auto" w:fill="FFFFFF"/>
        </w:rPr>
        <w:t>)</w:t>
      </w:r>
      <w:r w:rsidR="000D6AFB" w:rsidRPr="00780CCA">
        <w:rPr>
          <w:rFonts w:eastAsia="Times New Roman" w:cs="Times New Roman"/>
          <w:color w:val="000000"/>
          <w:shd w:val="clear" w:color="auto" w:fill="FFFFFF"/>
        </w:rPr>
        <w:t xml:space="preserve"> are available </w:t>
      </w:r>
      <w:r w:rsidR="00CC19C3">
        <w:rPr>
          <w:rFonts w:eastAsia="Times New Roman" w:cs="Times New Roman"/>
          <w:color w:val="000000"/>
          <w:shd w:val="clear" w:color="auto" w:fill="FFFFFF"/>
        </w:rPr>
        <w:t>for</w:t>
      </w:r>
      <w:r w:rsidR="00D077D7" w:rsidRPr="00780CCA">
        <w:rPr>
          <w:rFonts w:eastAsia="Times New Roman" w:cs="Times New Roman"/>
          <w:color w:val="000000"/>
          <w:shd w:val="clear" w:color="auto" w:fill="FFFFFF"/>
        </w:rPr>
        <w:t xml:space="preserve"> purchase </w:t>
      </w:r>
      <w:r w:rsidR="000D6AFB" w:rsidRPr="00780CCA">
        <w:rPr>
          <w:rFonts w:eastAsia="Times New Roman" w:cs="Times New Roman"/>
          <w:color w:val="000000"/>
          <w:shd w:val="clear" w:color="auto" w:fill="FFFFFF"/>
        </w:rPr>
        <w:t>in North America.</w:t>
      </w:r>
    </w:p>
    <w:p w14:paraId="197424F5" w14:textId="4FEC832B" w:rsidR="00C473D3" w:rsidRPr="00780CCA" w:rsidRDefault="00830BA9" w:rsidP="004E773C">
      <w:pPr>
        <w:spacing w:line="360" w:lineRule="auto"/>
        <w:rPr>
          <w:b/>
          <w:bCs/>
        </w:rPr>
      </w:pPr>
      <w:r w:rsidRPr="00780CCA">
        <w:rPr>
          <w:b/>
          <w:bCs/>
        </w:rPr>
        <w:t>Considerations for c</w:t>
      </w:r>
      <w:r w:rsidR="00C473D3" w:rsidRPr="00780CCA">
        <w:rPr>
          <w:b/>
          <w:bCs/>
        </w:rPr>
        <w:t>onsumable</w:t>
      </w:r>
      <w:r w:rsidR="003A5E36" w:rsidRPr="00780CCA">
        <w:rPr>
          <w:b/>
          <w:bCs/>
        </w:rPr>
        <w:t>s</w:t>
      </w:r>
    </w:p>
    <w:p w14:paraId="17BA8E5E" w14:textId="5DC8E7AE" w:rsidR="00C473D3" w:rsidRPr="00780CCA" w:rsidRDefault="00C473D3" w:rsidP="004E773C">
      <w:pPr>
        <w:spacing w:line="360" w:lineRule="auto"/>
      </w:pPr>
      <w:r w:rsidRPr="00780CCA">
        <w:t xml:space="preserve">Measurement of </w:t>
      </w:r>
      <w:r w:rsidR="0065435B">
        <w:t>n</w:t>
      </w:r>
      <w:r w:rsidRPr="00780CCA">
        <w:t xml:space="preserve">NO requires </w:t>
      </w:r>
      <w:r w:rsidR="006C4B9D" w:rsidRPr="00780CCA">
        <w:t>single patient</w:t>
      </w:r>
      <w:r w:rsidR="00FE796B" w:rsidRPr="00780CCA">
        <w:t xml:space="preserve"> </w:t>
      </w:r>
      <w:r w:rsidRPr="00780CCA">
        <w:t>use nasal probes</w:t>
      </w:r>
      <w:r w:rsidR="004E387E" w:rsidRPr="00780CCA">
        <w:t xml:space="preserve"> with</w:t>
      </w:r>
      <w:r w:rsidRPr="00780CCA">
        <w:t xml:space="preserve"> fixed (plastic) or compressible (foam) olives that can be </w:t>
      </w:r>
      <w:r w:rsidR="004E387E" w:rsidRPr="00780CCA">
        <w:t xml:space="preserve">inserted </w:t>
      </w:r>
      <w:r w:rsidRPr="00780CCA">
        <w:t xml:space="preserve">tightly </w:t>
      </w:r>
      <w:r w:rsidR="004E387E" w:rsidRPr="00780CCA">
        <w:t xml:space="preserve">into </w:t>
      </w:r>
      <w:r w:rsidRPr="00780CCA">
        <w:t>the nostril to prevent air leakage</w:t>
      </w:r>
      <w:r w:rsidR="0017453D" w:rsidRPr="00780CCA">
        <w:t xml:space="preserve"> </w:t>
      </w:r>
      <w:r w:rsidR="00DC1019" w:rsidRPr="00780CCA">
        <w:fldChar w:fldCharType="begin"/>
      </w:r>
      <w:r w:rsidR="00E02DA1">
        <w:instrText xml:space="preserve"> ADDIN EN.CITE &lt;EndNote&gt;&lt;Cite&gt;&lt;Author&gt;Kharitonov&lt;/Author&gt;&lt;Year&gt;2005&lt;/Year&gt;&lt;RecNum&gt;894&lt;/RecNum&gt;&lt;DisplayText&gt;[28]&lt;/DisplayText&gt;&lt;record&gt;&lt;rec-number&gt;894&lt;/rec-number&gt;&lt;foreign-keys&gt;&lt;key app="EN" db-id="99pfwdzpcedx9neza0rpvw9tdxzf0f5tdef9" timestamp="1639563688"&gt;894&lt;/key&gt;&lt;/foreign-keys&gt;&lt;ref-type name="Journal Article"&gt;17&lt;/ref-type&gt;&lt;contributors&gt;&lt;authors&gt;&lt;author&gt;Kharitonov, S. A.&lt;/author&gt;&lt;author&gt;Walker, L.&lt;/author&gt;&lt;author&gt;Barnes, P. J.&lt;/author&gt;&lt;/authors&gt;&lt;/contributors&gt;&lt;auth-address&gt;Section of Airway Diseases, National Heart and Lung Institute, Imperial College, Dovehouse Street, London SW3 6LY, United Kingdom. s.kharitonov@imperial.ac.uk&lt;/auth-address&gt;&lt;titles&gt;&lt;title&gt;Repeatability of standardised nasal nitric oxide measurements in healthy and asthmatic adults and children&lt;/title&gt;&lt;secondary-title&gt;Respir Med&lt;/secondary-title&gt;&lt;/titles&gt;&lt;periodical&gt;&lt;full-title&gt;Respir Med&lt;/full-title&gt;&lt;abbr-1&gt;Respiratory medicine&lt;/abbr-1&gt;&lt;/periodical&gt;&lt;pages&gt;1105-14&lt;/pages&gt;&lt;volume&gt;99&lt;/volume&gt;&lt;number&gt;9&lt;/number&gt;&lt;edition&gt;2005/08/09&lt;/edition&gt;&lt;keywords&gt;&lt;keyword&gt;Adolescent&lt;/keyword&gt;&lt;keyword&gt;Adult&lt;/keyword&gt;&lt;keyword&gt;Age Factors&lt;/keyword&gt;&lt;keyword&gt;Aged&lt;/keyword&gt;&lt;keyword&gt;Asthma/*diagnosis&lt;/keyword&gt;&lt;keyword&gt;Biomarkers/analysis&lt;/keyword&gt;&lt;keyword&gt;Breath Tests/methods&lt;/keyword&gt;&lt;keyword&gt;Child&lt;/keyword&gt;&lt;keyword&gt;Child, Preschool&lt;/keyword&gt;&lt;keyword&gt;Female&lt;/keyword&gt;&lt;keyword&gt;Humans&lt;/keyword&gt;&lt;keyword&gt;Kartagener Syndrome/diagnosis&lt;/keyword&gt;&lt;keyword&gt;Male&lt;/keyword&gt;&lt;keyword&gt;Middle Aged&lt;/keyword&gt;&lt;keyword&gt;Nasal Cavity&lt;/keyword&gt;&lt;keyword&gt;Nitric Oxide/*analysis&lt;/keyword&gt;&lt;keyword&gt;Patient Acceptance of Health Care&lt;/keyword&gt;&lt;keyword&gt;Pilot Projects&lt;/keyword&gt;&lt;keyword&gt;Reproducibility of Results&lt;/keyword&gt;&lt;keyword&gt;Rhinitis/diagnosis&lt;/keyword&gt;&lt;/keywords&gt;&lt;dates&gt;&lt;year&gt;2005&lt;/year&gt;&lt;pub-dates&gt;&lt;date&gt;Sep&lt;/date&gt;&lt;/pub-dates&gt;&lt;/dates&gt;&lt;isbn&gt;0954-6111 (Print)&amp;#xD;0954-6111&lt;/isbn&gt;&lt;accession-num&gt;16085212&lt;/accession-num&gt;&lt;urls&gt;&lt;/urls&gt;&lt;electronic-resource-num&gt;10.1016/j.rmed.2005.02.019&lt;/electronic-resource-num&gt;&lt;remote-database-provider&gt;NLM&lt;/remote-database-provider&gt;&lt;language&gt;eng&lt;/language&gt;&lt;/record&gt;&lt;/Cite&gt;&lt;/EndNote&gt;</w:instrText>
      </w:r>
      <w:r w:rsidR="00DC1019" w:rsidRPr="00780CCA">
        <w:fldChar w:fldCharType="separate"/>
      </w:r>
      <w:r w:rsidR="00E02DA1">
        <w:rPr>
          <w:noProof/>
        </w:rPr>
        <w:t>[28]</w:t>
      </w:r>
      <w:r w:rsidR="00DC1019" w:rsidRPr="00780CCA">
        <w:fldChar w:fldCharType="end"/>
      </w:r>
      <w:r w:rsidR="0017453D" w:rsidRPr="00780CCA">
        <w:t>.</w:t>
      </w:r>
      <w:r w:rsidRPr="00780CCA">
        <w:t xml:space="preserve"> </w:t>
      </w:r>
      <w:r w:rsidR="00CC187A" w:rsidRPr="00780CCA">
        <w:t>C</w:t>
      </w:r>
      <w:r w:rsidRPr="00780CCA">
        <w:t xml:space="preserve">ommercially available nasal probes are provided in several sizes, ranging from neonatal to large adult. </w:t>
      </w:r>
      <w:r w:rsidR="00CC187A" w:rsidRPr="00780CCA">
        <w:t>T</w:t>
      </w:r>
      <w:r w:rsidRPr="00780CCA">
        <w:t xml:space="preserve">o prevent contamination of the sampling line with </w:t>
      </w:r>
      <w:r w:rsidR="00F178F6" w:rsidRPr="00780CCA">
        <w:t>humidity,</w:t>
      </w:r>
      <w:r w:rsidR="00F178F6" w:rsidRPr="00780CCA" w:rsidDel="00F178F6">
        <w:t xml:space="preserve"> </w:t>
      </w:r>
      <w:r w:rsidR="00F178F6" w:rsidRPr="00780CCA">
        <w:t>infectious agents</w:t>
      </w:r>
      <w:r w:rsidRPr="00780CCA">
        <w:t>, mucus</w:t>
      </w:r>
      <w:r w:rsidR="00F178F6" w:rsidRPr="00780CCA">
        <w:t xml:space="preserve"> </w:t>
      </w:r>
      <w:r w:rsidRPr="00780CCA">
        <w:t xml:space="preserve">or other debris, </w:t>
      </w:r>
      <w:r w:rsidR="009C37FE">
        <w:t>it should be single-</w:t>
      </w:r>
      <w:proofErr w:type="gramStart"/>
      <w:r w:rsidR="009C37FE">
        <w:t>use</w:t>
      </w:r>
      <w:proofErr w:type="gramEnd"/>
      <w:r w:rsidR="009C37FE">
        <w:t xml:space="preserve"> or </w:t>
      </w:r>
      <w:r w:rsidRPr="00780CCA">
        <w:t xml:space="preserve">the nasal probe should </w:t>
      </w:r>
      <w:r w:rsidR="004E387E" w:rsidRPr="00780CCA">
        <w:t>have</w:t>
      </w:r>
      <w:r w:rsidRPr="00780CCA">
        <w:t xml:space="preserve"> </w:t>
      </w:r>
      <w:r w:rsidR="00F178F6" w:rsidRPr="00780CCA">
        <w:t xml:space="preserve">appropriate </w:t>
      </w:r>
      <w:r w:rsidRPr="00780CCA">
        <w:t>built</w:t>
      </w:r>
      <w:r w:rsidR="00434BBA">
        <w:t>-</w:t>
      </w:r>
      <w:r w:rsidRPr="00780CCA">
        <w:t xml:space="preserve">in or in-line </w:t>
      </w:r>
      <w:r w:rsidR="00D077D7" w:rsidRPr="00780CCA">
        <w:t>filters</w:t>
      </w:r>
      <w:r w:rsidR="009C37FE">
        <w:t xml:space="preserve"> </w:t>
      </w:r>
      <w:r w:rsidR="009407E6" w:rsidRPr="00780CCA">
        <w:fldChar w:fldCharType="begin">
          <w:fldData xml:space="preserve">PEVuZE5vdGU+PENpdGU+PEF1dGhvcj5NY0dvd2FuPC9BdXRob3I+PFllYXI+MjAyMjwvWWVhcj48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</w:fldData>
        </w:fldChar>
      </w:r>
      <w:r w:rsidR="00E02DA1">
        <w:instrText xml:space="preserve"> ADDIN EN.CITE </w:instrText>
      </w:r>
      <w:r w:rsidR="00E02DA1">
        <w:fldChar w:fldCharType="begin">
          <w:fldData xml:space="preserve">PEVuZE5vdGU+PENpdGU+PEF1dGhvcj5NY0dvd2FuPC9BdXRob3I+PFllYXI+MjAyMjwvWWVhcj48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</w:fldData>
        </w:fldChar>
      </w:r>
      <w:r w:rsidR="00E02DA1">
        <w:instrText xml:space="preserve"> ADDIN EN.CITE.DATA </w:instrText>
      </w:r>
      <w:r w:rsidR="00E02DA1">
        <w:fldChar w:fldCharType="end"/>
      </w:r>
      <w:r w:rsidR="009407E6" w:rsidRPr="00780CCA">
        <w:fldChar w:fldCharType="separate"/>
      </w:r>
      <w:r w:rsidR="00E02DA1">
        <w:rPr>
          <w:noProof/>
        </w:rPr>
        <w:t>[29]</w:t>
      </w:r>
      <w:r w:rsidR="009407E6" w:rsidRPr="00780CCA">
        <w:fldChar w:fldCharType="end"/>
      </w:r>
      <w:r w:rsidRPr="00780CCA">
        <w:t xml:space="preserve">. </w:t>
      </w:r>
    </w:p>
    <w:p w14:paraId="3DB75B45" w14:textId="15072EF1" w:rsidR="00C473D3" w:rsidRPr="00780CCA" w:rsidRDefault="00C473D3" w:rsidP="004E773C">
      <w:pPr>
        <w:spacing w:line="360" w:lineRule="auto"/>
      </w:pPr>
      <w:r w:rsidRPr="00780CCA">
        <w:t xml:space="preserve">For </w:t>
      </w:r>
      <w:r w:rsidR="00214B63" w:rsidRPr="00780CCA">
        <w:t>ER</w:t>
      </w:r>
      <w:r w:rsidR="004E387E" w:rsidRPr="00780CCA">
        <w:t xml:space="preserve"> </w:t>
      </w:r>
      <w:r w:rsidR="00452B81" w:rsidRPr="00780CCA">
        <w:t>manoeuvre</w:t>
      </w:r>
      <w:r w:rsidR="004E387E" w:rsidRPr="00780CCA">
        <w:t>s</w:t>
      </w:r>
      <w:r w:rsidRPr="00780CCA">
        <w:t>, disposable mouth restrictors are required</w:t>
      </w:r>
      <w:r w:rsidR="00214B63" w:rsidRPr="00780CCA">
        <w:t>, which can be</w:t>
      </w:r>
      <w:r w:rsidRPr="00780CCA">
        <w:t xml:space="preserve"> inexpensive cardboard cylinders with a 1-mm opening at the distal end or </w:t>
      </w:r>
      <w:r w:rsidR="00BF176D" w:rsidRPr="00780CCA">
        <w:t xml:space="preserve">a </w:t>
      </w:r>
      <w:r w:rsidRPr="00780CCA">
        <w:t>party</w:t>
      </w:r>
      <w:r w:rsidR="00076174" w:rsidRPr="00780CCA">
        <w:t xml:space="preserve"> </w:t>
      </w:r>
      <w:r w:rsidRPr="00780CCA">
        <w:t>favo</w:t>
      </w:r>
      <w:r w:rsidR="0033301E" w:rsidRPr="00780CCA">
        <w:t>u</w:t>
      </w:r>
      <w:r w:rsidRPr="00780CCA">
        <w:t xml:space="preserve">r </w:t>
      </w:r>
      <w:r w:rsidR="00BF176D" w:rsidRPr="00780CCA">
        <w:t xml:space="preserve">to </w:t>
      </w:r>
      <w:r w:rsidR="00BE2B43" w:rsidRPr="00780CCA">
        <w:t xml:space="preserve">provide </w:t>
      </w:r>
      <w:r w:rsidRPr="00780CCA">
        <w:t>similar resistance</w:t>
      </w:r>
      <w:r w:rsidR="0017453D" w:rsidRPr="00780CCA">
        <w:t xml:space="preserve"> </w:t>
      </w:r>
      <w:r w:rsidR="00DC1019" w:rsidRPr="00780CCA">
        <w:fldChar w:fldCharType="begin">
          <w:fldData xml:space="preserve">PEVuZE5vdGU+PENpdGU+PEF1dGhvcj5MZWlnaDwvQXV0aG9yPjxZZWFyPjIwMTM8L1llYXI+PFJl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</w:fldData>
        </w:fldChar>
      </w:r>
      <w:r w:rsidR="00E02DA1">
        <w:instrText xml:space="preserve"> ADDIN EN.CITE </w:instrText>
      </w:r>
      <w:r w:rsidR="00E02DA1">
        <w:fldChar w:fldCharType="begin">
          <w:fldData xml:space="preserve">PEVuZE5vdGU+PENpdGU+PEF1dGhvcj5MZWlnaDwvQXV0aG9yPjxZZWFyPjIwMTM8L1llYXI+PFJl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</w:fldData>
        </w:fldChar>
      </w:r>
      <w:r w:rsidR="00E02DA1">
        <w:instrText xml:space="preserve"> ADDIN EN.CITE.DATA </w:instrText>
      </w:r>
      <w:r w:rsidR="00E02DA1">
        <w:fldChar w:fldCharType="end"/>
      </w:r>
      <w:r w:rsidR="00DC1019" w:rsidRPr="00780CCA">
        <w:fldChar w:fldCharType="separate"/>
      </w:r>
      <w:r w:rsidR="00E02DA1">
        <w:rPr>
          <w:noProof/>
        </w:rPr>
        <w:t>[11]</w:t>
      </w:r>
      <w:r w:rsidR="00DC1019" w:rsidRPr="00780CCA">
        <w:fldChar w:fldCharType="end"/>
      </w:r>
      <w:r w:rsidR="0017453D" w:rsidRPr="00780CCA">
        <w:t>.</w:t>
      </w:r>
      <w:r w:rsidRPr="00780CCA">
        <w:t xml:space="preserve"> </w:t>
      </w:r>
      <w:r w:rsidR="003E69A0" w:rsidRPr="00780CCA">
        <w:t>F</w:t>
      </w:r>
      <w:r w:rsidRPr="00780CCA">
        <w:t>or some commercially available analysers</w:t>
      </w:r>
      <w:r w:rsidR="00434BBA">
        <w:t xml:space="preserve"> the</w:t>
      </w:r>
      <w:r w:rsidRPr="00780CCA">
        <w:t xml:space="preserve"> restriction is achieved </w:t>
      </w:r>
      <w:r w:rsidR="00434BBA">
        <w:t>by adding</w:t>
      </w:r>
      <w:r w:rsidRPr="00780CCA">
        <w:t xml:space="preserve"> a paper restrictor with a 1-mm hole at the back side of the standard bacterial filter </w:t>
      </w:r>
      <w:r w:rsidR="00CC19C3">
        <w:t>that is part of the</w:t>
      </w:r>
      <w:r w:rsidRPr="00780CCA">
        <w:t xml:space="preserve"> equipment’s mouthpiece (NIOX VERO)</w:t>
      </w:r>
      <w:r w:rsidR="002F1532" w:rsidRPr="00780CCA">
        <w:t>. I</w:t>
      </w:r>
      <w:r w:rsidRPr="00780CCA">
        <w:t>n others, closure of the palate is achieved through exhalation flow control supported by an incentive screen</w:t>
      </w:r>
      <w:r w:rsidR="00AF71CF" w:rsidRPr="00780CCA">
        <w:t xml:space="preserve"> that provides</w:t>
      </w:r>
      <w:r w:rsidRPr="00780CCA">
        <w:t xml:space="preserve"> feedback (</w:t>
      </w:r>
      <w:proofErr w:type="spellStart"/>
      <w:r w:rsidRPr="00780CCA">
        <w:t>EcoPhysics</w:t>
      </w:r>
      <w:proofErr w:type="spellEnd"/>
      <w:r w:rsidRPr="00780CCA">
        <w:t xml:space="preserve"> CLD88sp). In both cases, as the equipment mouthpiece is used, an additional </w:t>
      </w:r>
      <w:r w:rsidR="004A4E05" w:rsidRPr="00780CCA">
        <w:t>microbi</w:t>
      </w:r>
      <w:r w:rsidR="009407E6" w:rsidRPr="00780CCA">
        <w:t>ological</w:t>
      </w:r>
      <w:r w:rsidR="004A4E05" w:rsidRPr="00780CCA">
        <w:t xml:space="preserve"> </w:t>
      </w:r>
      <w:r w:rsidRPr="00780CCA">
        <w:t>filter is required</w:t>
      </w:r>
      <w:r w:rsidR="009407E6" w:rsidRPr="00780CCA">
        <w:t xml:space="preserve"> </w:t>
      </w:r>
      <w:r w:rsidR="009407E6" w:rsidRPr="00780CCA">
        <w:fldChar w:fldCharType="begin">
          <w:fldData xml:space="preserve">PEVuZE5vdGU+PENpdGU+PEF1dGhvcj5NY0dvd2FuPC9BdXRob3I+PFllYXI+MjAyMjwvWWVhcj48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</w:fldData>
        </w:fldChar>
      </w:r>
      <w:r w:rsidR="00E02DA1">
        <w:instrText xml:space="preserve"> ADDIN EN.CITE </w:instrText>
      </w:r>
      <w:r w:rsidR="00E02DA1">
        <w:fldChar w:fldCharType="begin">
          <w:fldData xml:space="preserve">PEVuZE5vdGU+PENpdGU+PEF1dGhvcj5NY0dvd2FuPC9BdXRob3I+PFllYXI+MjAyMjwvWWVhcj48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</w:fldData>
        </w:fldChar>
      </w:r>
      <w:r w:rsidR="00E02DA1">
        <w:instrText xml:space="preserve"> ADDIN EN.CITE.DATA </w:instrText>
      </w:r>
      <w:r w:rsidR="00E02DA1">
        <w:fldChar w:fldCharType="end"/>
      </w:r>
      <w:r w:rsidR="009407E6" w:rsidRPr="00780CCA">
        <w:fldChar w:fldCharType="separate"/>
      </w:r>
      <w:r w:rsidR="00E02DA1">
        <w:rPr>
          <w:noProof/>
        </w:rPr>
        <w:t>[29]</w:t>
      </w:r>
      <w:r w:rsidR="009407E6" w:rsidRPr="00780CCA">
        <w:fldChar w:fldCharType="end"/>
      </w:r>
      <w:r w:rsidRPr="00780CCA">
        <w:t xml:space="preserve">. </w:t>
      </w:r>
    </w:p>
    <w:p w14:paraId="774E4709" w14:textId="79F71780" w:rsidR="0028311A" w:rsidRPr="00780CCA" w:rsidRDefault="00C473D3" w:rsidP="004E773C">
      <w:pPr>
        <w:rPr>
          <w:b/>
          <w:bCs/>
        </w:rPr>
      </w:pPr>
      <w:r w:rsidRPr="00780CCA">
        <w:rPr>
          <w:b/>
          <w:bCs/>
        </w:rPr>
        <w:t>Calibration, maintenance</w:t>
      </w:r>
      <w:r w:rsidR="003A5E36" w:rsidRPr="00780CCA">
        <w:rPr>
          <w:b/>
          <w:bCs/>
        </w:rPr>
        <w:t xml:space="preserve">, and </w:t>
      </w:r>
      <w:r w:rsidR="00393FAD" w:rsidRPr="00780CCA">
        <w:rPr>
          <w:b/>
          <w:bCs/>
        </w:rPr>
        <w:t>environmental nitric oxide</w:t>
      </w:r>
      <w:r w:rsidRPr="00780CCA">
        <w:rPr>
          <w:b/>
          <w:bCs/>
        </w:rPr>
        <w:tab/>
      </w:r>
    </w:p>
    <w:p w14:paraId="1A2C396E" w14:textId="77777777" w:rsidR="0028311A" w:rsidRPr="00780CCA" w:rsidRDefault="00C473D3" w:rsidP="004E773C">
      <w:pPr>
        <w:spacing w:line="360" w:lineRule="atLeast"/>
      </w:pPr>
      <w:r w:rsidRPr="00780CCA">
        <w:t>Despite the importance of obtaining accurate and reproducible data</w:t>
      </w:r>
      <w:r w:rsidR="006353F7" w:rsidRPr="00780CCA">
        <w:t xml:space="preserve">, </w:t>
      </w:r>
      <w:r w:rsidRPr="00780CCA">
        <w:t xml:space="preserve">most </w:t>
      </w:r>
      <w:r w:rsidR="004D09DC" w:rsidRPr="00780CCA">
        <w:t>manuscripts</w:t>
      </w:r>
      <w:r w:rsidRPr="00780CCA">
        <w:t xml:space="preserve"> provide minimal information on calibration of devices</w:t>
      </w:r>
      <w:r w:rsidR="004D09DC" w:rsidRPr="00780CCA">
        <w:t xml:space="preserve"> used in their studies</w:t>
      </w:r>
      <w:r w:rsidRPr="00780CCA">
        <w:t xml:space="preserve">. </w:t>
      </w:r>
    </w:p>
    <w:p w14:paraId="01126392" w14:textId="779A7FF9" w:rsidR="00D077D7" w:rsidRDefault="00780CCA" w:rsidP="004E773C">
      <w:pPr>
        <w:spacing w:line="360" w:lineRule="atLeast"/>
      </w:pPr>
      <w:r w:rsidRPr="00780CCA">
        <w:t xml:space="preserve">Ideally, nNO </w:t>
      </w:r>
      <w:r w:rsidR="00C12A34">
        <w:t>sh</w:t>
      </w:r>
      <w:r w:rsidRPr="00780CCA">
        <w:t>ould be measured in a clinic or hospital space that has low ambient NO levels to avoid potentially artefactual results</w:t>
      </w:r>
      <w:r w:rsidR="00EC67CE">
        <w:t xml:space="preserve"> </w:t>
      </w:r>
      <w:r w:rsidR="00C719F6" w:rsidRPr="00780CCA">
        <w:fldChar w:fldCharType="begin">
          <w:fldData xml:space="preserve">PEVuZE5vdGU+PENpdGU+PEF1dGhvcj5TdHJ1YmVuPC9BdXRob3I+PFllYXI+MjAwNTwvWWVhcj48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</w:fldData>
        </w:fldChar>
      </w:r>
      <w:r w:rsidR="00E02DA1">
        <w:instrText xml:space="preserve"> ADDIN EN.CITE </w:instrText>
      </w:r>
      <w:r w:rsidR="00E02DA1">
        <w:fldChar w:fldCharType="begin">
          <w:fldData xml:space="preserve">PEVuZE5vdGU+PENpdGU+PEF1dGhvcj5TdHJ1YmVuPC9BdXRob3I+PFllYXI+MjAwNTwvWWVhcj48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</w:fldData>
        </w:fldChar>
      </w:r>
      <w:r w:rsidR="00E02DA1">
        <w:instrText xml:space="preserve"> ADDIN EN.CITE.DATA </w:instrText>
      </w:r>
      <w:r w:rsidR="00E02DA1">
        <w:fldChar w:fldCharType="end"/>
      </w:r>
      <w:r w:rsidR="00C719F6" w:rsidRPr="00780CCA">
        <w:fldChar w:fldCharType="separate"/>
      </w:r>
      <w:r w:rsidR="00E02DA1">
        <w:rPr>
          <w:noProof/>
        </w:rPr>
        <w:t>[30, 31]</w:t>
      </w:r>
      <w:r w:rsidR="00C719F6" w:rsidRPr="00780CCA">
        <w:fldChar w:fldCharType="end"/>
      </w:r>
      <w:r w:rsidR="0028311A" w:rsidRPr="00780CCA">
        <w:t xml:space="preserve">, but a recent survey </w:t>
      </w:r>
      <w:r w:rsidR="00C12A34">
        <w:t>showed</w:t>
      </w:r>
      <w:r w:rsidR="0028311A" w:rsidRPr="00780CCA">
        <w:t xml:space="preserve"> that not all users measure ambient levels</w:t>
      </w:r>
      <w:r w:rsidR="00A31A5E" w:rsidRPr="00780CCA">
        <w:t xml:space="preserve"> </w:t>
      </w:r>
      <w:r w:rsidR="0028311A" w:rsidRPr="00780CCA">
        <w:fldChar w:fldCharType="begin">
          <w:fldData xml:space="preserve">PEVuZE5vdGU+PENpdGU+PEF1dGhvcj5CZXlkb248L0F1dGhvcj48WWVhcj4yMDIyPC9ZZWFyPjxS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</w:fldData>
        </w:fldChar>
      </w:r>
      <w:r w:rsidR="00E02DA1">
        <w:instrText xml:space="preserve"> ADDIN EN.CITE </w:instrText>
      </w:r>
      <w:r w:rsidR="00E02DA1">
        <w:fldChar w:fldCharType="begin">
          <w:fldData xml:space="preserve">PEVuZE5vdGU+PENpdGU+PEF1dGhvcj5CZXlkb248L0F1dGhvcj48WWVhcj4yMDIyPC9ZZWFyPjxS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</w:fldData>
        </w:fldChar>
      </w:r>
      <w:r w:rsidR="00E02DA1">
        <w:instrText xml:space="preserve"> ADDIN EN.CITE.DATA </w:instrText>
      </w:r>
      <w:r w:rsidR="00E02DA1">
        <w:fldChar w:fldCharType="end"/>
      </w:r>
      <w:r w:rsidR="0028311A" w:rsidRPr="00780CCA">
        <w:fldChar w:fldCharType="separate"/>
      </w:r>
      <w:r w:rsidR="00E02DA1">
        <w:rPr>
          <w:noProof/>
        </w:rPr>
        <w:t>[20]</w:t>
      </w:r>
      <w:r w:rsidR="0028311A" w:rsidRPr="00780CCA">
        <w:fldChar w:fldCharType="end"/>
      </w:r>
      <w:r w:rsidR="0028311A" w:rsidRPr="00780CCA">
        <w:t xml:space="preserve">. </w:t>
      </w:r>
      <w:r w:rsidR="008A6EA7" w:rsidRPr="00780CCA">
        <w:t>E</w:t>
      </w:r>
      <w:r w:rsidR="005F6F6B" w:rsidRPr="00780CCA">
        <w:t>nvironmental</w:t>
      </w:r>
      <w:r w:rsidR="003A5E36" w:rsidRPr="00780CCA">
        <w:t xml:space="preserve"> </w:t>
      </w:r>
      <w:r w:rsidR="00C473D3" w:rsidRPr="00780CCA">
        <w:t xml:space="preserve">NO </w:t>
      </w:r>
      <w:r w:rsidR="003A5E36" w:rsidRPr="00780CCA">
        <w:t xml:space="preserve">levels </w:t>
      </w:r>
      <w:r w:rsidR="00C473D3" w:rsidRPr="00780CCA">
        <w:t>be</w:t>
      </w:r>
      <w:r w:rsidR="009407E6" w:rsidRPr="00780CCA">
        <w:t>low</w:t>
      </w:r>
      <w:r w:rsidR="00C473D3" w:rsidRPr="00780CCA">
        <w:t xml:space="preserve"> 2</w:t>
      </w:r>
      <w:r w:rsidR="009407E6" w:rsidRPr="00780CCA">
        <w:t>0</w:t>
      </w:r>
      <w:r w:rsidR="00BF6B0F" w:rsidRPr="00780CCA">
        <w:t xml:space="preserve"> </w:t>
      </w:r>
      <w:r w:rsidR="00C473D3" w:rsidRPr="00780CCA">
        <w:t xml:space="preserve">ppb are generally considered acceptable </w:t>
      </w:r>
      <w:r w:rsidR="00393FAD" w:rsidRPr="00780CCA">
        <w:t>to allow</w:t>
      </w:r>
      <w:r w:rsidR="00C473D3" w:rsidRPr="00780CCA">
        <w:t xml:space="preserve"> testing</w:t>
      </w:r>
      <w:r w:rsidR="00393FAD" w:rsidRPr="00780CCA">
        <w:t xml:space="preserve"> to proceed</w:t>
      </w:r>
      <w:r w:rsidR="00C473D3" w:rsidRPr="00780CCA">
        <w:t xml:space="preserve">. The 2020 </w:t>
      </w:r>
      <w:r w:rsidR="00631504" w:rsidRPr="00780CCA">
        <w:t>North American</w:t>
      </w:r>
      <w:r w:rsidR="00C473D3" w:rsidRPr="00780CCA">
        <w:t xml:space="preserve"> </w:t>
      </w:r>
      <w:r w:rsidR="003A5E36" w:rsidRPr="00780CCA">
        <w:t xml:space="preserve">Technical </w:t>
      </w:r>
      <w:r w:rsidR="003A5E36" w:rsidRPr="00780CCA">
        <w:rPr>
          <w:rFonts w:eastAsia="Times New Roman" w:cs="Arial"/>
          <w:color w:val="000000"/>
          <w:kern w:val="36"/>
        </w:rPr>
        <w:t xml:space="preserve">Paper on </w:t>
      </w:r>
      <w:r w:rsidR="004D09DC" w:rsidRPr="00780CCA">
        <w:rPr>
          <w:rFonts w:eastAsia="Times New Roman" w:cs="Arial"/>
          <w:color w:val="000000"/>
          <w:kern w:val="36"/>
        </w:rPr>
        <w:t>t</w:t>
      </w:r>
      <w:r w:rsidR="003A5E36" w:rsidRPr="00780CCA">
        <w:rPr>
          <w:rFonts w:eastAsia="Times New Roman" w:cs="Arial"/>
          <w:color w:val="000000"/>
          <w:kern w:val="36"/>
        </w:rPr>
        <w:t xml:space="preserve">esting </w:t>
      </w:r>
      <w:r w:rsidR="00D36064" w:rsidRPr="00780CCA">
        <w:t>suggests that</w:t>
      </w:r>
      <w:r w:rsidR="00C473D3" w:rsidRPr="00780CCA">
        <w:t xml:space="preserve"> inhalation of NO free air </w:t>
      </w:r>
      <w:r w:rsidR="005F6F6B" w:rsidRPr="00780CCA">
        <w:t xml:space="preserve">through </w:t>
      </w:r>
      <w:r w:rsidR="00D36064" w:rsidRPr="00780CCA">
        <w:t>the nostril</w:t>
      </w:r>
      <w:r w:rsidR="009643E1" w:rsidRPr="00780CCA">
        <w:t xml:space="preserve"> open to the air</w:t>
      </w:r>
      <w:r w:rsidR="00D36064" w:rsidRPr="00780CCA">
        <w:t xml:space="preserve"> </w:t>
      </w:r>
      <w:r w:rsidR="006353F7" w:rsidRPr="00780CCA">
        <w:t xml:space="preserve">may help </w:t>
      </w:r>
      <w:r w:rsidR="00631504" w:rsidRPr="00780CCA">
        <w:t xml:space="preserve">if ambient levels are high </w:t>
      </w:r>
      <w:r w:rsidR="00631504" w:rsidRPr="00780CCA">
        <w:fldChar w:fldCharType="begin">
          <w:fldData xml:space="preserve">PEVuZE5vdGU+PENpdGU+PEF1dGhvcj5TaGFwaXJvPC9BdXRob3I+PFllYXI+MjAxOTwvWWVhcj48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</w:fldData>
        </w:fldChar>
      </w:r>
      <w:r w:rsidR="00E02DA1">
        <w:instrText xml:space="preserve"> ADDIN EN.CITE </w:instrText>
      </w:r>
      <w:r w:rsidR="00E02DA1">
        <w:fldChar w:fldCharType="begin">
          <w:fldData xml:space="preserve">PEVuZE5vdGU+PENpdGU+PEF1dGhvcj5TaGFwaXJvPC9BdXRob3I+PFllYXI+MjAxOTwvWWVhcj48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</w:fldData>
        </w:fldChar>
      </w:r>
      <w:r w:rsidR="00E02DA1">
        <w:instrText xml:space="preserve"> ADDIN EN.CITE.DATA </w:instrText>
      </w:r>
      <w:r w:rsidR="00E02DA1">
        <w:fldChar w:fldCharType="end"/>
      </w:r>
      <w:r w:rsidR="00631504" w:rsidRPr="00780CCA">
        <w:fldChar w:fldCharType="separate"/>
      </w:r>
      <w:r w:rsidR="00E02DA1">
        <w:rPr>
          <w:noProof/>
        </w:rPr>
        <w:t>[27]</w:t>
      </w:r>
      <w:r w:rsidR="00631504" w:rsidRPr="00780CCA">
        <w:fldChar w:fldCharType="end"/>
      </w:r>
      <w:r w:rsidR="00631504" w:rsidRPr="00780CCA">
        <w:t>, however</w:t>
      </w:r>
      <w:r w:rsidR="00434BBA">
        <w:t>,</w:t>
      </w:r>
      <w:r w:rsidR="00631504" w:rsidRPr="00780CCA">
        <w:t xml:space="preserve"> this method has not been validated and may complicate testing of young children</w:t>
      </w:r>
      <w:r w:rsidR="00D36064" w:rsidRPr="00780CCA">
        <w:t>.</w:t>
      </w:r>
      <w:r w:rsidR="001458DC" w:rsidRPr="00780CCA">
        <w:t xml:space="preserve"> An alternative </w:t>
      </w:r>
      <w:r w:rsidR="00434BBA">
        <w:t>option</w:t>
      </w:r>
      <w:r w:rsidR="001458DC" w:rsidRPr="00780CCA">
        <w:t xml:space="preserve"> is to subtract the ambient </w:t>
      </w:r>
      <w:r w:rsidR="00344F33" w:rsidRPr="00780CCA">
        <w:t>NO</w:t>
      </w:r>
      <w:r w:rsidR="001458DC" w:rsidRPr="00780CCA">
        <w:t xml:space="preserve"> level from the nNO resul</w:t>
      </w:r>
      <w:r w:rsidR="00CC19C3">
        <w:t>t</w:t>
      </w:r>
      <w:r w:rsidR="001458DC" w:rsidRPr="00780CCA">
        <w:t xml:space="preserve"> </w:t>
      </w:r>
      <w:r w:rsidR="001458DC" w:rsidRPr="00780CCA">
        <w:fldChar w:fldCharType="begin"/>
      </w:r>
      <w:r w:rsidR="00E02DA1">
        <w:instrText xml:space="preserve"> ADDIN EN.CITE &lt;EndNote&gt;&lt;Cite&gt;&lt;Author&gt;Silkoff&lt;/Author&gt;&lt;Year&gt;1999&lt;/Year&gt;&lt;RecNum&gt;880&lt;/RecNum&gt;&lt;DisplayText&gt;[32]&lt;/DisplayText&gt;&lt;record&gt;&lt;rec-number&gt;880&lt;/rec-number&gt;&lt;foreign-keys&gt;&lt;key app="EN" db-id="99pfwdzpcedx9neza0rpvw9tdxzf0f5tdef9" timestamp="1636642918"&gt;880&lt;/key&gt;&lt;/foreign-keys&gt;&lt;ref-type name="Journal Article"&gt;17&lt;/ref-type&gt;&lt;contributors&gt;&lt;authors&gt;&lt;author&gt;Silkoff, P. E.&lt;/author&gt;&lt;author&gt;Chatkin, J.&lt;/author&gt;&lt;author&gt;Qian, W.&lt;/author&gt;&lt;author&gt;Chakravorty, S.&lt;/author&gt;&lt;author&gt;Gutierrez, C.&lt;/author&gt;&lt;author&gt;Furlott, H.&lt;/author&gt;&lt;author&gt;McClean, P.&lt;/author&gt;&lt;author&gt;Rai, S.&lt;/author&gt;&lt;author&gt;Zamel, N.&lt;/author&gt;&lt;author&gt;Haight, J.&lt;/author&gt;&lt;/authors&gt;&lt;/contributors&gt;&lt;auth-address&gt;Division of Respiratory Medicine, University of Toronto, Canada.&lt;/auth-address&gt;&lt;titles&gt;&lt;title&gt;Nasal nitric oxide: a comparison of measurement techniques&lt;/title&gt;&lt;secondary-title&gt;Am J Rhinol&lt;/secondary-title&gt;&lt;/titles&gt;&lt;periodical&gt;&lt;full-title&gt;Am J Rhinol&lt;/full-title&gt;&lt;abbr-1&gt;American journal of rhinology&lt;/abbr-1&gt;&lt;/periodical&gt;&lt;pages&gt;169-78&lt;/pages&gt;&lt;volume&gt;13&lt;/volume&gt;&lt;number&gt;3&lt;/number&gt;&lt;edition&gt;1999/07/07&lt;/edition&gt;&lt;keywords&gt;&lt;keyword&gt;Analysis of Variance&lt;/keyword&gt;&lt;keyword&gt;Biomarkers/analysis&lt;/keyword&gt;&lt;keyword&gt;Forced Expiratory Flow Rates/physiology&lt;/keyword&gt;&lt;keyword&gt;Humans&lt;/keyword&gt;&lt;keyword&gt;Nasal Cavity/*chemistry&lt;/keyword&gt;&lt;keyword&gt;Nitric Oxide/*analysis&lt;/keyword&gt;&lt;keyword&gt;Palate, Soft/physiology&lt;/keyword&gt;&lt;keyword&gt;Reference Values&lt;/keyword&gt;&lt;keyword&gt;Reproducibility of Results&lt;/keyword&gt;&lt;keyword&gt;Respiration&lt;/keyword&gt;&lt;keyword&gt;Rhinitis/diagnosis&lt;/keyword&gt;&lt;keyword&gt;Statistics, Nonparametric&lt;/keyword&gt;&lt;/keywords&gt;&lt;dates&gt;&lt;year&gt;1999&lt;/year&gt;&lt;pub-dates&gt;&lt;date&gt;May-Jun&lt;/date&gt;&lt;/pub-dates&gt;&lt;/dates&gt;&lt;isbn&gt;1050-6586 (Print)&amp;#xD;1050-6586&lt;/isbn&gt;&lt;accession-num&gt;10392234&lt;/accession-num&gt;&lt;urls&gt;&lt;/urls&gt;&lt;electronic-resource-num&gt;10.2500/105065899781389803&lt;/electronic-resource-num&gt;&lt;remote-database-provider&gt;NLM&lt;/remote-database-provider&gt;&lt;language&gt;eng&lt;/language&gt;&lt;/record&gt;&lt;/Cite&gt;&lt;/EndNote&gt;</w:instrText>
      </w:r>
      <w:r w:rsidR="001458DC" w:rsidRPr="00780CCA">
        <w:fldChar w:fldCharType="separate"/>
      </w:r>
      <w:r w:rsidR="00E02DA1">
        <w:rPr>
          <w:noProof/>
        </w:rPr>
        <w:t>[32]</w:t>
      </w:r>
      <w:r w:rsidR="001458DC" w:rsidRPr="00780CCA">
        <w:fldChar w:fldCharType="end"/>
      </w:r>
      <w:r w:rsidR="00044A59" w:rsidRPr="00780CCA">
        <w:t xml:space="preserve">. </w:t>
      </w:r>
      <w:r w:rsidR="00434BBA">
        <w:t>I</w:t>
      </w:r>
      <w:r w:rsidR="001458DC" w:rsidRPr="00780CCA">
        <w:t>n the absence of any validated method, th</w:t>
      </w:r>
      <w:r w:rsidR="00393F7E" w:rsidRPr="00780CCA">
        <w:t>is</w:t>
      </w:r>
      <w:r w:rsidR="001458DC" w:rsidRPr="00780CCA">
        <w:t xml:space="preserve"> </w:t>
      </w:r>
      <w:r w:rsidR="009C74C3" w:rsidRPr="00780CCA">
        <w:t>Task Force</w:t>
      </w:r>
      <w:r w:rsidR="001458DC" w:rsidRPr="00780CCA">
        <w:t xml:space="preserve"> </w:t>
      </w:r>
      <w:r w:rsidR="00361882" w:rsidRPr="00780CCA">
        <w:t>suggests</w:t>
      </w:r>
      <w:r w:rsidR="00044A59" w:rsidRPr="00780CCA">
        <w:t xml:space="preserve"> </w:t>
      </w:r>
      <w:r w:rsidR="001458DC" w:rsidRPr="00780CCA">
        <w:t xml:space="preserve">that </w:t>
      </w:r>
      <w:r w:rsidR="00D077D7" w:rsidRPr="00780CCA">
        <w:t xml:space="preserve">an estimate of the effect of ambient nNO on the outcome can be made by deducting the ambient nNO from the </w:t>
      </w:r>
      <w:r w:rsidR="00361882" w:rsidRPr="00780CCA">
        <w:t>child’s n</w:t>
      </w:r>
      <w:r w:rsidR="00CC19C3">
        <w:t xml:space="preserve">NO </w:t>
      </w:r>
      <w:r w:rsidR="00D077D7" w:rsidRPr="00780CCA">
        <w:t xml:space="preserve">result. If the </w:t>
      </w:r>
      <w:r w:rsidR="00361882" w:rsidRPr="00780CCA">
        <w:t>‘corrected’ value</w:t>
      </w:r>
      <w:r w:rsidR="00D077D7" w:rsidRPr="00780CCA">
        <w:t xml:space="preserve"> is clearly above the diagnostic cut-off value</w:t>
      </w:r>
      <w:r w:rsidR="00434BBA">
        <w:t>,</w:t>
      </w:r>
      <w:r w:rsidR="00D077D7" w:rsidRPr="00780CCA">
        <w:t xml:space="preserve"> the result can pragmatically be accepted</w:t>
      </w:r>
      <w:r w:rsidR="00434BBA">
        <w:t>.</w:t>
      </w:r>
      <w:r w:rsidR="00D077D7" w:rsidRPr="00780CCA">
        <w:t xml:space="preserve"> </w:t>
      </w:r>
      <w:r w:rsidR="00434BBA">
        <w:t>I</w:t>
      </w:r>
      <w:r w:rsidR="00D077D7" w:rsidRPr="00780CCA">
        <w:t>f the result is close to</w:t>
      </w:r>
      <w:r w:rsidR="00434BBA">
        <w:t xml:space="preserve"> (potentially impacting the outcome), or below</w:t>
      </w:r>
      <w:r w:rsidR="00D077D7" w:rsidRPr="00780CCA">
        <w:t xml:space="preserve"> the cut-off</w:t>
      </w:r>
      <w:r w:rsidR="00CC19C3">
        <w:t xml:space="preserve"> </w:t>
      </w:r>
      <w:r w:rsidR="00D077D7" w:rsidRPr="00780CCA">
        <w:t xml:space="preserve">the measurement should be </w:t>
      </w:r>
      <w:r w:rsidR="0065435B">
        <w:t>confirmed</w:t>
      </w:r>
      <w:r w:rsidR="00D077D7" w:rsidRPr="00780CCA">
        <w:t xml:space="preserve"> on another day.</w:t>
      </w:r>
    </w:p>
    <w:p w14:paraId="4B5C6FA2" w14:textId="77777777" w:rsidR="00434BBA" w:rsidRPr="00780CCA" w:rsidRDefault="00434BBA" w:rsidP="004E773C">
      <w:pPr>
        <w:spacing w:line="360" w:lineRule="atLeast"/>
      </w:pPr>
    </w:p>
    <w:p w14:paraId="2B512093" w14:textId="45A76A14" w:rsidR="009209C3" w:rsidRPr="00780CCA" w:rsidRDefault="00E84A14" w:rsidP="004E773C">
      <w:pPr>
        <w:spacing w:line="360" w:lineRule="atLeast"/>
      </w:pPr>
      <w:r w:rsidRPr="00780CCA">
        <w:rPr>
          <w:noProof/>
          <w:lang w:val="fr-FR" w:eastAsia="fr-FR"/>
        </w:rPr>
        <w:lastRenderedPageBreak/>
        <mc:AlternateContent>
          <mc:Choice Requires="wps">
            <w:drawing>
              <wp:anchor distT="45720" distB="45720" distL="114300" distR="114300" simplePos="0" relativeHeight="251666432" behindDoc="0" locked="0" layoutInCell="1" allowOverlap="1" wp14:anchorId="3ADD4974" wp14:editId="50EB2B68">
                <wp:simplePos x="0" y="0"/>
                <wp:positionH relativeFrom="column">
                  <wp:posOffset>-365760</wp:posOffset>
                </wp:positionH>
                <wp:positionV relativeFrom="paragraph">
                  <wp:posOffset>0</wp:posOffset>
                </wp:positionV>
                <wp:extent cx="6210300" cy="1404620"/>
                <wp:effectExtent l="0" t="0" r="19050" b="2095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0300" cy="1404620"/>
                        </a:xfrm>
                        <a:prstGeom prst="rect">
                          <a:avLst/>
                        </a:prstGeom>
                        <a:solidFill>
                          <a:srgbClr val="FFFFFF"/>
                        </a:solidFill>
                        <a:ln w="9525">
                          <a:solidFill>
                            <a:srgbClr val="000000"/>
                          </a:solidFill>
                          <a:miter lim="800000"/>
                          <a:headEnd/>
                          <a:tailEnd/>
                        </a:ln>
                      </wps:spPr>
                      <wps:txbx>
                        <w:txbxContent>
                          <w:p w14:paraId="1D84E0E3" w14:textId="68BB7ECA" w:rsidR="00DB20BA" w:rsidRPr="00D077D7" w:rsidRDefault="00DB20BA" w:rsidP="00D077D7">
                            <w:pPr>
                              <w:rPr>
                                <w:b/>
                                <w:bCs/>
                              </w:rPr>
                            </w:pPr>
                            <w:r w:rsidRPr="00D077D7">
                              <w:rPr>
                                <w:b/>
                                <w:bCs/>
                              </w:rPr>
                              <w:t>Example to estimate effect of ambient NO</w:t>
                            </w:r>
                            <w:r>
                              <w:rPr>
                                <w:b/>
                                <w:bCs/>
                              </w:rPr>
                              <w:t>:</w:t>
                            </w:r>
                          </w:p>
                          <w:p w14:paraId="0DB423A2" w14:textId="299572DE" w:rsidR="00DB20BA" w:rsidRDefault="00DB20BA" w:rsidP="00D077D7">
                            <w:r>
                              <w:t>nNO measured with 0.33 L.min</w:t>
                            </w:r>
                            <w:r w:rsidRPr="00C719F6">
                              <w:rPr>
                                <w:vertAlign w:val="superscript"/>
                              </w:rPr>
                              <w:t>-1</w:t>
                            </w:r>
                            <w:r>
                              <w:t xml:space="preserve"> sampling flow and an ambient NO of 49 ppb was 281 ppb </w:t>
                            </w:r>
                          </w:p>
                          <w:p w14:paraId="52C7B60C" w14:textId="38EB51F0" w:rsidR="00DB20BA" w:rsidRDefault="00DB20BA" w:rsidP="00D077D7">
                            <w:r>
                              <w:t>nNO output = 281 ppb x 0.33 L.min</w:t>
                            </w:r>
                            <w:r w:rsidRPr="00C719F6">
                              <w:rPr>
                                <w:vertAlign w:val="superscript"/>
                              </w:rPr>
                              <w:t>-1</w:t>
                            </w:r>
                            <w:r>
                              <w:t xml:space="preserve"> = 93 nL.min</w:t>
                            </w:r>
                            <w:r w:rsidRPr="00C719F6">
                              <w:rPr>
                                <w:vertAlign w:val="superscript"/>
                              </w:rPr>
                              <w:t>-1</w:t>
                            </w:r>
                            <w:r>
                              <w:t xml:space="preserve"> (&gt; cut-off of 77 nL.min</w:t>
                            </w:r>
                            <w:r w:rsidRPr="00C719F6">
                              <w:rPr>
                                <w:vertAlign w:val="superscript"/>
                              </w:rPr>
                              <w:t>-1</w:t>
                            </w:r>
                            <w:r>
                              <w:t>)</w:t>
                            </w:r>
                          </w:p>
                          <w:p w14:paraId="7C413985" w14:textId="3B9F5462" w:rsidR="00DB20BA" w:rsidRDefault="00DB20BA" w:rsidP="00D077D7">
                            <w:r>
                              <w:t>nNO output ‘corrected’ for ambient NO = (281-49)ppb x 0.33 L.min</w:t>
                            </w:r>
                            <w:r w:rsidRPr="00C719F6">
                              <w:rPr>
                                <w:vertAlign w:val="superscript"/>
                              </w:rPr>
                              <w:t>-1</w:t>
                            </w:r>
                            <w:r>
                              <w:t xml:space="preserve"> = 232 ppb x 0.33 L.min</w:t>
                            </w:r>
                            <w:r w:rsidRPr="00C719F6">
                              <w:rPr>
                                <w:vertAlign w:val="superscript"/>
                              </w:rPr>
                              <w:t>-1</w:t>
                            </w:r>
                            <w:r>
                              <w:t xml:space="preserve"> = 76 nL.min</w:t>
                            </w:r>
                            <w:r w:rsidRPr="00C719F6">
                              <w:rPr>
                                <w:vertAlign w:val="superscript"/>
                              </w:rPr>
                              <w:t>-1</w:t>
                            </w:r>
                            <w:r>
                              <w:t xml:space="preserve"> (&lt; cut-off of 77 nL.min</w:t>
                            </w:r>
                            <w:r w:rsidRPr="00C719F6">
                              <w:rPr>
                                <w:vertAlign w:val="superscript"/>
                              </w:rPr>
                              <w:t>-1</w:t>
                            </w:r>
                            <w:r>
                              <w:t>)</w:t>
                            </w:r>
                          </w:p>
                          <w:p w14:paraId="1FA83EDB" w14:textId="550066D3" w:rsidR="00DB20BA" w:rsidRPr="008478F7" w:rsidRDefault="00DB20BA" w:rsidP="00D077D7">
                            <w:pPr>
                              <w:rPr>
                                <w:i/>
                                <w:iCs/>
                              </w:rPr>
                            </w:pPr>
                            <w:r w:rsidRPr="008478F7">
                              <w:rPr>
                                <w:i/>
                                <w:iCs/>
                              </w:rPr>
                              <w:t xml:space="preserve">In this case the result should be </w:t>
                            </w:r>
                            <w:r>
                              <w:rPr>
                                <w:i/>
                                <w:iCs/>
                              </w:rPr>
                              <w:t>evaluated</w:t>
                            </w:r>
                            <w:r w:rsidRPr="008478F7">
                              <w:rPr>
                                <w:i/>
                                <w:iCs/>
                              </w:rPr>
                              <w:t xml:space="preserve"> on another day when ambient level </w:t>
                            </w:r>
                            <w:r>
                              <w:rPr>
                                <w:i/>
                                <w:iCs/>
                              </w:rPr>
                              <w:t>is</w:t>
                            </w:r>
                            <w:r w:rsidRPr="008478F7">
                              <w:rPr>
                                <w:i/>
                                <w:iCs/>
                              </w:rPr>
                              <w:t xml:space="preserve"> low because the ‘corrected’ output is close to the diagnostic cut-off</w:t>
                            </w:r>
                            <w:r>
                              <w:rPr>
                                <w:i/>
                                <w:iCs/>
                              </w:rPr>
                              <w:t xml:space="preserve"> value</w:t>
                            </w:r>
                            <w:r w:rsidRPr="008478F7">
                              <w:rPr>
                                <w:i/>
                                <w:iC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ADD4974" id="_x0000_t202" coordsize="21600,21600" o:spt="202" path="m,l,21600r21600,l21600,xe">
                <v:stroke joinstyle="miter"/>
                <v:path gradientshapeok="t" o:connecttype="rect"/>
              </v:shapetype>
              <v:shape id="Text Box 2" o:spid="_x0000_s1026" type="#_x0000_t202" style="position:absolute;margin-left:-28.8pt;margin-top:0;width:489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">
                <v:textbox style="mso-fit-shape-to-text:t">
                  <w:txbxContent>
                    <w:p w14:paraId="1D84E0E3" w14:textId="68BB7ECA" w:rsidR="00DB20BA" w:rsidRPr="00D077D7" w:rsidRDefault="00DB20BA" w:rsidP="00D077D7">
                      <w:pPr>
                        <w:rPr>
                          <w:b/>
                          <w:bCs/>
                        </w:rPr>
                      </w:pPr>
                      <w:r w:rsidRPr="00D077D7">
                        <w:rPr>
                          <w:b/>
                          <w:bCs/>
                        </w:rPr>
                        <w:t>Example to estimate effect of ambient NO</w:t>
                      </w:r>
                      <w:r>
                        <w:rPr>
                          <w:b/>
                          <w:bCs/>
                        </w:rPr>
                        <w:t>:</w:t>
                      </w:r>
                    </w:p>
                    <w:p w14:paraId="0DB423A2" w14:textId="299572DE" w:rsidR="00DB20BA" w:rsidRDefault="00DB20BA" w:rsidP="00D077D7">
                      <w:r>
                        <w:t>nNO measured with 0.33 L.min</w:t>
                      </w:r>
                      <w:r w:rsidRPr="00C719F6">
                        <w:rPr>
                          <w:vertAlign w:val="superscript"/>
                        </w:rPr>
                        <w:t>-1</w:t>
                      </w:r>
                      <w:r>
                        <w:t xml:space="preserve"> sampling flow and an ambient NO of 49 ppb was 281 ppb </w:t>
                      </w:r>
                    </w:p>
                    <w:p w14:paraId="52C7B60C" w14:textId="38EB51F0" w:rsidR="00DB20BA" w:rsidRDefault="00DB20BA" w:rsidP="00D077D7">
                      <w:r>
                        <w:t>nNO output = 281 ppb x 0.33 L.min</w:t>
                      </w:r>
                      <w:r w:rsidRPr="00C719F6">
                        <w:rPr>
                          <w:vertAlign w:val="superscript"/>
                        </w:rPr>
                        <w:t>-1</w:t>
                      </w:r>
                      <w:r>
                        <w:t xml:space="preserve"> = 93 nL.min</w:t>
                      </w:r>
                      <w:r w:rsidRPr="00C719F6">
                        <w:rPr>
                          <w:vertAlign w:val="superscript"/>
                        </w:rPr>
                        <w:t>-1</w:t>
                      </w:r>
                      <w:r>
                        <w:t xml:space="preserve"> (&gt; cut-off of 77 nL.min</w:t>
                      </w:r>
                      <w:r w:rsidRPr="00C719F6">
                        <w:rPr>
                          <w:vertAlign w:val="superscript"/>
                        </w:rPr>
                        <w:t>-1</w:t>
                      </w:r>
                      <w:r>
                        <w:t>)</w:t>
                      </w:r>
                    </w:p>
                    <w:p w14:paraId="7C413985" w14:textId="3B9F5462" w:rsidR="00DB20BA" w:rsidRDefault="00DB20BA" w:rsidP="00D077D7">
                      <w:r>
                        <w:t>nNO output ‘corrected’ for ambient NO = (281-49)ppb x 0.33 L.min</w:t>
                      </w:r>
                      <w:r w:rsidRPr="00C719F6">
                        <w:rPr>
                          <w:vertAlign w:val="superscript"/>
                        </w:rPr>
                        <w:t>-1</w:t>
                      </w:r>
                      <w:r>
                        <w:t xml:space="preserve"> = 232 ppb x 0.33 L.min</w:t>
                      </w:r>
                      <w:r w:rsidRPr="00C719F6">
                        <w:rPr>
                          <w:vertAlign w:val="superscript"/>
                        </w:rPr>
                        <w:t>-1</w:t>
                      </w:r>
                      <w:r>
                        <w:t xml:space="preserve"> = 76 nL.min</w:t>
                      </w:r>
                      <w:r w:rsidRPr="00C719F6">
                        <w:rPr>
                          <w:vertAlign w:val="superscript"/>
                        </w:rPr>
                        <w:t>-1</w:t>
                      </w:r>
                      <w:r>
                        <w:t xml:space="preserve"> (&lt; cut-off of 77 nL.min</w:t>
                      </w:r>
                      <w:r w:rsidRPr="00C719F6">
                        <w:rPr>
                          <w:vertAlign w:val="superscript"/>
                        </w:rPr>
                        <w:t>-1</w:t>
                      </w:r>
                      <w:r>
                        <w:t>)</w:t>
                      </w:r>
                    </w:p>
                    <w:p w14:paraId="1FA83EDB" w14:textId="550066D3" w:rsidR="00DB20BA" w:rsidRPr="008478F7" w:rsidRDefault="00DB20BA" w:rsidP="00D077D7">
                      <w:pPr>
                        <w:rPr>
                          <w:i/>
                          <w:iCs/>
                        </w:rPr>
                      </w:pPr>
                      <w:r w:rsidRPr="008478F7">
                        <w:rPr>
                          <w:i/>
                          <w:iCs/>
                        </w:rPr>
                        <w:t xml:space="preserve">In this case the result should be </w:t>
                      </w:r>
                      <w:r>
                        <w:rPr>
                          <w:i/>
                          <w:iCs/>
                        </w:rPr>
                        <w:t>evaluated</w:t>
                      </w:r>
                      <w:r w:rsidRPr="008478F7">
                        <w:rPr>
                          <w:i/>
                          <w:iCs/>
                        </w:rPr>
                        <w:t xml:space="preserve"> on another day when ambient level </w:t>
                      </w:r>
                      <w:r>
                        <w:rPr>
                          <w:i/>
                          <w:iCs/>
                        </w:rPr>
                        <w:t>is</w:t>
                      </w:r>
                      <w:r w:rsidRPr="008478F7">
                        <w:rPr>
                          <w:i/>
                          <w:iCs/>
                        </w:rPr>
                        <w:t xml:space="preserve"> low because the ‘corrected’ output is close to the diagnostic cut-off</w:t>
                      </w:r>
                      <w:r>
                        <w:rPr>
                          <w:i/>
                          <w:iCs/>
                        </w:rPr>
                        <w:t xml:space="preserve"> value</w:t>
                      </w:r>
                      <w:r w:rsidRPr="008478F7">
                        <w:rPr>
                          <w:i/>
                          <w:iCs/>
                        </w:rPr>
                        <w:t>.</w:t>
                      </w:r>
                    </w:p>
                  </w:txbxContent>
                </v:textbox>
                <w10:wrap type="topAndBottom"/>
              </v:shape>
            </w:pict>
          </mc:Fallback>
        </mc:AlternateContent>
      </w:r>
    </w:p>
    <w:p w14:paraId="0CF6131F" w14:textId="6D7777F7" w:rsidR="00F345D5" w:rsidRPr="00780CCA" w:rsidRDefault="004144D8" w:rsidP="004E773C">
      <w:pPr>
        <w:spacing w:line="360" w:lineRule="atLeast"/>
      </w:pPr>
      <w:r w:rsidRPr="00780CCA">
        <w:t xml:space="preserve">In general, users should follow detailed directions for </w:t>
      </w:r>
      <w:r w:rsidR="00F345D5" w:rsidRPr="00780CCA">
        <w:t xml:space="preserve">airflow and NO </w:t>
      </w:r>
      <w:r w:rsidRPr="00780CCA">
        <w:t>calibration</w:t>
      </w:r>
      <w:r w:rsidR="00F345D5" w:rsidRPr="00780CCA">
        <w:t>s</w:t>
      </w:r>
      <w:r w:rsidRPr="00780CCA">
        <w:t xml:space="preserve"> provided by the manufacturer, </w:t>
      </w:r>
      <w:r w:rsidR="00370F7B" w:rsidRPr="00780CCA">
        <w:t>al</w:t>
      </w:r>
      <w:r w:rsidRPr="00780CCA">
        <w:t>though some commercially available electrochemical devices do not provide such information</w:t>
      </w:r>
      <w:r w:rsidR="00370F7B" w:rsidRPr="00780CCA">
        <w:t>.</w:t>
      </w:r>
    </w:p>
    <w:p w14:paraId="447DE7DE" w14:textId="7EC03159" w:rsidR="004144D8" w:rsidRPr="00780CCA" w:rsidRDefault="00F345D5" w:rsidP="004E773C">
      <w:pPr>
        <w:spacing w:line="360" w:lineRule="atLeast"/>
      </w:pPr>
      <w:r w:rsidRPr="00780CCA">
        <w:t xml:space="preserve">When recommended, </w:t>
      </w:r>
      <w:r w:rsidR="0046221F" w:rsidRPr="00780CCA">
        <w:t xml:space="preserve">the flowmeter of the device </w:t>
      </w:r>
      <w:r w:rsidRPr="00780CCA">
        <w:t xml:space="preserve">is calibrated </w:t>
      </w:r>
      <w:r w:rsidR="00A677B8" w:rsidRPr="00780CCA">
        <w:t>daily</w:t>
      </w:r>
      <w:r w:rsidR="00A81022" w:rsidRPr="00780CCA">
        <w:t>,</w:t>
      </w:r>
      <w:r w:rsidRPr="00780CCA">
        <w:t xml:space="preserve"> usually using a syringe</w:t>
      </w:r>
      <w:r w:rsidR="00FE796B" w:rsidRPr="00780CCA">
        <w:t xml:space="preserve"> appropriate to the flow and volume expected during testing</w:t>
      </w:r>
      <w:r w:rsidRPr="00780CCA">
        <w:t xml:space="preserve">. </w:t>
      </w:r>
      <w:r w:rsidR="00D85B3A" w:rsidRPr="00780CCA">
        <w:t>S</w:t>
      </w:r>
      <w:r w:rsidR="003A5E36" w:rsidRPr="00780CCA">
        <w:rPr>
          <w:rFonts w:eastAsia="Times New Roman" w:cs="Times New Roman"/>
          <w:color w:val="000000"/>
          <w:shd w:val="clear" w:color="auto" w:fill="FFFFFF"/>
        </w:rPr>
        <w:t>ites should have an external flowmeter capable of measuring the sampling flow of the NO analy</w:t>
      </w:r>
      <w:r w:rsidR="00DB473B" w:rsidRPr="00780CCA">
        <w:rPr>
          <w:rFonts w:eastAsia="Times New Roman" w:cs="Times New Roman"/>
          <w:color w:val="000000"/>
          <w:shd w:val="clear" w:color="auto" w:fill="FFFFFF"/>
        </w:rPr>
        <w:t>s</w:t>
      </w:r>
      <w:r w:rsidR="003A5E36" w:rsidRPr="00780CCA">
        <w:rPr>
          <w:rFonts w:eastAsia="Times New Roman" w:cs="Times New Roman"/>
          <w:color w:val="000000"/>
          <w:shd w:val="clear" w:color="auto" w:fill="FFFFFF"/>
        </w:rPr>
        <w:t xml:space="preserve">er within a </w:t>
      </w:r>
      <w:r w:rsidR="004144D8" w:rsidRPr="00780CCA">
        <w:rPr>
          <w:rFonts w:eastAsia="Times New Roman" w:cs="Times New Roman"/>
          <w:color w:val="000000"/>
          <w:shd w:val="clear" w:color="auto" w:fill="FFFFFF"/>
        </w:rPr>
        <w:t xml:space="preserve">sampling </w:t>
      </w:r>
      <w:r w:rsidR="003A5E36" w:rsidRPr="00780CCA">
        <w:rPr>
          <w:rFonts w:eastAsia="Times New Roman" w:cs="Times New Roman"/>
          <w:color w:val="000000"/>
          <w:shd w:val="clear" w:color="auto" w:fill="FFFFFF"/>
        </w:rPr>
        <w:t>r</w:t>
      </w:r>
      <w:r w:rsidR="002B37B2" w:rsidRPr="00780CCA">
        <w:rPr>
          <w:rFonts w:eastAsia="Times New Roman" w:cs="Times New Roman"/>
          <w:color w:val="000000"/>
          <w:shd w:val="clear" w:color="auto" w:fill="FFFFFF"/>
        </w:rPr>
        <w:t>ange</w:t>
      </w:r>
      <w:r w:rsidR="00226F9E" w:rsidRPr="00780CCA">
        <w:rPr>
          <w:rFonts w:eastAsia="Times New Roman" w:cs="Times New Roman"/>
          <w:color w:val="000000"/>
          <w:shd w:val="clear" w:color="auto" w:fill="FFFFFF"/>
        </w:rPr>
        <w:t xml:space="preserve"> </w:t>
      </w:r>
      <w:r w:rsidR="004144D8" w:rsidRPr="00780CCA">
        <w:rPr>
          <w:rFonts w:eastAsia="Times New Roman" w:cs="Times New Roman"/>
          <w:color w:val="000000"/>
          <w:shd w:val="clear" w:color="auto" w:fill="FFFFFF"/>
        </w:rPr>
        <w:t>(</w:t>
      </w:r>
      <w:r w:rsidR="002B37B2" w:rsidRPr="00780CCA">
        <w:rPr>
          <w:rFonts w:eastAsia="Times New Roman" w:cs="Times New Roman"/>
          <w:color w:val="000000"/>
          <w:shd w:val="clear" w:color="auto" w:fill="FFFFFF"/>
        </w:rPr>
        <w:t xml:space="preserve">0.2 and 0.6 </w:t>
      </w:r>
      <w:r w:rsidR="00E62B92" w:rsidRPr="00780CCA">
        <w:t>L.min</w:t>
      </w:r>
      <w:r w:rsidR="00E62B92" w:rsidRPr="00780CCA">
        <w:rPr>
          <w:vertAlign w:val="superscript"/>
        </w:rPr>
        <w:t>-1</w:t>
      </w:r>
      <w:r w:rsidR="004144D8" w:rsidRPr="00780CCA">
        <w:t>)</w:t>
      </w:r>
      <w:r w:rsidR="003A5E36" w:rsidRPr="00780CCA">
        <w:t xml:space="preserve"> </w:t>
      </w:r>
      <w:r w:rsidR="00A767D5" w:rsidRPr="00780CCA">
        <w:fldChar w:fldCharType="begin">
          <w:fldData xml:space="preserve">PEVuZE5vdGU+PENpdGU+PEF1dGhvcj5TaGFwaXJvPC9BdXRob3I+PFllYXI+MjAxOTwvWWVhcj48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</w:fldData>
        </w:fldChar>
      </w:r>
      <w:r w:rsidR="00E02DA1">
        <w:instrText xml:space="preserve"> ADDIN EN.CITE </w:instrText>
      </w:r>
      <w:r w:rsidR="00E02DA1">
        <w:fldChar w:fldCharType="begin">
          <w:fldData xml:space="preserve">PEVuZE5vdGU+PENpdGU+PEF1dGhvcj5TaGFwaXJvPC9BdXRob3I+PFllYXI+MjAxOTwvWWVhcj48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</w:fldData>
        </w:fldChar>
      </w:r>
      <w:r w:rsidR="00E02DA1">
        <w:instrText xml:space="preserve"> ADDIN EN.CITE.DATA </w:instrText>
      </w:r>
      <w:r w:rsidR="00E02DA1">
        <w:fldChar w:fldCharType="end"/>
      </w:r>
      <w:r w:rsidR="00A767D5" w:rsidRPr="00780CCA">
        <w:fldChar w:fldCharType="separate"/>
      </w:r>
      <w:r w:rsidR="00E02DA1">
        <w:rPr>
          <w:noProof/>
        </w:rPr>
        <w:t>[27]</w:t>
      </w:r>
      <w:r w:rsidR="00A767D5" w:rsidRPr="00780CCA">
        <w:fldChar w:fldCharType="end"/>
      </w:r>
      <w:r w:rsidR="00A81022" w:rsidRPr="00780CCA">
        <w:t>.</w:t>
      </w:r>
    </w:p>
    <w:p w14:paraId="502258F7" w14:textId="7E0EB6F3" w:rsidR="00244F9F" w:rsidRPr="00780CCA" w:rsidRDefault="00C55EDF" w:rsidP="004E773C">
      <w:pPr>
        <w:spacing w:line="360" w:lineRule="atLeast"/>
      </w:pPr>
      <w:r w:rsidRPr="00780CCA">
        <w:t>R</w:t>
      </w:r>
      <w:r w:rsidR="00C473D3" w:rsidRPr="00780CCA">
        <w:t>egular calibration</w:t>
      </w:r>
      <w:r w:rsidR="00631504" w:rsidRPr="00780CCA">
        <w:t xml:space="preserve"> </w:t>
      </w:r>
      <w:r w:rsidR="00A677B8" w:rsidRPr="00780CCA">
        <w:t xml:space="preserve">of chemiluminescent analysers </w:t>
      </w:r>
      <w:r w:rsidR="00631504" w:rsidRPr="00780CCA">
        <w:t>with standardised</w:t>
      </w:r>
      <w:r w:rsidR="00076174" w:rsidRPr="00780CCA">
        <w:t xml:space="preserve"> NO</w:t>
      </w:r>
      <w:r w:rsidR="00C473D3" w:rsidRPr="00780CCA">
        <w:t xml:space="preserve"> </w:t>
      </w:r>
      <w:r w:rsidR="004144D8" w:rsidRPr="00780CCA">
        <w:t xml:space="preserve">gas </w:t>
      </w:r>
      <w:r w:rsidR="00244F9F" w:rsidRPr="00780CCA">
        <w:t xml:space="preserve">with </w:t>
      </w:r>
      <w:r w:rsidRPr="00780CCA">
        <w:t>two (high and low)</w:t>
      </w:r>
      <w:r w:rsidR="00244F9F" w:rsidRPr="00780CCA">
        <w:t xml:space="preserve"> certified calibration gases </w:t>
      </w:r>
      <w:r w:rsidR="00C473D3" w:rsidRPr="00780CCA">
        <w:t>is recommended</w:t>
      </w:r>
      <w:r w:rsidRPr="00780CCA">
        <w:t xml:space="preserve"> by some manufacturers, whilst others require calibration with a high NO standard and with a gas-zero NO (ambient air screened for NO by a module connected to the machine) for low level calibration</w:t>
      </w:r>
      <w:r w:rsidR="00631504" w:rsidRPr="00780CCA">
        <w:t>.</w:t>
      </w:r>
      <w:r w:rsidR="00F345D5" w:rsidRPr="00780CCA">
        <w:t xml:space="preserve"> </w:t>
      </w:r>
      <w:r w:rsidR="00244F9F" w:rsidRPr="00780CCA">
        <w:t>T</w:t>
      </w:r>
      <w:r w:rsidR="00F345D5" w:rsidRPr="00780CCA">
        <w:t>he N</w:t>
      </w:r>
      <w:r w:rsidR="00244F9F" w:rsidRPr="00780CCA">
        <w:t>IOX</w:t>
      </w:r>
      <w:r w:rsidR="00F345D5" w:rsidRPr="00780CCA">
        <w:t xml:space="preserve"> Flex </w:t>
      </w:r>
      <w:r w:rsidR="00244F9F" w:rsidRPr="00780CCA">
        <w:t>(</w:t>
      </w:r>
      <w:proofErr w:type="spellStart"/>
      <w:r w:rsidR="00244F9F" w:rsidRPr="00780CCA">
        <w:t>Aerocrine</w:t>
      </w:r>
      <w:proofErr w:type="spellEnd"/>
      <w:r w:rsidR="00244F9F" w:rsidRPr="00780CCA">
        <w:t xml:space="preserve"> AB) </w:t>
      </w:r>
      <w:r w:rsidR="005C69AE" w:rsidRPr="00780CCA">
        <w:t xml:space="preserve">(no longer available) </w:t>
      </w:r>
      <w:r w:rsidR="00F345D5" w:rsidRPr="00780CCA">
        <w:t xml:space="preserve">required calibration every 14-days, </w:t>
      </w:r>
      <w:r w:rsidR="00244F9F" w:rsidRPr="00780CCA">
        <w:t xml:space="preserve">but </w:t>
      </w:r>
      <w:r w:rsidR="00F345D5" w:rsidRPr="00780CCA">
        <w:t xml:space="preserve">other chemiluminescent analysers </w:t>
      </w:r>
      <w:r w:rsidR="00244F9F" w:rsidRPr="00780CCA">
        <w:t>are thought to</w:t>
      </w:r>
      <w:r w:rsidR="00F345D5" w:rsidRPr="00780CCA">
        <w:t xml:space="preserve"> stay accurate </w:t>
      </w:r>
      <w:r w:rsidR="00244F9F" w:rsidRPr="00780CCA">
        <w:t>for a</w:t>
      </w:r>
      <w:r w:rsidR="00F345D5" w:rsidRPr="00780CCA">
        <w:t xml:space="preserve"> longer time and a</w:t>
      </w:r>
      <w:r w:rsidR="00244F9F" w:rsidRPr="00780CCA">
        <w:t xml:space="preserve"> monthly calibration is appropriate</w:t>
      </w:r>
      <w:r w:rsidR="00631504" w:rsidRPr="00780CCA">
        <w:t xml:space="preserve"> </w:t>
      </w:r>
      <w:r w:rsidR="00051B7D" w:rsidRPr="00780CCA">
        <w:fldChar w:fldCharType="begin"/>
      </w:r>
      <w:r w:rsidR="00E02DA1">
        <w:instrText xml:space="preserve"> ADDIN EN.CITE &lt;EndNote&gt;&lt;Cite&gt;&lt;Author&gt;Menou&lt;/Author&gt;&lt;Year&gt;2017&lt;/Year&gt;&lt;RecNum&gt;903&lt;/RecNum&gt;&lt;DisplayText&gt;[33]&lt;/DisplayText&gt;&lt;record&gt;&lt;rec-number&gt;903&lt;/rec-number&gt;&lt;foreign-keys&gt;&lt;key app="EN" db-id="99pfwdzpcedx9neza0rpvw9tdxzf0f5tdef9" timestamp="1653906143"&gt;903&lt;/key&gt;&lt;/foreign-keys&gt;&lt;ref-type name="Journal Article"&gt;17&lt;/ref-type&gt;&lt;contributors&gt;&lt;authors&gt;&lt;author&gt;Menou, A.&lt;/author&gt;&lt;author&gt;Babeanu, D.&lt;/author&gt;&lt;author&gt;Paruit, H. N.&lt;/author&gt;&lt;author&gt;Ordureau, A.&lt;/author&gt;&lt;author&gt;Guillard, S.&lt;/author&gt;&lt;author&gt;Chambellan, A.&lt;/author&gt;&lt;/authors&gt;&lt;/contributors&gt;&lt;auth-address&gt;Faculte des Sciences, Université de Nantes, Nantes, France.&lt;/auth-address&gt;&lt;titles&gt;&lt;title&gt;Normal values of offline exhaled and nasal nitric oxide in healthy children and teens using chemiluminescence&lt;/title&gt;&lt;secondary-title&gt;J Breath Res&lt;/secondary-title&gt;&lt;/titles&gt;&lt;periodical&gt;&lt;full-title&gt;J Breath Res&lt;/full-title&gt;&lt;abbr-1&gt;Journal of breath research&lt;/abbr-1&gt;&lt;/periodical&gt;&lt;pages&gt;036008&lt;/pages&gt;&lt;volume&gt;11&lt;/volume&gt;&lt;number&gt;3&lt;/number&gt;&lt;edition&gt;2017/06/06&lt;/edition&gt;&lt;keywords&gt;&lt;keyword&gt;Adolescent&lt;/keyword&gt;&lt;keyword&gt;Breath Tests/*methods&lt;/keyword&gt;&lt;keyword&gt;Child&lt;/keyword&gt;&lt;keyword&gt;Child, Preschool&lt;/keyword&gt;&lt;keyword&gt;Demography&lt;/keyword&gt;&lt;keyword&gt;*Exhalation&lt;/keyword&gt;&lt;keyword&gt;Female&lt;/keyword&gt;&lt;keyword&gt;*Health&lt;/keyword&gt;&lt;keyword&gt;Humans&lt;/keyword&gt;&lt;keyword&gt;Luminescent Measurements/*methods&lt;/keyword&gt;&lt;keyword&gt;Male&lt;/keyword&gt;&lt;keyword&gt;Nitric Oxide/*analysis&lt;/keyword&gt;&lt;keyword&gt;Nose/*chemistry&lt;/keyword&gt;&lt;keyword&gt;ROC Curve&lt;/keyword&gt;&lt;keyword&gt;Reference Values&lt;/keyword&gt;&lt;keyword&gt;Reproducibility of Results&lt;/keyword&gt;&lt;keyword&gt;Sensitivity and Specificity&lt;/keyword&gt;&lt;/keywords&gt;&lt;dates&gt;&lt;year&gt;2017&lt;/year&gt;&lt;pub-dates&gt;&lt;date&gt;Aug 21&lt;/date&gt;&lt;/pub-dates&gt;&lt;/dates&gt;&lt;isbn&gt;1752-7155&lt;/isbn&gt;&lt;accession-num&gt;28579561&lt;/accession-num&gt;&lt;urls&gt;&lt;/urls&gt;&lt;electronic-resource-num&gt;10.1088/1752-7163/aa76ef&lt;/electronic-resource-num&gt;&lt;remote-database-provider&gt;NLM&lt;/remote-database-provider&gt;&lt;language&gt;eng&lt;/language&gt;&lt;/record&gt;&lt;/Cite&gt;&lt;/EndNote&gt;</w:instrText>
      </w:r>
      <w:r w:rsidR="00051B7D" w:rsidRPr="00780CCA">
        <w:fldChar w:fldCharType="separate"/>
      </w:r>
      <w:r w:rsidR="00E02DA1">
        <w:rPr>
          <w:noProof/>
        </w:rPr>
        <w:t>[33]</w:t>
      </w:r>
      <w:r w:rsidR="00051B7D" w:rsidRPr="00780CCA">
        <w:fldChar w:fldCharType="end"/>
      </w:r>
      <w:r w:rsidRPr="00780CCA">
        <w:t xml:space="preserve">, therefore manufacturer’s guidance should be followed. </w:t>
      </w:r>
      <w:r w:rsidR="00FF0A90" w:rsidRPr="00780CCA">
        <w:t xml:space="preserve">If </w:t>
      </w:r>
      <w:r w:rsidR="006722FA">
        <w:t xml:space="preserve">the nNO </w:t>
      </w:r>
      <w:r w:rsidR="00B174A2" w:rsidRPr="00780CCA">
        <w:t xml:space="preserve">values </w:t>
      </w:r>
      <w:r w:rsidR="006722FA">
        <w:t xml:space="preserve">obtained during calibration </w:t>
      </w:r>
      <w:r w:rsidR="00B174A2" w:rsidRPr="00780CCA">
        <w:t>are unrealisti</w:t>
      </w:r>
      <w:r w:rsidR="006722FA">
        <w:t>c</w:t>
      </w:r>
      <w:r w:rsidR="00FF0A90" w:rsidRPr="00780CCA">
        <w:t xml:space="preserve"> a leak should be </w:t>
      </w:r>
      <w:r w:rsidR="006722FA" w:rsidRPr="00780CCA">
        <w:t>considered,</w:t>
      </w:r>
      <w:r w:rsidR="00FF0A90" w:rsidRPr="00780CCA">
        <w:t xml:space="preserve"> and calibration</w:t>
      </w:r>
      <w:r w:rsidR="006722FA">
        <w:t xml:space="preserve"> or </w:t>
      </w:r>
      <w:r w:rsidR="00115898">
        <w:t>measurement</w:t>
      </w:r>
      <w:r w:rsidR="00FF0A90" w:rsidRPr="00780CCA">
        <w:t xml:space="preserve"> should be repeated. </w:t>
      </w:r>
      <w:r w:rsidR="00C473D3" w:rsidRPr="00780CCA">
        <w:t>Additional calibration should be conducted following any change in the sampling line, inline resistor</w:t>
      </w:r>
      <w:r w:rsidR="001D1D0A" w:rsidRPr="00780CCA">
        <w:t>,</w:t>
      </w:r>
      <w:r w:rsidR="00C473D3" w:rsidRPr="00780CCA">
        <w:t xml:space="preserve"> or other component of the testing system. </w:t>
      </w:r>
      <w:r w:rsidR="004144D8" w:rsidRPr="00780CCA">
        <w:t xml:space="preserve"> </w:t>
      </w:r>
    </w:p>
    <w:p w14:paraId="49DCFA9D" w14:textId="40AB8F9A" w:rsidR="004144D8" w:rsidRPr="00780CCA" w:rsidRDefault="004144D8" w:rsidP="004E773C">
      <w:pPr>
        <w:spacing w:line="360" w:lineRule="atLeast"/>
      </w:pPr>
      <w:r w:rsidRPr="00780CCA">
        <w:t xml:space="preserve">It is not possible to calibrate electrochemical analysers using certified gas, but users can consider biological control </w:t>
      </w:r>
      <w:r w:rsidR="006722FA">
        <w:t xml:space="preserve">testing </w:t>
      </w:r>
      <w:r w:rsidRPr="00780CCA">
        <w:t xml:space="preserve">using a healthy </w:t>
      </w:r>
      <w:r w:rsidR="009C37FE">
        <w:t>employee</w:t>
      </w:r>
      <w:r w:rsidRPr="00780CCA">
        <w:t xml:space="preserve"> </w:t>
      </w:r>
      <w:r w:rsidR="00D85B3A" w:rsidRPr="00780CCA">
        <w:t>w</w:t>
      </w:r>
      <w:r w:rsidR="006722FA">
        <w:t>ith</w:t>
      </w:r>
      <w:r w:rsidR="00D85B3A" w:rsidRPr="00780CCA">
        <w:t xml:space="preserve"> </w:t>
      </w:r>
      <w:r w:rsidR="000B3E55">
        <w:t xml:space="preserve">known normal and </w:t>
      </w:r>
      <w:r w:rsidR="00D85B3A" w:rsidRPr="00780CCA">
        <w:t xml:space="preserve">stable </w:t>
      </w:r>
      <w:r w:rsidRPr="00780CCA">
        <w:t xml:space="preserve">nNO </w:t>
      </w:r>
      <w:r w:rsidR="00D85B3A" w:rsidRPr="00780CCA">
        <w:t>levels</w:t>
      </w:r>
      <w:r w:rsidRPr="00780CCA">
        <w:t xml:space="preserve">. </w:t>
      </w:r>
    </w:p>
    <w:p w14:paraId="768F65FA" w14:textId="294D96C0" w:rsidR="00393F7E" w:rsidRPr="00780CCA" w:rsidRDefault="00393F7E" w:rsidP="004E773C">
      <w:pPr>
        <w:spacing w:line="360" w:lineRule="atLeast"/>
      </w:pPr>
      <w:r w:rsidRPr="00780CCA">
        <w:t xml:space="preserve">Maintenance schedules should follow the manufacturer’s </w:t>
      </w:r>
      <w:r w:rsidR="00D85B3A" w:rsidRPr="00780CCA">
        <w:t>guidelines</w:t>
      </w:r>
      <w:r w:rsidRPr="00780CCA">
        <w:t xml:space="preserve">. </w:t>
      </w:r>
    </w:p>
    <w:bookmarkEnd w:id="0"/>
    <w:p w14:paraId="5A1F6634" w14:textId="77777777" w:rsidR="0098004E" w:rsidRPr="00780CCA" w:rsidRDefault="0098004E" w:rsidP="004E773C">
      <w:pPr>
        <w:spacing w:line="360" w:lineRule="atLeast"/>
        <w:rPr>
          <w:b/>
          <w:bCs/>
        </w:rPr>
      </w:pPr>
      <w:r w:rsidRPr="00780CCA">
        <w:rPr>
          <w:b/>
          <w:bCs/>
        </w:rPr>
        <w:t>Training of personnel</w:t>
      </w:r>
    </w:p>
    <w:p w14:paraId="2C3FB2F4" w14:textId="608DA93D" w:rsidR="00F23F0D" w:rsidRPr="00780CCA" w:rsidRDefault="008F386C" w:rsidP="004E773C">
      <w:pPr>
        <w:spacing w:line="360" w:lineRule="atLeast"/>
        <w:rPr>
          <w:rFonts w:cstheme="minorHAnsi"/>
          <w:color w:val="000000"/>
        </w:rPr>
      </w:pPr>
      <w:r w:rsidRPr="00780CCA">
        <w:rPr>
          <w:rFonts w:cstheme="minorHAnsi"/>
          <w:color w:val="000000"/>
        </w:rPr>
        <w:t>While t</w:t>
      </w:r>
      <w:r w:rsidR="0098004E" w:rsidRPr="00780CCA">
        <w:rPr>
          <w:rFonts w:cstheme="minorHAnsi"/>
          <w:color w:val="000000"/>
        </w:rPr>
        <w:t xml:space="preserve">here have been no studies to investigate the impact of </w:t>
      </w:r>
      <w:r w:rsidR="006722FA">
        <w:rPr>
          <w:rFonts w:cstheme="minorHAnsi"/>
          <w:color w:val="000000"/>
        </w:rPr>
        <w:t xml:space="preserve">operator </w:t>
      </w:r>
      <w:r w:rsidR="0098004E" w:rsidRPr="00780CCA">
        <w:rPr>
          <w:rFonts w:cstheme="minorHAnsi"/>
          <w:color w:val="000000"/>
        </w:rPr>
        <w:t>training</w:t>
      </w:r>
      <w:r w:rsidR="00CC19C3">
        <w:rPr>
          <w:rFonts w:cstheme="minorHAnsi"/>
          <w:color w:val="000000"/>
        </w:rPr>
        <w:t>,</w:t>
      </w:r>
      <w:r w:rsidR="00EA5F1D" w:rsidRPr="00780CCA">
        <w:rPr>
          <w:rFonts w:cstheme="minorHAnsi"/>
          <w:color w:val="000000"/>
        </w:rPr>
        <w:t xml:space="preserve"> </w:t>
      </w:r>
      <w:r w:rsidRPr="00780CCA">
        <w:rPr>
          <w:rFonts w:cstheme="minorHAnsi"/>
          <w:color w:val="000000"/>
        </w:rPr>
        <w:t xml:space="preserve">it is </w:t>
      </w:r>
      <w:r w:rsidR="007A1A9C" w:rsidRPr="00780CCA">
        <w:rPr>
          <w:rFonts w:cstheme="minorHAnsi"/>
          <w:color w:val="000000"/>
        </w:rPr>
        <w:t xml:space="preserve">evident </w:t>
      </w:r>
      <w:r w:rsidRPr="00780CCA">
        <w:rPr>
          <w:rFonts w:cstheme="minorHAnsi"/>
          <w:color w:val="000000"/>
        </w:rPr>
        <w:t xml:space="preserve">that operators must understand the </w:t>
      </w:r>
      <w:r w:rsidR="000B3E55">
        <w:rPr>
          <w:rFonts w:cstheme="minorHAnsi"/>
          <w:color w:val="000000"/>
        </w:rPr>
        <w:t>performance</w:t>
      </w:r>
      <w:r w:rsidRPr="00780CCA">
        <w:rPr>
          <w:rFonts w:cstheme="minorHAnsi"/>
          <w:color w:val="000000"/>
        </w:rPr>
        <w:t xml:space="preserve"> and limitations of the device used at their </w:t>
      </w:r>
      <w:r w:rsidR="00C332E7" w:rsidRPr="00780CCA">
        <w:rPr>
          <w:rFonts w:cstheme="minorHAnsi"/>
          <w:color w:val="000000"/>
        </w:rPr>
        <w:t>centre</w:t>
      </w:r>
      <w:r w:rsidR="00395630">
        <w:rPr>
          <w:rFonts w:cstheme="minorHAnsi"/>
          <w:color w:val="000000"/>
        </w:rPr>
        <w:t>, as well as the relative accuracy of the result depending on the manoeuvre and the repeatability for a given child (Box 1)</w:t>
      </w:r>
      <w:r w:rsidR="0098004E" w:rsidRPr="00780CCA">
        <w:rPr>
          <w:rFonts w:cstheme="minorHAnsi"/>
          <w:color w:val="000000"/>
        </w:rPr>
        <w:t>. One study reported improving success rates measuring nNO</w:t>
      </w:r>
      <w:r w:rsidR="00BD06EF" w:rsidRPr="00780CCA">
        <w:rPr>
          <w:rFonts w:cstheme="minorHAnsi"/>
          <w:color w:val="000000"/>
        </w:rPr>
        <w:t xml:space="preserve"> during TB </w:t>
      </w:r>
      <w:r w:rsidR="0098004E" w:rsidRPr="00780CCA">
        <w:rPr>
          <w:rFonts w:cstheme="minorHAnsi"/>
          <w:color w:val="000000"/>
        </w:rPr>
        <w:t>in preschool children (6</w:t>
      </w:r>
      <w:r w:rsidR="001B5FDD">
        <w:rPr>
          <w:rFonts w:cstheme="minorHAnsi"/>
          <w:color w:val="000000"/>
        </w:rPr>
        <w:t>-</w:t>
      </w:r>
      <w:r w:rsidR="0098004E" w:rsidRPr="00780CCA">
        <w:rPr>
          <w:rFonts w:cstheme="minorHAnsi"/>
          <w:color w:val="000000"/>
        </w:rPr>
        <w:t>mo</w:t>
      </w:r>
      <w:r w:rsidR="006722FA">
        <w:rPr>
          <w:rFonts w:cstheme="minorHAnsi"/>
          <w:color w:val="000000"/>
        </w:rPr>
        <w:t xml:space="preserve">nths </w:t>
      </w:r>
      <w:r w:rsidR="0098004E" w:rsidRPr="00780CCA">
        <w:rPr>
          <w:rFonts w:cstheme="minorHAnsi"/>
          <w:color w:val="000000"/>
        </w:rPr>
        <w:t>-</w:t>
      </w:r>
      <w:r w:rsidR="001B5FDD">
        <w:rPr>
          <w:rFonts w:cstheme="minorHAnsi"/>
          <w:color w:val="000000"/>
        </w:rPr>
        <w:t xml:space="preserve"> </w:t>
      </w:r>
      <w:r w:rsidR="0098004E" w:rsidRPr="00780CCA">
        <w:rPr>
          <w:rFonts w:cstheme="minorHAnsi"/>
          <w:color w:val="000000"/>
        </w:rPr>
        <w:t>5</w:t>
      </w:r>
      <w:r w:rsidR="006722FA">
        <w:rPr>
          <w:rFonts w:cstheme="minorHAnsi"/>
          <w:color w:val="000000"/>
        </w:rPr>
        <w:t>-</w:t>
      </w:r>
      <w:r w:rsidR="0098004E" w:rsidRPr="00780CCA">
        <w:rPr>
          <w:rFonts w:cstheme="minorHAnsi"/>
          <w:color w:val="000000"/>
        </w:rPr>
        <w:t>years) with increasing</w:t>
      </w:r>
      <w:r w:rsidR="006722FA">
        <w:rPr>
          <w:rFonts w:cstheme="minorHAnsi"/>
          <w:color w:val="000000"/>
        </w:rPr>
        <w:t xml:space="preserve"> </w:t>
      </w:r>
      <w:r w:rsidR="0098004E" w:rsidRPr="00780CCA">
        <w:rPr>
          <w:rFonts w:cstheme="minorHAnsi"/>
          <w:color w:val="000000"/>
        </w:rPr>
        <w:t>operator</w:t>
      </w:r>
      <w:r w:rsidR="006722FA">
        <w:rPr>
          <w:rFonts w:cstheme="minorHAnsi"/>
          <w:color w:val="000000"/>
        </w:rPr>
        <w:t xml:space="preserve"> experience</w:t>
      </w:r>
      <w:r w:rsidR="0098004E" w:rsidRPr="00780CCA">
        <w:rPr>
          <w:rFonts w:cstheme="minorHAnsi"/>
          <w:color w:val="000000"/>
        </w:rPr>
        <w:t xml:space="preserve"> </w:t>
      </w:r>
      <w:r w:rsidR="0098004E" w:rsidRPr="00780CCA">
        <w:rPr>
          <w:rFonts w:cstheme="minorHAnsi"/>
          <w:color w:val="000000"/>
        </w:rPr>
        <w:fldChar w:fldCharType="begin"/>
      </w:r>
      <w:r w:rsidR="00E02DA1">
        <w:rPr>
          <w:rFonts w:cstheme="minorHAnsi"/>
          <w:color w:val="000000"/>
        </w:rPr>
        <w:instrText xml:space="preserve"> ADDIN EN.CITE &lt;EndNote&gt;&lt;Cite&gt;&lt;Author&gt;Gupta&lt;/Author&gt;&lt;Year&gt;2008&lt;/Year&gt;&lt;RecNum&gt;874&lt;/RecNum&gt;&lt;DisplayText&gt;[13]&lt;/DisplayText&gt;&lt;record&gt;&lt;rec-number&gt;874&lt;/rec-number&gt;&lt;foreign-keys&gt;&lt;key app="EN" db-id="99pfwdzpcedx9neza0rpvw9tdxzf0f5tdef9" timestamp="1630339887"&gt;874&lt;/key&gt;&lt;/foreign-keys&gt;&lt;ref-type name="Journal Article"&gt;17&lt;/ref-type&gt;&lt;contributors&gt;&lt;authors&gt;&lt;author&gt;Gupta, R.&lt;/author&gt;&lt;author&gt;Gupta, N.&lt;/author&gt;&lt;author&gt;Turner, S. W.&lt;/author&gt;&lt;/authors&gt;&lt;/contributors&gt;&lt;auth-address&gt;Department of Child Health, University of Aberdeen, Aberdeen, UK.&lt;/auth-address&gt;&lt;titles&gt;&lt;title&gt;A methodology for measurements of nasal nitric oxide in children under 5 yr&lt;/title&gt;&lt;secondary-title&gt;Pediatr Allergy Immunol&lt;/secondary-title&gt;&lt;/titles&gt;&lt;periodical&gt;&lt;full-title&gt;Pediatr Allergy Immunol&lt;/full-title&gt;&lt;abbr-1&gt;Pediatric allergy and immunology : official publication of the European Society of Pediatric Allergy and Immunology&lt;/abbr-1&gt;&lt;/periodical&gt;&lt;pages&gt;233-8&lt;/pages&gt;&lt;volume&gt;19&lt;/volume&gt;&lt;number&gt;3&lt;/number&gt;&lt;edition&gt;2008/04/10&lt;/edition&gt;&lt;keywords&gt;&lt;keyword&gt;Breath Tests/*methods&lt;/keyword&gt;&lt;keyword&gt;Child, Preschool&lt;/keyword&gt;&lt;keyword&gt;Exhalation&lt;/keyword&gt;&lt;keyword&gt;Female&lt;/keyword&gt;&lt;keyword&gt;Humans&lt;/keyword&gt;&lt;keyword&gt;Hypersensitivity/*diagnosis/immunology&lt;/keyword&gt;&lt;keyword&gt;Infant&lt;/keyword&gt;&lt;keyword&gt;*Luminescent Measurements&lt;/keyword&gt;&lt;keyword&gt;Male&lt;/keyword&gt;&lt;keyword&gt;Nitric Oxide/*analysis&lt;/keyword&gt;&lt;keyword&gt;Nose&lt;/keyword&gt;&lt;keyword&gt;Reproducibility of Results&lt;/keyword&gt;&lt;/keywords&gt;&lt;dates&gt;&lt;year&gt;2008&lt;/year&gt;&lt;pub-dates&gt;&lt;date&gt;May&lt;/date&gt;&lt;/pub-dates&gt;&lt;/dates&gt;&lt;isbn&gt;0905-6157&lt;/isbn&gt;&lt;accession-num&gt;18397407&lt;/accession-num&gt;&lt;urls&gt;&lt;/urls&gt;&lt;electronic-resource-num&gt;10.1111/j.1399-3038.2007.00616.x&lt;/electronic-resource-num&gt;&lt;remote-database-provider&gt;NLM&lt;/remote-database-provider&gt;&lt;language&gt;eng&lt;/language&gt;&lt;/record&gt;&lt;/Cite&gt;&lt;/EndNote&gt;</w:instrText>
      </w:r>
      <w:r w:rsidR="0098004E" w:rsidRPr="00780CCA">
        <w:rPr>
          <w:rFonts w:cstheme="minorHAnsi"/>
          <w:color w:val="000000"/>
        </w:rPr>
        <w:fldChar w:fldCharType="separate"/>
      </w:r>
      <w:r w:rsidR="00E02DA1">
        <w:rPr>
          <w:rFonts w:cstheme="minorHAnsi"/>
          <w:noProof/>
          <w:color w:val="000000"/>
        </w:rPr>
        <w:t>[13]</w:t>
      </w:r>
      <w:r w:rsidR="0098004E" w:rsidRPr="00780CCA">
        <w:rPr>
          <w:rFonts w:cstheme="minorHAnsi"/>
          <w:color w:val="000000"/>
        </w:rPr>
        <w:fldChar w:fldCharType="end"/>
      </w:r>
      <w:r w:rsidR="0098004E" w:rsidRPr="00780CCA">
        <w:rPr>
          <w:rFonts w:cstheme="minorHAnsi"/>
          <w:color w:val="000000"/>
        </w:rPr>
        <w:t xml:space="preserve">. As with other </w:t>
      </w:r>
      <w:r w:rsidR="0098004E" w:rsidRPr="00780CCA">
        <w:rPr>
          <w:rFonts w:cstheme="minorHAnsi"/>
          <w:color w:val="000000"/>
        </w:rPr>
        <w:lastRenderedPageBreak/>
        <w:t xml:space="preserve">physiological measures, </w:t>
      </w:r>
      <w:r w:rsidRPr="00780CCA">
        <w:rPr>
          <w:rFonts w:cstheme="minorHAnsi"/>
          <w:color w:val="000000"/>
        </w:rPr>
        <w:t xml:space="preserve">operators and </w:t>
      </w:r>
      <w:r w:rsidR="0098004E" w:rsidRPr="00780CCA">
        <w:rPr>
          <w:rFonts w:cstheme="minorHAnsi"/>
          <w:color w:val="000000"/>
        </w:rPr>
        <w:t xml:space="preserve">technicians </w:t>
      </w:r>
      <w:r w:rsidRPr="00780CCA">
        <w:rPr>
          <w:rFonts w:cstheme="minorHAnsi"/>
          <w:color w:val="000000"/>
        </w:rPr>
        <w:t xml:space="preserve">must receive formal training in the </w:t>
      </w:r>
      <w:r w:rsidR="0098004E" w:rsidRPr="00780CCA">
        <w:rPr>
          <w:rFonts w:cstheme="minorHAnsi"/>
          <w:color w:val="000000"/>
        </w:rPr>
        <w:t>maintenance and calibration of equipment</w:t>
      </w:r>
      <w:r w:rsidR="00E67179" w:rsidRPr="00780CCA">
        <w:rPr>
          <w:rFonts w:cstheme="minorHAnsi"/>
          <w:color w:val="000000"/>
        </w:rPr>
        <w:t xml:space="preserve">; </w:t>
      </w:r>
      <w:r w:rsidR="00FE796B" w:rsidRPr="00780CCA">
        <w:rPr>
          <w:rFonts w:cstheme="minorHAnsi"/>
          <w:color w:val="000000"/>
        </w:rPr>
        <w:t xml:space="preserve">to recognise equipment malfunction; </w:t>
      </w:r>
      <w:r w:rsidRPr="00780CCA">
        <w:rPr>
          <w:rFonts w:cstheme="minorHAnsi"/>
          <w:color w:val="000000"/>
        </w:rPr>
        <w:t>select the</w:t>
      </w:r>
      <w:r w:rsidR="0098004E" w:rsidRPr="00780CCA">
        <w:rPr>
          <w:rFonts w:cstheme="minorHAnsi"/>
          <w:color w:val="000000"/>
        </w:rPr>
        <w:t xml:space="preserve"> appropriate manoeuvre for the patient</w:t>
      </w:r>
      <w:r w:rsidR="000968B2" w:rsidRPr="00780CCA">
        <w:rPr>
          <w:rFonts w:cstheme="minorHAnsi"/>
          <w:color w:val="000000"/>
        </w:rPr>
        <w:t xml:space="preserve"> (Box 2)</w:t>
      </w:r>
      <w:r w:rsidR="00B64049" w:rsidRPr="00780CCA">
        <w:rPr>
          <w:rFonts w:cstheme="minorHAnsi"/>
          <w:color w:val="000000"/>
        </w:rPr>
        <w:t>;</w:t>
      </w:r>
      <w:r w:rsidRPr="00780CCA">
        <w:rPr>
          <w:rFonts w:cstheme="minorHAnsi"/>
          <w:color w:val="000000"/>
        </w:rPr>
        <w:t xml:space="preserve"> </w:t>
      </w:r>
      <w:r w:rsidR="0098004E" w:rsidRPr="00780CCA">
        <w:rPr>
          <w:rFonts w:cstheme="minorHAnsi"/>
          <w:color w:val="000000"/>
        </w:rPr>
        <w:t xml:space="preserve">calculate nNO </w:t>
      </w:r>
      <w:r w:rsidR="00B64049" w:rsidRPr="00780CCA">
        <w:rPr>
          <w:rFonts w:cstheme="minorHAnsi"/>
          <w:color w:val="000000"/>
        </w:rPr>
        <w:t xml:space="preserve">production </w:t>
      </w:r>
      <w:r w:rsidR="0098004E" w:rsidRPr="00780CCA">
        <w:rPr>
          <w:rFonts w:cstheme="minorHAnsi"/>
          <w:color w:val="000000"/>
        </w:rPr>
        <w:t>from acceptable trac</w:t>
      </w:r>
      <w:r w:rsidR="00202B09" w:rsidRPr="00780CCA">
        <w:rPr>
          <w:rFonts w:cstheme="minorHAnsi"/>
          <w:color w:val="000000"/>
        </w:rPr>
        <w:t>ings</w:t>
      </w:r>
      <w:r w:rsidR="0098004E" w:rsidRPr="00780CCA">
        <w:rPr>
          <w:rFonts w:cstheme="minorHAnsi"/>
          <w:color w:val="000000"/>
        </w:rPr>
        <w:t>; and interpret the result</w:t>
      </w:r>
      <w:r w:rsidR="00202B09" w:rsidRPr="00780CCA">
        <w:rPr>
          <w:rFonts w:cstheme="minorHAnsi"/>
          <w:color w:val="000000"/>
        </w:rPr>
        <w:t xml:space="preserve"> based on </w:t>
      </w:r>
      <w:r w:rsidR="0098004E" w:rsidRPr="00780CCA">
        <w:rPr>
          <w:rFonts w:cstheme="minorHAnsi"/>
          <w:color w:val="000000"/>
        </w:rPr>
        <w:t>standardised protocols. Training should be conducted by experienced person</w:t>
      </w:r>
      <w:r w:rsidR="00202B09" w:rsidRPr="00780CCA">
        <w:rPr>
          <w:rFonts w:cstheme="minorHAnsi"/>
          <w:color w:val="000000"/>
        </w:rPr>
        <w:t>nel</w:t>
      </w:r>
      <w:r w:rsidR="0098004E" w:rsidRPr="00780CCA">
        <w:rPr>
          <w:rFonts w:cstheme="minorHAnsi"/>
          <w:color w:val="000000"/>
        </w:rPr>
        <w:t xml:space="preserve"> (</w:t>
      </w:r>
      <w:proofErr w:type="gramStart"/>
      <w:r w:rsidR="0098004E" w:rsidRPr="00780CCA">
        <w:rPr>
          <w:rFonts w:cstheme="minorHAnsi"/>
          <w:color w:val="000000"/>
        </w:rPr>
        <w:t>e.g.</w:t>
      </w:r>
      <w:proofErr w:type="gramEnd"/>
      <w:r w:rsidR="0098004E" w:rsidRPr="00780CCA">
        <w:rPr>
          <w:rFonts w:cstheme="minorHAnsi"/>
          <w:color w:val="000000"/>
        </w:rPr>
        <w:t xml:space="preserve"> BEATPCD, ERN-LUNG PCD core or PCD Foundation), and knowledge should be regularly updated. Training by manufacturers may not be adequate</w:t>
      </w:r>
      <w:r w:rsidR="007A1A9C" w:rsidRPr="00780CCA">
        <w:rPr>
          <w:rFonts w:cstheme="minorHAnsi"/>
          <w:color w:val="000000"/>
        </w:rPr>
        <w:t xml:space="preserve">, </w:t>
      </w:r>
      <w:r w:rsidR="00A677B8" w:rsidRPr="00780CCA">
        <w:rPr>
          <w:rFonts w:cstheme="minorHAnsi"/>
          <w:color w:val="000000"/>
        </w:rPr>
        <w:t>as</w:t>
      </w:r>
      <w:r w:rsidR="007A1A9C" w:rsidRPr="00780CCA">
        <w:rPr>
          <w:rFonts w:cstheme="minorHAnsi"/>
          <w:color w:val="000000"/>
        </w:rPr>
        <w:t xml:space="preserve"> in the experience of the authors,</w:t>
      </w:r>
      <w:r w:rsidR="00FC66E6" w:rsidRPr="00780CCA">
        <w:rPr>
          <w:rFonts w:cstheme="minorHAnsi"/>
          <w:color w:val="000000"/>
        </w:rPr>
        <w:t xml:space="preserve"> the manufacturers </w:t>
      </w:r>
      <w:r w:rsidR="00CC19C3">
        <w:rPr>
          <w:rFonts w:cstheme="minorHAnsi"/>
          <w:color w:val="000000"/>
        </w:rPr>
        <w:t xml:space="preserve">may not </w:t>
      </w:r>
      <w:r w:rsidR="00FC66E6" w:rsidRPr="00780CCA">
        <w:rPr>
          <w:rFonts w:cstheme="minorHAnsi"/>
          <w:color w:val="000000"/>
        </w:rPr>
        <w:t xml:space="preserve">have a good understanding of the testing </w:t>
      </w:r>
      <w:r w:rsidR="006722FA">
        <w:rPr>
          <w:rFonts w:cstheme="minorHAnsi"/>
          <w:color w:val="000000"/>
        </w:rPr>
        <w:t>requirements</w:t>
      </w:r>
      <w:r w:rsidR="0098004E" w:rsidRPr="00780CCA">
        <w:rPr>
          <w:rFonts w:cstheme="minorHAnsi"/>
          <w:color w:val="000000"/>
        </w:rPr>
        <w:t>.</w:t>
      </w:r>
    </w:p>
    <w:p w14:paraId="0BD88352" w14:textId="1FF9C364" w:rsidR="0058709E" w:rsidRPr="00780CCA" w:rsidRDefault="0058709E" w:rsidP="004E773C">
      <w:pPr>
        <w:spacing w:line="360" w:lineRule="atLeast"/>
        <w:rPr>
          <w:b/>
          <w:bCs/>
        </w:rPr>
      </w:pPr>
      <w:r w:rsidRPr="00780CCA">
        <w:rPr>
          <w:b/>
          <w:bCs/>
        </w:rPr>
        <w:t xml:space="preserve">Assessment </w:t>
      </w:r>
      <w:r w:rsidR="00D66A62" w:rsidRPr="00780CCA">
        <w:rPr>
          <w:b/>
          <w:bCs/>
        </w:rPr>
        <w:t xml:space="preserve">and preparation </w:t>
      </w:r>
      <w:r w:rsidRPr="00780CCA">
        <w:rPr>
          <w:b/>
          <w:bCs/>
        </w:rPr>
        <w:t xml:space="preserve">of the patient </w:t>
      </w:r>
      <w:r w:rsidR="00020623" w:rsidRPr="00780CCA">
        <w:rPr>
          <w:b/>
          <w:bCs/>
        </w:rPr>
        <w:t>before</w:t>
      </w:r>
      <w:r w:rsidRPr="00780CCA">
        <w:rPr>
          <w:b/>
          <w:bCs/>
        </w:rPr>
        <w:t xml:space="preserve"> testing</w:t>
      </w:r>
    </w:p>
    <w:p w14:paraId="74ED0878" w14:textId="08B651BF" w:rsidR="005C69AE" w:rsidRPr="00780CCA" w:rsidRDefault="005C69AE" w:rsidP="004E773C">
      <w:pPr>
        <w:spacing w:line="360" w:lineRule="atLeast"/>
        <w:rPr>
          <w:rFonts w:cstheme="minorHAnsi"/>
          <w:color w:val="000000"/>
        </w:rPr>
      </w:pPr>
      <w:r w:rsidRPr="00780CCA">
        <w:rPr>
          <w:rFonts w:cstheme="minorHAnsi"/>
          <w:color w:val="000000"/>
        </w:rPr>
        <w:t>A clinical history suggestive of PCD</w:t>
      </w:r>
      <w:r w:rsidR="002D2BEC" w:rsidRPr="00780CCA">
        <w:rPr>
          <w:rFonts w:cstheme="minorHAnsi"/>
          <w:color w:val="000000"/>
        </w:rPr>
        <w:t xml:space="preserve"> </w:t>
      </w:r>
      <w:r w:rsidRPr="00780CCA">
        <w:rPr>
          <w:rFonts w:cstheme="minorHAnsi"/>
          <w:color w:val="000000"/>
        </w:rPr>
        <w:fldChar w:fldCharType="begin">
          <w:fldData xml:space="preserve">PEVuZE5vdGU+PENpdGU+PEF1dGhvcj5CZWhhbjwvQXV0aG9yPjxZZWFyPjIwMTY8L1llYXI+PFJl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</w:fldData>
        </w:fldChar>
      </w:r>
      <w:r w:rsidR="00E02DA1">
        <w:rPr>
          <w:rFonts w:cstheme="minorHAnsi"/>
          <w:color w:val="000000"/>
        </w:rPr>
        <w:instrText xml:space="preserve"> ADDIN EN.CITE </w:instrText>
      </w:r>
      <w:r w:rsidR="00E02DA1">
        <w:rPr>
          <w:rFonts w:cstheme="minorHAnsi"/>
          <w:color w:val="000000"/>
        </w:rPr>
        <w:fldChar w:fldCharType="begin">
          <w:fldData xml:space="preserve">PEVuZE5vdGU+PENpdGU+PEF1dGhvcj5CZWhhbjwvQXV0aG9yPjxZZWFyPjIwMTY8L1llYXI+PFJl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</w:fldData>
        </w:fldChar>
      </w:r>
      <w:r w:rsidR="00E02DA1">
        <w:rPr>
          <w:rFonts w:cstheme="minorHAnsi"/>
          <w:color w:val="000000"/>
        </w:rPr>
        <w:instrText xml:space="preserve"> ADDIN EN.CITE.DATA </w:instrText>
      </w:r>
      <w:r w:rsidR="00E02DA1">
        <w:rPr>
          <w:rFonts w:cstheme="minorHAnsi"/>
          <w:color w:val="000000"/>
        </w:rPr>
      </w:r>
      <w:r w:rsidR="00E02DA1">
        <w:rPr>
          <w:rFonts w:cstheme="minorHAnsi"/>
          <w:color w:val="000000"/>
        </w:rPr>
        <w:fldChar w:fldCharType="end"/>
      </w:r>
      <w:r w:rsidRPr="00780CCA">
        <w:rPr>
          <w:rFonts w:cstheme="minorHAnsi"/>
          <w:color w:val="000000"/>
        </w:rPr>
      </w:r>
      <w:r w:rsidRPr="00780CCA">
        <w:rPr>
          <w:rFonts w:cstheme="minorHAnsi"/>
          <w:color w:val="000000"/>
        </w:rPr>
        <w:fldChar w:fldCharType="separate"/>
      </w:r>
      <w:r w:rsidR="00E02DA1">
        <w:rPr>
          <w:rFonts w:cstheme="minorHAnsi"/>
          <w:noProof/>
          <w:color w:val="000000"/>
        </w:rPr>
        <w:t>[34, 35]</w:t>
      </w:r>
      <w:r w:rsidRPr="00780CCA">
        <w:rPr>
          <w:rFonts w:cstheme="minorHAnsi"/>
          <w:color w:val="000000"/>
        </w:rPr>
        <w:fldChar w:fldCharType="end"/>
      </w:r>
      <w:r w:rsidRPr="00780CCA">
        <w:rPr>
          <w:rFonts w:cstheme="minorHAnsi"/>
          <w:color w:val="000000"/>
        </w:rPr>
        <w:t xml:space="preserve"> must be confirmed </w:t>
      </w:r>
      <w:r w:rsidR="006722FA">
        <w:rPr>
          <w:rFonts w:cstheme="minorHAnsi"/>
          <w:color w:val="000000"/>
        </w:rPr>
        <w:t>before</w:t>
      </w:r>
      <w:r w:rsidRPr="00780CCA">
        <w:rPr>
          <w:rFonts w:cstheme="minorHAnsi"/>
          <w:color w:val="000000"/>
        </w:rPr>
        <w:t xml:space="preserve"> testing, because a low pre-test probability </w:t>
      </w:r>
      <w:r w:rsidR="000B3E55">
        <w:rPr>
          <w:rFonts w:cstheme="minorHAnsi"/>
          <w:color w:val="000000"/>
        </w:rPr>
        <w:t xml:space="preserve">of PCD </w:t>
      </w:r>
      <w:r w:rsidRPr="00780CCA">
        <w:rPr>
          <w:rFonts w:cstheme="minorHAnsi"/>
          <w:color w:val="000000"/>
        </w:rPr>
        <w:t>will lead to an unacceptably high false positive rate</w:t>
      </w:r>
      <w:r w:rsidR="002D2BEC" w:rsidRPr="00780CCA">
        <w:rPr>
          <w:rFonts w:cstheme="minorHAnsi"/>
          <w:color w:val="000000"/>
        </w:rPr>
        <w:t xml:space="preserve"> </w:t>
      </w:r>
      <w:r w:rsidRPr="00780CCA">
        <w:rPr>
          <w:rFonts w:cstheme="minorHAnsi"/>
          <w:color w:val="000000"/>
        </w:rPr>
        <w:fldChar w:fldCharType="begin">
          <w:fldData xml:space="preserve">PEVuZE5vdGU+PENpdGU+PEF1dGhvcj5Db2xsaW5zPC9BdXRob3I+PFllYXI+MjAxNjwvWWVhcj48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</w:fldData>
        </w:fldChar>
      </w:r>
      <w:r w:rsidR="00E02DA1">
        <w:rPr>
          <w:rFonts w:cstheme="minorHAnsi"/>
          <w:color w:val="000000"/>
        </w:rPr>
        <w:instrText xml:space="preserve"> ADDIN EN.CITE </w:instrText>
      </w:r>
      <w:r w:rsidR="00E02DA1">
        <w:rPr>
          <w:rFonts w:cstheme="minorHAnsi"/>
          <w:color w:val="000000"/>
        </w:rPr>
        <w:fldChar w:fldCharType="begin">
          <w:fldData xml:space="preserve">PEVuZE5vdGU+PENpdGU+PEF1dGhvcj5Db2xsaW5zPC9BdXRob3I+PFllYXI+MjAxNjwvWWVhcj48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</w:fldData>
        </w:fldChar>
      </w:r>
      <w:r w:rsidR="00E02DA1">
        <w:rPr>
          <w:rFonts w:cstheme="minorHAnsi"/>
          <w:color w:val="000000"/>
        </w:rPr>
        <w:instrText xml:space="preserve"> ADDIN EN.CITE.DATA </w:instrText>
      </w:r>
      <w:r w:rsidR="00E02DA1">
        <w:rPr>
          <w:rFonts w:cstheme="minorHAnsi"/>
          <w:color w:val="000000"/>
        </w:rPr>
      </w:r>
      <w:r w:rsidR="00E02DA1">
        <w:rPr>
          <w:rFonts w:cstheme="minorHAnsi"/>
          <w:color w:val="000000"/>
        </w:rPr>
        <w:fldChar w:fldCharType="end"/>
      </w:r>
      <w:r w:rsidRPr="00780CCA">
        <w:rPr>
          <w:rFonts w:cstheme="minorHAnsi"/>
          <w:color w:val="000000"/>
        </w:rPr>
      </w:r>
      <w:r w:rsidRPr="00780CCA">
        <w:rPr>
          <w:rFonts w:cstheme="minorHAnsi"/>
          <w:color w:val="000000"/>
        </w:rPr>
        <w:fldChar w:fldCharType="separate"/>
      </w:r>
      <w:r w:rsidR="00E02DA1">
        <w:rPr>
          <w:rFonts w:cstheme="minorHAnsi"/>
          <w:noProof/>
          <w:color w:val="000000"/>
        </w:rPr>
        <w:t>[36]</w:t>
      </w:r>
      <w:r w:rsidRPr="00780CCA">
        <w:rPr>
          <w:rFonts w:cstheme="minorHAnsi"/>
          <w:color w:val="000000"/>
        </w:rPr>
        <w:fldChar w:fldCharType="end"/>
      </w:r>
      <w:r w:rsidRPr="00780CCA">
        <w:rPr>
          <w:rFonts w:cstheme="minorHAnsi"/>
          <w:color w:val="000000"/>
        </w:rPr>
        <w:t>.</w:t>
      </w:r>
      <w:r w:rsidR="000968B2" w:rsidRPr="00780CCA">
        <w:rPr>
          <w:rFonts w:cstheme="minorHAnsi"/>
          <w:color w:val="000000"/>
        </w:rPr>
        <w:t xml:space="preserve"> </w:t>
      </w:r>
      <w:r w:rsidR="00BB55B0" w:rsidRPr="00780CCA">
        <w:rPr>
          <w:rFonts w:cstheme="minorHAnsi"/>
          <w:color w:val="000000"/>
        </w:rPr>
        <w:t>The protocol for m</w:t>
      </w:r>
      <w:r w:rsidR="000968B2" w:rsidRPr="00780CCA">
        <w:rPr>
          <w:rFonts w:cstheme="minorHAnsi"/>
          <w:color w:val="000000"/>
        </w:rPr>
        <w:t>easur</w:t>
      </w:r>
      <w:r w:rsidR="00BB55B0" w:rsidRPr="00780CCA">
        <w:rPr>
          <w:rFonts w:cstheme="minorHAnsi"/>
          <w:color w:val="000000"/>
        </w:rPr>
        <w:t>ing</w:t>
      </w:r>
      <w:r w:rsidR="000968B2" w:rsidRPr="00780CCA">
        <w:rPr>
          <w:rFonts w:cstheme="minorHAnsi"/>
          <w:color w:val="000000"/>
        </w:rPr>
        <w:t xml:space="preserve"> nNO is summarised in Box 3.</w:t>
      </w:r>
    </w:p>
    <w:p w14:paraId="18510E77" w14:textId="3971EC61" w:rsidR="00B64049" w:rsidRPr="00780CCA" w:rsidRDefault="008B1F52" w:rsidP="004E773C">
      <w:pPr>
        <w:spacing w:line="360" w:lineRule="atLeast"/>
        <w:rPr>
          <w:rFonts w:cstheme="minorHAnsi"/>
          <w:color w:val="000000"/>
        </w:rPr>
      </w:pPr>
      <w:r w:rsidRPr="00780CCA">
        <w:rPr>
          <w:rFonts w:cstheme="minorHAnsi"/>
          <w:color w:val="000000"/>
        </w:rPr>
        <w:t xml:space="preserve">Information about assessing </w:t>
      </w:r>
      <w:r w:rsidR="0001302B" w:rsidRPr="00780CCA">
        <w:rPr>
          <w:rFonts w:cstheme="minorHAnsi"/>
          <w:color w:val="000000"/>
        </w:rPr>
        <w:t xml:space="preserve">and preparing </w:t>
      </w:r>
      <w:r w:rsidRPr="00780CCA">
        <w:rPr>
          <w:rFonts w:cstheme="minorHAnsi"/>
          <w:color w:val="000000"/>
        </w:rPr>
        <w:t xml:space="preserve">patients </w:t>
      </w:r>
      <w:r w:rsidR="00B64049" w:rsidRPr="00780CCA">
        <w:rPr>
          <w:rFonts w:cstheme="minorHAnsi"/>
          <w:color w:val="000000"/>
        </w:rPr>
        <w:t xml:space="preserve">before nNO </w:t>
      </w:r>
      <w:r w:rsidRPr="00780CCA">
        <w:rPr>
          <w:rFonts w:cstheme="minorHAnsi"/>
          <w:color w:val="000000"/>
        </w:rPr>
        <w:t>measurement</w:t>
      </w:r>
      <w:r w:rsidR="00202B09" w:rsidRPr="00780CCA">
        <w:rPr>
          <w:rFonts w:cstheme="minorHAnsi"/>
          <w:color w:val="000000"/>
        </w:rPr>
        <w:t>s</w:t>
      </w:r>
      <w:r w:rsidRPr="00780CCA">
        <w:rPr>
          <w:rFonts w:cstheme="minorHAnsi"/>
          <w:color w:val="000000"/>
        </w:rPr>
        <w:t xml:space="preserve"> is limited.  Knowledge gaps exist in the literature </w:t>
      </w:r>
      <w:r w:rsidR="00202B09" w:rsidRPr="00780CCA">
        <w:rPr>
          <w:rFonts w:cstheme="minorHAnsi"/>
          <w:color w:val="000000"/>
        </w:rPr>
        <w:t>regarding</w:t>
      </w:r>
      <w:r w:rsidR="00081896" w:rsidRPr="00780CCA">
        <w:rPr>
          <w:rFonts w:cstheme="minorHAnsi"/>
          <w:color w:val="000000"/>
        </w:rPr>
        <w:t xml:space="preserve"> </w:t>
      </w:r>
      <w:r w:rsidR="006722FA">
        <w:rPr>
          <w:rFonts w:cstheme="minorHAnsi"/>
          <w:color w:val="000000"/>
        </w:rPr>
        <w:t>the</w:t>
      </w:r>
      <w:r w:rsidRPr="00780CCA">
        <w:rPr>
          <w:rFonts w:cstheme="minorHAnsi"/>
          <w:color w:val="000000"/>
        </w:rPr>
        <w:t xml:space="preserve"> assessment of the nasal passages. </w:t>
      </w:r>
      <w:r w:rsidR="005C69AE" w:rsidRPr="00780CCA">
        <w:rPr>
          <w:rFonts w:cstheme="minorHAnsi"/>
          <w:color w:val="000000"/>
        </w:rPr>
        <w:t>N</w:t>
      </w:r>
      <w:r w:rsidRPr="00780CCA">
        <w:rPr>
          <w:rFonts w:cstheme="minorHAnsi"/>
          <w:color w:val="000000"/>
        </w:rPr>
        <w:t>asal obstruction for any reason (</w:t>
      </w:r>
      <w:proofErr w:type="gramStart"/>
      <w:r w:rsidRPr="00780CCA">
        <w:rPr>
          <w:rFonts w:cstheme="minorHAnsi"/>
          <w:color w:val="000000"/>
        </w:rPr>
        <w:t>e.g.</w:t>
      </w:r>
      <w:proofErr w:type="gramEnd"/>
      <w:r w:rsidRPr="00780CCA">
        <w:rPr>
          <w:rFonts w:cstheme="minorHAnsi"/>
          <w:color w:val="000000"/>
        </w:rPr>
        <w:t xml:space="preserve"> </w:t>
      </w:r>
      <w:r w:rsidR="00B64049" w:rsidRPr="00780CCA">
        <w:rPr>
          <w:rFonts w:cstheme="minorHAnsi"/>
          <w:color w:val="000000"/>
        </w:rPr>
        <w:t xml:space="preserve">nasal </w:t>
      </w:r>
      <w:r w:rsidRPr="00780CCA">
        <w:rPr>
          <w:rFonts w:cstheme="minorHAnsi"/>
          <w:color w:val="000000"/>
        </w:rPr>
        <w:t>polyp</w:t>
      </w:r>
      <w:r w:rsidR="00B64049" w:rsidRPr="00780CCA">
        <w:rPr>
          <w:rFonts w:cstheme="minorHAnsi"/>
          <w:color w:val="000000"/>
        </w:rPr>
        <w:t>osis</w:t>
      </w:r>
      <w:r w:rsidRPr="00780CCA">
        <w:rPr>
          <w:rFonts w:cstheme="minorHAnsi"/>
          <w:color w:val="000000"/>
        </w:rPr>
        <w:t>) might</w:t>
      </w:r>
      <w:r w:rsidR="005C69AE" w:rsidRPr="00780CCA">
        <w:rPr>
          <w:rFonts w:cstheme="minorHAnsi"/>
          <w:color w:val="000000"/>
        </w:rPr>
        <w:t xml:space="preserve"> hamper measurement and result in repeatedly low nNO levels or large inter-nostril differences.</w:t>
      </w:r>
      <w:r w:rsidRPr="00780CCA">
        <w:rPr>
          <w:rFonts w:cstheme="minorHAnsi"/>
          <w:color w:val="000000"/>
        </w:rPr>
        <w:t xml:space="preserve"> </w:t>
      </w:r>
      <w:proofErr w:type="spellStart"/>
      <w:r w:rsidRPr="00780CCA">
        <w:rPr>
          <w:rFonts w:cstheme="minorHAnsi"/>
          <w:color w:val="000000"/>
        </w:rPr>
        <w:t>Rybnikar</w:t>
      </w:r>
      <w:proofErr w:type="spellEnd"/>
      <w:r w:rsidRPr="00780CCA">
        <w:rPr>
          <w:rFonts w:cstheme="minorHAnsi"/>
          <w:color w:val="000000"/>
        </w:rPr>
        <w:t xml:space="preserve"> et al. reported </w:t>
      </w:r>
      <w:r w:rsidR="007A1A9C" w:rsidRPr="00780CCA">
        <w:rPr>
          <w:rFonts w:cstheme="minorHAnsi"/>
          <w:color w:val="000000"/>
        </w:rPr>
        <w:t xml:space="preserve">significantly </w:t>
      </w:r>
      <w:r w:rsidR="00B64049" w:rsidRPr="00780CCA">
        <w:rPr>
          <w:rFonts w:cstheme="minorHAnsi"/>
          <w:color w:val="000000"/>
        </w:rPr>
        <w:t xml:space="preserve">reduced </w:t>
      </w:r>
      <w:r w:rsidRPr="00780CCA">
        <w:rPr>
          <w:rFonts w:cstheme="minorHAnsi"/>
          <w:color w:val="000000"/>
        </w:rPr>
        <w:t>nNO</w:t>
      </w:r>
      <w:r w:rsidR="00202B09" w:rsidRPr="00780CCA">
        <w:rPr>
          <w:rFonts w:cstheme="minorHAnsi"/>
          <w:color w:val="000000"/>
        </w:rPr>
        <w:t xml:space="preserve"> measurements</w:t>
      </w:r>
      <w:r w:rsidRPr="00780CCA">
        <w:rPr>
          <w:rFonts w:cstheme="minorHAnsi"/>
          <w:color w:val="000000"/>
        </w:rPr>
        <w:t xml:space="preserve"> with increasing size of adenoids in non-allergic non-PCD patients </w:t>
      </w:r>
      <w:r w:rsidR="00202B09" w:rsidRPr="00780CCA">
        <w:rPr>
          <w:rFonts w:cstheme="minorHAnsi"/>
          <w:color w:val="000000"/>
        </w:rPr>
        <w:t xml:space="preserve">between the ages of </w:t>
      </w:r>
      <w:r w:rsidRPr="00780CCA">
        <w:rPr>
          <w:rFonts w:cstheme="minorHAnsi"/>
          <w:color w:val="000000"/>
        </w:rPr>
        <w:t>5-18 years</w:t>
      </w:r>
      <w:r w:rsidR="00202B09" w:rsidRPr="00780CCA">
        <w:rPr>
          <w:rFonts w:cstheme="minorHAnsi"/>
          <w:color w:val="000000"/>
        </w:rPr>
        <w:t>; these measurements</w:t>
      </w:r>
      <w:r w:rsidRPr="00780CCA">
        <w:rPr>
          <w:rFonts w:cstheme="minorHAnsi"/>
          <w:color w:val="000000"/>
        </w:rPr>
        <w:t xml:space="preserve"> </w:t>
      </w:r>
      <w:r w:rsidR="00A677B8" w:rsidRPr="00780CCA">
        <w:rPr>
          <w:rFonts w:cstheme="minorHAnsi"/>
          <w:color w:val="000000"/>
        </w:rPr>
        <w:t>normali</w:t>
      </w:r>
      <w:r w:rsidR="00A25F68">
        <w:rPr>
          <w:rFonts w:cstheme="minorHAnsi"/>
          <w:color w:val="000000"/>
        </w:rPr>
        <w:t>s</w:t>
      </w:r>
      <w:r w:rsidR="00A677B8" w:rsidRPr="00780CCA">
        <w:rPr>
          <w:rFonts w:cstheme="minorHAnsi"/>
          <w:color w:val="000000"/>
        </w:rPr>
        <w:t>ed</w:t>
      </w:r>
      <w:r w:rsidRPr="00780CCA">
        <w:rPr>
          <w:rFonts w:cstheme="minorHAnsi"/>
          <w:color w:val="000000"/>
        </w:rPr>
        <w:t xml:space="preserve"> following adenoidectomy</w:t>
      </w:r>
      <w:r w:rsidR="0017453D" w:rsidRPr="00780CCA">
        <w:rPr>
          <w:rFonts w:cstheme="minorHAnsi"/>
          <w:color w:val="000000"/>
        </w:rPr>
        <w:t xml:space="preserve"> </w:t>
      </w:r>
      <w:r w:rsidRPr="00780CCA">
        <w:rPr>
          <w:rFonts w:cstheme="minorHAnsi"/>
          <w:color w:val="000000"/>
        </w:rPr>
        <w:fldChar w:fldCharType="begin">
          <w:fldData xml:space="preserve">PEVuZE5vdGU+PENpdGU+PEF1dGhvcj5SeWJuaWthcjwvQXV0aG9yPjxZZWFyPjIwMTg8L1llYXI+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</w:fldData>
        </w:fldChar>
      </w:r>
      <w:r w:rsidR="00E02DA1">
        <w:rPr>
          <w:rFonts w:cstheme="minorHAnsi"/>
          <w:color w:val="000000"/>
        </w:rPr>
        <w:instrText xml:space="preserve"> ADDIN EN.CITE </w:instrText>
      </w:r>
      <w:r w:rsidR="00E02DA1">
        <w:rPr>
          <w:rFonts w:cstheme="minorHAnsi"/>
          <w:color w:val="000000"/>
        </w:rPr>
        <w:fldChar w:fldCharType="begin">
          <w:fldData xml:space="preserve">PEVuZE5vdGU+PENpdGU+PEF1dGhvcj5SeWJuaWthcjwvQXV0aG9yPjxZZWFyPjIwMTg8L1llYXI+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</w:fldData>
        </w:fldChar>
      </w:r>
      <w:r w:rsidR="00E02DA1">
        <w:rPr>
          <w:rFonts w:cstheme="minorHAnsi"/>
          <w:color w:val="000000"/>
        </w:rPr>
        <w:instrText xml:space="preserve"> ADDIN EN.CITE.DATA </w:instrText>
      </w:r>
      <w:r w:rsidR="00E02DA1">
        <w:rPr>
          <w:rFonts w:cstheme="minorHAnsi"/>
          <w:color w:val="000000"/>
        </w:rPr>
      </w:r>
      <w:r w:rsidR="00E02DA1">
        <w:rPr>
          <w:rFonts w:cstheme="minorHAnsi"/>
          <w:color w:val="000000"/>
        </w:rPr>
        <w:fldChar w:fldCharType="end"/>
      </w:r>
      <w:r w:rsidRPr="00780CCA">
        <w:rPr>
          <w:rFonts w:cstheme="minorHAnsi"/>
          <w:color w:val="000000"/>
        </w:rPr>
      </w:r>
      <w:r w:rsidRPr="00780CCA">
        <w:rPr>
          <w:rFonts w:cstheme="minorHAnsi"/>
          <w:color w:val="000000"/>
        </w:rPr>
        <w:fldChar w:fldCharType="separate"/>
      </w:r>
      <w:r w:rsidR="00E02DA1">
        <w:rPr>
          <w:rFonts w:cstheme="minorHAnsi"/>
          <w:noProof/>
          <w:color w:val="000000"/>
        </w:rPr>
        <w:t>[37]</w:t>
      </w:r>
      <w:r w:rsidRPr="00780CCA">
        <w:rPr>
          <w:rFonts w:cstheme="minorHAnsi"/>
          <w:color w:val="000000"/>
        </w:rPr>
        <w:fldChar w:fldCharType="end"/>
      </w:r>
      <w:r w:rsidR="0017453D" w:rsidRPr="00780CCA">
        <w:rPr>
          <w:rFonts w:cstheme="minorHAnsi"/>
          <w:color w:val="000000"/>
        </w:rPr>
        <w:t>.</w:t>
      </w:r>
      <w:r w:rsidR="0001302B" w:rsidRPr="00780CCA">
        <w:rPr>
          <w:rFonts w:cstheme="minorHAnsi"/>
          <w:color w:val="000000"/>
        </w:rPr>
        <w:t xml:space="preserve"> </w:t>
      </w:r>
      <w:r w:rsidR="003600C0" w:rsidRPr="00780CCA">
        <w:rPr>
          <w:rFonts w:cstheme="minorHAnsi"/>
          <w:color w:val="000000"/>
        </w:rPr>
        <w:t>Therefore,</w:t>
      </w:r>
      <w:r w:rsidR="005C69AE" w:rsidRPr="00780CCA">
        <w:rPr>
          <w:rFonts w:cstheme="minorHAnsi"/>
          <w:color w:val="000000"/>
        </w:rPr>
        <w:t xml:space="preserve"> </w:t>
      </w:r>
      <w:r w:rsidR="000F715B">
        <w:rPr>
          <w:rFonts w:cstheme="minorHAnsi"/>
          <w:color w:val="000000"/>
        </w:rPr>
        <w:t>members of the Task Force consider referring</w:t>
      </w:r>
      <w:r w:rsidR="005C69AE" w:rsidRPr="00780CCA">
        <w:rPr>
          <w:rFonts w:cstheme="minorHAnsi"/>
          <w:color w:val="000000"/>
        </w:rPr>
        <w:t xml:space="preserve"> child</w:t>
      </w:r>
      <w:r w:rsidR="000F715B">
        <w:rPr>
          <w:rFonts w:cstheme="minorHAnsi"/>
          <w:color w:val="000000"/>
        </w:rPr>
        <w:t>ren</w:t>
      </w:r>
      <w:r w:rsidR="005C69AE" w:rsidRPr="00780CCA">
        <w:rPr>
          <w:rFonts w:cstheme="minorHAnsi"/>
          <w:color w:val="000000"/>
        </w:rPr>
        <w:t xml:space="preserve"> for ENT assessment if an obstruction of any cause is suspected, particularly if the nNO level is low.</w:t>
      </w:r>
    </w:p>
    <w:p w14:paraId="2118DDAF" w14:textId="0A8C1250" w:rsidR="008B1F52" w:rsidRPr="00780CCA" w:rsidRDefault="0001302B" w:rsidP="004E773C">
      <w:pPr>
        <w:spacing w:line="360" w:lineRule="atLeast"/>
        <w:rPr>
          <w:rFonts w:cstheme="minorHAnsi"/>
          <w:color w:val="000000"/>
        </w:rPr>
      </w:pPr>
      <w:r w:rsidRPr="00780CCA">
        <w:rPr>
          <w:rFonts w:cstheme="minorHAnsi"/>
          <w:color w:val="000000"/>
        </w:rPr>
        <w:t xml:space="preserve">Patients should be asked to blow their nose </w:t>
      </w:r>
      <w:r w:rsidR="006722FA">
        <w:rPr>
          <w:rFonts w:cstheme="minorHAnsi"/>
          <w:color w:val="000000"/>
        </w:rPr>
        <w:t>before</w:t>
      </w:r>
      <w:r w:rsidRPr="00780CCA">
        <w:rPr>
          <w:rFonts w:cstheme="minorHAnsi"/>
          <w:color w:val="000000"/>
        </w:rPr>
        <w:t xml:space="preserve"> testing</w:t>
      </w:r>
      <w:r w:rsidR="00925FFB" w:rsidRPr="00780CCA">
        <w:rPr>
          <w:rFonts w:cstheme="minorHAnsi"/>
          <w:color w:val="000000"/>
        </w:rPr>
        <w:t xml:space="preserve">. </w:t>
      </w:r>
      <w:r w:rsidR="00FC66E6" w:rsidRPr="00780CCA">
        <w:rPr>
          <w:rFonts w:cstheme="minorHAnsi"/>
          <w:color w:val="000000"/>
        </w:rPr>
        <w:t>Gentle s</w:t>
      </w:r>
      <w:r w:rsidR="004D52B7" w:rsidRPr="00780CCA">
        <w:rPr>
          <w:rFonts w:cstheme="minorHAnsi"/>
          <w:color w:val="000000"/>
        </w:rPr>
        <w:t>aline lavage c</w:t>
      </w:r>
      <w:r w:rsidR="005112A8" w:rsidRPr="00780CCA">
        <w:rPr>
          <w:rFonts w:cstheme="minorHAnsi"/>
          <w:color w:val="000000"/>
        </w:rPr>
        <w:t>ould</w:t>
      </w:r>
      <w:r w:rsidR="004D52B7" w:rsidRPr="00780CCA">
        <w:rPr>
          <w:rFonts w:cstheme="minorHAnsi"/>
          <w:color w:val="000000"/>
        </w:rPr>
        <w:t xml:space="preserve"> be </w:t>
      </w:r>
      <w:r w:rsidR="006722FA">
        <w:rPr>
          <w:rFonts w:cstheme="minorHAnsi"/>
          <w:color w:val="000000"/>
        </w:rPr>
        <w:t>helpful</w:t>
      </w:r>
      <w:r w:rsidR="004D52B7" w:rsidRPr="00780CCA">
        <w:rPr>
          <w:rFonts w:cstheme="minorHAnsi"/>
          <w:color w:val="000000"/>
        </w:rPr>
        <w:t xml:space="preserve"> in those unable to </w:t>
      </w:r>
      <w:r w:rsidR="007635E1" w:rsidRPr="00780CCA">
        <w:rPr>
          <w:rFonts w:cstheme="minorHAnsi"/>
          <w:color w:val="000000"/>
        </w:rPr>
        <w:t>adequately</w:t>
      </w:r>
      <w:r w:rsidR="004D52B7" w:rsidRPr="00780CCA">
        <w:rPr>
          <w:rFonts w:cstheme="minorHAnsi"/>
          <w:color w:val="000000"/>
        </w:rPr>
        <w:t xml:space="preserve"> </w:t>
      </w:r>
      <w:r w:rsidR="00925FFB" w:rsidRPr="00780CCA">
        <w:rPr>
          <w:rFonts w:cstheme="minorHAnsi"/>
          <w:color w:val="000000"/>
        </w:rPr>
        <w:t>clear their nasal passages</w:t>
      </w:r>
      <w:r w:rsidR="00C12A34">
        <w:rPr>
          <w:rFonts w:cstheme="minorHAnsi"/>
          <w:color w:val="000000"/>
        </w:rPr>
        <w:t>, taking care not to injure the mucosa</w:t>
      </w:r>
      <w:r w:rsidR="00FC66E6" w:rsidRPr="00780CCA">
        <w:rPr>
          <w:rFonts w:cstheme="minorHAnsi"/>
          <w:color w:val="000000"/>
        </w:rPr>
        <w:t xml:space="preserve">. </w:t>
      </w:r>
      <w:r w:rsidR="004D52B7" w:rsidRPr="00780CCA">
        <w:rPr>
          <w:rFonts w:cstheme="minorHAnsi"/>
          <w:color w:val="000000"/>
        </w:rPr>
        <w:t>nNO measurement</w:t>
      </w:r>
      <w:r w:rsidR="00202B09" w:rsidRPr="00780CCA">
        <w:rPr>
          <w:rFonts w:cstheme="minorHAnsi"/>
          <w:color w:val="000000"/>
        </w:rPr>
        <w:t>s</w:t>
      </w:r>
      <w:r w:rsidR="004D52B7" w:rsidRPr="00780CCA">
        <w:rPr>
          <w:rFonts w:cstheme="minorHAnsi"/>
          <w:color w:val="000000"/>
        </w:rPr>
        <w:t xml:space="preserve"> </w:t>
      </w:r>
      <w:r w:rsidR="007635E1" w:rsidRPr="00780CCA">
        <w:rPr>
          <w:rFonts w:cstheme="minorHAnsi"/>
          <w:color w:val="000000"/>
        </w:rPr>
        <w:t xml:space="preserve">can </w:t>
      </w:r>
      <w:r w:rsidR="005112A8" w:rsidRPr="00780CCA">
        <w:rPr>
          <w:rFonts w:cstheme="minorHAnsi"/>
          <w:color w:val="000000"/>
        </w:rPr>
        <w:t>be performed after</w:t>
      </w:r>
      <w:r w:rsidR="00202B09" w:rsidRPr="00780CCA">
        <w:rPr>
          <w:rFonts w:cstheme="minorHAnsi"/>
          <w:color w:val="000000"/>
        </w:rPr>
        <w:t xml:space="preserve"> a</w:t>
      </w:r>
      <w:r w:rsidR="004D52B7" w:rsidRPr="00780CCA">
        <w:rPr>
          <w:rFonts w:cstheme="minorHAnsi"/>
          <w:color w:val="000000"/>
        </w:rPr>
        <w:t xml:space="preserve"> few minutes </w:t>
      </w:r>
      <w:r w:rsidR="005112A8" w:rsidRPr="00780CCA">
        <w:rPr>
          <w:rFonts w:cstheme="minorHAnsi"/>
          <w:color w:val="000000"/>
        </w:rPr>
        <w:t xml:space="preserve">to allow NO </w:t>
      </w:r>
      <w:r w:rsidR="00925FFB" w:rsidRPr="00780CCA">
        <w:rPr>
          <w:rFonts w:cstheme="minorHAnsi"/>
          <w:color w:val="000000"/>
        </w:rPr>
        <w:t>to reaccumulate</w:t>
      </w:r>
      <w:r w:rsidR="00081896" w:rsidRPr="00780CCA">
        <w:rPr>
          <w:rFonts w:cstheme="minorHAnsi"/>
          <w:color w:val="000000"/>
        </w:rPr>
        <w:t xml:space="preserve"> after the lavage</w:t>
      </w:r>
      <w:r w:rsidR="005112A8" w:rsidRPr="00780CCA">
        <w:rPr>
          <w:rFonts w:cstheme="minorHAnsi"/>
          <w:color w:val="000000"/>
        </w:rPr>
        <w:t>.</w:t>
      </w:r>
      <w:r w:rsidR="004D52B7" w:rsidRPr="00780CCA">
        <w:rPr>
          <w:rFonts w:cstheme="minorHAnsi"/>
          <w:color w:val="000000"/>
        </w:rPr>
        <w:t xml:space="preserve"> </w:t>
      </w:r>
      <w:r w:rsidRPr="00780CCA">
        <w:rPr>
          <w:rFonts w:cstheme="minorHAnsi"/>
          <w:color w:val="000000"/>
        </w:rPr>
        <w:t xml:space="preserve"> </w:t>
      </w:r>
    </w:p>
    <w:p w14:paraId="6B7098BA" w14:textId="0181F3CD" w:rsidR="00E14F4C" w:rsidRPr="00780CCA" w:rsidRDefault="0065435B" w:rsidP="004E773C">
      <w:pPr>
        <w:spacing w:line="360" w:lineRule="atLeast"/>
        <w:rPr>
          <w:rFonts w:cstheme="minorHAnsi"/>
          <w:color w:val="000000"/>
        </w:rPr>
      </w:pPr>
      <w:r>
        <w:rPr>
          <w:rFonts w:cstheme="minorHAnsi"/>
          <w:color w:val="000000"/>
        </w:rPr>
        <w:t xml:space="preserve">Nasal </w:t>
      </w:r>
      <w:r w:rsidR="00E14F4C" w:rsidRPr="00780CCA">
        <w:rPr>
          <w:rFonts w:cstheme="minorHAnsi"/>
        </w:rPr>
        <w:t>NO should be measured before nasal brushing or biopsy to avoid falsely low readings caused by bleeding</w:t>
      </w:r>
      <w:r w:rsidR="00E14F4C" w:rsidRPr="00780CCA">
        <w:rPr>
          <w:rFonts w:cstheme="minorHAnsi"/>
          <w:color w:val="000000"/>
        </w:rPr>
        <w:t xml:space="preserve">, since </w:t>
      </w:r>
      <w:r w:rsidR="006722FA" w:rsidRPr="00780CCA">
        <w:rPr>
          <w:rFonts w:cstheme="minorHAnsi"/>
          <w:color w:val="000000"/>
        </w:rPr>
        <w:t>haemoglobin</w:t>
      </w:r>
      <w:r w:rsidR="00E14F4C" w:rsidRPr="00780CCA">
        <w:rPr>
          <w:rFonts w:cstheme="minorHAnsi"/>
          <w:color w:val="000000"/>
        </w:rPr>
        <w:t xml:space="preserve"> avidly </w:t>
      </w:r>
      <w:r w:rsidR="00D66E2F" w:rsidRPr="00780CCA">
        <w:rPr>
          <w:rFonts w:cstheme="minorHAnsi"/>
          <w:color w:val="000000"/>
        </w:rPr>
        <w:t>bind</w:t>
      </w:r>
      <w:r w:rsidR="00202B09" w:rsidRPr="00780CCA">
        <w:rPr>
          <w:rFonts w:cstheme="minorHAnsi"/>
          <w:color w:val="000000"/>
        </w:rPr>
        <w:t>s</w:t>
      </w:r>
      <w:r w:rsidR="00D66E2F" w:rsidRPr="00780CCA">
        <w:rPr>
          <w:rFonts w:cstheme="minorHAnsi"/>
          <w:color w:val="000000"/>
        </w:rPr>
        <w:t xml:space="preserve"> </w:t>
      </w:r>
      <w:r w:rsidR="00E14F4C" w:rsidRPr="00780CCA">
        <w:rPr>
          <w:rFonts w:cstheme="minorHAnsi"/>
          <w:color w:val="000000"/>
        </w:rPr>
        <w:t xml:space="preserve">NO </w:t>
      </w:r>
      <w:r w:rsidR="00202B09" w:rsidRPr="00780CCA">
        <w:rPr>
          <w:rFonts w:cstheme="minorHAnsi"/>
          <w:color w:val="000000"/>
        </w:rPr>
        <w:t xml:space="preserve">and </w:t>
      </w:r>
      <w:r w:rsidR="00E14F4C" w:rsidRPr="00780CCA">
        <w:rPr>
          <w:rFonts w:cstheme="minorHAnsi"/>
          <w:color w:val="000000"/>
        </w:rPr>
        <w:t xml:space="preserve">could </w:t>
      </w:r>
      <w:r w:rsidR="00E14F4C" w:rsidRPr="00780CCA">
        <w:rPr>
          <w:rFonts w:cstheme="minorHAnsi"/>
        </w:rPr>
        <w:t xml:space="preserve">theoretically reduce measured nNO levels. </w:t>
      </w:r>
    </w:p>
    <w:p w14:paraId="169F32D9" w14:textId="23563793" w:rsidR="0072016F" w:rsidRPr="00780CCA" w:rsidRDefault="00CA2D1A" w:rsidP="004E773C">
      <w:pPr>
        <w:spacing w:line="360" w:lineRule="atLeast"/>
        <w:rPr>
          <w:rFonts w:cstheme="minorHAnsi"/>
        </w:rPr>
      </w:pPr>
      <w:r w:rsidRPr="00780CCA">
        <w:rPr>
          <w:rFonts w:cstheme="minorHAnsi"/>
        </w:rPr>
        <w:t>S</w:t>
      </w:r>
      <w:r w:rsidR="00B64049" w:rsidRPr="00780CCA">
        <w:rPr>
          <w:rFonts w:cstheme="minorHAnsi"/>
        </w:rPr>
        <w:t xml:space="preserve">everal reports </w:t>
      </w:r>
      <w:r w:rsidR="009642E1" w:rsidRPr="00780CCA">
        <w:rPr>
          <w:rFonts w:cstheme="minorHAnsi"/>
        </w:rPr>
        <w:t>have described</w:t>
      </w:r>
      <w:r w:rsidR="00B64049" w:rsidRPr="00780CCA">
        <w:rPr>
          <w:rFonts w:cstheme="minorHAnsi"/>
        </w:rPr>
        <w:t xml:space="preserve"> reduced nNO measurements</w:t>
      </w:r>
      <w:r w:rsidR="00273C95" w:rsidRPr="00780CCA">
        <w:rPr>
          <w:rFonts w:cstheme="minorHAnsi"/>
        </w:rPr>
        <w:t xml:space="preserve"> in people with </w:t>
      </w:r>
      <w:r w:rsidR="0096748B" w:rsidRPr="00780CCA">
        <w:rPr>
          <w:rFonts w:cstheme="minorHAnsi"/>
        </w:rPr>
        <w:t>primary immunodeficiencies</w:t>
      </w:r>
      <w:r w:rsidR="00E14F4C" w:rsidRPr="00780CCA">
        <w:rPr>
          <w:rFonts w:cstheme="minorHAnsi"/>
        </w:rPr>
        <w:t xml:space="preserve">, diffuse </w:t>
      </w:r>
      <w:proofErr w:type="spellStart"/>
      <w:r w:rsidR="00E14F4C" w:rsidRPr="00780CCA">
        <w:rPr>
          <w:rFonts w:cstheme="minorHAnsi"/>
        </w:rPr>
        <w:t>panbronchiolitis</w:t>
      </w:r>
      <w:proofErr w:type="spellEnd"/>
      <w:r w:rsidR="009642E1" w:rsidRPr="00780CCA">
        <w:rPr>
          <w:rFonts w:cstheme="minorHAnsi"/>
        </w:rPr>
        <w:t>, and cystic fibrosis</w:t>
      </w:r>
      <w:r w:rsidR="00E67179" w:rsidRPr="00780CCA" w:rsidDel="00E67179">
        <w:rPr>
          <w:rFonts w:cstheme="minorHAnsi"/>
        </w:rPr>
        <w:t xml:space="preserve"> </w:t>
      </w:r>
      <w:r w:rsidRPr="00780CCA">
        <w:rPr>
          <w:rFonts w:cstheme="minorHAnsi"/>
        </w:rPr>
        <w:fldChar w:fldCharType="begin">
          <w:fldData xml:space="preserve">PEVuZE5vdGU+PENpdGU+PEF1dGhvcj5Ob29uZTwvQXV0aG9yPjxZZWFyPjIwMDQ8L1llYXI+PFJl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</w:fldData>
        </w:fldChar>
      </w:r>
      <w:r w:rsidR="000B3E55">
        <w:rPr>
          <w:rFonts w:cstheme="minorHAnsi"/>
        </w:rPr>
        <w:instrText xml:space="preserve"> ADDIN EN.CITE </w:instrText>
      </w:r>
      <w:r w:rsidR="000B3E55">
        <w:rPr>
          <w:rFonts w:cstheme="minorHAnsi"/>
        </w:rPr>
        <w:fldChar w:fldCharType="begin">
          <w:fldData xml:space="preserve">PEVuZE5vdGU+PENpdGU+PEF1dGhvcj5Ob29uZTwvQXV0aG9yPjxZZWFyPjIwMDQ8L1llYXI+PFJl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</w:fldData>
        </w:fldChar>
      </w:r>
      <w:r w:rsidR="000B3E55">
        <w:rPr>
          <w:rFonts w:cstheme="minorHAnsi"/>
        </w:rPr>
        <w:instrText xml:space="preserve"> ADDIN EN.CITE.DATA </w:instrText>
      </w:r>
      <w:r w:rsidR="000B3E55">
        <w:rPr>
          <w:rFonts w:cstheme="minorHAnsi"/>
        </w:rPr>
      </w:r>
      <w:r w:rsidR="000B3E55">
        <w:rPr>
          <w:rFonts w:cstheme="minorHAnsi"/>
        </w:rPr>
        <w:fldChar w:fldCharType="end"/>
      </w:r>
      <w:r w:rsidRPr="00780CCA">
        <w:rPr>
          <w:rFonts w:cstheme="minorHAnsi"/>
        </w:rPr>
      </w:r>
      <w:r w:rsidRPr="00780CCA">
        <w:rPr>
          <w:rFonts w:cstheme="minorHAnsi"/>
        </w:rPr>
        <w:fldChar w:fldCharType="separate"/>
      </w:r>
      <w:r w:rsidR="000B3E55">
        <w:rPr>
          <w:rFonts w:cstheme="minorHAnsi"/>
          <w:noProof/>
        </w:rPr>
        <w:t>[38-42]</w:t>
      </w:r>
      <w:r w:rsidRPr="00780CCA">
        <w:rPr>
          <w:rFonts w:cstheme="minorHAnsi"/>
        </w:rPr>
        <w:fldChar w:fldCharType="end"/>
      </w:r>
      <w:r w:rsidRPr="00780CCA">
        <w:rPr>
          <w:rFonts w:cstheme="minorHAnsi"/>
        </w:rPr>
        <w:t xml:space="preserve"> and although levels are not usually as low as in PCD, these </w:t>
      </w:r>
      <w:r w:rsidR="007768CE" w:rsidRPr="00780CCA">
        <w:rPr>
          <w:rFonts w:cstheme="minorHAnsi"/>
        </w:rPr>
        <w:t xml:space="preserve">differential </w:t>
      </w:r>
      <w:r w:rsidR="008F7C2C" w:rsidRPr="00780CCA">
        <w:rPr>
          <w:rFonts w:cstheme="minorHAnsi"/>
        </w:rPr>
        <w:t xml:space="preserve">diagnoses </w:t>
      </w:r>
      <w:r w:rsidRPr="00780CCA">
        <w:rPr>
          <w:rFonts w:cstheme="minorHAnsi"/>
        </w:rPr>
        <w:t>should be considered</w:t>
      </w:r>
      <w:r w:rsidR="00C12A34">
        <w:rPr>
          <w:rFonts w:cstheme="minorHAnsi"/>
        </w:rPr>
        <w:t xml:space="preserve"> (Supplementary table E3)</w:t>
      </w:r>
      <w:r w:rsidRPr="00780CCA">
        <w:rPr>
          <w:rFonts w:cstheme="minorHAnsi"/>
        </w:rPr>
        <w:t xml:space="preserve">. </w:t>
      </w:r>
      <w:r w:rsidR="0072016F" w:rsidRPr="00780CCA">
        <w:rPr>
          <w:rFonts w:cstheme="minorHAnsi"/>
        </w:rPr>
        <w:t xml:space="preserve">Indeed, at </w:t>
      </w:r>
      <w:r w:rsidR="000B3E55">
        <w:rPr>
          <w:rFonts w:cstheme="minorHAnsi"/>
        </w:rPr>
        <w:t>most specialist</w:t>
      </w:r>
      <w:r w:rsidR="0072016F" w:rsidRPr="00780CCA">
        <w:rPr>
          <w:rFonts w:cstheme="minorHAnsi"/>
        </w:rPr>
        <w:t xml:space="preserve"> sites cystic fibrosis must </w:t>
      </w:r>
      <w:r w:rsidR="009A6494" w:rsidRPr="00780CCA">
        <w:rPr>
          <w:rFonts w:cstheme="minorHAnsi"/>
        </w:rPr>
        <w:t xml:space="preserve">be </w:t>
      </w:r>
      <w:r w:rsidR="0072016F" w:rsidRPr="00780CCA">
        <w:rPr>
          <w:rFonts w:cstheme="minorHAnsi"/>
        </w:rPr>
        <w:t xml:space="preserve">excluded before performing nNO measures. </w:t>
      </w:r>
    </w:p>
    <w:p w14:paraId="5C7388A3" w14:textId="1849C1DE" w:rsidR="008B1F52" w:rsidRPr="00780CCA" w:rsidRDefault="00CA2D1A" w:rsidP="004E773C">
      <w:pPr>
        <w:spacing w:line="360" w:lineRule="atLeast"/>
        <w:rPr>
          <w:rFonts w:cstheme="minorHAnsi"/>
        </w:rPr>
      </w:pPr>
      <w:r w:rsidRPr="00780CCA">
        <w:rPr>
          <w:rFonts w:cstheme="minorHAnsi"/>
        </w:rPr>
        <w:t xml:space="preserve">There is limited data regarding the effect of infections on nNO. </w:t>
      </w:r>
      <w:r w:rsidR="009642E1" w:rsidRPr="00780CCA">
        <w:rPr>
          <w:rFonts w:cstheme="minorHAnsi"/>
        </w:rPr>
        <w:t>R</w:t>
      </w:r>
      <w:r w:rsidR="008B1F52" w:rsidRPr="00780CCA">
        <w:rPr>
          <w:rFonts w:cstheme="minorHAnsi"/>
        </w:rPr>
        <w:t xml:space="preserve">espiratory tract infections </w:t>
      </w:r>
      <w:r w:rsidR="009642E1" w:rsidRPr="00780CCA">
        <w:rPr>
          <w:rFonts w:cstheme="minorHAnsi"/>
        </w:rPr>
        <w:t xml:space="preserve">in otherwise normal infants </w:t>
      </w:r>
      <w:r w:rsidR="008B1F52" w:rsidRPr="00780CCA">
        <w:rPr>
          <w:rFonts w:cstheme="minorHAnsi"/>
        </w:rPr>
        <w:t>temporarily suppress nNO</w:t>
      </w:r>
      <w:r w:rsidR="009A6494" w:rsidRPr="00780CCA">
        <w:rPr>
          <w:rFonts w:cstheme="minorHAnsi"/>
        </w:rPr>
        <w:t xml:space="preserve"> levels</w:t>
      </w:r>
      <w:r w:rsidR="009642E1" w:rsidRPr="00780CCA">
        <w:rPr>
          <w:rFonts w:cstheme="minorHAnsi"/>
        </w:rPr>
        <w:t xml:space="preserve"> </w:t>
      </w:r>
      <w:r w:rsidR="008B1F52" w:rsidRPr="00780CCA">
        <w:rPr>
          <w:rFonts w:cstheme="minorHAnsi"/>
        </w:rPr>
        <w:t xml:space="preserve">by </w:t>
      </w:r>
      <w:r w:rsidR="00FC66E6" w:rsidRPr="00780CCA">
        <w:rPr>
          <w:rFonts w:cstheme="minorHAnsi"/>
        </w:rPr>
        <w:t>≈80</w:t>
      </w:r>
      <w:r w:rsidR="008B1F52" w:rsidRPr="00780CCA">
        <w:rPr>
          <w:rFonts w:cstheme="minorHAnsi"/>
        </w:rPr>
        <w:t>%</w:t>
      </w:r>
      <w:r w:rsidR="00955E4E" w:rsidRPr="00780CCA">
        <w:rPr>
          <w:rFonts w:cstheme="minorHAnsi"/>
        </w:rPr>
        <w:t xml:space="preserve"> </w:t>
      </w:r>
      <w:r w:rsidR="008B1F52" w:rsidRPr="00780CCA">
        <w:rPr>
          <w:rFonts w:cstheme="minorHAnsi"/>
        </w:rPr>
        <w:fldChar w:fldCharType="begin">
          <w:fldData xml:space="preserve">PEVuZE5vdGU+PENpdGU+PEF1dGhvcj5NYXJ0aGluPC9BdXRob3I+PFllYXI+MjAxODwvWWVhcj48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</w:fldData>
        </w:fldChar>
      </w:r>
      <w:r w:rsidR="00E02DA1">
        <w:rPr>
          <w:rFonts w:cstheme="minorHAnsi"/>
        </w:rPr>
        <w:instrText xml:space="preserve"> ADDIN EN.CITE </w:instrText>
      </w:r>
      <w:r w:rsidR="00E02DA1">
        <w:rPr>
          <w:rFonts w:cstheme="minorHAnsi"/>
        </w:rPr>
        <w:fldChar w:fldCharType="begin">
          <w:fldData xml:space="preserve">PEVuZE5vdGU+PENpdGU+PEF1dGhvcj5NYXJ0aGluPC9BdXRob3I+PFllYXI+MjAxODwvWWVhcj48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</w:fldData>
        </w:fldChar>
      </w:r>
      <w:r w:rsidR="00E02DA1">
        <w:rPr>
          <w:rFonts w:cstheme="minorHAnsi"/>
        </w:rPr>
        <w:instrText xml:space="preserve"> ADDIN EN.CITE.DATA </w:instrText>
      </w:r>
      <w:r w:rsidR="00E02DA1">
        <w:rPr>
          <w:rFonts w:cstheme="minorHAnsi"/>
        </w:rPr>
      </w:r>
      <w:r w:rsidR="00E02DA1">
        <w:rPr>
          <w:rFonts w:cstheme="minorHAnsi"/>
        </w:rPr>
        <w:fldChar w:fldCharType="end"/>
      </w:r>
      <w:r w:rsidR="008B1F52" w:rsidRPr="00780CCA">
        <w:rPr>
          <w:rFonts w:cstheme="minorHAnsi"/>
        </w:rPr>
      </w:r>
      <w:r w:rsidR="008B1F52" w:rsidRPr="00780CCA">
        <w:rPr>
          <w:rFonts w:cstheme="minorHAnsi"/>
        </w:rPr>
        <w:fldChar w:fldCharType="separate"/>
      </w:r>
      <w:r w:rsidR="00E02DA1">
        <w:rPr>
          <w:rFonts w:cstheme="minorHAnsi"/>
          <w:noProof/>
        </w:rPr>
        <w:t>[14]</w:t>
      </w:r>
      <w:r w:rsidR="008B1F52" w:rsidRPr="00780CCA">
        <w:rPr>
          <w:rFonts w:cstheme="minorHAnsi"/>
        </w:rPr>
        <w:fldChar w:fldCharType="end"/>
      </w:r>
      <w:r w:rsidR="000B3E55">
        <w:rPr>
          <w:rFonts w:cstheme="minorHAnsi"/>
        </w:rPr>
        <w:t xml:space="preserve">. </w:t>
      </w:r>
      <w:r w:rsidR="008F7C2C" w:rsidRPr="00780CCA">
        <w:rPr>
          <w:rFonts w:cstheme="minorHAnsi"/>
        </w:rPr>
        <w:t xml:space="preserve">While </w:t>
      </w:r>
      <w:r w:rsidR="008F7C2C" w:rsidRPr="00780CCA">
        <w:rPr>
          <w:rFonts w:cstheme="minorHAnsi"/>
          <w:color w:val="000000"/>
        </w:rPr>
        <w:t>children requiring PCD diagnostic testing typically have chronic upper and lower airway symptoms, t</w:t>
      </w:r>
      <w:r w:rsidR="008B1F52" w:rsidRPr="00780CCA">
        <w:rPr>
          <w:rFonts w:cstheme="minorHAnsi"/>
          <w:color w:val="000000"/>
        </w:rPr>
        <w:t>h</w:t>
      </w:r>
      <w:r w:rsidR="00722ED6" w:rsidRPr="00780CCA">
        <w:rPr>
          <w:rFonts w:cstheme="minorHAnsi"/>
          <w:color w:val="000000"/>
        </w:rPr>
        <w:t>ese</w:t>
      </w:r>
      <w:r w:rsidR="008B1F52" w:rsidRPr="00780CCA">
        <w:rPr>
          <w:rFonts w:cstheme="minorHAnsi"/>
          <w:color w:val="000000"/>
        </w:rPr>
        <w:t xml:space="preserve"> </w:t>
      </w:r>
      <w:r w:rsidR="00722ED6" w:rsidRPr="00780CCA">
        <w:rPr>
          <w:rFonts w:cstheme="minorHAnsi"/>
          <w:color w:val="000000"/>
        </w:rPr>
        <w:t xml:space="preserve">data </w:t>
      </w:r>
      <w:r w:rsidR="008B1F52" w:rsidRPr="00780CCA">
        <w:rPr>
          <w:rFonts w:cstheme="minorHAnsi"/>
          <w:color w:val="000000"/>
        </w:rPr>
        <w:t>strongly indicate that nNO</w:t>
      </w:r>
      <w:r w:rsidR="009A6494" w:rsidRPr="00780CCA">
        <w:rPr>
          <w:rFonts w:cstheme="minorHAnsi"/>
          <w:color w:val="000000"/>
        </w:rPr>
        <w:t xml:space="preserve"> measurements</w:t>
      </w:r>
      <w:r w:rsidR="008B1F52" w:rsidRPr="00780CCA">
        <w:rPr>
          <w:rFonts w:cstheme="minorHAnsi"/>
          <w:color w:val="000000"/>
        </w:rPr>
        <w:t xml:space="preserve"> should not be measured during infective exacerbations</w:t>
      </w:r>
      <w:r w:rsidR="008F7C2C" w:rsidRPr="00780CCA">
        <w:rPr>
          <w:rFonts w:cstheme="minorHAnsi"/>
          <w:color w:val="000000"/>
        </w:rPr>
        <w:t xml:space="preserve">. </w:t>
      </w:r>
      <w:r w:rsidR="00C97661" w:rsidRPr="00780CCA">
        <w:rPr>
          <w:rFonts w:cstheme="minorHAnsi"/>
          <w:color w:val="000000"/>
        </w:rPr>
        <w:t xml:space="preserve">Many </w:t>
      </w:r>
      <w:r w:rsidR="00C332E7" w:rsidRPr="00780CCA">
        <w:rPr>
          <w:rFonts w:cstheme="minorHAnsi"/>
          <w:color w:val="000000"/>
        </w:rPr>
        <w:t>centre</w:t>
      </w:r>
      <w:r w:rsidR="00C97661" w:rsidRPr="00780CCA">
        <w:rPr>
          <w:rFonts w:cstheme="minorHAnsi"/>
          <w:color w:val="000000"/>
        </w:rPr>
        <w:t xml:space="preserve">s delay </w:t>
      </w:r>
      <w:r w:rsidR="009643E1" w:rsidRPr="00780CCA">
        <w:rPr>
          <w:rFonts w:cstheme="minorHAnsi"/>
          <w:color w:val="000000"/>
        </w:rPr>
        <w:t xml:space="preserve">testing </w:t>
      </w:r>
      <w:r w:rsidR="00C97661" w:rsidRPr="00780CCA">
        <w:rPr>
          <w:rFonts w:cstheme="minorHAnsi"/>
          <w:color w:val="000000"/>
        </w:rPr>
        <w:t xml:space="preserve">for </w:t>
      </w:r>
      <w:r w:rsidR="00340EBB" w:rsidRPr="00780CCA">
        <w:rPr>
          <w:rFonts w:cstheme="minorHAnsi"/>
          <w:color w:val="000000"/>
        </w:rPr>
        <w:t>2</w:t>
      </w:r>
      <w:r w:rsidR="00370F7B" w:rsidRPr="00780CCA">
        <w:rPr>
          <w:rFonts w:cstheme="minorHAnsi"/>
          <w:color w:val="000000"/>
        </w:rPr>
        <w:t>-</w:t>
      </w:r>
      <w:r w:rsidR="00C97661" w:rsidRPr="00780CCA">
        <w:rPr>
          <w:rFonts w:cstheme="minorHAnsi"/>
          <w:color w:val="000000"/>
        </w:rPr>
        <w:t>4</w:t>
      </w:r>
      <w:r w:rsidR="00370F7B" w:rsidRPr="00780CCA">
        <w:rPr>
          <w:rFonts w:cstheme="minorHAnsi"/>
          <w:color w:val="000000"/>
        </w:rPr>
        <w:t xml:space="preserve"> </w:t>
      </w:r>
      <w:r w:rsidR="00C97661" w:rsidRPr="00780CCA">
        <w:rPr>
          <w:rFonts w:cstheme="minorHAnsi"/>
          <w:color w:val="000000"/>
        </w:rPr>
        <w:t>weeks</w:t>
      </w:r>
      <w:r w:rsidR="00D67860" w:rsidRPr="00780CCA">
        <w:rPr>
          <w:rFonts w:cstheme="minorHAnsi"/>
          <w:color w:val="000000"/>
        </w:rPr>
        <w:t xml:space="preserve"> following infection</w:t>
      </w:r>
      <w:r w:rsidR="00340EBB" w:rsidRPr="00780CCA">
        <w:rPr>
          <w:rFonts w:cstheme="minorHAnsi"/>
          <w:color w:val="000000"/>
        </w:rPr>
        <w:t xml:space="preserve"> </w:t>
      </w:r>
      <w:r w:rsidR="00051B7D" w:rsidRPr="00780CCA">
        <w:rPr>
          <w:rFonts w:cstheme="minorHAnsi"/>
          <w:color w:val="000000"/>
        </w:rPr>
        <w:fldChar w:fldCharType="begin">
          <w:fldData xml:space="preserve">PEVuZE5vdGU+PENpdGU+PEF1dGhvcj5CZXlkb248L0F1dGhvcj48WWVhcj4yMDIyPC9ZZWFyPjxS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</w:fldData>
        </w:fldChar>
      </w:r>
      <w:r w:rsidR="00E02DA1">
        <w:rPr>
          <w:rFonts w:cstheme="minorHAnsi"/>
          <w:color w:val="000000"/>
        </w:rPr>
        <w:instrText xml:space="preserve"> ADDIN EN.CITE </w:instrText>
      </w:r>
      <w:r w:rsidR="00E02DA1">
        <w:rPr>
          <w:rFonts w:cstheme="minorHAnsi"/>
          <w:color w:val="000000"/>
        </w:rPr>
        <w:fldChar w:fldCharType="begin">
          <w:fldData xml:space="preserve">PEVuZE5vdGU+PENpdGU+PEF1dGhvcj5CZXlkb248L0F1dGhvcj48WWVhcj4yMDIyPC9ZZWFyPjxS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</w:fldData>
        </w:fldChar>
      </w:r>
      <w:r w:rsidR="00E02DA1">
        <w:rPr>
          <w:rFonts w:cstheme="minorHAnsi"/>
          <w:color w:val="000000"/>
        </w:rPr>
        <w:instrText xml:space="preserve"> ADDIN EN.CITE.DATA </w:instrText>
      </w:r>
      <w:r w:rsidR="00E02DA1">
        <w:rPr>
          <w:rFonts w:cstheme="minorHAnsi"/>
          <w:color w:val="000000"/>
        </w:rPr>
      </w:r>
      <w:r w:rsidR="00E02DA1">
        <w:rPr>
          <w:rFonts w:cstheme="minorHAnsi"/>
          <w:color w:val="000000"/>
        </w:rPr>
        <w:fldChar w:fldCharType="end"/>
      </w:r>
      <w:r w:rsidR="00051B7D" w:rsidRPr="00780CCA">
        <w:rPr>
          <w:rFonts w:cstheme="minorHAnsi"/>
          <w:color w:val="000000"/>
        </w:rPr>
      </w:r>
      <w:r w:rsidR="00051B7D" w:rsidRPr="00780CCA">
        <w:rPr>
          <w:rFonts w:cstheme="minorHAnsi"/>
          <w:color w:val="000000"/>
        </w:rPr>
        <w:fldChar w:fldCharType="separate"/>
      </w:r>
      <w:r w:rsidR="00E02DA1">
        <w:rPr>
          <w:rFonts w:cstheme="minorHAnsi"/>
          <w:noProof/>
          <w:color w:val="000000"/>
        </w:rPr>
        <w:t>[20]</w:t>
      </w:r>
      <w:r w:rsidR="00051B7D" w:rsidRPr="00780CCA">
        <w:rPr>
          <w:rFonts w:cstheme="minorHAnsi"/>
          <w:color w:val="000000"/>
        </w:rPr>
        <w:fldChar w:fldCharType="end"/>
      </w:r>
      <w:r w:rsidR="00C97661" w:rsidRPr="00780CCA">
        <w:rPr>
          <w:rFonts w:cstheme="minorHAnsi"/>
          <w:color w:val="000000"/>
        </w:rPr>
        <w:t xml:space="preserve">, but </w:t>
      </w:r>
      <w:r w:rsidR="00BE6D9B" w:rsidRPr="00780CCA">
        <w:rPr>
          <w:rFonts w:cstheme="minorHAnsi"/>
          <w:color w:val="000000"/>
        </w:rPr>
        <w:t xml:space="preserve">there is no evidence </w:t>
      </w:r>
      <w:r w:rsidR="00D67860" w:rsidRPr="00780CCA">
        <w:rPr>
          <w:rFonts w:cstheme="minorHAnsi"/>
          <w:color w:val="000000"/>
        </w:rPr>
        <w:t xml:space="preserve">concerning </w:t>
      </w:r>
      <w:r w:rsidR="00BE6D9B" w:rsidRPr="00780CCA">
        <w:rPr>
          <w:rFonts w:cstheme="minorHAnsi"/>
          <w:color w:val="000000"/>
        </w:rPr>
        <w:t xml:space="preserve">the </w:t>
      </w:r>
      <w:r w:rsidR="009643E1" w:rsidRPr="00780CCA">
        <w:rPr>
          <w:rFonts w:cstheme="minorHAnsi"/>
          <w:color w:val="000000"/>
        </w:rPr>
        <w:lastRenderedPageBreak/>
        <w:t>appropriate duration</w:t>
      </w:r>
      <w:r w:rsidR="009965B3" w:rsidRPr="00780CCA">
        <w:rPr>
          <w:rFonts w:cstheme="minorHAnsi"/>
          <w:color w:val="000000"/>
        </w:rPr>
        <w:t>.</w:t>
      </w:r>
      <w:r w:rsidR="00C551DA" w:rsidRPr="00780CCA">
        <w:t xml:space="preserve"> </w:t>
      </w:r>
      <w:r w:rsidR="001D1D0A" w:rsidRPr="00780CCA">
        <w:rPr>
          <w:rFonts w:cstheme="minorHAnsi"/>
          <w:color w:val="000000"/>
        </w:rPr>
        <w:t>In the absence of clear evidence, we suggest testing should be delayed 2-4 weeks after exacerbation symptoms have resolved, and if dou</w:t>
      </w:r>
      <w:r w:rsidR="00344F33" w:rsidRPr="00780CCA">
        <w:rPr>
          <w:rFonts w:cstheme="minorHAnsi"/>
          <w:color w:val="000000"/>
        </w:rPr>
        <w:t xml:space="preserve">bt </w:t>
      </w:r>
      <w:r w:rsidR="009643E1" w:rsidRPr="00780CCA">
        <w:rPr>
          <w:rFonts w:cstheme="minorHAnsi"/>
          <w:color w:val="000000"/>
        </w:rPr>
        <w:t>exists concerning</w:t>
      </w:r>
      <w:r w:rsidR="00344F33" w:rsidRPr="00780CCA">
        <w:rPr>
          <w:rFonts w:cstheme="minorHAnsi"/>
          <w:color w:val="000000"/>
        </w:rPr>
        <w:t xml:space="preserve"> a low nNO measurement the test should be repeated on a separate day. </w:t>
      </w:r>
    </w:p>
    <w:p w14:paraId="24DFAAE9" w14:textId="54EE95DB" w:rsidR="008B1F52" w:rsidRPr="00780CCA" w:rsidRDefault="008B1F52" w:rsidP="004E773C">
      <w:pPr>
        <w:spacing w:line="360" w:lineRule="atLeast"/>
        <w:rPr>
          <w:rFonts w:cstheme="minorHAnsi"/>
          <w:b/>
          <w:iCs/>
        </w:rPr>
      </w:pPr>
      <w:r w:rsidRPr="00780CCA">
        <w:rPr>
          <w:rFonts w:cstheme="minorHAnsi"/>
          <w:b/>
          <w:iCs/>
        </w:rPr>
        <w:t xml:space="preserve">Special considerations when measuring </w:t>
      </w:r>
      <w:r w:rsidR="000B3E55">
        <w:rPr>
          <w:rFonts w:cstheme="minorHAnsi"/>
          <w:b/>
          <w:iCs/>
        </w:rPr>
        <w:t>in</w:t>
      </w:r>
      <w:r w:rsidRPr="00780CCA">
        <w:rPr>
          <w:rFonts w:cstheme="minorHAnsi"/>
          <w:b/>
          <w:iCs/>
        </w:rPr>
        <w:t xml:space="preserve"> different age</w:t>
      </w:r>
      <w:r w:rsidR="000B3E55">
        <w:rPr>
          <w:rFonts w:cstheme="minorHAnsi"/>
          <w:b/>
          <w:iCs/>
        </w:rPr>
        <w:t xml:space="preserve"> groups</w:t>
      </w:r>
    </w:p>
    <w:p w14:paraId="33AC6E6F" w14:textId="56227D51" w:rsidR="008B1F52" w:rsidRPr="00780CCA" w:rsidRDefault="008B1F52" w:rsidP="004E773C">
      <w:pPr>
        <w:pStyle w:val="NormalWeb"/>
        <w:shd w:val="clear" w:color="auto" w:fill="FFFFFF"/>
        <w:spacing w:before="0" w:beforeAutospacing="0" w:after="160" w:afterAutospacing="0" w:line="360" w:lineRule="atLeast"/>
        <w:rPr>
          <w:rFonts w:asciiTheme="minorHAnsi" w:hAnsiTheme="minorHAnsi" w:cstheme="minorHAnsi"/>
          <w:sz w:val="22"/>
          <w:szCs w:val="22"/>
        </w:rPr>
      </w:pPr>
      <w:r w:rsidRPr="00780CCA">
        <w:rPr>
          <w:rFonts w:asciiTheme="minorHAnsi" w:hAnsiTheme="minorHAnsi" w:cstheme="minorHAnsi"/>
          <w:sz w:val="22"/>
          <w:szCs w:val="22"/>
        </w:rPr>
        <w:t xml:space="preserve">The </w:t>
      </w:r>
      <w:r w:rsidR="00704BC2" w:rsidRPr="00780CCA">
        <w:rPr>
          <w:rFonts w:asciiTheme="minorHAnsi" w:hAnsiTheme="minorHAnsi" w:cstheme="minorHAnsi"/>
          <w:sz w:val="22"/>
          <w:szCs w:val="22"/>
        </w:rPr>
        <w:t xml:space="preserve">ERS </w:t>
      </w:r>
      <w:r w:rsidR="009C74C3" w:rsidRPr="00780CCA">
        <w:rPr>
          <w:rFonts w:asciiTheme="minorHAnsi" w:hAnsiTheme="minorHAnsi" w:cstheme="minorHAnsi"/>
          <w:sz w:val="22"/>
          <w:szCs w:val="22"/>
        </w:rPr>
        <w:t>Task Force</w:t>
      </w:r>
      <w:r w:rsidRPr="00780CCA">
        <w:rPr>
          <w:rFonts w:asciiTheme="minorHAnsi" w:hAnsiTheme="minorHAnsi" w:cstheme="minorHAnsi"/>
          <w:sz w:val="22"/>
          <w:szCs w:val="22"/>
        </w:rPr>
        <w:t xml:space="preserve"> </w:t>
      </w:r>
      <w:r w:rsidR="007768CE" w:rsidRPr="00780CCA">
        <w:rPr>
          <w:rFonts w:asciiTheme="minorHAnsi" w:hAnsiTheme="minorHAnsi" w:cstheme="minorHAnsi"/>
          <w:sz w:val="22"/>
          <w:szCs w:val="22"/>
        </w:rPr>
        <w:t>agrees</w:t>
      </w:r>
      <w:r w:rsidRPr="00780CCA">
        <w:rPr>
          <w:rFonts w:asciiTheme="minorHAnsi" w:hAnsiTheme="minorHAnsi" w:cstheme="minorHAnsi"/>
          <w:sz w:val="22"/>
          <w:szCs w:val="22"/>
        </w:rPr>
        <w:t xml:space="preserve"> with the recently published </w:t>
      </w:r>
      <w:r w:rsidR="004611E6" w:rsidRPr="00780CCA">
        <w:rPr>
          <w:rFonts w:asciiTheme="minorHAnsi" w:hAnsiTheme="minorHAnsi" w:cstheme="minorHAnsi"/>
          <w:sz w:val="22"/>
          <w:szCs w:val="22"/>
        </w:rPr>
        <w:t>North American</w:t>
      </w:r>
      <w:r w:rsidR="00340EBB" w:rsidRPr="00780CCA">
        <w:rPr>
          <w:rFonts w:asciiTheme="minorHAnsi" w:hAnsiTheme="minorHAnsi" w:cstheme="minorHAnsi"/>
          <w:sz w:val="22"/>
          <w:szCs w:val="22"/>
        </w:rPr>
        <w:t xml:space="preserve"> </w:t>
      </w:r>
      <w:r w:rsidR="005177E2" w:rsidRPr="00780CCA">
        <w:rPr>
          <w:rFonts w:asciiTheme="minorHAnsi" w:hAnsiTheme="minorHAnsi"/>
          <w:sz w:val="22"/>
          <w:szCs w:val="22"/>
        </w:rPr>
        <w:t xml:space="preserve">Technical </w:t>
      </w:r>
      <w:r w:rsidR="005177E2" w:rsidRPr="00780CCA">
        <w:rPr>
          <w:rFonts w:asciiTheme="minorHAnsi" w:hAnsiTheme="minorHAnsi" w:cs="Arial"/>
          <w:color w:val="000000"/>
          <w:kern w:val="36"/>
          <w:sz w:val="22"/>
          <w:szCs w:val="22"/>
        </w:rPr>
        <w:t xml:space="preserve">Paper, </w:t>
      </w:r>
      <w:r w:rsidRPr="00780CCA">
        <w:rPr>
          <w:rFonts w:asciiTheme="minorHAnsi" w:hAnsiTheme="minorHAnsi" w:cstheme="minorHAnsi"/>
          <w:sz w:val="22"/>
          <w:szCs w:val="22"/>
        </w:rPr>
        <w:t>which focuse</w:t>
      </w:r>
      <w:r w:rsidR="004611E6" w:rsidRPr="00780CCA">
        <w:rPr>
          <w:rFonts w:asciiTheme="minorHAnsi" w:hAnsiTheme="minorHAnsi" w:cstheme="minorHAnsi"/>
          <w:sz w:val="22"/>
          <w:szCs w:val="22"/>
        </w:rPr>
        <w:t>d</w:t>
      </w:r>
      <w:r w:rsidRPr="00780CCA">
        <w:rPr>
          <w:rFonts w:asciiTheme="minorHAnsi" w:hAnsiTheme="minorHAnsi" w:cstheme="minorHAnsi"/>
          <w:sz w:val="22"/>
          <w:szCs w:val="22"/>
        </w:rPr>
        <w:t xml:space="preserve"> on individuals &gt;</w:t>
      </w:r>
      <w:r w:rsidR="00607B17" w:rsidRPr="00780CCA">
        <w:rPr>
          <w:rFonts w:asciiTheme="minorHAnsi" w:hAnsiTheme="minorHAnsi" w:cstheme="minorHAnsi"/>
          <w:sz w:val="22"/>
          <w:szCs w:val="22"/>
        </w:rPr>
        <w:t xml:space="preserve"> </w:t>
      </w:r>
      <w:r w:rsidRPr="00780CCA">
        <w:rPr>
          <w:rFonts w:asciiTheme="minorHAnsi" w:hAnsiTheme="minorHAnsi" w:cstheme="minorHAnsi"/>
          <w:sz w:val="22"/>
          <w:szCs w:val="22"/>
        </w:rPr>
        <w:t>5years</w:t>
      </w:r>
      <w:r w:rsidR="00430288" w:rsidRPr="00780CCA">
        <w:rPr>
          <w:rFonts w:asciiTheme="minorHAnsi" w:hAnsiTheme="minorHAnsi" w:cstheme="minorHAnsi"/>
          <w:sz w:val="22"/>
          <w:szCs w:val="22"/>
        </w:rPr>
        <w:t xml:space="preserve"> of age</w:t>
      </w:r>
      <w:r w:rsidR="00955E4E" w:rsidRPr="00780CCA">
        <w:rPr>
          <w:rFonts w:asciiTheme="minorHAnsi" w:hAnsiTheme="minorHAnsi" w:cstheme="minorHAnsi"/>
          <w:sz w:val="22"/>
          <w:szCs w:val="22"/>
        </w:rPr>
        <w:t xml:space="preserve"> </w:t>
      </w:r>
      <w:r w:rsidRPr="00780CCA">
        <w:rPr>
          <w:rFonts w:asciiTheme="minorHAnsi" w:hAnsiTheme="minorHAnsi" w:cstheme="minorHAnsi"/>
          <w:iCs/>
          <w:sz w:val="22"/>
          <w:szCs w:val="22"/>
        </w:rPr>
        <w:fldChar w:fldCharType="begin">
          <w:fldData xml:space="preserve">PEVuZE5vdGU+PENpdGU+PEF1dGhvcj5TaGFwaXJvPC9BdXRob3I+PFllYXI+MjAxOTwvWWVhcj48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</w:fldData>
        </w:fldChar>
      </w:r>
      <w:r w:rsidR="00E02DA1">
        <w:rPr>
          <w:rFonts w:asciiTheme="minorHAnsi" w:hAnsiTheme="minorHAnsi" w:cstheme="minorHAnsi"/>
          <w:iCs/>
          <w:sz w:val="22"/>
          <w:szCs w:val="22"/>
        </w:rPr>
        <w:instrText xml:space="preserve"> ADDIN EN.CITE </w:instrText>
      </w:r>
      <w:r w:rsidR="00E02DA1">
        <w:rPr>
          <w:rFonts w:asciiTheme="minorHAnsi" w:hAnsiTheme="minorHAnsi" w:cstheme="minorHAnsi"/>
          <w:iCs/>
          <w:sz w:val="22"/>
          <w:szCs w:val="22"/>
        </w:rPr>
        <w:fldChar w:fldCharType="begin">
          <w:fldData xml:space="preserve">PEVuZE5vdGU+PENpdGU+PEF1dGhvcj5TaGFwaXJvPC9BdXRob3I+PFllYXI+MjAxOTwvWWVhcj48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</w:fldData>
        </w:fldChar>
      </w:r>
      <w:r w:rsidR="00E02DA1">
        <w:rPr>
          <w:rFonts w:asciiTheme="minorHAnsi" w:hAnsiTheme="minorHAnsi" w:cstheme="minorHAnsi"/>
          <w:iCs/>
          <w:sz w:val="22"/>
          <w:szCs w:val="22"/>
        </w:rPr>
        <w:instrText xml:space="preserve"> ADDIN EN.CITE.DATA </w:instrText>
      </w:r>
      <w:r w:rsidR="00E02DA1">
        <w:rPr>
          <w:rFonts w:asciiTheme="minorHAnsi" w:hAnsiTheme="minorHAnsi" w:cstheme="minorHAnsi"/>
          <w:iCs/>
          <w:sz w:val="22"/>
          <w:szCs w:val="22"/>
        </w:rPr>
      </w:r>
      <w:r w:rsidR="00E02DA1">
        <w:rPr>
          <w:rFonts w:asciiTheme="minorHAnsi" w:hAnsiTheme="minorHAnsi" w:cstheme="minorHAnsi"/>
          <w:iCs/>
          <w:sz w:val="22"/>
          <w:szCs w:val="22"/>
        </w:rPr>
        <w:fldChar w:fldCharType="end"/>
      </w:r>
      <w:r w:rsidRPr="00780CCA">
        <w:rPr>
          <w:rFonts w:asciiTheme="minorHAnsi" w:hAnsiTheme="minorHAnsi" w:cstheme="minorHAnsi"/>
          <w:iCs/>
          <w:sz w:val="22"/>
          <w:szCs w:val="22"/>
        </w:rPr>
      </w:r>
      <w:r w:rsidRPr="00780CCA">
        <w:rPr>
          <w:rFonts w:asciiTheme="minorHAnsi" w:hAnsiTheme="minorHAnsi" w:cstheme="minorHAnsi"/>
          <w:iCs/>
          <w:sz w:val="22"/>
          <w:szCs w:val="22"/>
        </w:rPr>
        <w:fldChar w:fldCharType="separate"/>
      </w:r>
      <w:r w:rsidR="00E02DA1">
        <w:rPr>
          <w:rFonts w:asciiTheme="minorHAnsi" w:hAnsiTheme="minorHAnsi" w:cstheme="minorHAnsi"/>
          <w:iCs/>
          <w:noProof/>
          <w:sz w:val="22"/>
          <w:szCs w:val="22"/>
        </w:rPr>
        <w:t>[27]</w:t>
      </w:r>
      <w:r w:rsidRPr="00780CCA">
        <w:rPr>
          <w:rFonts w:asciiTheme="minorHAnsi" w:hAnsiTheme="minorHAnsi" w:cstheme="minorHAnsi"/>
          <w:iCs/>
          <w:sz w:val="22"/>
          <w:szCs w:val="22"/>
        </w:rPr>
        <w:fldChar w:fldCharType="end"/>
      </w:r>
      <w:r w:rsidR="007768CE" w:rsidRPr="00780CCA">
        <w:rPr>
          <w:rFonts w:asciiTheme="minorHAnsi" w:hAnsiTheme="minorHAnsi" w:cstheme="minorHAnsi"/>
          <w:iCs/>
          <w:sz w:val="22"/>
          <w:szCs w:val="22"/>
        </w:rPr>
        <w:t>.</w:t>
      </w:r>
      <w:r w:rsidR="00430288" w:rsidRPr="00780CCA">
        <w:rPr>
          <w:rFonts w:asciiTheme="minorHAnsi" w:hAnsiTheme="minorHAnsi" w:cstheme="minorHAnsi"/>
          <w:sz w:val="22"/>
          <w:szCs w:val="22"/>
        </w:rPr>
        <w:t xml:space="preserve"> Briefly</w:t>
      </w:r>
      <w:r w:rsidRPr="00780CCA">
        <w:rPr>
          <w:rFonts w:asciiTheme="minorHAnsi" w:hAnsiTheme="minorHAnsi" w:cstheme="minorHAnsi"/>
          <w:sz w:val="22"/>
          <w:szCs w:val="22"/>
        </w:rPr>
        <w:t xml:space="preserve">, </w:t>
      </w:r>
      <w:r w:rsidR="00430288" w:rsidRPr="00780CCA">
        <w:rPr>
          <w:rFonts w:asciiTheme="minorHAnsi" w:hAnsiTheme="minorHAnsi" w:cstheme="minorHAnsi"/>
          <w:sz w:val="22"/>
          <w:szCs w:val="22"/>
        </w:rPr>
        <w:t>th</w:t>
      </w:r>
      <w:r w:rsidR="00332495" w:rsidRPr="00780CCA">
        <w:rPr>
          <w:rFonts w:asciiTheme="minorHAnsi" w:hAnsiTheme="minorHAnsi" w:cstheme="minorHAnsi"/>
          <w:sz w:val="22"/>
          <w:szCs w:val="22"/>
        </w:rPr>
        <w:t>at</w:t>
      </w:r>
      <w:r w:rsidR="00430288" w:rsidRPr="00780CCA">
        <w:rPr>
          <w:rFonts w:asciiTheme="minorHAnsi" w:hAnsiTheme="minorHAnsi" w:cstheme="minorHAnsi"/>
          <w:sz w:val="22"/>
          <w:szCs w:val="22"/>
        </w:rPr>
        <w:t xml:space="preserve"> </w:t>
      </w:r>
      <w:r w:rsidRPr="00780CCA">
        <w:rPr>
          <w:rFonts w:asciiTheme="minorHAnsi" w:hAnsiTheme="minorHAnsi" w:cstheme="minorHAnsi"/>
          <w:sz w:val="22"/>
          <w:szCs w:val="22"/>
        </w:rPr>
        <w:t>paper concluded that ER is the preferred</w:t>
      </w:r>
      <w:r w:rsidR="006722FA">
        <w:rPr>
          <w:rFonts w:asciiTheme="minorHAnsi" w:hAnsiTheme="minorHAnsi" w:cstheme="minorHAnsi"/>
          <w:sz w:val="22"/>
          <w:szCs w:val="22"/>
        </w:rPr>
        <w:t xml:space="preserve"> </w:t>
      </w:r>
      <w:r w:rsidRPr="00780CCA">
        <w:rPr>
          <w:rFonts w:asciiTheme="minorHAnsi" w:hAnsiTheme="minorHAnsi" w:cstheme="minorHAnsi"/>
          <w:sz w:val="22"/>
          <w:szCs w:val="22"/>
        </w:rPr>
        <w:t>sampling</w:t>
      </w:r>
      <w:r w:rsidR="006722FA">
        <w:rPr>
          <w:rFonts w:asciiTheme="minorHAnsi" w:hAnsiTheme="minorHAnsi" w:cstheme="minorHAnsi"/>
          <w:sz w:val="22"/>
          <w:szCs w:val="22"/>
        </w:rPr>
        <w:t xml:space="preserve"> method</w:t>
      </w:r>
      <w:r w:rsidRPr="00780CCA">
        <w:rPr>
          <w:rFonts w:asciiTheme="minorHAnsi" w:hAnsiTheme="minorHAnsi" w:cstheme="minorHAnsi"/>
          <w:sz w:val="22"/>
          <w:szCs w:val="22"/>
        </w:rPr>
        <w:t xml:space="preserve">, ideally using a mouth resistor </w:t>
      </w:r>
      <w:r w:rsidR="00430288" w:rsidRPr="00780CCA">
        <w:rPr>
          <w:rFonts w:asciiTheme="minorHAnsi" w:hAnsiTheme="minorHAnsi" w:cstheme="minorHAnsi"/>
          <w:sz w:val="22"/>
          <w:szCs w:val="22"/>
        </w:rPr>
        <w:t xml:space="preserve">or </w:t>
      </w:r>
      <w:r w:rsidRPr="00780CCA">
        <w:rPr>
          <w:rFonts w:asciiTheme="minorHAnsi" w:hAnsiTheme="minorHAnsi" w:cstheme="minorHAnsi"/>
          <w:sz w:val="22"/>
          <w:szCs w:val="22"/>
        </w:rPr>
        <w:t>party favo</w:t>
      </w:r>
      <w:r w:rsidR="00340EBB" w:rsidRPr="00780CCA">
        <w:rPr>
          <w:rFonts w:asciiTheme="minorHAnsi" w:hAnsiTheme="minorHAnsi" w:cstheme="minorHAnsi"/>
          <w:sz w:val="22"/>
          <w:szCs w:val="22"/>
        </w:rPr>
        <w:t>u</w:t>
      </w:r>
      <w:r w:rsidRPr="00780CCA">
        <w:rPr>
          <w:rFonts w:asciiTheme="minorHAnsi" w:hAnsiTheme="minorHAnsi" w:cstheme="minorHAnsi"/>
          <w:sz w:val="22"/>
          <w:szCs w:val="22"/>
        </w:rPr>
        <w:t>r</w:t>
      </w:r>
      <w:r w:rsidR="00344F33" w:rsidRPr="00780CCA">
        <w:rPr>
          <w:rFonts w:asciiTheme="minorHAnsi" w:hAnsiTheme="minorHAnsi" w:cstheme="minorHAnsi"/>
          <w:sz w:val="22"/>
          <w:szCs w:val="22"/>
        </w:rPr>
        <w:t xml:space="preserve"> (blow out toy)</w:t>
      </w:r>
      <w:r w:rsidR="00F03BBE" w:rsidRPr="00780CCA">
        <w:rPr>
          <w:rFonts w:asciiTheme="minorHAnsi" w:hAnsiTheme="minorHAnsi" w:cstheme="minorHAnsi"/>
          <w:sz w:val="22"/>
          <w:szCs w:val="22"/>
        </w:rPr>
        <w:t xml:space="preserve"> partially occluded at the distal end</w:t>
      </w:r>
      <w:r w:rsidRPr="00780CCA">
        <w:rPr>
          <w:rFonts w:asciiTheme="minorHAnsi" w:hAnsiTheme="minorHAnsi" w:cstheme="minorHAnsi"/>
          <w:sz w:val="22"/>
          <w:szCs w:val="22"/>
        </w:rPr>
        <w:t xml:space="preserve">. </w:t>
      </w:r>
      <w:r w:rsidR="00CC3238">
        <w:rPr>
          <w:rFonts w:asciiTheme="minorHAnsi" w:hAnsiTheme="minorHAnsi" w:cstheme="minorHAnsi"/>
          <w:sz w:val="22"/>
          <w:szCs w:val="22"/>
        </w:rPr>
        <w:t>The</w:t>
      </w:r>
      <w:r w:rsidRPr="00780CCA">
        <w:rPr>
          <w:rFonts w:asciiTheme="minorHAnsi" w:hAnsiTheme="minorHAnsi" w:cstheme="minorHAnsi"/>
          <w:sz w:val="22"/>
          <w:szCs w:val="22"/>
        </w:rPr>
        <w:t xml:space="preserve"> breath-hold (BH) technique </w:t>
      </w:r>
      <w:r w:rsidR="00CC3238">
        <w:rPr>
          <w:rFonts w:asciiTheme="minorHAnsi" w:hAnsiTheme="minorHAnsi" w:cstheme="minorHAnsi"/>
          <w:sz w:val="22"/>
          <w:szCs w:val="22"/>
        </w:rPr>
        <w:t>can serve as an alternative</w:t>
      </w:r>
      <w:r w:rsidR="00BE6D9B" w:rsidRPr="00780CCA">
        <w:rPr>
          <w:rFonts w:asciiTheme="minorHAnsi" w:hAnsiTheme="minorHAnsi" w:cstheme="minorHAnsi"/>
          <w:sz w:val="22"/>
          <w:szCs w:val="22"/>
        </w:rPr>
        <w:t xml:space="preserve"> in children who </w:t>
      </w:r>
      <w:r w:rsidR="007632CD">
        <w:rPr>
          <w:rFonts w:asciiTheme="minorHAnsi" w:hAnsiTheme="minorHAnsi" w:cstheme="minorHAnsi"/>
          <w:sz w:val="22"/>
          <w:szCs w:val="22"/>
        </w:rPr>
        <w:t>cannot</w:t>
      </w:r>
      <w:r w:rsidR="00BE6D9B" w:rsidRPr="00780CCA">
        <w:rPr>
          <w:rFonts w:asciiTheme="minorHAnsi" w:hAnsiTheme="minorHAnsi" w:cstheme="minorHAnsi"/>
          <w:sz w:val="22"/>
          <w:szCs w:val="22"/>
        </w:rPr>
        <w:t xml:space="preserve"> perform ER, but it </w:t>
      </w:r>
      <w:r w:rsidRPr="00780CCA">
        <w:rPr>
          <w:rFonts w:asciiTheme="minorHAnsi" w:hAnsiTheme="minorHAnsi" w:cstheme="minorHAnsi"/>
          <w:sz w:val="22"/>
          <w:szCs w:val="22"/>
        </w:rPr>
        <w:t>require</w:t>
      </w:r>
      <w:r w:rsidR="00F03BBE" w:rsidRPr="00780CCA">
        <w:rPr>
          <w:rFonts w:asciiTheme="minorHAnsi" w:hAnsiTheme="minorHAnsi" w:cstheme="minorHAnsi"/>
          <w:sz w:val="22"/>
          <w:szCs w:val="22"/>
        </w:rPr>
        <w:t>s</w:t>
      </w:r>
      <w:r w:rsidRPr="00780CCA">
        <w:rPr>
          <w:rFonts w:asciiTheme="minorHAnsi" w:hAnsiTheme="minorHAnsi" w:cstheme="minorHAnsi"/>
          <w:sz w:val="22"/>
          <w:szCs w:val="22"/>
        </w:rPr>
        <w:t xml:space="preserve"> subject co-operation</w:t>
      </w:r>
      <w:r w:rsidR="00BE700F" w:rsidRPr="00780CCA">
        <w:rPr>
          <w:rFonts w:asciiTheme="minorHAnsi" w:hAnsiTheme="minorHAnsi" w:cstheme="minorHAnsi"/>
          <w:sz w:val="22"/>
          <w:szCs w:val="22"/>
        </w:rPr>
        <w:t xml:space="preserve"> to </w:t>
      </w:r>
      <w:r w:rsidR="00607B17" w:rsidRPr="00780CCA">
        <w:rPr>
          <w:rFonts w:asciiTheme="minorHAnsi" w:hAnsiTheme="minorHAnsi" w:cstheme="minorHAnsi"/>
          <w:sz w:val="22"/>
          <w:szCs w:val="22"/>
        </w:rPr>
        <w:t>voluntar</w:t>
      </w:r>
      <w:r w:rsidR="008A1404" w:rsidRPr="00780CCA">
        <w:rPr>
          <w:rFonts w:asciiTheme="minorHAnsi" w:hAnsiTheme="minorHAnsi" w:cstheme="minorHAnsi"/>
          <w:sz w:val="22"/>
          <w:szCs w:val="22"/>
        </w:rPr>
        <w:t>ily</w:t>
      </w:r>
      <w:r w:rsidR="00607B17" w:rsidRPr="00780CCA">
        <w:rPr>
          <w:rFonts w:asciiTheme="minorHAnsi" w:hAnsiTheme="minorHAnsi" w:cstheme="minorHAnsi"/>
          <w:sz w:val="22"/>
          <w:szCs w:val="22"/>
        </w:rPr>
        <w:t xml:space="preserve"> close the</w:t>
      </w:r>
      <w:r w:rsidR="00BE700F" w:rsidRPr="00780CCA">
        <w:rPr>
          <w:rFonts w:asciiTheme="minorHAnsi" w:hAnsiTheme="minorHAnsi" w:cstheme="minorHAnsi"/>
          <w:sz w:val="22"/>
          <w:szCs w:val="22"/>
        </w:rPr>
        <w:t xml:space="preserve"> velum</w:t>
      </w:r>
      <w:r w:rsidR="0017453D" w:rsidRPr="00780CCA">
        <w:rPr>
          <w:rFonts w:asciiTheme="minorHAnsi" w:hAnsiTheme="minorHAnsi" w:cstheme="minorHAnsi"/>
          <w:sz w:val="22"/>
          <w:szCs w:val="22"/>
        </w:rPr>
        <w:t xml:space="preserve"> </w:t>
      </w:r>
      <w:r w:rsidR="0023612F">
        <w:rPr>
          <w:rFonts w:asciiTheme="minorHAnsi" w:hAnsiTheme="minorHAnsi" w:cstheme="minorHAnsi"/>
          <w:sz w:val="22"/>
          <w:szCs w:val="22"/>
        </w:rPr>
        <w:fldChar w:fldCharType="begin">
          <w:fldData xml:space="preserve">PEVuZE5vdGU+PENpdGU+PEF1dGhvcj5NYXJ0aGluPC9BdXRob3I+PFllYXI+MjAxMTwvWWVhcj48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</w:fldData>
        </w:fldChar>
      </w:r>
      <w:r w:rsidR="0023612F">
        <w:rPr>
          <w:rFonts w:asciiTheme="minorHAnsi" w:hAnsiTheme="minorHAnsi" w:cstheme="minorHAnsi"/>
          <w:sz w:val="22"/>
          <w:szCs w:val="22"/>
        </w:rPr>
        <w:instrText xml:space="preserve"> ADDIN EN.CITE </w:instrText>
      </w:r>
      <w:r w:rsidR="0023612F">
        <w:rPr>
          <w:rFonts w:asciiTheme="minorHAnsi" w:hAnsiTheme="minorHAnsi" w:cstheme="minorHAnsi"/>
          <w:sz w:val="22"/>
          <w:szCs w:val="22"/>
        </w:rPr>
        <w:fldChar w:fldCharType="begin">
          <w:fldData xml:space="preserve">PEVuZE5vdGU+PENpdGU+PEF1dGhvcj5NYXJ0aGluPC9BdXRob3I+PFllYXI+MjAxMTwvWWVhcj48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</w:fldData>
        </w:fldChar>
      </w:r>
      <w:r w:rsidR="0023612F">
        <w:rPr>
          <w:rFonts w:asciiTheme="minorHAnsi" w:hAnsiTheme="minorHAnsi" w:cstheme="minorHAnsi"/>
          <w:sz w:val="22"/>
          <w:szCs w:val="22"/>
        </w:rPr>
        <w:instrText xml:space="preserve"> ADDIN EN.CITE.DATA </w:instrText>
      </w:r>
      <w:r w:rsidR="0023612F">
        <w:rPr>
          <w:rFonts w:asciiTheme="minorHAnsi" w:hAnsiTheme="minorHAnsi" w:cstheme="minorHAnsi"/>
          <w:sz w:val="22"/>
          <w:szCs w:val="22"/>
        </w:rPr>
      </w:r>
      <w:r w:rsidR="0023612F">
        <w:rPr>
          <w:rFonts w:asciiTheme="minorHAnsi" w:hAnsiTheme="minorHAnsi" w:cstheme="minorHAnsi"/>
          <w:sz w:val="22"/>
          <w:szCs w:val="22"/>
        </w:rPr>
        <w:fldChar w:fldCharType="end"/>
      </w:r>
      <w:r w:rsidR="0023612F">
        <w:rPr>
          <w:rFonts w:asciiTheme="minorHAnsi" w:hAnsiTheme="minorHAnsi" w:cstheme="minorHAnsi"/>
          <w:sz w:val="22"/>
          <w:szCs w:val="22"/>
        </w:rPr>
      </w:r>
      <w:r w:rsidR="0023612F">
        <w:rPr>
          <w:rFonts w:asciiTheme="minorHAnsi" w:hAnsiTheme="minorHAnsi" w:cstheme="minorHAnsi"/>
          <w:sz w:val="22"/>
          <w:szCs w:val="22"/>
        </w:rPr>
        <w:fldChar w:fldCharType="separate"/>
      </w:r>
      <w:r w:rsidR="0023612F">
        <w:rPr>
          <w:rFonts w:asciiTheme="minorHAnsi" w:hAnsiTheme="minorHAnsi" w:cstheme="minorHAnsi"/>
          <w:noProof/>
          <w:sz w:val="22"/>
          <w:szCs w:val="22"/>
        </w:rPr>
        <w:t>[42-44]</w:t>
      </w:r>
      <w:r w:rsidR="0023612F">
        <w:rPr>
          <w:rFonts w:asciiTheme="minorHAnsi" w:hAnsiTheme="minorHAnsi" w:cstheme="minorHAnsi"/>
          <w:sz w:val="22"/>
          <w:szCs w:val="22"/>
        </w:rPr>
        <w:fldChar w:fldCharType="end"/>
      </w:r>
      <w:r w:rsidR="0023612F">
        <w:rPr>
          <w:rFonts w:asciiTheme="minorHAnsi" w:hAnsiTheme="minorHAnsi" w:cstheme="minorHAnsi"/>
          <w:sz w:val="22"/>
          <w:szCs w:val="22"/>
        </w:rPr>
        <w:t>.</w:t>
      </w:r>
      <w:bookmarkStart w:id="2" w:name="_Hlk87786125"/>
    </w:p>
    <w:p w14:paraId="79155E3B" w14:textId="64EB1A6A" w:rsidR="008B1F52" w:rsidRPr="00780CCA" w:rsidRDefault="00370F7B" w:rsidP="004E773C">
      <w:pPr>
        <w:spacing w:line="360" w:lineRule="atLeast"/>
        <w:rPr>
          <w:rFonts w:cstheme="minorHAnsi"/>
          <w:color w:val="000000"/>
        </w:rPr>
      </w:pPr>
      <w:r w:rsidRPr="00780CCA">
        <w:rPr>
          <w:rFonts w:cstheme="minorHAnsi"/>
          <w:color w:val="000000"/>
        </w:rPr>
        <w:t>Alt</w:t>
      </w:r>
      <w:r w:rsidR="008B1F52" w:rsidRPr="00780CCA">
        <w:rPr>
          <w:rFonts w:cstheme="minorHAnsi"/>
          <w:color w:val="000000"/>
        </w:rPr>
        <w:t>hough ER or any other velum closure method is the preferred method of sampling in school-aged and older children</w:t>
      </w:r>
      <w:r w:rsidR="007632CD">
        <w:rPr>
          <w:rFonts w:cstheme="minorHAnsi"/>
          <w:color w:val="000000"/>
        </w:rPr>
        <w:t>,</w:t>
      </w:r>
      <w:r w:rsidR="008B1F52" w:rsidRPr="00780CCA">
        <w:rPr>
          <w:rFonts w:cstheme="minorHAnsi"/>
          <w:color w:val="000000"/>
        </w:rPr>
        <w:t xml:space="preserve"> it is often not feasible in</w:t>
      </w:r>
      <w:r w:rsidR="00704BC2" w:rsidRPr="00780CCA">
        <w:rPr>
          <w:rFonts w:cstheme="minorHAnsi"/>
          <w:color w:val="000000"/>
        </w:rPr>
        <w:t xml:space="preserve"> pre-school </w:t>
      </w:r>
      <w:r w:rsidR="009A6494" w:rsidRPr="00780CCA">
        <w:rPr>
          <w:rFonts w:cstheme="minorHAnsi"/>
          <w:color w:val="000000"/>
        </w:rPr>
        <w:t xml:space="preserve">aged </w:t>
      </w:r>
      <w:r w:rsidR="00704BC2" w:rsidRPr="00780CCA">
        <w:rPr>
          <w:rFonts w:cstheme="minorHAnsi"/>
          <w:color w:val="000000"/>
        </w:rPr>
        <w:t>children</w:t>
      </w:r>
      <w:r w:rsidR="008B1F52" w:rsidRPr="00780CCA">
        <w:rPr>
          <w:rFonts w:cstheme="minorHAnsi"/>
          <w:color w:val="000000"/>
        </w:rPr>
        <w:t>. Piacentini and co</w:t>
      </w:r>
      <w:r w:rsidR="00C551DA" w:rsidRPr="00780CCA">
        <w:rPr>
          <w:rFonts w:cstheme="minorHAnsi"/>
          <w:color w:val="000000"/>
        </w:rPr>
        <w:t>-</w:t>
      </w:r>
      <w:r w:rsidR="008B1F52" w:rsidRPr="00780CCA">
        <w:rPr>
          <w:rFonts w:cstheme="minorHAnsi"/>
          <w:color w:val="000000"/>
        </w:rPr>
        <w:t xml:space="preserve">workers reported that only 14% of healthy </w:t>
      </w:r>
      <w:r w:rsidR="00704BC2" w:rsidRPr="00780CCA">
        <w:rPr>
          <w:rFonts w:cstheme="minorHAnsi"/>
          <w:color w:val="000000"/>
        </w:rPr>
        <w:t xml:space="preserve">children </w:t>
      </w:r>
      <w:r w:rsidR="009A6494" w:rsidRPr="00780CCA">
        <w:rPr>
          <w:rFonts w:cstheme="minorHAnsi"/>
          <w:color w:val="000000"/>
        </w:rPr>
        <w:t xml:space="preserve">between the ages of </w:t>
      </w:r>
      <w:r w:rsidR="00704BC2" w:rsidRPr="00780CCA">
        <w:rPr>
          <w:rFonts w:cstheme="minorHAnsi"/>
          <w:color w:val="000000"/>
        </w:rPr>
        <w:t xml:space="preserve">2-5 years </w:t>
      </w:r>
      <w:r w:rsidR="007632CD">
        <w:rPr>
          <w:rFonts w:cstheme="minorHAnsi"/>
          <w:color w:val="000000"/>
        </w:rPr>
        <w:t>could</w:t>
      </w:r>
      <w:r w:rsidR="008B1F52" w:rsidRPr="00780CCA">
        <w:rPr>
          <w:rFonts w:cstheme="minorHAnsi"/>
          <w:color w:val="000000"/>
        </w:rPr>
        <w:t xml:space="preserve"> actively cooperate</w:t>
      </w:r>
      <w:r w:rsidR="00955E4E" w:rsidRPr="00780CCA">
        <w:rPr>
          <w:rFonts w:cstheme="minorHAnsi"/>
          <w:color w:val="000000"/>
        </w:rPr>
        <w:t xml:space="preserve"> </w:t>
      </w:r>
      <w:r w:rsidR="008B1F52" w:rsidRPr="00780CCA">
        <w:rPr>
          <w:rFonts w:cstheme="minorHAnsi"/>
          <w:color w:val="000000"/>
        </w:rPr>
        <w:fldChar w:fldCharType="begin"/>
      </w:r>
      <w:r w:rsidR="000B3E55">
        <w:rPr>
          <w:rFonts w:cstheme="minorHAnsi"/>
          <w:color w:val="000000"/>
        </w:rPr>
        <w:instrText xml:space="preserve"> ADDIN EN.CITE &lt;EndNote&gt;&lt;Cite&gt;&lt;Author&gt;Piacentini&lt;/Author&gt;&lt;Year&gt;2010&lt;/Year&gt;&lt;RecNum&gt;878&lt;/RecNum&gt;&lt;DisplayText&gt;[45]&lt;/DisplayText&gt;&lt;record&gt;&lt;rec-number&gt;878&lt;/rec-number&gt;&lt;foreign-keys&gt;&lt;key app="EN" db-id="99pfwdzpcedx9neza0rpvw9tdxzf0f5tdef9" timestamp="1630340532"&gt;878&lt;/key&gt;&lt;/foreign-keys&gt;&lt;ref-type name="Journal Article"&gt;17&lt;/ref-type&gt;&lt;contributors&gt;&lt;authors&gt;&lt;author&gt;Piacentini, G. L.&lt;/author&gt;&lt;author&gt;Bodini, A.&lt;/author&gt;&lt;author&gt;Peroni, D. G.&lt;/author&gt;&lt;author&gt;Sandri, M.&lt;/author&gt;&lt;author&gt;Brunelli, M.&lt;/author&gt;&lt;author&gt;Pigozzi, R.&lt;/author&gt;&lt;author&gt;Boner, A. L.&lt;/author&gt;&lt;/authors&gt;&lt;/contributors&gt;&lt;auth-address&gt;Clinica Pediatrica Università di Verona, Verona, Italy. giorgio.piacentini@univr.it&lt;/auth-address&gt;&lt;titles&gt;&lt;title&gt;Nasal nitric oxide levels in healthy pre-school children&lt;/title&gt;&lt;secondary-title&gt;Pediatr Allergy Immunol&lt;/secondary-title&gt;&lt;/titles&gt;&lt;periodical&gt;&lt;full-title&gt;Pediatr Allergy Immunol&lt;/full-title&gt;&lt;abbr-1&gt;Pediatric allergy and immunology : official publication of the European Society of Pediatric Allergy and Immunology&lt;/abbr-1&gt;&lt;/periodical&gt;&lt;pages&gt;1139-45&lt;/pages&gt;&lt;volume&gt;21&lt;/volume&gt;&lt;number&gt;8&lt;/number&gt;&lt;edition&gt;2010/11/16&lt;/edition&gt;&lt;keywords&gt;&lt;keyword&gt;Age Factors&lt;/keyword&gt;&lt;keyword&gt;Biomarkers/*metabolism&lt;/keyword&gt;&lt;keyword&gt;Child&lt;/keyword&gt;&lt;keyword&gt;Child, Preschool&lt;/keyword&gt;&lt;keyword&gt;Female&lt;/keyword&gt;&lt;keyword&gt;Humans&lt;/keyword&gt;&lt;keyword&gt;Infant&lt;/keyword&gt;&lt;keyword&gt;Kartagener Syndrome/*diagnosis/epidemiology/physiopathology&lt;/keyword&gt;&lt;keyword&gt;Male&lt;/keyword&gt;&lt;keyword&gt;Nasal Cavity/*metabolism&lt;/keyword&gt;&lt;keyword&gt;Nitric Oxide/*metabolism/standards&lt;/keyword&gt;&lt;keyword&gt;*Reference Standards&lt;/keyword&gt;&lt;/keywords&gt;&lt;dates&gt;&lt;year&gt;2010&lt;/year&gt;&lt;pub-dates&gt;&lt;date&gt;Dec&lt;/date&gt;&lt;/pub-dates&gt;&lt;/dates&gt;&lt;isbn&gt;0905-6157&lt;/isbn&gt;&lt;accession-num&gt;21073540&lt;/accession-num&gt;&lt;urls&gt;&lt;/urls&gt;&lt;electronic-resource-num&gt;10.1111/j.1399-3038.2010.00989.x&lt;/electronic-resource-num&gt;&lt;remote-database-provider&gt;NLM&lt;/remote-database-provider&gt;&lt;language&gt;eng&lt;/language&gt;&lt;/record&gt;&lt;/Cite&gt;&lt;/EndNote&gt;</w:instrText>
      </w:r>
      <w:r w:rsidR="008B1F52" w:rsidRPr="00780CCA">
        <w:rPr>
          <w:rFonts w:cstheme="minorHAnsi"/>
          <w:color w:val="000000"/>
        </w:rPr>
        <w:fldChar w:fldCharType="separate"/>
      </w:r>
      <w:r w:rsidR="000B3E55">
        <w:rPr>
          <w:rFonts w:cstheme="minorHAnsi"/>
          <w:noProof/>
          <w:color w:val="000000"/>
        </w:rPr>
        <w:t>[45]</w:t>
      </w:r>
      <w:r w:rsidR="008B1F52" w:rsidRPr="00780CCA">
        <w:rPr>
          <w:rFonts w:cstheme="minorHAnsi"/>
          <w:color w:val="000000"/>
        </w:rPr>
        <w:fldChar w:fldCharType="end"/>
      </w:r>
      <w:r w:rsidR="00C551DA" w:rsidRPr="00780CCA">
        <w:rPr>
          <w:rFonts w:cstheme="minorHAnsi"/>
          <w:color w:val="000000"/>
        </w:rPr>
        <w:t>.</w:t>
      </w:r>
      <w:r w:rsidR="008B1F52" w:rsidRPr="00780CCA">
        <w:rPr>
          <w:rFonts w:cstheme="minorHAnsi"/>
          <w:color w:val="000000"/>
        </w:rPr>
        <w:t xml:space="preserve"> </w:t>
      </w:r>
      <w:r w:rsidR="007632CD">
        <w:rPr>
          <w:rFonts w:cstheme="minorHAnsi"/>
          <w:color w:val="000000"/>
        </w:rPr>
        <w:t xml:space="preserve">The </w:t>
      </w:r>
      <w:r w:rsidR="00D22833" w:rsidRPr="00780CCA">
        <w:rPr>
          <w:rFonts w:cstheme="minorHAnsi"/>
        </w:rPr>
        <w:t>TB method is the most feasible method</w:t>
      </w:r>
      <w:r w:rsidR="007632CD" w:rsidRPr="007632CD">
        <w:t xml:space="preserve"> </w:t>
      </w:r>
      <w:r w:rsidR="007632CD">
        <w:rPr>
          <w:rFonts w:cstheme="minorHAnsi"/>
        </w:rPr>
        <w:t>for</w:t>
      </w:r>
      <w:r w:rsidR="007632CD" w:rsidRPr="007632CD">
        <w:rPr>
          <w:rFonts w:cstheme="minorHAnsi"/>
        </w:rPr>
        <w:t xml:space="preserve"> infants and younger children</w:t>
      </w:r>
      <w:r w:rsidR="00D22833" w:rsidRPr="00780CCA">
        <w:rPr>
          <w:rFonts w:cstheme="minorHAnsi"/>
        </w:rPr>
        <w:t xml:space="preserve">. </w:t>
      </w:r>
      <w:r w:rsidR="00332495" w:rsidRPr="00780CCA">
        <w:rPr>
          <w:rFonts w:cstheme="minorHAnsi"/>
        </w:rPr>
        <w:t xml:space="preserve">If velum closure is achieved, BH and ER </w:t>
      </w:r>
      <w:r w:rsidR="00CC3238">
        <w:rPr>
          <w:rFonts w:cstheme="minorHAnsi"/>
        </w:rPr>
        <w:t>show</w:t>
      </w:r>
      <w:r w:rsidR="00332495" w:rsidRPr="00780CCA">
        <w:rPr>
          <w:rFonts w:cstheme="minorHAnsi"/>
        </w:rPr>
        <w:t xml:space="preserve"> similar </w:t>
      </w:r>
      <w:r w:rsidR="00CC3238">
        <w:rPr>
          <w:rFonts w:cstheme="minorHAnsi"/>
        </w:rPr>
        <w:t>repeatability</w:t>
      </w:r>
      <w:r w:rsidR="00332495" w:rsidRPr="00780CCA">
        <w:rPr>
          <w:rFonts w:cstheme="minorHAnsi"/>
        </w:rPr>
        <w:t xml:space="preserve"> in children whilst tidal breathing, a non-velum closure method, </w:t>
      </w:r>
      <w:r w:rsidR="00CC3238">
        <w:rPr>
          <w:rFonts w:cstheme="minorHAnsi"/>
        </w:rPr>
        <w:t>shows</w:t>
      </w:r>
      <w:r w:rsidR="00332495" w:rsidRPr="00780CCA">
        <w:rPr>
          <w:rFonts w:cstheme="minorHAnsi"/>
        </w:rPr>
        <w:t xml:space="preserve"> greater variability </w:t>
      </w:r>
      <w:r w:rsidR="00332495" w:rsidRPr="00780CCA">
        <w:rPr>
          <w:rFonts w:cstheme="minorHAnsi"/>
        </w:rPr>
        <w:fldChar w:fldCharType="begin"/>
      </w:r>
      <w:r w:rsidR="000B3E55">
        <w:rPr>
          <w:rFonts w:cstheme="minorHAnsi"/>
        </w:rPr>
        <w:instrText xml:space="preserve"> ADDIN EN.CITE &lt;EndNote&gt;&lt;Cite&gt;&lt;Author&gt;Beydon&lt;/Author&gt;&lt;Year&gt;2022&lt;/Year&gt;&lt;RecNum&gt;905&lt;/RecNum&gt;&lt;DisplayText&gt;[46]&lt;/DisplayText&gt;&lt;record&gt;&lt;rec-number&gt;905&lt;/rec-number&gt;&lt;foreign-keys&gt;&lt;key app="EN" db-id="99pfwdzpcedx9neza0rpvw9tdxzf0f5tdef9" timestamp="1653907262"&gt;905&lt;/key&gt;&lt;/foreign-keys&gt;&lt;ref-type name="Journal Article"&gt;17&lt;/ref-type&gt;&lt;contributors&gt;&lt;authors&gt;&lt;author&gt;Beydon, Nicole&lt;/author&gt;&lt;/authors&gt;&lt;/contributors&gt;&lt;titles&gt;&lt;title&gt;Nasal nitric oxide measurement variability to establish a standard for reliable results&lt;/title&gt;&lt;secondary-title&gt;ERJ Open Research&lt;/secondary-title&gt;&lt;/titles&gt;&lt;periodical&gt;&lt;full-title&gt;ERJ Open Res&lt;/full-title&gt;&lt;abbr-1&gt;ERJ open research&lt;/abbr-1&gt;&lt;/periodical&gt;&lt;pages&gt;00028-2022&lt;/pages&gt;&lt;dates&gt;&lt;year&gt;2022&lt;/year&gt;&lt;/dates&gt;&lt;urls&gt;&lt;related-urls&gt;&lt;url&gt;https://openres.ersjournals.com/content/erjor/early/2022/05/19/23120541.00028-2022.full.pdf&lt;/url&gt;&lt;/related-urls&gt;&lt;/urls&gt;&lt;electronic-resource-num&gt;10.1183/23120541.00028-2022&lt;/electronic-resource-num&gt;&lt;/record&gt;&lt;/Cite&gt;&lt;/EndNote&gt;</w:instrText>
      </w:r>
      <w:r w:rsidR="00332495" w:rsidRPr="00780CCA">
        <w:rPr>
          <w:rFonts w:cstheme="minorHAnsi"/>
        </w:rPr>
        <w:fldChar w:fldCharType="separate"/>
      </w:r>
      <w:r w:rsidR="000B3E55">
        <w:rPr>
          <w:rFonts w:cstheme="minorHAnsi"/>
          <w:noProof/>
        </w:rPr>
        <w:t>[46]</w:t>
      </w:r>
      <w:r w:rsidR="00332495" w:rsidRPr="00780CCA">
        <w:rPr>
          <w:rFonts w:cstheme="minorHAnsi"/>
        </w:rPr>
        <w:fldChar w:fldCharType="end"/>
      </w:r>
      <w:r w:rsidR="00332495" w:rsidRPr="00780CCA">
        <w:rPr>
          <w:rFonts w:cstheme="minorHAnsi"/>
        </w:rPr>
        <w:t>.</w:t>
      </w:r>
    </w:p>
    <w:p w14:paraId="27202AF0" w14:textId="5BB3E155" w:rsidR="008B1F52" w:rsidRPr="00780CCA" w:rsidRDefault="008B1F52" w:rsidP="004E773C">
      <w:pPr>
        <w:spacing w:line="360" w:lineRule="atLeast"/>
        <w:rPr>
          <w:rFonts w:cstheme="minorHAnsi"/>
          <w:color w:val="000000" w:themeColor="text1"/>
        </w:rPr>
      </w:pPr>
      <w:r w:rsidRPr="00780CCA">
        <w:rPr>
          <w:rFonts w:cstheme="minorHAnsi"/>
          <w:color w:val="000000" w:themeColor="text1"/>
        </w:rPr>
        <w:t>Gupta e</w:t>
      </w:r>
      <w:r w:rsidR="001E2D69" w:rsidRPr="00780CCA">
        <w:rPr>
          <w:rFonts w:cstheme="minorHAnsi"/>
          <w:color w:val="000000" w:themeColor="text1"/>
        </w:rPr>
        <w:t>t</w:t>
      </w:r>
      <w:r w:rsidRPr="00780CCA">
        <w:rPr>
          <w:rFonts w:cstheme="minorHAnsi"/>
          <w:color w:val="000000" w:themeColor="text1"/>
        </w:rPr>
        <w:t xml:space="preserve"> al</w:t>
      </w:r>
      <w:r w:rsidR="00370F7B" w:rsidRPr="00780CCA">
        <w:rPr>
          <w:rFonts w:cstheme="minorHAnsi"/>
          <w:color w:val="000000" w:themeColor="text1"/>
        </w:rPr>
        <w:t>.</w:t>
      </w:r>
      <w:r w:rsidRPr="00780CCA">
        <w:rPr>
          <w:rFonts w:cstheme="minorHAnsi"/>
          <w:color w:val="000000" w:themeColor="text1"/>
        </w:rPr>
        <w:t xml:space="preserve"> </w:t>
      </w:r>
      <w:r w:rsidR="00D22833" w:rsidRPr="00780CCA">
        <w:rPr>
          <w:rFonts w:cstheme="minorHAnsi"/>
          <w:color w:val="000000" w:themeColor="text1"/>
        </w:rPr>
        <w:t>reported</w:t>
      </w:r>
      <w:r w:rsidRPr="00780CCA">
        <w:rPr>
          <w:rFonts w:cstheme="minorHAnsi"/>
          <w:color w:val="000000" w:themeColor="text1"/>
        </w:rPr>
        <w:t xml:space="preserve"> successful TB measurements in 69% of a non-PCD cohort of children </w:t>
      </w:r>
      <w:r w:rsidR="009A6494" w:rsidRPr="00780CCA">
        <w:rPr>
          <w:rFonts w:cstheme="minorHAnsi"/>
          <w:color w:val="000000" w:themeColor="text1"/>
        </w:rPr>
        <w:t xml:space="preserve">between the ages of </w:t>
      </w:r>
      <w:r w:rsidRPr="00780CCA">
        <w:rPr>
          <w:rFonts w:cstheme="minorHAnsi"/>
          <w:color w:val="000000" w:themeColor="text1"/>
        </w:rPr>
        <w:t xml:space="preserve">6 months and </w:t>
      </w:r>
      <w:r w:rsidR="00370F7B" w:rsidRPr="00780CCA">
        <w:rPr>
          <w:rFonts w:cstheme="minorHAnsi"/>
          <w:color w:val="000000" w:themeColor="text1"/>
        </w:rPr>
        <w:t>5</w:t>
      </w:r>
      <w:r w:rsidR="008478F7" w:rsidRPr="00780CCA">
        <w:rPr>
          <w:rFonts w:cstheme="minorHAnsi"/>
          <w:color w:val="000000" w:themeColor="text1"/>
        </w:rPr>
        <w:t>-</w:t>
      </w:r>
      <w:r w:rsidRPr="00780CCA">
        <w:rPr>
          <w:rFonts w:cstheme="minorHAnsi"/>
          <w:color w:val="000000" w:themeColor="text1"/>
        </w:rPr>
        <w:t>years</w:t>
      </w:r>
      <w:r w:rsidR="00991779" w:rsidRPr="00780CCA">
        <w:rPr>
          <w:rFonts w:cstheme="minorHAnsi"/>
          <w:color w:val="000000" w:themeColor="text1"/>
        </w:rPr>
        <w:t xml:space="preserve"> </w:t>
      </w:r>
      <w:r w:rsidR="0036300A" w:rsidRPr="00780CCA">
        <w:rPr>
          <w:rFonts w:cstheme="minorHAnsi"/>
          <w:color w:val="000000" w:themeColor="text1"/>
        </w:rPr>
        <w:fldChar w:fldCharType="begin"/>
      </w:r>
      <w:r w:rsidR="00E02DA1">
        <w:rPr>
          <w:rFonts w:cstheme="minorHAnsi"/>
          <w:color w:val="000000" w:themeColor="text1"/>
        </w:rPr>
        <w:instrText xml:space="preserve"> ADDIN EN.CITE &lt;EndNote&gt;&lt;Cite&gt;&lt;Author&gt;Gupta&lt;/Author&gt;&lt;Year&gt;2008&lt;/Year&gt;&lt;RecNum&gt;874&lt;/RecNum&gt;&lt;DisplayText&gt;[13]&lt;/DisplayText&gt;&lt;record&gt;&lt;rec-number&gt;874&lt;/rec-number&gt;&lt;foreign-keys&gt;&lt;key app="EN" db-id="99pfwdzpcedx9neza0rpvw9tdxzf0f5tdef9" timestamp="1630339887"&gt;874&lt;/key&gt;&lt;/foreign-keys&gt;&lt;ref-type name="Journal Article"&gt;17&lt;/ref-type&gt;&lt;contributors&gt;&lt;authors&gt;&lt;author&gt;Gupta, R.&lt;/author&gt;&lt;author&gt;Gupta, N.&lt;/author&gt;&lt;author&gt;Turner, S. W.&lt;/author&gt;&lt;/authors&gt;&lt;/contributors&gt;&lt;auth-address&gt;Department of Child Health, University of Aberdeen, Aberdeen, UK.&lt;/auth-address&gt;&lt;titles&gt;&lt;title&gt;A methodology for measurements of nasal nitric oxide in children under 5 yr&lt;/title&gt;&lt;secondary-title&gt;Pediatr Allergy Immunol&lt;/secondary-title&gt;&lt;/titles&gt;&lt;periodical&gt;&lt;full-title&gt;Pediatr Allergy Immunol&lt;/full-title&gt;&lt;abbr-1&gt;Pediatric allergy and immunology : official publication of the European Society of Pediatric Allergy and Immunology&lt;/abbr-1&gt;&lt;/periodical&gt;&lt;pages&gt;233-8&lt;/pages&gt;&lt;volume&gt;19&lt;/volume&gt;&lt;number&gt;3&lt;/number&gt;&lt;edition&gt;2008/04/10&lt;/edition&gt;&lt;keywords&gt;&lt;keyword&gt;Breath Tests/*methods&lt;/keyword&gt;&lt;keyword&gt;Child, Preschool&lt;/keyword&gt;&lt;keyword&gt;Exhalation&lt;/keyword&gt;&lt;keyword&gt;Female&lt;/keyword&gt;&lt;keyword&gt;Humans&lt;/keyword&gt;&lt;keyword&gt;Hypersensitivity/*diagnosis/immunology&lt;/keyword&gt;&lt;keyword&gt;Infant&lt;/keyword&gt;&lt;keyword&gt;*Luminescent Measurements&lt;/keyword&gt;&lt;keyword&gt;Male&lt;/keyword&gt;&lt;keyword&gt;Nitric Oxide/*analysis&lt;/keyword&gt;&lt;keyword&gt;Nose&lt;/keyword&gt;&lt;keyword&gt;Reproducibility of Results&lt;/keyword&gt;&lt;/keywords&gt;&lt;dates&gt;&lt;year&gt;2008&lt;/year&gt;&lt;pub-dates&gt;&lt;date&gt;May&lt;/date&gt;&lt;/pub-dates&gt;&lt;/dates&gt;&lt;isbn&gt;0905-6157&lt;/isbn&gt;&lt;accession-num&gt;18397407&lt;/accession-num&gt;&lt;urls&gt;&lt;/urls&gt;&lt;electronic-resource-num&gt;10.1111/j.1399-3038.2007.00616.x&lt;/electronic-resource-num&gt;&lt;remote-database-provider&gt;NLM&lt;/remote-database-provider&gt;&lt;language&gt;eng&lt;/language&gt;&lt;/record&gt;&lt;/Cite&gt;&lt;/EndNote&gt;</w:instrText>
      </w:r>
      <w:r w:rsidR="0036300A" w:rsidRPr="00780CCA">
        <w:rPr>
          <w:rFonts w:cstheme="minorHAnsi"/>
          <w:color w:val="000000" w:themeColor="text1"/>
        </w:rPr>
        <w:fldChar w:fldCharType="separate"/>
      </w:r>
      <w:r w:rsidR="00E02DA1">
        <w:rPr>
          <w:rFonts w:cstheme="minorHAnsi"/>
          <w:noProof/>
          <w:color w:val="000000" w:themeColor="text1"/>
        </w:rPr>
        <w:t>[13]</w:t>
      </w:r>
      <w:r w:rsidR="0036300A" w:rsidRPr="00780CCA">
        <w:rPr>
          <w:rFonts w:cstheme="minorHAnsi"/>
          <w:color w:val="000000" w:themeColor="text1"/>
        </w:rPr>
        <w:fldChar w:fldCharType="end"/>
      </w:r>
      <w:r w:rsidRPr="00780CCA">
        <w:rPr>
          <w:rFonts w:cstheme="minorHAnsi"/>
          <w:color w:val="000000" w:themeColor="text1"/>
        </w:rPr>
        <w:t xml:space="preserve">. Marthin et al. found </w:t>
      </w:r>
      <w:r w:rsidR="00991779" w:rsidRPr="00780CCA">
        <w:rPr>
          <w:rFonts w:cstheme="minorHAnsi"/>
          <w:color w:val="000000" w:themeColor="text1"/>
        </w:rPr>
        <w:t xml:space="preserve">that </w:t>
      </w:r>
      <w:r w:rsidRPr="00780CCA">
        <w:rPr>
          <w:rFonts w:cstheme="minorHAnsi"/>
          <w:color w:val="000000" w:themeColor="text1"/>
          <w:shd w:val="clear" w:color="auto" w:fill="FFFFFF"/>
        </w:rPr>
        <w:t xml:space="preserve">nNO </w:t>
      </w:r>
      <w:r w:rsidR="00D22833" w:rsidRPr="00780CCA">
        <w:rPr>
          <w:rFonts w:cstheme="minorHAnsi"/>
          <w:color w:val="000000" w:themeColor="text1"/>
          <w:shd w:val="clear" w:color="auto" w:fill="FFFFFF"/>
        </w:rPr>
        <w:t>was reliably measured</w:t>
      </w:r>
      <w:r w:rsidR="00BD06EF" w:rsidRPr="00780CCA">
        <w:rPr>
          <w:rFonts w:cstheme="minorHAnsi"/>
          <w:color w:val="000000" w:themeColor="text1"/>
          <w:shd w:val="clear" w:color="auto" w:fill="FFFFFF"/>
        </w:rPr>
        <w:t xml:space="preserve"> during TB</w:t>
      </w:r>
      <w:r w:rsidR="00D22833" w:rsidRPr="00780CCA">
        <w:rPr>
          <w:rFonts w:cstheme="minorHAnsi"/>
          <w:color w:val="000000" w:themeColor="text1"/>
          <w:shd w:val="clear" w:color="auto" w:fill="FFFFFF"/>
        </w:rPr>
        <w:t xml:space="preserve"> in </w:t>
      </w:r>
      <w:r w:rsidRPr="00780CCA">
        <w:rPr>
          <w:rFonts w:cstheme="minorHAnsi"/>
          <w:color w:val="000000" w:themeColor="text1"/>
          <w:shd w:val="clear" w:color="auto" w:fill="FFFFFF"/>
        </w:rPr>
        <w:t xml:space="preserve">95.2% </w:t>
      </w:r>
      <w:r w:rsidR="00D22833" w:rsidRPr="00780CCA">
        <w:rPr>
          <w:rFonts w:cstheme="minorHAnsi"/>
          <w:color w:val="000000" w:themeColor="text1"/>
          <w:shd w:val="clear" w:color="auto" w:fill="FFFFFF"/>
        </w:rPr>
        <w:t>of</w:t>
      </w:r>
      <w:r w:rsidRPr="00780CCA">
        <w:rPr>
          <w:rFonts w:cstheme="minorHAnsi"/>
          <w:color w:val="000000" w:themeColor="text1"/>
          <w:shd w:val="clear" w:color="auto" w:fill="FFFFFF"/>
        </w:rPr>
        <w:t xml:space="preserve"> children &lt; 6</w:t>
      </w:r>
      <w:r w:rsidR="008478F7" w:rsidRPr="00780CCA">
        <w:rPr>
          <w:rFonts w:cstheme="minorHAnsi"/>
          <w:color w:val="000000" w:themeColor="text1"/>
          <w:shd w:val="clear" w:color="auto" w:fill="FFFFFF"/>
        </w:rPr>
        <w:t>-</w:t>
      </w:r>
      <w:r w:rsidRPr="00780CCA">
        <w:rPr>
          <w:rFonts w:cstheme="minorHAnsi"/>
          <w:color w:val="000000" w:themeColor="text1"/>
          <w:shd w:val="clear" w:color="auto" w:fill="FFFFFF"/>
        </w:rPr>
        <w:t>years of age, which highly exceeded the success of prolonged breath hold velum closure for 30-40 seconds or short intervals of velum closure obtained by blowing repeatedly in a party favour</w:t>
      </w:r>
      <w:r w:rsidR="00955E4E" w:rsidRPr="00780CCA">
        <w:rPr>
          <w:rFonts w:cstheme="minorHAnsi"/>
          <w:color w:val="000000" w:themeColor="text1"/>
          <w:shd w:val="clear" w:color="auto" w:fill="FFFFFF"/>
        </w:rPr>
        <w:t xml:space="preserve"> </w:t>
      </w:r>
      <w:r w:rsidRPr="00780CCA">
        <w:rPr>
          <w:rFonts w:cstheme="minorHAnsi"/>
          <w:color w:val="000000" w:themeColor="text1"/>
          <w:shd w:val="clear" w:color="auto" w:fill="FFFFFF"/>
        </w:rPr>
        <w:fldChar w:fldCharType="begin"/>
      </w:r>
      <w:r w:rsidR="000B3E55">
        <w:rPr>
          <w:rFonts w:cstheme="minorHAnsi"/>
          <w:color w:val="000000" w:themeColor="text1"/>
          <w:shd w:val="clear" w:color="auto" w:fill="FFFFFF"/>
        </w:rPr>
        <w:instrText xml:space="preserve"> ADDIN EN.CITE &lt;EndNote&gt;&lt;Cite&gt;&lt;Author&gt;Marthin&lt;/Author&gt;&lt;Year&gt;2011&lt;/Year&gt;&lt;RecNum&gt;318&lt;/RecNum&gt;&lt;DisplayText&gt;[42]&lt;/DisplayText&gt;&lt;record&gt;&lt;rec-number&gt;318&lt;/rec-number&gt;&lt;foreign-keys&gt;&lt;key app="EN" db-id="99pfwdzpcedx9neza0rpvw9tdxzf0f5tdef9" timestamp="1499500389"&gt;318&lt;/key&gt;&lt;/foreign-keys&gt;&lt;ref-type name="Journal Article"&gt;17&lt;/ref-type&gt;&lt;contributors&gt;&lt;authors&gt;&lt;author&gt;Marthin, J. K.&lt;/author&gt;&lt;author&gt;Nielsen, K. G.&lt;/author&gt;&lt;/authors&gt;&lt;/contributors&gt;&lt;auth-address&gt;Danish PCD Center, Paediatric Pulmonary Service, 5003, Copenhagen University Hospital, Rigshospitalet, Blegdamsvej 9, DK-2100 Copenhagen, Denmark.&lt;/auth-address&gt;&lt;titles&gt;&lt;title&gt;Choice of nasal nitric oxide technique as first-line test for primary ciliary dyskinesia&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559-65&lt;/pages&gt;&lt;volume&gt;37&lt;/volume&gt;&lt;number&gt;3&lt;/number&gt;&lt;edition&gt;2010/06/08&lt;/edition&gt;&lt;keywords&gt;&lt;keyword&gt;Adolescent&lt;/keyword&gt;&lt;keyword&gt;Adult&lt;/keyword&gt;&lt;keyword&gt;Breath Tests/methods&lt;/keyword&gt;&lt;keyword&gt;Case-Control Studies&lt;/keyword&gt;&lt;keyword&gt;Child&lt;/keyword&gt;&lt;keyword&gt;Cohort Studies&lt;/keyword&gt;&lt;keyword&gt;Exhalation&lt;/keyword&gt;&lt;keyword&gt;Female&lt;/keyword&gt;&lt;keyword&gt;Humans&lt;/keyword&gt;&lt;keyword&gt;Kartagener Syndrome/*diagnosis&lt;/keyword&gt;&lt;keyword&gt;Male&lt;/keyword&gt;&lt;keyword&gt;Models, Biological&lt;/keyword&gt;&lt;keyword&gt;Nitric Oxide/*chemistry/metabolism&lt;/keyword&gt;&lt;keyword&gt;Respiration&lt;/keyword&gt;&lt;keyword&gt;Respiratory Function Tests&lt;/keyword&gt;&lt;/keywords&gt;&lt;dates&gt;&lt;year&gt;2011&lt;/year&gt;&lt;pub-dates&gt;&lt;date&gt;Mar&lt;/date&gt;&lt;/pub-dates&gt;&lt;/dates&gt;&lt;isbn&gt;0903-1936&lt;/isbn&gt;&lt;accession-num&gt;20525709&lt;/accession-num&gt;&lt;urls&gt;&lt;/urls&gt;&lt;electronic-resource-num&gt;10.1183/09031936.00032610&lt;/electronic-resource-num&gt;&lt;remote-database-provider&gt;NLM&lt;/remote-database-provider&gt;&lt;language&gt;eng&lt;/language&gt;&lt;/record&gt;&lt;/Cite&gt;&lt;/EndNote&gt;</w:instrText>
      </w:r>
      <w:r w:rsidRPr="00780CCA">
        <w:rPr>
          <w:rFonts w:cstheme="minorHAnsi"/>
          <w:color w:val="000000" w:themeColor="text1"/>
          <w:shd w:val="clear" w:color="auto" w:fill="FFFFFF"/>
        </w:rPr>
        <w:fldChar w:fldCharType="separate"/>
      </w:r>
      <w:r w:rsidR="000B3E55">
        <w:rPr>
          <w:rFonts w:cstheme="minorHAnsi"/>
          <w:noProof/>
          <w:color w:val="000000" w:themeColor="text1"/>
          <w:shd w:val="clear" w:color="auto" w:fill="FFFFFF"/>
        </w:rPr>
        <w:t>[42]</w:t>
      </w:r>
      <w:r w:rsidRPr="00780CCA">
        <w:rPr>
          <w:rFonts w:cstheme="minorHAnsi"/>
          <w:color w:val="000000" w:themeColor="text1"/>
          <w:shd w:val="clear" w:color="auto" w:fill="FFFFFF"/>
        </w:rPr>
        <w:fldChar w:fldCharType="end"/>
      </w:r>
      <w:r w:rsidR="00C551DA" w:rsidRPr="00780CCA">
        <w:rPr>
          <w:rFonts w:cstheme="minorHAnsi"/>
          <w:color w:val="000000" w:themeColor="text1"/>
          <w:shd w:val="clear" w:color="auto" w:fill="FFFFFF"/>
        </w:rPr>
        <w:t>.</w:t>
      </w:r>
      <w:r w:rsidRPr="00780CCA">
        <w:rPr>
          <w:rFonts w:cstheme="minorHAnsi"/>
          <w:color w:val="000000" w:themeColor="text1"/>
          <w:shd w:val="clear" w:color="auto" w:fill="FFFFFF"/>
        </w:rPr>
        <w:t xml:space="preserve"> </w:t>
      </w:r>
      <w:r w:rsidR="00D22833" w:rsidRPr="00780CCA">
        <w:rPr>
          <w:rFonts w:cstheme="minorHAnsi"/>
          <w:color w:val="000000" w:themeColor="text1"/>
          <w:shd w:val="clear" w:color="auto" w:fill="FFFFFF"/>
        </w:rPr>
        <w:t>Similarly</w:t>
      </w:r>
      <w:r w:rsidRPr="00780CCA">
        <w:rPr>
          <w:rFonts w:cstheme="minorHAnsi"/>
          <w:color w:val="000000" w:themeColor="text1"/>
          <w:shd w:val="clear" w:color="auto" w:fill="FFFFFF"/>
        </w:rPr>
        <w:t xml:space="preserve">, Beydon et al. found </w:t>
      </w:r>
      <w:r w:rsidR="00991779" w:rsidRPr="00780CCA">
        <w:rPr>
          <w:rFonts w:cstheme="minorHAnsi"/>
          <w:color w:val="000000" w:themeColor="text1"/>
          <w:shd w:val="clear" w:color="auto" w:fill="FFFFFF"/>
        </w:rPr>
        <w:t xml:space="preserve">that </w:t>
      </w:r>
      <w:r w:rsidRPr="00780CCA">
        <w:rPr>
          <w:rFonts w:cstheme="minorHAnsi"/>
          <w:color w:val="000000" w:themeColor="text1"/>
          <w:shd w:val="clear" w:color="auto" w:fill="FFFFFF"/>
        </w:rPr>
        <w:t xml:space="preserve">ability to perform velum closure nNO </w:t>
      </w:r>
      <w:r w:rsidR="00452B81" w:rsidRPr="00780CCA">
        <w:rPr>
          <w:rFonts w:cstheme="minorHAnsi"/>
          <w:color w:val="000000" w:themeColor="text1"/>
          <w:shd w:val="clear" w:color="auto" w:fill="FFFFFF"/>
        </w:rPr>
        <w:t>manoeuvre</w:t>
      </w:r>
      <w:r w:rsidRPr="00780CCA">
        <w:rPr>
          <w:rFonts w:cstheme="minorHAnsi"/>
          <w:color w:val="000000" w:themeColor="text1"/>
          <w:shd w:val="clear" w:color="auto" w:fill="FFFFFF"/>
        </w:rPr>
        <w:t>s increas</w:t>
      </w:r>
      <w:r w:rsidR="00D22833" w:rsidRPr="00780CCA">
        <w:rPr>
          <w:rFonts w:cstheme="minorHAnsi"/>
          <w:color w:val="000000" w:themeColor="text1"/>
          <w:shd w:val="clear" w:color="auto" w:fill="FFFFFF"/>
        </w:rPr>
        <w:t xml:space="preserve">ed </w:t>
      </w:r>
      <w:r w:rsidRPr="00780CCA">
        <w:rPr>
          <w:rFonts w:cstheme="minorHAnsi"/>
          <w:color w:val="000000" w:themeColor="text1"/>
          <w:shd w:val="clear" w:color="auto" w:fill="FFFFFF"/>
        </w:rPr>
        <w:t xml:space="preserve">with age, </w:t>
      </w:r>
      <w:r w:rsidR="00CC3238">
        <w:rPr>
          <w:rFonts w:cstheme="minorHAnsi"/>
          <w:color w:val="000000" w:themeColor="text1"/>
          <w:shd w:val="clear" w:color="auto" w:fill="FFFFFF"/>
        </w:rPr>
        <w:t xml:space="preserve">with a </w:t>
      </w:r>
      <w:r w:rsidRPr="00780CCA">
        <w:rPr>
          <w:rFonts w:cstheme="minorHAnsi"/>
          <w:color w:val="000000" w:themeColor="text1"/>
          <w:shd w:val="clear" w:color="auto" w:fill="FFFFFF"/>
        </w:rPr>
        <w:t xml:space="preserve">20% </w:t>
      </w:r>
      <w:r w:rsidR="00CC3238">
        <w:rPr>
          <w:rFonts w:cstheme="minorHAnsi"/>
          <w:color w:val="000000" w:themeColor="text1"/>
          <w:shd w:val="clear" w:color="auto" w:fill="FFFFFF"/>
        </w:rPr>
        <w:t>success rate in those</w:t>
      </w:r>
      <w:r w:rsidRPr="00780CCA">
        <w:rPr>
          <w:rFonts w:cstheme="minorHAnsi"/>
          <w:color w:val="000000" w:themeColor="text1"/>
          <w:shd w:val="clear" w:color="auto" w:fill="FFFFFF"/>
        </w:rPr>
        <w:t xml:space="preserve"> under 3</w:t>
      </w:r>
      <w:r w:rsidR="009643E1" w:rsidRPr="00780CCA">
        <w:rPr>
          <w:rFonts w:cstheme="minorHAnsi"/>
          <w:color w:val="000000" w:themeColor="text1"/>
          <w:shd w:val="clear" w:color="auto" w:fill="FFFFFF"/>
        </w:rPr>
        <w:t>-</w:t>
      </w:r>
      <w:r w:rsidRPr="00780CCA">
        <w:rPr>
          <w:rFonts w:cstheme="minorHAnsi"/>
          <w:color w:val="000000" w:themeColor="text1"/>
          <w:shd w:val="clear" w:color="auto" w:fill="FFFFFF"/>
        </w:rPr>
        <w:t>years of age, increasing to 83% in 3</w:t>
      </w:r>
      <w:r w:rsidR="00370F7B" w:rsidRPr="00780CCA">
        <w:rPr>
          <w:rFonts w:cstheme="minorHAnsi"/>
          <w:color w:val="000000" w:themeColor="text1"/>
          <w:shd w:val="clear" w:color="auto" w:fill="FFFFFF"/>
        </w:rPr>
        <w:t xml:space="preserve"> </w:t>
      </w:r>
      <w:r w:rsidRPr="00780CCA">
        <w:rPr>
          <w:rFonts w:cstheme="minorHAnsi"/>
          <w:color w:val="000000" w:themeColor="text1"/>
          <w:shd w:val="clear" w:color="auto" w:fill="FFFFFF"/>
        </w:rPr>
        <w:t>to 6-year-olds, and 98% in children &gt; 6</w:t>
      </w:r>
      <w:r w:rsidR="008478F7" w:rsidRPr="00780CCA">
        <w:rPr>
          <w:rFonts w:cstheme="minorHAnsi"/>
          <w:color w:val="000000" w:themeColor="text1"/>
          <w:shd w:val="clear" w:color="auto" w:fill="FFFFFF"/>
        </w:rPr>
        <w:t>-</w:t>
      </w:r>
      <w:r w:rsidRPr="00780CCA">
        <w:rPr>
          <w:rFonts w:cstheme="minorHAnsi"/>
          <w:color w:val="000000" w:themeColor="text1"/>
          <w:shd w:val="clear" w:color="auto" w:fill="FFFFFF"/>
        </w:rPr>
        <w:t xml:space="preserve">years of age </w:t>
      </w:r>
      <w:r w:rsidRPr="00780CCA">
        <w:rPr>
          <w:rFonts w:cstheme="minorHAnsi"/>
          <w:color w:val="000000" w:themeColor="text1"/>
          <w:shd w:val="clear" w:color="auto" w:fill="FFFFFF"/>
        </w:rPr>
        <w:fldChar w:fldCharType="begin">
          <w:fldData xml:space="preserve">PEVuZE5vdGU+PENpdGU+PEF1dGhvcj5CZXlkb248L0F1dGhvcj48WWVhcj4yMDE1PC9ZZWFyPjxS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=
</w:fldData>
        </w:fldChar>
      </w:r>
      <w:r w:rsidR="00E02DA1">
        <w:rPr>
          <w:rFonts w:cstheme="minorHAnsi"/>
          <w:color w:val="000000" w:themeColor="text1"/>
          <w:shd w:val="clear" w:color="auto" w:fill="FFFFFF"/>
        </w:rPr>
        <w:instrText xml:space="preserve"> ADDIN EN.CITE </w:instrText>
      </w:r>
      <w:r w:rsidR="00E02DA1">
        <w:rPr>
          <w:rFonts w:cstheme="minorHAnsi"/>
          <w:color w:val="000000" w:themeColor="text1"/>
          <w:shd w:val="clear" w:color="auto" w:fill="FFFFFF"/>
        </w:rPr>
        <w:fldChar w:fldCharType="begin">
          <w:fldData xml:space="preserve">PEVuZE5vdGU+PENpdGU+PEF1dGhvcj5CZXlkb248L0F1dGhvcj48WWVhcj4yMDE1PC9ZZWFyPjxS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=
</w:fldData>
        </w:fldChar>
      </w:r>
      <w:r w:rsidR="00E02DA1">
        <w:rPr>
          <w:rFonts w:cstheme="minorHAnsi"/>
          <w:color w:val="000000" w:themeColor="text1"/>
          <w:shd w:val="clear" w:color="auto" w:fill="FFFFFF"/>
        </w:rPr>
        <w:instrText xml:space="preserve"> ADDIN EN.CITE.DATA </w:instrText>
      </w:r>
      <w:r w:rsidR="00E02DA1">
        <w:rPr>
          <w:rFonts w:cstheme="minorHAnsi"/>
          <w:color w:val="000000" w:themeColor="text1"/>
          <w:shd w:val="clear" w:color="auto" w:fill="FFFFFF"/>
        </w:rPr>
      </w:r>
      <w:r w:rsidR="00E02DA1">
        <w:rPr>
          <w:rFonts w:cstheme="minorHAnsi"/>
          <w:color w:val="000000" w:themeColor="text1"/>
          <w:shd w:val="clear" w:color="auto" w:fill="FFFFFF"/>
        </w:rPr>
        <w:fldChar w:fldCharType="end"/>
      </w:r>
      <w:r w:rsidRPr="00780CCA">
        <w:rPr>
          <w:rFonts w:cstheme="minorHAnsi"/>
          <w:color w:val="000000" w:themeColor="text1"/>
          <w:shd w:val="clear" w:color="auto" w:fill="FFFFFF"/>
        </w:rPr>
      </w:r>
      <w:r w:rsidRPr="00780CCA">
        <w:rPr>
          <w:rFonts w:cstheme="minorHAnsi"/>
          <w:color w:val="000000" w:themeColor="text1"/>
          <w:shd w:val="clear" w:color="auto" w:fill="FFFFFF"/>
        </w:rPr>
        <w:fldChar w:fldCharType="separate"/>
      </w:r>
      <w:r w:rsidR="00E02DA1">
        <w:rPr>
          <w:rFonts w:cstheme="minorHAnsi"/>
          <w:noProof/>
          <w:color w:val="000000" w:themeColor="text1"/>
          <w:shd w:val="clear" w:color="auto" w:fill="FFFFFF"/>
        </w:rPr>
        <w:t>[12]</w:t>
      </w:r>
      <w:r w:rsidRPr="00780CCA">
        <w:rPr>
          <w:rFonts w:cstheme="minorHAnsi"/>
          <w:color w:val="000000" w:themeColor="text1"/>
          <w:shd w:val="clear" w:color="auto" w:fill="FFFFFF"/>
        </w:rPr>
        <w:fldChar w:fldCharType="end"/>
      </w:r>
      <w:r w:rsidR="00C551DA" w:rsidRPr="00780CCA">
        <w:rPr>
          <w:rFonts w:cstheme="minorHAnsi"/>
          <w:color w:val="000000" w:themeColor="text1"/>
          <w:shd w:val="clear" w:color="auto" w:fill="FFFFFF"/>
        </w:rPr>
        <w:t>.</w:t>
      </w:r>
      <w:r w:rsidRPr="00780CCA">
        <w:rPr>
          <w:rFonts w:cstheme="minorHAnsi"/>
          <w:color w:val="000000" w:themeColor="text1"/>
        </w:rPr>
        <w:t xml:space="preserve"> </w:t>
      </w:r>
      <w:bookmarkEnd w:id="2"/>
    </w:p>
    <w:p w14:paraId="0444DCEC" w14:textId="6EE39D90" w:rsidR="001E2D69" w:rsidRPr="00780CCA" w:rsidRDefault="008B1F52" w:rsidP="004E773C">
      <w:pPr>
        <w:spacing w:line="360" w:lineRule="atLeast"/>
        <w:rPr>
          <w:rFonts w:cstheme="minorHAnsi"/>
        </w:rPr>
      </w:pPr>
      <w:r w:rsidRPr="00780CCA">
        <w:rPr>
          <w:rFonts w:cstheme="minorHAnsi"/>
        </w:rPr>
        <w:t>Feasibility and success rates for infant nNO measurement</w:t>
      </w:r>
      <w:r w:rsidR="009A6494" w:rsidRPr="00780CCA">
        <w:rPr>
          <w:rFonts w:cstheme="minorHAnsi"/>
        </w:rPr>
        <w:t>s</w:t>
      </w:r>
      <w:r w:rsidRPr="00780CCA">
        <w:rPr>
          <w:rFonts w:cstheme="minorHAnsi"/>
        </w:rPr>
        <w:t xml:space="preserve"> using</w:t>
      </w:r>
      <w:r w:rsidR="009A6494" w:rsidRPr="00780CCA">
        <w:rPr>
          <w:rFonts w:cstheme="minorHAnsi"/>
        </w:rPr>
        <w:t xml:space="preserve"> </w:t>
      </w:r>
      <w:r w:rsidR="007632CD">
        <w:rPr>
          <w:rFonts w:cstheme="minorHAnsi"/>
        </w:rPr>
        <w:t>the</w:t>
      </w:r>
      <w:r w:rsidRPr="00780CCA">
        <w:rPr>
          <w:rFonts w:cstheme="minorHAnsi"/>
        </w:rPr>
        <w:t xml:space="preserve"> TB</w:t>
      </w:r>
      <w:r w:rsidR="009A6494" w:rsidRPr="00780CCA">
        <w:rPr>
          <w:rFonts w:cstheme="minorHAnsi"/>
        </w:rPr>
        <w:t xml:space="preserve"> method</w:t>
      </w:r>
      <w:r w:rsidRPr="00780CCA">
        <w:rPr>
          <w:rFonts w:cstheme="minorHAnsi"/>
        </w:rPr>
        <w:t xml:space="preserve"> have been described in two studies</w:t>
      </w:r>
      <w:r w:rsidR="004C6E70" w:rsidRPr="00780CCA">
        <w:rPr>
          <w:rFonts w:cstheme="minorHAnsi"/>
        </w:rPr>
        <w:t xml:space="preserve"> </w:t>
      </w:r>
      <w:r w:rsidRPr="00780CCA">
        <w:rPr>
          <w:rFonts w:cstheme="minorHAnsi"/>
        </w:rPr>
        <w:fldChar w:fldCharType="begin">
          <w:fldData xml:space="preserve">PEVuZE5vdGU+PENpdGU+PEF1dGhvcj5CdWVjaGVsPC9BdXRob3I+PFllYXI+MjAyMTwvWWVhcj48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</w:fldData>
        </w:fldChar>
      </w:r>
      <w:r w:rsidR="00E02DA1">
        <w:rPr>
          <w:rFonts w:cstheme="minorHAnsi"/>
        </w:rPr>
        <w:instrText xml:space="preserve"> ADDIN EN.CITE </w:instrText>
      </w:r>
      <w:r w:rsidR="00E02DA1">
        <w:rPr>
          <w:rFonts w:cstheme="minorHAnsi"/>
        </w:rPr>
        <w:fldChar w:fldCharType="begin">
          <w:fldData xml:space="preserve">PEVuZE5vdGU+PENpdGU+PEF1dGhvcj5CdWVjaGVsPC9BdXRob3I+PFllYXI+MjAyMTwvWWVhcj48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</w:fldData>
        </w:fldChar>
      </w:r>
      <w:r w:rsidR="00E02DA1">
        <w:rPr>
          <w:rFonts w:cstheme="minorHAnsi"/>
        </w:rPr>
        <w:instrText xml:space="preserve"> ADDIN EN.CITE.DATA </w:instrText>
      </w:r>
      <w:r w:rsidR="00E02DA1">
        <w:rPr>
          <w:rFonts w:cstheme="minorHAnsi"/>
        </w:rPr>
      </w:r>
      <w:r w:rsidR="00E02DA1">
        <w:rPr>
          <w:rFonts w:cstheme="minorHAnsi"/>
        </w:rPr>
        <w:fldChar w:fldCharType="end"/>
      </w:r>
      <w:r w:rsidRPr="00780CCA">
        <w:rPr>
          <w:rFonts w:cstheme="minorHAnsi"/>
        </w:rPr>
      </w:r>
      <w:r w:rsidRPr="00780CCA">
        <w:rPr>
          <w:rFonts w:cstheme="minorHAnsi"/>
        </w:rPr>
        <w:fldChar w:fldCharType="separate"/>
      </w:r>
      <w:r w:rsidR="00E02DA1">
        <w:rPr>
          <w:rFonts w:cstheme="minorHAnsi"/>
          <w:noProof/>
        </w:rPr>
        <w:t>[14, 15]</w:t>
      </w:r>
      <w:r w:rsidRPr="00780CCA">
        <w:rPr>
          <w:rFonts w:cstheme="minorHAnsi"/>
        </w:rPr>
        <w:fldChar w:fldCharType="end"/>
      </w:r>
      <w:r w:rsidR="00C551DA" w:rsidRPr="00780CCA">
        <w:rPr>
          <w:rFonts w:cstheme="minorHAnsi"/>
        </w:rPr>
        <w:t>.</w:t>
      </w:r>
      <w:r w:rsidRPr="00780CCA">
        <w:rPr>
          <w:rFonts w:cstheme="minorHAnsi"/>
        </w:rPr>
        <w:t xml:space="preserve"> </w:t>
      </w:r>
      <w:proofErr w:type="spellStart"/>
      <w:r w:rsidRPr="00780CCA">
        <w:rPr>
          <w:rFonts w:cstheme="minorHAnsi"/>
        </w:rPr>
        <w:t>Buechel</w:t>
      </w:r>
      <w:proofErr w:type="spellEnd"/>
      <w:r w:rsidRPr="00780CCA">
        <w:rPr>
          <w:rFonts w:cstheme="minorHAnsi"/>
        </w:rPr>
        <w:t xml:space="preserve"> et al. </w:t>
      </w:r>
      <w:r w:rsidR="00CD2DDD" w:rsidRPr="00780CCA">
        <w:rPr>
          <w:rFonts w:cstheme="minorHAnsi"/>
        </w:rPr>
        <w:t>successfully obtained nNO measurements from</w:t>
      </w:r>
      <w:r w:rsidRPr="00780CCA">
        <w:rPr>
          <w:rFonts w:cstheme="minorHAnsi"/>
        </w:rPr>
        <w:t xml:space="preserve"> 100% </w:t>
      </w:r>
      <w:r w:rsidR="00CD2DDD" w:rsidRPr="00780CCA">
        <w:rPr>
          <w:rFonts w:cstheme="minorHAnsi"/>
        </w:rPr>
        <w:t xml:space="preserve">of 62 neonates </w:t>
      </w:r>
      <w:r w:rsidRPr="00780CCA">
        <w:rPr>
          <w:rFonts w:cstheme="minorHAnsi"/>
        </w:rPr>
        <w:t>during natural sleep</w:t>
      </w:r>
      <w:r w:rsidR="00CD2DDD" w:rsidRPr="00780CCA">
        <w:t xml:space="preserve"> </w:t>
      </w:r>
      <w:r w:rsidR="00CD2DDD" w:rsidRPr="00780CCA">
        <w:rPr>
          <w:rFonts w:cstheme="minorHAnsi"/>
        </w:rPr>
        <w:t>using chemiluminescence</w:t>
      </w:r>
      <w:r w:rsidR="001E2D69" w:rsidRPr="00780CCA">
        <w:rPr>
          <w:rFonts w:cstheme="minorHAnsi"/>
        </w:rPr>
        <w:t xml:space="preserve"> assays</w:t>
      </w:r>
      <w:r w:rsidRPr="00780CCA">
        <w:rPr>
          <w:rFonts w:cstheme="minorHAnsi"/>
        </w:rPr>
        <w:t xml:space="preserve">, whereas the success rate was lower (85.5%) when they </w:t>
      </w:r>
      <w:r w:rsidR="00063F5C">
        <w:rPr>
          <w:rFonts w:cstheme="minorHAnsi"/>
        </w:rPr>
        <w:t>used</w:t>
      </w:r>
      <w:r w:rsidRPr="00780CCA">
        <w:rPr>
          <w:rFonts w:cstheme="minorHAnsi"/>
        </w:rPr>
        <w:t xml:space="preserve"> an electrochemical device</w:t>
      </w:r>
      <w:r w:rsidR="00BE39D4">
        <w:rPr>
          <w:rFonts w:cstheme="minorHAnsi"/>
        </w:rPr>
        <w:t xml:space="preserve"> </w:t>
      </w:r>
      <w:r w:rsidRPr="00780CCA">
        <w:rPr>
          <w:rFonts w:cstheme="minorHAnsi"/>
        </w:rPr>
        <w:fldChar w:fldCharType="begin"/>
      </w:r>
      <w:r w:rsidR="00E02DA1">
        <w:rPr>
          <w:rFonts w:cstheme="minorHAnsi"/>
        </w:rPr>
        <w:instrText xml:space="preserve"> ADDIN EN.CITE &lt;EndNote&gt;&lt;Cite&gt;&lt;Author&gt;Buechel&lt;/Author&gt;&lt;Year&gt;2021&lt;/Year&gt;&lt;RecNum&gt;879&lt;/RecNum&gt;&lt;DisplayText&gt;[15]&lt;/DisplayText&gt;&lt;record&gt;&lt;rec-number&gt;879&lt;/rec-number&gt;&lt;foreign-keys&gt;&lt;key app="EN" db-id="99pfwdzpcedx9neza0rpvw9tdxzf0f5tdef9" timestamp="1636640385"&gt;879&lt;/key&gt;&lt;/foreign-keys&gt;&lt;ref-type name="Journal Article"&gt;17&lt;/ref-type&gt;&lt;contributors&gt;&lt;authors&gt;&lt;author&gt;Buechel, F.&lt;/author&gt;&lt;author&gt;Usemann, J.&lt;/author&gt;&lt;author&gt;Aline, A.&lt;/author&gt;&lt;author&gt;Salfeld, P.&lt;/author&gt;&lt;author&gt;Moeller, A.&lt;/author&gt;&lt;author&gt;Jung, A.&lt;/author&gt;&lt;/authors&gt;&lt;/contributors&gt;&lt;auth-address&gt;Division of Respiratory Medicine &amp;amp; Children&amp;apos;s Research Centre, University Children&amp;apos;s Hospital Zurich.&amp;#xD;University Children&amp;apos;s Hospital Basel, Basel, Switzerland.&amp;#xD;Kantonsspital Muensterlingen, Münsterlingen, Switzerland.&lt;/auth-address&gt;&lt;titles&gt;&lt;title&gt;Feasibility of nasal NO screening in healthy newborns&lt;/title&gt;&lt;secondary-title&gt;Pediatr Pulmonol&lt;/secondary-title&gt;&lt;/titles&gt;&lt;periodical&gt;&lt;full-title&gt;Pediatr Pulmonol&lt;/full-title&gt;&lt;abbr-1&gt;Pediatric pulmonology&lt;/abbr-1&gt;&lt;/periodical&gt;&lt;edition&gt;2021/09/28&lt;/edition&gt;&lt;keywords&gt;&lt;keyword&gt;chemoluminescence&lt;/keyword&gt;&lt;keyword&gt;electrochemical sensor&lt;/keyword&gt;&lt;keyword&gt;nasal nitric oxide&lt;/keyword&gt;&lt;keyword&gt;newborns&lt;/keyword&gt;&lt;keyword&gt;primary ciliary dyskinesia&lt;/keyword&gt;&lt;keyword&gt;screening&lt;/keyword&gt;&lt;/keywords&gt;&lt;dates&gt;&lt;year&gt;2021&lt;/year&gt;&lt;pub-dates&gt;&lt;date&gt;Sep 27&lt;/date&gt;&lt;/pub-dates&gt;&lt;/dates&gt;&lt;isbn&gt;1099-0496&lt;/isbn&gt;&lt;accession-num&gt;34570949&lt;/accession-num&gt;&lt;urls&gt;&lt;/urls&gt;&lt;electronic-resource-num&gt;10.1002/ppul.25702&lt;/electronic-resource-num&gt;&lt;remote-database-provider&gt;NLM&lt;/remote-database-provider&gt;&lt;language&gt;eng&lt;/language&gt;&lt;/record&gt;&lt;/Cite&gt;&lt;/EndNote&gt;</w:instrText>
      </w:r>
      <w:r w:rsidRPr="00780CCA">
        <w:rPr>
          <w:rFonts w:cstheme="minorHAnsi"/>
        </w:rPr>
        <w:fldChar w:fldCharType="separate"/>
      </w:r>
      <w:r w:rsidR="00E02DA1">
        <w:rPr>
          <w:rFonts w:cstheme="minorHAnsi"/>
          <w:noProof/>
        </w:rPr>
        <w:t>[15]</w:t>
      </w:r>
      <w:r w:rsidRPr="00780CCA">
        <w:rPr>
          <w:rFonts w:cstheme="minorHAnsi"/>
        </w:rPr>
        <w:fldChar w:fldCharType="end"/>
      </w:r>
      <w:r w:rsidR="00BE39D4">
        <w:rPr>
          <w:rFonts w:cstheme="minorHAnsi"/>
        </w:rPr>
        <w:t>.</w:t>
      </w:r>
      <w:r w:rsidRPr="00780CCA">
        <w:rPr>
          <w:rFonts w:cstheme="minorHAnsi"/>
        </w:rPr>
        <w:t xml:space="preserve"> A similar high success rate </w:t>
      </w:r>
      <w:r w:rsidR="008B77C6" w:rsidRPr="00780CCA">
        <w:rPr>
          <w:rFonts w:cstheme="minorHAnsi"/>
        </w:rPr>
        <w:t xml:space="preserve">(99.6%) </w:t>
      </w:r>
      <w:r w:rsidRPr="00780CCA">
        <w:rPr>
          <w:rFonts w:cstheme="minorHAnsi"/>
        </w:rPr>
        <w:t xml:space="preserve">was reported by Marthin et al. </w:t>
      </w:r>
      <w:r w:rsidR="008B77C6" w:rsidRPr="00780CCA">
        <w:rPr>
          <w:rFonts w:cstheme="minorHAnsi"/>
        </w:rPr>
        <w:t xml:space="preserve">in </w:t>
      </w:r>
      <w:r w:rsidR="00486DB3" w:rsidRPr="00780CCA">
        <w:rPr>
          <w:rFonts w:cstheme="minorHAnsi"/>
        </w:rPr>
        <w:t>44</w:t>
      </w:r>
      <w:r w:rsidRPr="00780CCA">
        <w:rPr>
          <w:rFonts w:cstheme="minorHAnsi"/>
        </w:rPr>
        <w:t xml:space="preserve"> infants </w:t>
      </w:r>
      <w:r w:rsidR="009643E1" w:rsidRPr="00780CCA">
        <w:rPr>
          <w:rFonts w:cstheme="minorHAnsi"/>
        </w:rPr>
        <w:t>2-</w:t>
      </w:r>
      <w:r w:rsidRPr="00780CCA">
        <w:rPr>
          <w:rFonts w:cstheme="minorHAnsi"/>
        </w:rPr>
        <w:t xml:space="preserve">weeks to </w:t>
      </w:r>
      <w:r w:rsidR="009643E1" w:rsidRPr="00780CCA">
        <w:rPr>
          <w:rFonts w:cstheme="minorHAnsi"/>
        </w:rPr>
        <w:t>2-</w:t>
      </w:r>
      <w:r w:rsidRPr="00780CCA">
        <w:rPr>
          <w:rFonts w:cstheme="minorHAnsi"/>
        </w:rPr>
        <w:t>years old using a chemiluminescence analyser</w:t>
      </w:r>
      <w:r w:rsidR="00BE39D4">
        <w:rPr>
          <w:rFonts w:cstheme="minorHAnsi"/>
        </w:rPr>
        <w:t xml:space="preserve"> </w:t>
      </w:r>
      <w:r w:rsidRPr="00780CCA">
        <w:rPr>
          <w:rFonts w:cstheme="minorHAnsi"/>
        </w:rPr>
        <w:fldChar w:fldCharType="begin">
          <w:fldData xml:space="preserve">PEVuZE5vdGU+PENpdGU+PEF1dGhvcj5NYXJ0aGluPC9BdXRob3I+PFllYXI+MjAxODwvWWVhcj48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</w:fldData>
        </w:fldChar>
      </w:r>
      <w:r w:rsidR="00E02DA1">
        <w:rPr>
          <w:rFonts w:cstheme="minorHAnsi"/>
        </w:rPr>
        <w:instrText xml:space="preserve"> ADDIN EN.CITE </w:instrText>
      </w:r>
      <w:r w:rsidR="00E02DA1">
        <w:rPr>
          <w:rFonts w:cstheme="minorHAnsi"/>
        </w:rPr>
        <w:fldChar w:fldCharType="begin">
          <w:fldData xml:space="preserve">PEVuZE5vdGU+PENpdGU+PEF1dGhvcj5NYXJ0aGluPC9BdXRob3I+PFllYXI+MjAxODwvWWVhcj48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</w:fldData>
        </w:fldChar>
      </w:r>
      <w:r w:rsidR="00E02DA1">
        <w:rPr>
          <w:rFonts w:cstheme="minorHAnsi"/>
        </w:rPr>
        <w:instrText xml:space="preserve"> ADDIN EN.CITE.DATA </w:instrText>
      </w:r>
      <w:r w:rsidR="00E02DA1">
        <w:rPr>
          <w:rFonts w:cstheme="minorHAnsi"/>
        </w:rPr>
      </w:r>
      <w:r w:rsidR="00E02DA1">
        <w:rPr>
          <w:rFonts w:cstheme="minorHAnsi"/>
        </w:rPr>
        <w:fldChar w:fldCharType="end"/>
      </w:r>
      <w:r w:rsidRPr="00780CCA">
        <w:rPr>
          <w:rFonts w:cstheme="minorHAnsi"/>
        </w:rPr>
      </w:r>
      <w:r w:rsidRPr="00780CCA">
        <w:rPr>
          <w:rFonts w:cstheme="minorHAnsi"/>
        </w:rPr>
        <w:fldChar w:fldCharType="separate"/>
      </w:r>
      <w:r w:rsidR="00E02DA1">
        <w:rPr>
          <w:rFonts w:cstheme="minorHAnsi"/>
          <w:noProof/>
        </w:rPr>
        <w:t>[14]</w:t>
      </w:r>
      <w:r w:rsidRPr="00780CCA">
        <w:rPr>
          <w:rFonts w:cstheme="minorHAnsi"/>
        </w:rPr>
        <w:fldChar w:fldCharType="end"/>
      </w:r>
      <w:r w:rsidR="00BE39D4">
        <w:rPr>
          <w:rFonts w:cstheme="minorHAnsi"/>
        </w:rPr>
        <w:t>.</w:t>
      </w:r>
    </w:p>
    <w:p w14:paraId="13874E9B" w14:textId="05B37B2E" w:rsidR="009642E1" w:rsidRPr="00780CCA" w:rsidRDefault="008B1F52" w:rsidP="004E773C">
      <w:pPr>
        <w:spacing w:line="360" w:lineRule="atLeast"/>
        <w:rPr>
          <w:rFonts w:cstheme="minorHAnsi"/>
        </w:rPr>
      </w:pPr>
      <w:r w:rsidRPr="00780CCA">
        <w:rPr>
          <w:rFonts w:cstheme="minorHAnsi"/>
        </w:rPr>
        <w:t xml:space="preserve">All studies reported </w:t>
      </w:r>
      <w:r w:rsidR="008F7C2C" w:rsidRPr="00780CCA">
        <w:rPr>
          <w:rFonts w:cstheme="minorHAnsi"/>
        </w:rPr>
        <w:t xml:space="preserve">extremely </w:t>
      </w:r>
      <w:r w:rsidRPr="00780CCA">
        <w:rPr>
          <w:rFonts w:cstheme="minorHAnsi"/>
        </w:rPr>
        <w:t xml:space="preserve">low nNO </w:t>
      </w:r>
      <w:r w:rsidR="001E2D69" w:rsidRPr="00780CCA">
        <w:rPr>
          <w:rFonts w:cstheme="minorHAnsi"/>
        </w:rPr>
        <w:t xml:space="preserve">concentrations </w:t>
      </w:r>
      <w:r w:rsidRPr="00780CCA">
        <w:rPr>
          <w:rFonts w:cstheme="minorHAnsi"/>
        </w:rPr>
        <w:t xml:space="preserve">in healthy infants </w:t>
      </w:r>
      <w:r w:rsidRPr="00780CCA">
        <w:rPr>
          <w:rFonts w:cstheme="minorHAnsi"/>
        </w:rPr>
        <w:fldChar w:fldCharType="begin">
          <w:fldData xml:space="preserve">PEVuZE5vdGU+PENpdGU+PEF1dGhvcj5CYXJhbGRpPC9BdXRob3I+PFllYXI+MjAwNDwvWWVhcj48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=
</w:fldData>
        </w:fldChar>
      </w:r>
      <w:r w:rsidR="000B3E55">
        <w:rPr>
          <w:rFonts w:cstheme="minorHAnsi"/>
        </w:rPr>
        <w:instrText xml:space="preserve"> ADDIN EN.CITE </w:instrText>
      </w:r>
      <w:r w:rsidR="000B3E55">
        <w:rPr>
          <w:rFonts w:cstheme="minorHAnsi"/>
        </w:rPr>
        <w:fldChar w:fldCharType="begin">
          <w:fldData xml:space="preserve">PEVuZE5vdGU+PENpdGU+PEF1dGhvcj5CYXJhbGRpPC9BdXRob3I+PFllYXI+MjAwNDwvWWVhcj48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=
</w:fldData>
        </w:fldChar>
      </w:r>
      <w:r w:rsidR="000B3E55">
        <w:rPr>
          <w:rFonts w:cstheme="minorHAnsi"/>
        </w:rPr>
        <w:instrText xml:space="preserve"> ADDIN EN.CITE.DATA </w:instrText>
      </w:r>
      <w:r w:rsidR="000B3E55">
        <w:rPr>
          <w:rFonts w:cstheme="minorHAnsi"/>
        </w:rPr>
      </w:r>
      <w:r w:rsidR="000B3E55">
        <w:rPr>
          <w:rFonts w:cstheme="minorHAnsi"/>
        </w:rPr>
        <w:fldChar w:fldCharType="end"/>
      </w:r>
      <w:r w:rsidRPr="00780CCA">
        <w:rPr>
          <w:rFonts w:cstheme="minorHAnsi"/>
        </w:rPr>
      </w:r>
      <w:r w:rsidRPr="00780CCA">
        <w:rPr>
          <w:rFonts w:cstheme="minorHAnsi"/>
        </w:rPr>
        <w:fldChar w:fldCharType="separate"/>
      </w:r>
      <w:r w:rsidR="000B3E55">
        <w:rPr>
          <w:rFonts w:cstheme="minorHAnsi"/>
          <w:noProof/>
        </w:rPr>
        <w:t>[14-16, 47, 48]</w:t>
      </w:r>
      <w:r w:rsidRPr="00780CCA">
        <w:rPr>
          <w:rFonts w:cstheme="minorHAnsi"/>
        </w:rPr>
        <w:fldChar w:fldCharType="end"/>
      </w:r>
      <w:r w:rsidRPr="00780CCA">
        <w:rPr>
          <w:rFonts w:cstheme="minorHAnsi"/>
        </w:rPr>
        <w:t xml:space="preserve">, with levels increasing </w:t>
      </w:r>
      <w:r w:rsidR="008B77C6" w:rsidRPr="00780CCA">
        <w:rPr>
          <w:rFonts w:cstheme="minorHAnsi"/>
        </w:rPr>
        <w:t>rapidly during the first 18</w:t>
      </w:r>
      <w:r w:rsidR="009643E1" w:rsidRPr="00780CCA">
        <w:rPr>
          <w:rFonts w:cstheme="minorHAnsi"/>
        </w:rPr>
        <w:t>-</w:t>
      </w:r>
      <w:r w:rsidR="008B77C6" w:rsidRPr="00780CCA">
        <w:rPr>
          <w:rFonts w:cstheme="minorHAnsi"/>
        </w:rPr>
        <w:t>months</w:t>
      </w:r>
      <w:r w:rsidR="00F81556" w:rsidRPr="00780CCA">
        <w:rPr>
          <w:rFonts w:cstheme="minorHAnsi"/>
        </w:rPr>
        <w:t xml:space="preserve"> </w:t>
      </w:r>
      <w:r w:rsidRPr="00780CCA">
        <w:rPr>
          <w:rFonts w:cstheme="minorHAnsi"/>
        </w:rPr>
        <w:fldChar w:fldCharType="begin">
          <w:fldData xml:space="preserve">PEVuZE5vdGU+PENpdGU+PEF1dGhvcj5NYXJ0aGluPC9BdXRob3I+PFllYXI+MjAxODwvWWVhcj48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</w:fldData>
        </w:fldChar>
      </w:r>
      <w:r w:rsidR="000B3E55">
        <w:rPr>
          <w:rFonts w:cstheme="minorHAnsi"/>
        </w:rPr>
        <w:instrText xml:space="preserve"> ADDIN EN.CITE </w:instrText>
      </w:r>
      <w:r w:rsidR="000B3E55">
        <w:rPr>
          <w:rFonts w:cstheme="minorHAnsi"/>
        </w:rPr>
        <w:fldChar w:fldCharType="begin">
          <w:fldData xml:space="preserve">PEVuZE5vdGU+PENpdGU+PEF1dGhvcj5NYXJ0aGluPC9BdXRob3I+PFllYXI+MjAxODwvWWVhcj48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</w:fldData>
        </w:fldChar>
      </w:r>
      <w:r w:rsidR="000B3E55">
        <w:rPr>
          <w:rFonts w:cstheme="minorHAnsi"/>
        </w:rPr>
        <w:instrText xml:space="preserve"> ADDIN EN.CITE.DATA </w:instrText>
      </w:r>
      <w:r w:rsidR="000B3E55">
        <w:rPr>
          <w:rFonts w:cstheme="minorHAnsi"/>
        </w:rPr>
      </w:r>
      <w:r w:rsidR="000B3E55">
        <w:rPr>
          <w:rFonts w:cstheme="minorHAnsi"/>
        </w:rPr>
        <w:fldChar w:fldCharType="end"/>
      </w:r>
      <w:r w:rsidRPr="00780CCA">
        <w:rPr>
          <w:rFonts w:cstheme="minorHAnsi"/>
        </w:rPr>
      </w:r>
      <w:r w:rsidRPr="00780CCA">
        <w:rPr>
          <w:rFonts w:cstheme="minorHAnsi"/>
        </w:rPr>
        <w:fldChar w:fldCharType="separate"/>
      </w:r>
      <w:r w:rsidR="000B3E55">
        <w:rPr>
          <w:rFonts w:cstheme="minorHAnsi"/>
          <w:noProof/>
        </w:rPr>
        <w:t>[14, 16, 48]</w:t>
      </w:r>
      <w:r w:rsidRPr="00780CCA">
        <w:rPr>
          <w:rFonts w:cstheme="minorHAnsi"/>
        </w:rPr>
        <w:fldChar w:fldCharType="end"/>
      </w:r>
      <w:r w:rsidR="001E2D69" w:rsidRPr="00780CCA">
        <w:rPr>
          <w:rFonts w:cstheme="minorHAnsi"/>
        </w:rPr>
        <w:t>,</w:t>
      </w:r>
      <w:r w:rsidR="008B77C6" w:rsidRPr="00780CCA">
        <w:rPr>
          <w:rFonts w:cstheme="minorHAnsi"/>
        </w:rPr>
        <w:t xml:space="preserve"> </w:t>
      </w:r>
      <w:r w:rsidR="00F81556" w:rsidRPr="00780CCA">
        <w:rPr>
          <w:rFonts w:cstheme="minorHAnsi"/>
        </w:rPr>
        <w:t>then</w:t>
      </w:r>
      <w:r w:rsidR="008B77C6" w:rsidRPr="00780CCA">
        <w:rPr>
          <w:rFonts w:cstheme="minorHAnsi"/>
        </w:rPr>
        <w:t xml:space="preserve"> more gradually </w:t>
      </w:r>
      <w:r w:rsidR="001E2D69" w:rsidRPr="00780CCA">
        <w:rPr>
          <w:rFonts w:cstheme="minorHAnsi"/>
        </w:rPr>
        <w:t>until</w:t>
      </w:r>
      <w:r w:rsidR="008B77C6" w:rsidRPr="00780CCA">
        <w:rPr>
          <w:rFonts w:cstheme="minorHAnsi"/>
        </w:rPr>
        <w:t xml:space="preserve"> 12</w:t>
      </w:r>
      <w:r w:rsidR="009643E1" w:rsidRPr="00780CCA">
        <w:rPr>
          <w:rFonts w:cstheme="minorHAnsi"/>
        </w:rPr>
        <w:t>-</w:t>
      </w:r>
      <w:r w:rsidR="008B77C6" w:rsidRPr="00780CCA">
        <w:rPr>
          <w:rFonts w:cstheme="minorHAnsi"/>
        </w:rPr>
        <w:t>years of age</w:t>
      </w:r>
      <w:r w:rsidR="001E2D69" w:rsidRPr="00780CCA">
        <w:rPr>
          <w:rFonts w:cstheme="minorHAnsi"/>
        </w:rPr>
        <w:t xml:space="preserve"> when they reach adult levels</w:t>
      </w:r>
      <w:r w:rsidR="008B77C6" w:rsidRPr="00780CCA">
        <w:rPr>
          <w:rFonts w:cstheme="minorHAnsi"/>
        </w:rPr>
        <w:t xml:space="preserve"> </w:t>
      </w:r>
      <w:r w:rsidR="008B77C6" w:rsidRPr="00780CCA">
        <w:rPr>
          <w:rFonts w:cstheme="minorHAnsi"/>
        </w:rPr>
        <w:fldChar w:fldCharType="begin"/>
      </w:r>
      <w:r w:rsidR="00E02DA1">
        <w:rPr>
          <w:rFonts w:cstheme="minorHAnsi"/>
        </w:rPr>
        <w:instrText xml:space="preserve"> ADDIN EN.CITE &lt;EndNote&gt;&lt;Cite&gt;&lt;Author&gt;Struben&lt;/Author&gt;&lt;Year&gt;2005&lt;/Year&gt;&lt;RecNum&gt;873&lt;/RecNum&gt;&lt;DisplayText&gt;[30]&lt;/DisplayText&gt;&lt;record&gt;&lt;rec-number&gt;873&lt;/rec-number&gt;&lt;foreign-keys&gt;&lt;key app="EN" db-id="99pfwdzpcedx9neza0rpvw9tdxzf0f5tdef9" timestamp="1630339842"&gt;873&lt;/key&gt;&lt;/foreign-keys&gt;&lt;ref-type name="Journal Article"&gt;17&lt;/ref-type&gt;&lt;contributors&gt;&lt;authors&gt;&lt;author&gt;Struben, V. M.&lt;/author&gt;&lt;author&gt;Wieringa, M. H.&lt;/author&gt;&lt;author&gt;Mantingh, C. J.&lt;/author&gt;&lt;author&gt;Bommeljé, C.&lt;/author&gt;&lt;author&gt;Don, M.&lt;/author&gt;&lt;author&gt;Feenstra, L.&lt;/author&gt;&lt;author&gt;de Jongste, J. C.&lt;/author&gt;&lt;/authors&gt;&lt;/contributors&gt;&lt;auth-address&gt;Erasmus medical centre/Sophia Children&amp;apos;s Hospital, Dept Paediatric Respiratory Medicine, Dr. Molewaterplein 60, 3015 GD Rotterdam, The Netherlands.&lt;/auth-address&gt;&lt;titles&gt;&lt;title&gt;Nasal NO: normal values in children age 6 through to 17 years&lt;/title&gt;&lt;secondary-title&gt;Eur Respir J&lt;/secondary-title&gt;&lt;/titles&gt;&lt;periodical&gt;&lt;full-title&gt;Eur Respir J&lt;/full-title&gt;&lt;abbr-1&gt;The European respiratory journal&lt;/abbr-1&gt;&lt;/periodical&gt;&lt;pages&gt;453-7&lt;/pages&gt;&lt;volume&gt;26&lt;/volume&gt;&lt;number&gt;3&lt;/number&gt;&lt;edition&gt;2005/09/02&lt;/edition&gt;&lt;keywords&gt;&lt;keyword&gt;Adolescent&lt;/keyword&gt;&lt;keyword&gt;Age Factors&lt;/keyword&gt;&lt;keyword&gt;Algorithms&lt;/keyword&gt;&lt;keyword&gt;Child&lt;/keyword&gt;&lt;keyword&gt;Female&lt;/keyword&gt;&lt;keyword&gt;Humans&lt;/keyword&gt;&lt;keyword&gt;Luminescent Measurements&lt;/keyword&gt;&lt;keyword&gt;Male&lt;/keyword&gt;&lt;keyword&gt;Nasal Cavity/*metabolism&lt;/keyword&gt;&lt;keyword&gt;Nitric Oxide/*metabolism&lt;/keyword&gt;&lt;keyword&gt;Reference Values&lt;/keyword&gt;&lt;/keywords&gt;&lt;dates&gt;&lt;year&gt;2005&lt;/year&gt;&lt;pub-dates&gt;&lt;date&gt;Sep&lt;/date&gt;&lt;/pub-dates&gt;&lt;/dates&gt;&lt;isbn&gt;0903-1936 (Print)&amp;#xD;0903-1936&lt;/isbn&gt;&lt;accession-num&gt;16135727&lt;/accession-num&gt;&lt;urls&gt;&lt;/urls&gt;&lt;electronic-resource-num&gt;10.1183/09031936.05.00015205&lt;/electronic-resource-num&gt;&lt;remote-database-provider&gt;NLM&lt;/remote-database-provider&gt;&lt;language&gt;eng&lt;/language&gt;&lt;/record&gt;&lt;/Cite&gt;&lt;/EndNote&gt;</w:instrText>
      </w:r>
      <w:r w:rsidR="008B77C6" w:rsidRPr="00780CCA">
        <w:rPr>
          <w:rFonts w:cstheme="minorHAnsi"/>
        </w:rPr>
        <w:fldChar w:fldCharType="separate"/>
      </w:r>
      <w:r w:rsidR="00E02DA1">
        <w:rPr>
          <w:rFonts w:cstheme="minorHAnsi"/>
          <w:noProof/>
        </w:rPr>
        <w:t>[30]</w:t>
      </w:r>
      <w:r w:rsidR="008B77C6" w:rsidRPr="00780CCA">
        <w:rPr>
          <w:rFonts w:cstheme="minorHAnsi"/>
        </w:rPr>
        <w:fldChar w:fldCharType="end"/>
      </w:r>
      <w:r w:rsidR="00BE39D4">
        <w:rPr>
          <w:rFonts w:cstheme="minorHAnsi"/>
        </w:rPr>
        <w:t>.</w:t>
      </w:r>
      <w:r w:rsidRPr="00780CCA">
        <w:rPr>
          <w:rFonts w:cstheme="minorHAnsi"/>
        </w:rPr>
        <w:t xml:space="preserve"> </w:t>
      </w:r>
      <w:r w:rsidR="009C6535" w:rsidRPr="00780CCA">
        <w:rPr>
          <w:rFonts w:cstheme="minorHAnsi"/>
        </w:rPr>
        <w:t>Since</w:t>
      </w:r>
      <w:r w:rsidR="008F7C2C" w:rsidRPr="00780CCA">
        <w:rPr>
          <w:rFonts w:cstheme="minorHAnsi"/>
        </w:rPr>
        <w:t xml:space="preserve"> healthy infants</w:t>
      </w:r>
      <w:r w:rsidR="008F7C2C" w:rsidRPr="00780CCA" w:rsidDel="008F7C2C">
        <w:rPr>
          <w:rFonts w:cstheme="minorHAnsi"/>
        </w:rPr>
        <w:t xml:space="preserve"> </w:t>
      </w:r>
      <w:r w:rsidR="008F7C2C" w:rsidRPr="00780CCA">
        <w:rPr>
          <w:rFonts w:cstheme="minorHAnsi"/>
        </w:rPr>
        <w:t xml:space="preserve">and </w:t>
      </w:r>
      <w:r w:rsidR="0072016F" w:rsidRPr="00780CCA">
        <w:rPr>
          <w:rFonts w:cstheme="minorHAnsi"/>
        </w:rPr>
        <w:t xml:space="preserve">young </w:t>
      </w:r>
      <w:r w:rsidR="008F7C2C" w:rsidRPr="00780CCA">
        <w:rPr>
          <w:rFonts w:cstheme="minorHAnsi"/>
        </w:rPr>
        <w:t>children can have l</w:t>
      </w:r>
      <w:r w:rsidRPr="00780CCA">
        <w:rPr>
          <w:rFonts w:cstheme="minorHAnsi"/>
        </w:rPr>
        <w:t>ow nNO levels</w:t>
      </w:r>
      <w:r w:rsidR="001E2D69" w:rsidRPr="00780CCA">
        <w:rPr>
          <w:rFonts w:cstheme="minorHAnsi"/>
        </w:rPr>
        <w:t>,</w:t>
      </w:r>
      <w:r w:rsidRPr="00780CCA">
        <w:rPr>
          <w:rFonts w:cstheme="minorHAnsi"/>
        </w:rPr>
        <w:t xml:space="preserve"> reference and cut</w:t>
      </w:r>
      <w:r w:rsidR="001E2D69" w:rsidRPr="00780CCA">
        <w:rPr>
          <w:rFonts w:cstheme="minorHAnsi"/>
        </w:rPr>
        <w:t>-</w:t>
      </w:r>
      <w:r w:rsidRPr="00780CCA">
        <w:rPr>
          <w:rFonts w:cstheme="minorHAnsi"/>
        </w:rPr>
        <w:t xml:space="preserve">off values are needed </w:t>
      </w:r>
      <w:r w:rsidR="001E2D69" w:rsidRPr="00780CCA">
        <w:rPr>
          <w:rFonts w:cstheme="minorHAnsi"/>
        </w:rPr>
        <w:t>at</w:t>
      </w:r>
      <w:r w:rsidRPr="00780CCA">
        <w:rPr>
          <w:rFonts w:cstheme="minorHAnsi"/>
        </w:rPr>
        <w:t xml:space="preserve"> different ages </w:t>
      </w:r>
      <w:r w:rsidR="001E2D69" w:rsidRPr="00780CCA">
        <w:rPr>
          <w:rFonts w:cstheme="minorHAnsi"/>
        </w:rPr>
        <w:t xml:space="preserve">to discriminate </w:t>
      </w:r>
      <w:r w:rsidRPr="00780CCA">
        <w:rPr>
          <w:rFonts w:cstheme="minorHAnsi"/>
        </w:rPr>
        <w:t>children with PCD</w:t>
      </w:r>
      <w:r w:rsidR="001E2D69" w:rsidRPr="00780CCA">
        <w:rPr>
          <w:rFonts w:cstheme="minorHAnsi"/>
        </w:rPr>
        <w:t xml:space="preserve"> from those </w:t>
      </w:r>
      <w:r w:rsidR="00991779" w:rsidRPr="00780CCA">
        <w:rPr>
          <w:rFonts w:cstheme="minorHAnsi"/>
        </w:rPr>
        <w:t>without</w:t>
      </w:r>
      <w:r w:rsidR="001E2D69" w:rsidRPr="00780CCA">
        <w:rPr>
          <w:rFonts w:cstheme="minorHAnsi"/>
        </w:rPr>
        <w:t>. N</w:t>
      </w:r>
      <w:r w:rsidRPr="00780CCA">
        <w:rPr>
          <w:rFonts w:cstheme="minorHAnsi"/>
        </w:rPr>
        <w:t>ormative data remain limited</w:t>
      </w:r>
      <w:r w:rsidR="0072016F" w:rsidRPr="00780CCA">
        <w:rPr>
          <w:rFonts w:cstheme="minorHAnsi"/>
        </w:rPr>
        <w:t xml:space="preserve">, largely </w:t>
      </w:r>
      <w:r w:rsidRPr="00780CCA">
        <w:rPr>
          <w:rFonts w:cstheme="minorHAnsi"/>
          <w:color w:val="000000" w:themeColor="text1"/>
          <w:shd w:val="clear" w:color="auto" w:fill="FFFFFF"/>
        </w:rPr>
        <w:t>based on small</w:t>
      </w:r>
      <w:r w:rsidR="001E2D69" w:rsidRPr="00780CCA">
        <w:rPr>
          <w:rFonts w:cstheme="minorHAnsi"/>
          <w:color w:val="000000" w:themeColor="text1"/>
          <w:shd w:val="clear" w:color="auto" w:fill="FFFFFF"/>
        </w:rPr>
        <w:t xml:space="preserve">, single </w:t>
      </w:r>
      <w:r w:rsidR="00C332E7" w:rsidRPr="00780CCA">
        <w:rPr>
          <w:rFonts w:cstheme="minorHAnsi"/>
          <w:color w:val="000000" w:themeColor="text1"/>
          <w:shd w:val="clear" w:color="auto" w:fill="FFFFFF"/>
        </w:rPr>
        <w:t>centre</w:t>
      </w:r>
      <w:r w:rsidR="001E2D69" w:rsidRPr="00780CCA">
        <w:rPr>
          <w:rFonts w:cstheme="minorHAnsi"/>
          <w:color w:val="000000" w:themeColor="text1"/>
          <w:shd w:val="clear" w:color="auto" w:fill="FFFFFF"/>
        </w:rPr>
        <w:t xml:space="preserve"> studies usually involving healthy infants</w:t>
      </w:r>
      <w:r w:rsidR="008532A5" w:rsidRPr="00780CCA">
        <w:rPr>
          <w:rFonts w:cstheme="minorHAnsi"/>
          <w:color w:val="000000" w:themeColor="text1"/>
          <w:shd w:val="clear" w:color="auto" w:fill="FFFFFF"/>
        </w:rPr>
        <w:t xml:space="preserve"> </w:t>
      </w:r>
      <w:r w:rsidR="0089662C" w:rsidRPr="00780CCA">
        <w:rPr>
          <w:rFonts w:cstheme="minorHAnsi"/>
          <w:color w:val="000000" w:themeColor="text1"/>
          <w:shd w:val="clear" w:color="auto" w:fill="FFFFFF"/>
        </w:rPr>
        <w:fldChar w:fldCharType="begin">
          <w:fldData xml:space="preserve">PEVuZE5vdGU+PENpdGU+PEF1dGhvcj5NYXJ0aGluPC9BdXRob3I+PFllYXI+MjAxODwvWWVhcj48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</w:fldData>
        </w:fldChar>
      </w:r>
      <w:r w:rsidR="000B3E55">
        <w:rPr>
          <w:rFonts w:cstheme="minorHAnsi"/>
          <w:color w:val="000000" w:themeColor="text1"/>
          <w:shd w:val="clear" w:color="auto" w:fill="FFFFFF"/>
        </w:rPr>
        <w:instrText xml:space="preserve"> ADDIN EN.CITE </w:instrText>
      </w:r>
      <w:r w:rsidR="000B3E55">
        <w:rPr>
          <w:rFonts w:cstheme="minorHAnsi"/>
          <w:color w:val="000000" w:themeColor="text1"/>
          <w:shd w:val="clear" w:color="auto" w:fill="FFFFFF"/>
        </w:rPr>
        <w:fldChar w:fldCharType="begin">
          <w:fldData xml:space="preserve">PEVuZE5vdGU+PENpdGU+PEF1dGhvcj5NYXJ0aGluPC9BdXRob3I+PFllYXI+MjAxODwvWWVhcj48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</w:fldData>
        </w:fldChar>
      </w:r>
      <w:r w:rsidR="000B3E55">
        <w:rPr>
          <w:rFonts w:cstheme="minorHAnsi"/>
          <w:color w:val="000000" w:themeColor="text1"/>
          <w:shd w:val="clear" w:color="auto" w:fill="FFFFFF"/>
        </w:rPr>
        <w:instrText xml:space="preserve"> ADDIN EN.CITE.DATA </w:instrText>
      </w:r>
      <w:r w:rsidR="000B3E55">
        <w:rPr>
          <w:rFonts w:cstheme="minorHAnsi"/>
          <w:color w:val="000000" w:themeColor="text1"/>
          <w:shd w:val="clear" w:color="auto" w:fill="FFFFFF"/>
        </w:rPr>
      </w:r>
      <w:r w:rsidR="000B3E55">
        <w:rPr>
          <w:rFonts w:cstheme="minorHAnsi"/>
          <w:color w:val="000000" w:themeColor="text1"/>
          <w:shd w:val="clear" w:color="auto" w:fill="FFFFFF"/>
        </w:rPr>
        <w:fldChar w:fldCharType="end"/>
      </w:r>
      <w:r w:rsidR="0089662C" w:rsidRPr="00780CCA">
        <w:rPr>
          <w:rFonts w:cstheme="minorHAnsi"/>
          <w:color w:val="000000" w:themeColor="text1"/>
          <w:shd w:val="clear" w:color="auto" w:fill="FFFFFF"/>
        </w:rPr>
      </w:r>
      <w:r w:rsidR="0089662C" w:rsidRPr="00780CCA">
        <w:rPr>
          <w:rFonts w:cstheme="minorHAnsi"/>
          <w:color w:val="000000" w:themeColor="text1"/>
          <w:shd w:val="clear" w:color="auto" w:fill="FFFFFF"/>
        </w:rPr>
        <w:fldChar w:fldCharType="separate"/>
      </w:r>
      <w:r w:rsidR="000B3E55">
        <w:rPr>
          <w:rFonts w:cstheme="minorHAnsi"/>
          <w:noProof/>
          <w:color w:val="000000" w:themeColor="text1"/>
          <w:shd w:val="clear" w:color="auto" w:fill="FFFFFF"/>
        </w:rPr>
        <w:t>[14, 16, 48]</w:t>
      </w:r>
      <w:r w:rsidR="0089662C" w:rsidRPr="00780CCA">
        <w:rPr>
          <w:rFonts w:cstheme="minorHAnsi"/>
          <w:color w:val="000000" w:themeColor="text1"/>
          <w:shd w:val="clear" w:color="auto" w:fill="FFFFFF"/>
        </w:rPr>
        <w:fldChar w:fldCharType="end"/>
      </w:r>
      <w:r w:rsidR="001E2D69" w:rsidRPr="00780CCA">
        <w:rPr>
          <w:rFonts w:cstheme="minorHAnsi"/>
          <w:color w:val="000000" w:themeColor="text1"/>
          <w:shd w:val="clear" w:color="auto" w:fill="FFFFFF"/>
        </w:rPr>
        <w:t xml:space="preserve"> and neonate</w:t>
      </w:r>
      <w:r w:rsidR="000A64B6" w:rsidRPr="00780CCA">
        <w:rPr>
          <w:rFonts w:cstheme="minorHAnsi"/>
          <w:color w:val="000000" w:themeColor="text1"/>
          <w:shd w:val="clear" w:color="auto" w:fill="FFFFFF"/>
        </w:rPr>
        <w:t>s</w:t>
      </w:r>
      <w:r w:rsidR="008532A5" w:rsidRPr="00780CCA">
        <w:rPr>
          <w:rFonts w:cstheme="minorHAnsi"/>
          <w:color w:val="000000" w:themeColor="text1"/>
          <w:shd w:val="clear" w:color="auto" w:fill="FFFFFF"/>
        </w:rPr>
        <w:t xml:space="preserve"> </w:t>
      </w:r>
      <w:r w:rsidRPr="00780CCA">
        <w:rPr>
          <w:rFonts w:cstheme="minorHAnsi"/>
          <w:color w:val="000000" w:themeColor="text1"/>
          <w:shd w:val="clear" w:color="auto" w:fill="FFFFFF"/>
        </w:rPr>
        <w:fldChar w:fldCharType="begin"/>
      </w:r>
      <w:r w:rsidR="00E02DA1">
        <w:rPr>
          <w:rFonts w:cstheme="minorHAnsi"/>
          <w:color w:val="000000" w:themeColor="text1"/>
          <w:shd w:val="clear" w:color="auto" w:fill="FFFFFF"/>
        </w:rPr>
        <w:instrText xml:space="preserve"> ADDIN EN.CITE &lt;EndNote&gt;&lt;Cite&gt;&lt;Author&gt;Buechel&lt;/Author&gt;&lt;Year&gt;2021&lt;/Year&gt;&lt;RecNum&gt;879&lt;/RecNum&gt;&lt;DisplayText&gt;[15]&lt;/DisplayText&gt;&lt;record&gt;&lt;rec-number&gt;879&lt;/rec-number&gt;&lt;foreign-keys&gt;&lt;key app="EN" db-id="99pfwdzpcedx9neza0rpvw9tdxzf0f5tdef9" timestamp="1636640385"&gt;879&lt;/key&gt;&lt;/foreign-keys&gt;&lt;ref-type name="Journal Article"&gt;17&lt;/ref-type&gt;&lt;contributors&gt;&lt;authors&gt;&lt;author&gt;Buechel, F.&lt;/author&gt;&lt;author&gt;Usemann, J.&lt;/author&gt;&lt;author&gt;Aline, A.&lt;/author&gt;&lt;author&gt;Salfeld, P.&lt;/author&gt;&lt;author&gt;Moeller, A.&lt;/author&gt;&lt;author&gt;Jung, A.&lt;/author&gt;&lt;/authors&gt;&lt;/contributors&gt;&lt;auth-address&gt;Division of Respiratory Medicine &amp;amp; Children&amp;apos;s Research Centre, University Children&amp;apos;s Hospital Zurich.&amp;#xD;University Children&amp;apos;s Hospital Basel, Basel, Switzerland.&amp;#xD;Kantonsspital Muensterlingen, Münsterlingen, Switzerland.&lt;/auth-address&gt;&lt;titles&gt;&lt;title&gt;Feasibility of nasal NO screening in healthy newborns&lt;/title&gt;&lt;secondary-title&gt;Pediatr Pulmonol&lt;/secondary-title&gt;&lt;/titles&gt;&lt;periodical&gt;&lt;full-title&gt;Pediatr Pulmonol&lt;/full-title&gt;&lt;abbr-1&gt;Pediatric pulmonology&lt;/abbr-1&gt;&lt;/periodical&gt;&lt;edition&gt;2021/09/28&lt;/edition&gt;&lt;keywords&gt;&lt;keyword&gt;chemoluminescence&lt;/keyword&gt;&lt;keyword&gt;electrochemical sensor&lt;/keyword&gt;&lt;keyword&gt;nasal nitric oxide&lt;/keyword&gt;&lt;keyword&gt;newborns&lt;/keyword&gt;&lt;keyword&gt;primary ciliary dyskinesia&lt;/keyword&gt;&lt;keyword&gt;screening&lt;/keyword&gt;&lt;/keywords&gt;&lt;dates&gt;&lt;year&gt;2021&lt;/year&gt;&lt;pub-dates&gt;&lt;date&gt;Sep 27&lt;/date&gt;&lt;/pub-dates&gt;&lt;/dates&gt;&lt;isbn&gt;1099-0496&lt;/isbn&gt;&lt;accession-num&gt;34570949&lt;/accession-num&gt;&lt;urls&gt;&lt;/urls&gt;&lt;electronic-resource-num&gt;10.1002/ppul.25702&lt;/electronic-resource-num&gt;&lt;remote-database-provider&gt;NLM&lt;/remote-database-provider&gt;&lt;language&gt;eng&lt;/language&gt;&lt;/record&gt;&lt;/Cite&gt;&lt;/EndNote&gt;</w:instrText>
      </w:r>
      <w:r w:rsidRPr="00780CCA">
        <w:rPr>
          <w:rFonts w:cstheme="minorHAnsi"/>
          <w:color w:val="000000" w:themeColor="text1"/>
          <w:shd w:val="clear" w:color="auto" w:fill="FFFFFF"/>
        </w:rPr>
        <w:fldChar w:fldCharType="separate"/>
      </w:r>
      <w:r w:rsidR="00E02DA1">
        <w:rPr>
          <w:rFonts w:cstheme="minorHAnsi"/>
          <w:noProof/>
          <w:color w:val="000000" w:themeColor="text1"/>
          <w:shd w:val="clear" w:color="auto" w:fill="FFFFFF"/>
        </w:rPr>
        <w:t>[15]</w:t>
      </w:r>
      <w:r w:rsidRPr="00780CCA">
        <w:rPr>
          <w:rFonts w:cstheme="minorHAnsi"/>
          <w:color w:val="000000" w:themeColor="text1"/>
          <w:shd w:val="clear" w:color="auto" w:fill="FFFFFF"/>
        </w:rPr>
        <w:fldChar w:fldCharType="end"/>
      </w:r>
      <w:r w:rsidRPr="00780CCA">
        <w:rPr>
          <w:rFonts w:cstheme="minorHAnsi"/>
          <w:color w:val="000000" w:themeColor="text1"/>
          <w:shd w:val="clear" w:color="auto" w:fill="FFFFFF"/>
        </w:rPr>
        <w:t>.</w:t>
      </w:r>
      <w:r w:rsidRPr="00780CCA">
        <w:rPr>
          <w:rFonts w:cstheme="minorHAnsi"/>
        </w:rPr>
        <w:t xml:space="preserve"> </w:t>
      </w:r>
    </w:p>
    <w:p w14:paraId="69E4E590" w14:textId="0ECBCDB1" w:rsidR="00704BC2" w:rsidRPr="00780CCA" w:rsidRDefault="009642E1" w:rsidP="004E773C">
      <w:pPr>
        <w:spacing w:line="360" w:lineRule="atLeast"/>
        <w:rPr>
          <w:rFonts w:cstheme="minorHAnsi"/>
        </w:rPr>
      </w:pPr>
      <w:r w:rsidRPr="00780CCA">
        <w:rPr>
          <w:rFonts w:cstheme="minorHAnsi"/>
        </w:rPr>
        <w:lastRenderedPageBreak/>
        <w:t xml:space="preserve">Because of </w:t>
      </w:r>
      <w:r w:rsidR="008A1404" w:rsidRPr="00780CCA">
        <w:rPr>
          <w:rFonts w:cstheme="minorHAnsi"/>
        </w:rPr>
        <w:t xml:space="preserve">extremely low levels of nNO in </w:t>
      </w:r>
      <w:r w:rsidR="00BD2921">
        <w:rPr>
          <w:rFonts w:cstheme="minorHAnsi"/>
        </w:rPr>
        <w:t xml:space="preserve">healthy </w:t>
      </w:r>
      <w:r w:rsidR="008A1404" w:rsidRPr="00780CCA">
        <w:rPr>
          <w:rFonts w:cstheme="minorHAnsi"/>
        </w:rPr>
        <w:t>infants</w:t>
      </w:r>
      <w:r w:rsidR="007768CE" w:rsidRPr="00780CCA">
        <w:rPr>
          <w:rFonts w:cstheme="minorHAnsi"/>
        </w:rPr>
        <w:t xml:space="preserve"> &lt;12-months</w:t>
      </w:r>
      <w:r w:rsidR="008A1404" w:rsidRPr="00780CCA">
        <w:rPr>
          <w:rFonts w:cstheme="minorHAnsi"/>
        </w:rPr>
        <w:t xml:space="preserve"> and </w:t>
      </w:r>
      <w:r w:rsidR="009C6535" w:rsidRPr="00780CCA">
        <w:rPr>
          <w:rFonts w:cstheme="minorHAnsi"/>
        </w:rPr>
        <w:t xml:space="preserve">the paucity </w:t>
      </w:r>
      <w:r w:rsidR="008A1404" w:rsidRPr="00780CCA">
        <w:rPr>
          <w:rFonts w:cstheme="minorHAnsi"/>
        </w:rPr>
        <w:t xml:space="preserve">of normative </w:t>
      </w:r>
      <w:proofErr w:type="gramStart"/>
      <w:r w:rsidR="008A1404" w:rsidRPr="00780CCA">
        <w:rPr>
          <w:rFonts w:cstheme="minorHAnsi"/>
        </w:rPr>
        <w:t xml:space="preserve">data,  </w:t>
      </w:r>
      <w:r w:rsidR="009C74C3" w:rsidRPr="00780CCA">
        <w:rPr>
          <w:rFonts w:cstheme="minorHAnsi"/>
        </w:rPr>
        <w:t>Task</w:t>
      </w:r>
      <w:proofErr w:type="gramEnd"/>
      <w:r w:rsidR="009C74C3" w:rsidRPr="00780CCA">
        <w:rPr>
          <w:rFonts w:cstheme="minorHAnsi"/>
        </w:rPr>
        <w:t xml:space="preserve"> Force</w:t>
      </w:r>
      <w:r w:rsidR="008A1404" w:rsidRPr="00780CCA">
        <w:rPr>
          <w:rFonts w:cstheme="minorHAnsi"/>
        </w:rPr>
        <w:t xml:space="preserve"> </w:t>
      </w:r>
      <w:r w:rsidR="000F715B">
        <w:rPr>
          <w:rFonts w:cstheme="minorHAnsi"/>
        </w:rPr>
        <w:t>members do not</w:t>
      </w:r>
      <w:r w:rsidR="008A1404" w:rsidRPr="00780CCA">
        <w:rPr>
          <w:rFonts w:cstheme="minorHAnsi"/>
        </w:rPr>
        <w:t xml:space="preserve"> </w:t>
      </w:r>
      <w:r w:rsidR="00BE7F2E">
        <w:rPr>
          <w:rFonts w:cstheme="minorHAnsi"/>
        </w:rPr>
        <w:t>measure</w:t>
      </w:r>
      <w:r w:rsidR="000F715B">
        <w:rPr>
          <w:rFonts w:cstheme="minorHAnsi"/>
        </w:rPr>
        <w:t xml:space="preserve"> nNO</w:t>
      </w:r>
      <w:r w:rsidR="00BE7F2E">
        <w:rPr>
          <w:rFonts w:cstheme="minorHAnsi"/>
        </w:rPr>
        <w:t xml:space="preserve"> </w:t>
      </w:r>
      <w:r w:rsidR="00BD2921">
        <w:rPr>
          <w:rFonts w:cstheme="minorHAnsi"/>
        </w:rPr>
        <w:t>diagnostically,</w:t>
      </w:r>
      <w:r w:rsidR="00332495" w:rsidRPr="00780CCA">
        <w:rPr>
          <w:rFonts w:cstheme="minorHAnsi"/>
        </w:rPr>
        <w:t xml:space="preserve"> but</w:t>
      </w:r>
      <w:r w:rsidR="00E80DD9" w:rsidRPr="00780CCA">
        <w:rPr>
          <w:rFonts w:cstheme="minorHAnsi"/>
        </w:rPr>
        <w:t xml:space="preserve"> </w:t>
      </w:r>
      <w:r w:rsidR="000F715B">
        <w:rPr>
          <w:rFonts w:cstheme="minorHAnsi"/>
        </w:rPr>
        <w:t xml:space="preserve"> some</w:t>
      </w:r>
      <w:r w:rsidR="00E80DD9" w:rsidRPr="00780CCA">
        <w:rPr>
          <w:rFonts w:cstheme="minorHAnsi"/>
        </w:rPr>
        <w:t xml:space="preserve"> </w:t>
      </w:r>
      <w:r w:rsidR="000F715B">
        <w:rPr>
          <w:rFonts w:cstheme="minorHAnsi"/>
        </w:rPr>
        <w:t xml:space="preserve">use it as a </w:t>
      </w:r>
      <w:r w:rsidR="00E80DD9" w:rsidRPr="00780CCA">
        <w:rPr>
          <w:rFonts w:cstheme="minorHAnsi"/>
        </w:rPr>
        <w:t>research tool</w:t>
      </w:r>
      <w:r w:rsidR="008A1404" w:rsidRPr="00780CCA">
        <w:rPr>
          <w:rFonts w:cstheme="minorHAnsi"/>
        </w:rPr>
        <w:t xml:space="preserve"> </w:t>
      </w:r>
      <w:r w:rsidR="00483BE3" w:rsidRPr="00780CCA">
        <w:rPr>
          <w:rFonts w:cstheme="minorHAnsi"/>
        </w:rPr>
        <w:t>in this age group until age</w:t>
      </w:r>
      <w:r w:rsidRPr="00780CCA">
        <w:rPr>
          <w:rFonts w:cstheme="minorHAnsi"/>
        </w:rPr>
        <w:t>-</w:t>
      </w:r>
      <w:r w:rsidR="00483BE3" w:rsidRPr="00780CCA">
        <w:rPr>
          <w:rFonts w:cstheme="minorHAnsi"/>
        </w:rPr>
        <w:t xml:space="preserve">related </w:t>
      </w:r>
      <w:r w:rsidRPr="00780CCA">
        <w:rPr>
          <w:rFonts w:cstheme="minorHAnsi"/>
        </w:rPr>
        <w:t>testing standards</w:t>
      </w:r>
      <w:r w:rsidR="00483BE3" w:rsidRPr="00780CCA">
        <w:rPr>
          <w:rFonts w:cstheme="minorHAnsi"/>
        </w:rPr>
        <w:t xml:space="preserve"> and </w:t>
      </w:r>
      <w:r w:rsidRPr="00780CCA">
        <w:rPr>
          <w:rFonts w:cstheme="minorHAnsi"/>
        </w:rPr>
        <w:t>diagnostic cut-off values are established</w:t>
      </w:r>
      <w:r w:rsidR="008A1404" w:rsidRPr="00780CCA">
        <w:rPr>
          <w:rFonts w:cstheme="minorHAnsi"/>
        </w:rPr>
        <w:t xml:space="preserve">. </w:t>
      </w:r>
      <w:r w:rsidRPr="00780CCA">
        <w:rPr>
          <w:rFonts w:cstheme="minorHAnsi"/>
        </w:rPr>
        <w:t>For</w:t>
      </w:r>
      <w:r w:rsidR="00486DB3" w:rsidRPr="00780CCA">
        <w:rPr>
          <w:rFonts w:cstheme="minorHAnsi"/>
        </w:rPr>
        <w:t xml:space="preserve"> children older than 12</w:t>
      </w:r>
      <w:r w:rsidRPr="00780CCA">
        <w:rPr>
          <w:rStyle w:val="CommentReference"/>
          <w:sz w:val="22"/>
          <w:szCs w:val="22"/>
        </w:rPr>
        <w:t>-m</w:t>
      </w:r>
      <w:r w:rsidR="00486DB3" w:rsidRPr="00780CCA">
        <w:rPr>
          <w:rFonts w:cstheme="minorHAnsi"/>
        </w:rPr>
        <w:t xml:space="preserve">onths, an </w:t>
      </w:r>
      <w:r w:rsidR="00704BC2" w:rsidRPr="00780CCA">
        <w:rPr>
          <w:rFonts w:cstheme="minorHAnsi"/>
        </w:rPr>
        <w:t>experienced technician should assess the likelihood of a child</w:t>
      </w:r>
      <w:r w:rsidR="009643E1" w:rsidRPr="00780CCA">
        <w:rPr>
          <w:rFonts w:cstheme="minorHAnsi"/>
        </w:rPr>
        <w:t>’s ability to</w:t>
      </w:r>
      <w:r w:rsidR="00704BC2" w:rsidRPr="00780CCA">
        <w:rPr>
          <w:rFonts w:cstheme="minorHAnsi"/>
        </w:rPr>
        <w:t xml:space="preserve"> </w:t>
      </w:r>
      <w:r w:rsidR="009643E1" w:rsidRPr="00780CCA">
        <w:rPr>
          <w:rFonts w:cstheme="minorHAnsi"/>
        </w:rPr>
        <w:t>achieve</w:t>
      </w:r>
      <w:r w:rsidR="00704BC2" w:rsidRPr="00780CCA">
        <w:rPr>
          <w:rFonts w:cstheme="minorHAnsi"/>
        </w:rPr>
        <w:t xml:space="preserve"> a manoeuvre based on age</w:t>
      </w:r>
      <w:r w:rsidR="009643E1" w:rsidRPr="00780CCA">
        <w:rPr>
          <w:rFonts w:cstheme="minorHAnsi"/>
        </w:rPr>
        <w:t xml:space="preserve"> and</w:t>
      </w:r>
      <w:r w:rsidR="00704BC2" w:rsidRPr="00780CCA">
        <w:rPr>
          <w:rFonts w:cstheme="minorHAnsi"/>
        </w:rPr>
        <w:t xml:space="preserve"> cognition.</w:t>
      </w:r>
      <w:r w:rsidR="00690207" w:rsidRPr="00780CCA">
        <w:rPr>
          <w:rFonts w:cstheme="minorHAnsi"/>
        </w:rPr>
        <w:t xml:space="preserve"> </w:t>
      </w:r>
      <w:r w:rsidRPr="00780CCA">
        <w:rPr>
          <w:rFonts w:cstheme="minorHAnsi"/>
        </w:rPr>
        <w:t xml:space="preserve">Again, </w:t>
      </w:r>
      <w:r w:rsidR="00C12A34">
        <w:rPr>
          <w:rFonts w:cstheme="minorHAnsi"/>
        </w:rPr>
        <w:t xml:space="preserve">assessment </w:t>
      </w:r>
      <w:r w:rsidRPr="00780CCA">
        <w:rPr>
          <w:rFonts w:cstheme="minorHAnsi"/>
        </w:rPr>
        <w:t>of results in children under 5-years of age is limited by the lack of normative and cut-off values for disease</w:t>
      </w:r>
      <w:r w:rsidR="004611E6" w:rsidRPr="00780CCA">
        <w:rPr>
          <w:rFonts w:cstheme="minorHAnsi"/>
        </w:rPr>
        <w:t xml:space="preserve"> and should be interpreted with caution</w:t>
      </w:r>
      <w:r w:rsidR="00AC1610" w:rsidRPr="00780CCA">
        <w:rPr>
          <w:rFonts w:cstheme="minorHAnsi"/>
        </w:rPr>
        <w:t xml:space="preserve"> (Supplementary Tables E3 and E4)</w:t>
      </w:r>
      <w:r w:rsidR="004611E6" w:rsidRPr="00780CCA">
        <w:rPr>
          <w:rFonts w:cstheme="minorHAnsi"/>
        </w:rPr>
        <w:t xml:space="preserve">, </w:t>
      </w:r>
      <w:r w:rsidR="00E80DD9" w:rsidRPr="00780CCA">
        <w:rPr>
          <w:rFonts w:cstheme="minorHAnsi"/>
        </w:rPr>
        <w:t xml:space="preserve">referring to a PCD centre and </w:t>
      </w:r>
      <w:r w:rsidR="004611E6" w:rsidRPr="00780CCA">
        <w:rPr>
          <w:rFonts w:cstheme="minorHAnsi"/>
        </w:rPr>
        <w:t>repeating the measure when the child is older</w:t>
      </w:r>
      <w:r w:rsidR="00366190">
        <w:rPr>
          <w:rFonts w:cstheme="minorHAnsi"/>
        </w:rPr>
        <w:t xml:space="preserve"> is recommended</w:t>
      </w:r>
      <w:r w:rsidR="004611E6" w:rsidRPr="00780CCA">
        <w:rPr>
          <w:rFonts w:cstheme="minorHAnsi"/>
        </w:rPr>
        <w:t xml:space="preserve"> if doubt exists</w:t>
      </w:r>
      <w:r w:rsidRPr="00780CCA">
        <w:rPr>
          <w:rFonts w:cstheme="minorHAnsi"/>
        </w:rPr>
        <w:t>.</w:t>
      </w:r>
    </w:p>
    <w:p w14:paraId="697211E9" w14:textId="7FA3D263" w:rsidR="00D51839" w:rsidRPr="00780CCA" w:rsidRDefault="00D51839" w:rsidP="00D51839">
      <w:pPr>
        <w:spacing w:line="360" w:lineRule="exact"/>
        <w:rPr>
          <w:rFonts w:cstheme="minorHAnsi"/>
          <w:b/>
        </w:rPr>
      </w:pPr>
      <w:r w:rsidRPr="00780CCA">
        <w:rPr>
          <w:rFonts w:cstheme="minorHAnsi"/>
          <w:b/>
        </w:rPr>
        <w:t xml:space="preserve">Standard </w:t>
      </w:r>
      <w:r w:rsidR="009A5C47" w:rsidRPr="00780CCA">
        <w:rPr>
          <w:rFonts w:cstheme="minorHAnsi"/>
          <w:b/>
        </w:rPr>
        <w:t xml:space="preserve">operating </w:t>
      </w:r>
      <w:r w:rsidRPr="00780CCA">
        <w:rPr>
          <w:rFonts w:cstheme="minorHAnsi"/>
          <w:b/>
        </w:rPr>
        <w:t xml:space="preserve">procedure (SOP) for </w:t>
      </w:r>
      <w:r w:rsidR="009C6535" w:rsidRPr="00780CCA">
        <w:rPr>
          <w:rFonts w:cstheme="minorHAnsi"/>
          <w:b/>
        </w:rPr>
        <w:t>performing</w:t>
      </w:r>
      <w:r w:rsidRPr="00780CCA">
        <w:rPr>
          <w:rFonts w:cstheme="minorHAnsi"/>
          <w:b/>
        </w:rPr>
        <w:t xml:space="preserve"> a measurement using different respiratory manoeuvres</w:t>
      </w:r>
    </w:p>
    <w:p w14:paraId="43A248BA" w14:textId="147A4D7D" w:rsidR="00D51839" w:rsidRPr="00780CCA" w:rsidRDefault="00D51839" w:rsidP="00D51839">
      <w:pPr>
        <w:spacing w:line="360" w:lineRule="exact"/>
        <w:rPr>
          <w:rFonts w:cstheme="minorHAnsi"/>
        </w:rPr>
      </w:pPr>
      <w:r w:rsidRPr="00780CCA">
        <w:rPr>
          <w:rFonts w:cstheme="minorHAnsi"/>
        </w:rPr>
        <w:t xml:space="preserve">The order in which different nNO test manoeuvres </w:t>
      </w:r>
      <w:r w:rsidR="00F81556" w:rsidRPr="00780CCA">
        <w:rPr>
          <w:rFonts w:cstheme="minorHAnsi"/>
        </w:rPr>
        <w:t xml:space="preserve">are undertaken </w:t>
      </w:r>
      <w:r w:rsidR="00EB1F0A" w:rsidRPr="00780CCA">
        <w:rPr>
          <w:rFonts w:cstheme="minorHAnsi"/>
        </w:rPr>
        <w:t>to determine</w:t>
      </w:r>
      <w:r w:rsidR="00F94626" w:rsidRPr="00780CCA">
        <w:rPr>
          <w:rFonts w:cstheme="minorHAnsi"/>
        </w:rPr>
        <w:t xml:space="preserve"> feasib</w:t>
      </w:r>
      <w:r w:rsidR="00EB1F0A" w:rsidRPr="00780CCA">
        <w:rPr>
          <w:rFonts w:cstheme="minorHAnsi"/>
        </w:rPr>
        <w:t>ility</w:t>
      </w:r>
      <w:r w:rsidR="00F94626" w:rsidRPr="00780CCA">
        <w:rPr>
          <w:rFonts w:cstheme="minorHAnsi"/>
        </w:rPr>
        <w:t xml:space="preserve"> for </w:t>
      </w:r>
      <w:r w:rsidR="00EB1F0A" w:rsidRPr="00780CCA">
        <w:rPr>
          <w:rFonts w:cstheme="minorHAnsi"/>
        </w:rPr>
        <w:t xml:space="preserve">a specific </w:t>
      </w:r>
      <w:r w:rsidR="00F94626" w:rsidRPr="00780CCA">
        <w:rPr>
          <w:rFonts w:cstheme="minorHAnsi"/>
        </w:rPr>
        <w:t>child</w:t>
      </w:r>
      <w:r w:rsidRPr="00780CCA">
        <w:rPr>
          <w:rFonts w:cstheme="minorHAnsi"/>
        </w:rPr>
        <w:t xml:space="preserve"> </w:t>
      </w:r>
      <w:r w:rsidR="00BD2921">
        <w:rPr>
          <w:rFonts w:cstheme="minorHAnsi"/>
        </w:rPr>
        <w:t>does not impact</w:t>
      </w:r>
      <w:r w:rsidRPr="00780CCA">
        <w:rPr>
          <w:rFonts w:cstheme="minorHAnsi"/>
        </w:rPr>
        <w:t xml:space="preserve"> the result</w:t>
      </w:r>
      <w:r w:rsidR="004611E6" w:rsidRPr="00780CCA">
        <w:rPr>
          <w:rFonts w:cstheme="minorHAnsi"/>
        </w:rPr>
        <w:t xml:space="preserve"> and the technician should </w:t>
      </w:r>
      <w:r w:rsidR="009C6535" w:rsidRPr="00780CCA">
        <w:rPr>
          <w:rFonts w:cstheme="minorHAnsi"/>
        </w:rPr>
        <w:t>decide</w:t>
      </w:r>
      <w:r w:rsidR="00F0729C" w:rsidRPr="00780CCA">
        <w:rPr>
          <w:rFonts w:cstheme="minorHAnsi"/>
        </w:rPr>
        <w:t xml:space="preserve"> which manoeuvre</w:t>
      </w:r>
      <w:r w:rsidR="009C6535" w:rsidRPr="00780CCA">
        <w:rPr>
          <w:rFonts w:cstheme="minorHAnsi"/>
        </w:rPr>
        <w:t xml:space="preserve"> </w:t>
      </w:r>
      <w:r w:rsidR="00F0729C" w:rsidRPr="00780CCA">
        <w:rPr>
          <w:rFonts w:cstheme="minorHAnsi"/>
        </w:rPr>
        <w:t xml:space="preserve">to use </w:t>
      </w:r>
      <w:r w:rsidR="004611E6" w:rsidRPr="00780CCA">
        <w:rPr>
          <w:rFonts w:cstheme="minorHAnsi"/>
        </w:rPr>
        <w:t>based on the likelihood of success</w:t>
      </w:r>
      <w:r w:rsidR="00325F8B" w:rsidRPr="00780CCA">
        <w:rPr>
          <w:rFonts w:cstheme="minorHAnsi"/>
        </w:rPr>
        <w:t xml:space="preserve"> (</w:t>
      </w:r>
      <w:r w:rsidR="00872413">
        <w:rPr>
          <w:rFonts w:cstheme="minorHAnsi"/>
        </w:rPr>
        <w:t>F</w:t>
      </w:r>
      <w:r w:rsidR="00325F8B" w:rsidRPr="00780CCA">
        <w:rPr>
          <w:rFonts w:cstheme="minorHAnsi"/>
        </w:rPr>
        <w:t xml:space="preserve">igure </w:t>
      </w:r>
      <w:r w:rsidR="00D21A03" w:rsidRPr="00780CCA">
        <w:rPr>
          <w:rFonts w:cstheme="minorHAnsi"/>
        </w:rPr>
        <w:t>2</w:t>
      </w:r>
      <w:r w:rsidR="007207F4" w:rsidRPr="00780CCA">
        <w:rPr>
          <w:rFonts w:cstheme="minorHAnsi"/>
        </w:rPr>
        <w:t>)</w:t>
      </w:r>
      <w:r w:rsidR="004611E6" w:rsidRPr="00780CCA">
        <w:rPr>
          <w:rFonts w:cstheme="minorHAnsi"/>
        </w:rPr>
        <w:t xml:space="preserve">. </w:t>
      </w:r>
      <w:r w:rsidR="00CD4479" w:rsidRPr="00780CCA">
        <w:rPr>
          <w:rFonts w:cstheme="minorHAnsi"/>
        </w:rPr>
        <w:t xml:space="preserve">The preparation and measurement of nNO </w:t>
      </w:r>
      <w:r w:rsidR="00366190">
        <w:rPr>
          <w:rFonts w:cstheme="minorHAnsi"/>
        </w:rPr>
        <w:t>are</w:t>
      </w:r>
      <w:r w:rsidR="00CD4479" w:rsidRPr="00780CCA">
        <w:rPr>
          <w:rFonts w:cstheme="minorHAnsi"/>
        </w:rPr>
        <w:t xml:space="preserve"> summarised in Box 3.</w:t>
      </w:r>
    </w:p>
    <w:p w14:paraId="43CCDBF1" w14:textId="65939948" w:rsidR="00D51839" w:rsidRPr="00780CCA" w:rsidRDefault="00D51839" w:rsidP="00D51839">
      <w:pPr>
        <w:spacing w:line="360" w:lineRule="exact"/>
        <w:rPr>
          <w:rFonts w:cstheme="minorHAnsi"/>
          <w:b/>
          <w:i/>
        </w:rPr>
      </w:pPr>
      <w:r w:rsidRPr="00780CCA">
        <w:rPr>
          <w:rFonts w:cstheme="minorHAnsi"/>
          <w:b/>
          <w:i/>
        </w:rPr>
        <w:t xml:space="preserve">General considerations for </w:t>
      </w:r>
      <w:r w:rsidR="00DC0A1E" w:rsidRPr="00780CCA">
        <w:rPr>
          <w:rFonts w:cstheme="minorHAnsi"/>
          <w:b/>
          <w:i/>
        </w:rPr>
        <w:t>measuring nNO</w:t>
      </w:r>
      <w:r w:rsidR="001F74D0" w:rsidRPr="00780CCA">
        <w:rPr>
          <w:rFonts w:cstheme="minorHAnsi"/>
          <w:b/>
          <w:i/>
        </w:rPr>
        <w:t xml:space="preserve"> in all age groups</w:t>
      </w:r>
    </w:p>
    <w:p w14:paraId="251E7442" w14:textId="2F7A3AE9" w:rsidR="00D51839" w:rsidRPr="00780CCA" w:rsidRDefault="0065435B" w:rsidP="00D51839">
      <w:pPr>
        <w:spacing w:line="360" w:lineRule="exact"/>
        <w:rPr>
          <w:rFonts w:cstheme="minorHAnsi"/>
        </w:rPr>
      </w:pPr>
      <w:r>
        <w:rPr>
          <w:rFonts w:cstheme="minorHAnsi"/>
        </w:rPr>
        <w:t>For</w:t>
      </w:r>
      <w:r w:rsidR="00D51839" w:rsidRPr="00780CCA">
        <w:rPr>
          <w:rFonts w:cstheme="minorHAnsi"/>
        </w:rPr>
        <w:t xml:space="preserve"> the measurement:</w:t>
      </w:r>
    </w:p>
    <w:p w14:paraId="1C5EDB4D" w14:textId="75448289" w:rsidR="00D51839" w:rsidRPr="00780CCA" w:rsidRDefault="0065435B" w:rsidP="00115898">
      <w:pPr>
        <w:pStyle w:val="ListParagraph"/>
        <w:numPr>
          <w:ilvl w:val="0"/>
          <w:numId w:val="21"/>
        </w:numPr>
        <w:spacing w:line="360" w:lineRule="exact"/>
        <w:rPr>
          <w:rFonts w:cstheme="minorHAnsi"/>
        </w:rPr>
      </w:pPr>
      <w:r>
        <w:rPr>
          <w:rFonts w:cstheme="minorHAnsi"/>
        </w:rPr>
        <w:t>Children</w:t>
      </w:r>
      <w:r w:rsidR="00D51839" w:rsidRPr="00780CCA">
        <w:rPr>
          <w:rFonts w:cstheme="minorHAnsi"/>
        </w:rPr>
        <w:t xml:space="preserve"> </w:t>
      </w:r>
      <w:r w:rsidR="009C6535" w:rsidRPr="00780CCA">
        <w:rPr>
          <w:rFonts w:cstheme="minorHAnsi"/>
        </w:rPr>
        <w:t>should</w:t>
      </w:r>
      <w:r w:rsidR="00D51839" w:rsidRPr="00780CCA">
        <w:rPr>
          <w:rFonts w:cstheme="minorHAnsi"/>
        </w:rPr>
        <w:t xml:space="preserve"> be comfortably seated on a chair or </w:t>
      </w:r>
      <w:r w:rsidR="009C6535" w:rsidRPr="00780CCA">
        <w:rPr>
          <w:rFonts w:cstheme="minorHAnsi"/>
        </w:rPr>
        <w:t>a</w:t>
      </w:r>
      <w:r w:rsidR="00D51839" w:rsidRPr="00780CCA">
        <w:rPr>
          <w:rFonts w:cstheme="minorHAnsi"/>
        </w:rPr>
        <w:t xml:space="preserve"> parent’s lap. Some infants will be calmer staying in their pushchairs</w:t>
      </w:r>
      <w:r w:rsidR="00133B97" w:rsidRPr="00780CCA">
        <w:rPr>
          <w:rFonts w:cstheme="minorHAnsi"/>
        </w:rPr>
        <w:t xml:space="preserve">, </w:t>
      </w:r>
      <w:r w:rsidR="00AD6895" w:rsidRPr="00780CCA">
        <w:rPr>
          <w:rFonts w:cstheme="minorHAnsi"/>
        </w:rPr>
        <w:t xml:space="preserve">or </w:t>
      </w:r>
      <w:r w:rsidR="00133B97" w:rsidRPr="00780CCA">
        <w:rPr>
          <w:rFonts w:cstheme="minorHAnsi"/>
        </w:rPr>
        <w:t>they might sleep during the procedure</w:t>
      </w:r>
      <w:r w:rsidR="00332495" w:rsidRPr="00780CCA">
        <w:rPr>
          <w:rFonts w:cstheme="minorHAnsi"/>
        </w:rPr>
        <w:t xml:space="preserve"> (Figure 1)</w:t>
      </w:r>
      <w:r w:rsidR="00D51839" w:rsidRPr="00780CCA">
        <w:rPr>
          <w:rFonts w:cstheme="minorHAnsi"/>
        </w:rPr>
        <w:t>.</w:t>
      </w:r>
    </w:p>
    <w:p w14:paraId="7E0FCBD8" w14:textId="5C1193B8" w:rsidR="00D51839" w:rsidRPr="00780CCA" w:rsidRDefault="00D51839" w:rsidP="00115898">
      <w:pPr>
        <w:pStyle w:val="ListParagraph"/>
        <w:numPr>
          <w:ilvl w:val="0"/>
          <w:numId w:val="21"/>
        </w:numPr>
        <w:spacing w:line="360" w:lineRule="exact"/>
        <w:rPr>
          <w:rFonts w:cstheme="minorHAnsi"/>
        </w:rPr>
      </w:pPr>
      <w:r w:rsidRPr="00780CCA">
        <w:rPr>
          <w:rFonts w:cstheme="minorHAnsi"/>
        </w:rPr>
        <w:t>The technician should explain the procedure to the patient. Demonstrating the procedure and practi</w:t>
      </w:r>
      <w:r w:rsidR="00366190">
        <w:rPr>
          <w:rFonts w:cstheme="minorHAnsi"/>
        </w:rPr>
        <w:t>s</w:t>
      </w:r>
      <w:r w:rsidRPr="00780CCA">
        <w:rPr>
          <w:rFonts w:cstheme="minorHAnsi"/>
        </w:rPr>
        <w:t xml:space="preserve">ing </w:t>
      </w:r>
      <w:r w:rsidR="0065435B">
        <w:rPr>
          <w:rFonts w:cstheme="minorHAnsi"/>
        </w:rPr>
        <w:t xml:space="preserve">(e.g., positioning of the olive, breathing manoeuvre) </w:t>
      </w:r>
      <w:r w:rsidRPr="00780CCA">
        <w:rPr>
          <w:rFonts w:cstheme="minorHAnsi"/>
        </w:rPr>
        <w:t xml:space="preserve">before the </w:t>
      </w:r>
      <w:r w:rsidR="00366190">
        <w:rPr>
          <w:rFonts w:cstheme="minorHAnsi"/>
        </w:rPr>
        <w:t>actual</w:t>
      </w:r>
      <w:r w:rsidRPr="00780CCA">
        <w:rPr>
          <w:rFonts w:cstheme="minorHAnsi"/>
        </w:rPr>
        <w:t xml:space="preserve"> testing may avoid repetitive testing</w:t>
      </w:r>
      <w:r w:rsidR="001F0809" w:rsidRPr="00780CCA">
        <w:rPr>
          <w:rFonts w:cstheme="minorHAnsi"/>
        </w:rPr>
        <w:t xml:space="preserve"> (Figure </w:t>
      </w:r>
      <w:r w:rsidR="00D21A03" w:rsidRPr="00780CCA">
        <w:rPr>
          <w:rFonts w:cstheme="minorHAnsi"/>
        </w:rPr>
        <w:t>3</w:t>
      </w:r>
      <w:r w:rsidR="001F0809" w:rsidRPr="00780CCA">
        <w:rPr>
          <w:rFonts w:cstheme="minorHAnsi"/>
        </w:rPr>
        <w:t>)</w:t>
      </w:r>
      <w:r w:rsidRPr="00780CCA">
        <w:rPr>
          <w:rFonts w:cstheme="minorHAnsi"/>
        </w:rPr>
        <w:t>.</w:t>
      </w:r>
    </w:p>
    <w:p w14:paraId="033B6963" w14:textId="027E6080" w:rsidR="00370F7B" w:rsidRPr="00780CCA" w:rsidRDefault="00E73848" w:rsidP="00115898">
      <w:pPr>
        <w:pStyle w:val="ListParagraph"/>
        <w:numPr>
          <w:ilvl w:val="0"/>
          <w:numId w:val="21"/>
        </w:numPr>
        <w:spacing w:line="360" w:lineRule="exact"/>
        <w:rPr>
          <w:rFonts w:cstheme="minorHAnsi"/>
        </w:rPr>
      </w:pPr>
      <w:r w:rsidRPr="00780CCA">
        <w:rPr>
          <w:rFonts w:cstheme="minorHAnsi"/>
        </w:rPr>
        <w:t>A</w:t>
      </w:r>
      <w:r w:rsidR="00D51839" w:rsidRPr="00780CCA">
        <w:rPr>
          <w:rFonts w:cstheme="minorHAnsi"/>
        </w:rPr>
        <w:t xml:space="preserve"> nasal olive </w:t>
      </w:r>
      <w:r w:rsidRPr="00780CCA">
        <w:rPr>
          <w:rFonts w:cstheme="minorHAnsi"/>
        </w:rPr>
        <w:t>appropriate for</w:t>
      </w:r>
      <w:r w:rsidR="00D51839" w:rsidRPr="00780CCA">
        <w:rPr>
          <w:rFonts w:cstheme="minorHAnsi"/>
        </w:rPr>
        <w:t xml:space="preserve"> the </w:t>
      </w:r>
      <w:r w:rsidR="00366190">
        <w:rPr>
          <w:rFonts w:cstheme="minorHAnsi"/>
        </w:rPr>
        <w:t xml:space="preserve">child’s </w:t>
      </w:r>
      <w:r w:rsidR="00BD2921">
        <w:rPr>
          <w:rFonts w:cstheme="minorHAnsi"/>
        </w:rPr>
        <w:t>size</w:t>
      </w:r>
      <w:r w:rsidR="00D51839" w:rsidRPr="00780CCA">
        <w:rPr>
          <w:rFonts w:cstheme="minorHAnsi"/>
        </w:rPr>
        <w:t xml:space="preserve"> should be inserted in</w:t>
      </w:r>
      <w:r w:rsidR="00366190">
        <w:rPr>
          <w:rFonts w:cstheme="minorHAnsi"/>
        </w:rPr>
        <w:t>to</w:t>
      </w:r>
      <w:r w:rsidR="00D51839" w:rsidRPr="00780CCA">
        <w:rPr>
          <w:rFonts w:cstheme="minorHAnsi"/>
        </w:rPr>
        <w:t xml:space="preserve"> one nostril </w:t>
      </w:r>
      <w:r w:rsidR="00F0729C" w:rsidRPr="00780CCA">
        <w:rPr>
          <w:rFonts w:cstheme="minorHAnsi"/>
        </w:rPr>
        <w:t xml:space="preserve">to </w:t>
      </w:r>
      <w:r w:rsidR="00D51839" w:rsidRPr="00780CCA">
        <w:rPr>
          <w:rFonts w:cstheme="minorHAnsi"/>
        </w:rPr>
        <w:t>form an airtight seal</w:t>
      </w:r>
      <w:r w:rsidR="00F0729C" w:rsidRPr="00780CCA">
        <w:rPr>
          <w:rFonts w:cstheme="minorHAnsi"/>
        </w:rPr>
        <w:t>,</w:t>
      </w:r>
      <w:r w:rsidR="00D51839" w:rsidRPr="00780CCA">
        <w:rPr>
          <w:rFonts w:cstheme="minorHAnsi"/>
        </w:rPr>
        <w:t xml:space="preserve"> avoid</w:t>
      </w:r>
      <w:r w:rsidR="00F0729C" w:rsidRPr="00780CCA">
        <w:rPr>
          <w:rFonts w:cstheme="minorHAnsi"/>
        </w:rPr>
        <w:t>ing</w:t>
      </w:r>
      <w:r w:rsidR="00D51839" w:rsidRPr="00780CCA">
        <w:rPr>
          <w:rFonts w:cstheme="minorHAnsi"/>
        </w:rPr>
        <w:t xml:space="preserve"> sampling </w:t>
      </w:r>
      <w:r w:rsidR="00366190">
        <w:rPr>
          <w:rFonts w:cstheme="minorHAnsi"/>
        </w:rPr>
        <w:t>of the room’s</w:t>
      </w:r>
      <w:r w:rsidR="00D51839" w:rsidRPr="00780CCA">
        <w:rPr>
          <w:rFonts w:cstheme="minorHAnsi"/>
        </w:rPr>
        <w:t xml:space="preserve"> air. The olive is maintain</w:t>
      </w:r>
      <w:r w:rsidRPr="00780CCA">
        <w:rPr>
          <w:rFonts w:cstheme="minorHAnsi"/>
        </w:rPr>
        <w:t>ed</w:t>
      </w:r>
      <w:r w:rsidR="00D51839" w:rsidRPr="00780CCA">
        <w:rPr>
          <w:rFonts w:cstheme="minorHAnsi"/>
        </w:rPr>
        <w:t xml:space="preserve"> in place by the patient whenever possible, or by the technician or a parent in </w:t>
      </w:r>
      <w:r w:rsidR="0058594F" w:rsidRPr="00780CCA">
        <w:rPr>
          <w:rFonts w:cstheme="minorHAnsi"/>
        </w:rPr>
        <w:t xml:space="preserve">the </w:t>
      </w:r>
      <w:r w:rsidR="00D51839" w:rsidRPr="00780CCA">
        <w:rPr>
          <w:rFonts w:cstheme="minorHAnsi"/>
        </w:rPr>
        <w:t xml:space="preserve">case of young children. </w:t>
      </w:r>
      <w:r w:rsidR="00366190">
        <w:rPr>
          <w:rFonts w:cstheme="minorHAnsi"/>
        </w:rPr>
        <w:t>T</w:t>
      </w:r>
      <w:r w:rsidR="00D51839" w:rsidRPr="00780CCA">
        <w:rPr>
          <w:rFonts w:cstheme="minorHAnsi"/>
        </w:rPr>
        <w:t>o avoid leaks</w:t>
      </w:r>
      <w:r w:rsidR="00366190">
        <w:rPr>
          <w:rFonts w:cstheme="minorHAnsi"/>
        </w:rPr>
        <w:t xml:space="preserve"> when testing young children,</w:t>
      </w:r>
      <w:r w:rsidR="00D51839" w:rsidRPr="00780CCA">
        <w:rPr>
          <w:rFonts w:cstheme="minorHAnsi"/>
        </w:rPr>
        <w:t xml:space="preserve"> it might </w:t>
      </w:r>
      <w:r w:rsidR="00366190">
        <w:rPr>
          <w:rFonts w:cstheme="minorHAnsi"/>
        </w:rPr>
        <w:t>be beneficial</w:t>
      </w:r>
      <w:r w:rsidR="00D51839" w:rsidRPr="00780CCA">
        <w:rPr>
          <w:rFonts w:cstheme="minorHAnsi"/>
        </w:rPr>
        <w:t xml:space="preserve"> to </w:t>
      </w:r>
      <w:r w:rsidR="00682577" w:rsidRPr="00780CCA">
        <w:rPr>
          <w:rFonts w:cstheme="minorHAnsi"/>
        </w:rPr>
        <w:t>support</w:t>
      </w:r>
      <w:r w:rsidR="00D51839" w:rsidRPr="00780CCA">
        <w:rPr>
          <w:rFonts w:cstheme="minorHAnsi"/>
        </w:rPr>
        <w:t xml:space="preserve"> the child’s head by placing a hand behind the head or to sit the child on the parent’s lap, </w:t>
      </w:r>
      <w:r w:rsidR="0058594F" w:rsidRPr="00780CCA">
        <w:rPr>
          <w:rFonts w:cstheme="minorHAnsi"/>
        </w:rPr>
        <w:t xml:space="preserve">with </w:t>
      </w:r>
      <w:r w:rsidR="00366190">
        <w:rPr>
          <w:rFonts w:cstheme="minorHAnsi"/>
        </w:rPr>
        <w:t>their</w:t>
      </w:r>
      <w:r w:rsidR="0058594F" w:rsidRPr="00780CCA">
        <w:rPr>
          <w:rFonts w:cstheme="minorHAnsi"/>
        </w:rPr>
        <w:t xml:space="preserve"> </w:t>
      </w:r>
      <w:r w:rsidR="00D51839" w:rsidRPr="00780CCA">
        <w:rPr>
          <w:rFonts w:cstheme="minorHAnsi"/>
        </w:rPr>
        <w:t xml:space="preserve">back resting on the parent’s torso. The other nostril should be </w:t>
      </w:r>
      <w:r w:rsidR="00332495" w:rsidRPr="00780CCA">
        <w:rPr>
          <w:rFonts w:cstheme="minorHAnsi"/>
        </w:rPr>
        <w:t>unobstructe</w:t>
      </w:r>
      <w:r w:rsidR="00D51839" w:rsidRPr="00780CCA">
        <w:rPr>
          <w:rFonts w:cstheme="minorHAnsi"/>
        </w:rPr>
        <w:t>d</w:t>
      </w:r>
      <w:r w:rsidR="00332495" w:rsidRPr="00780CCA">
        <w:rPr>
          <w:rFonts w:cstheme="minorHAnsi"/>
        </w:rPr>
        <w:t xml:space="preserve"> (Figure 1)</w:t>
      </w:r>
      <w:r w:rsidR="00D51839" w:rsidRPr="00780CCA">
        <w:rPr>
          <w:rFonts w:cstheme="minorHAnsi"/>
        </w:rPr>
        <w:t xml:space="preserve">. </w:t>
      </w:r>
    </w:p>
    <w:p w14:paraId="15334F9D" w14:textId="77777777" w:rsidR="00370F7B" w:rsidRPr="00780CCA" w:rsidRDefault="00370F7B" w:rsidP="008478F7">
      <w:pPr>
        <w:pStyle w:val="ListParagraph"/>
        <w:spacing w:line="360" w:lineRule="exact"/>
        <w:rPr>
          <w:rFonts w:cstheme="minorHAnsi"/>
        </w:rPr>
      </w:pPr>
    </w:p>
    <w:p w14:paraId="7061A42B" w14:textId="10D6476B" w:rsidR="00D34AA4" w:rsidRPr="00780CCA" w:rsidRDefault="00575FEC" w:rsidP="00575FEC">
      <w:pPr>
        <w:pStyle w:val="ListParagraph"/>
        <w:spacing w:line="360" w:lineRule="exact"/>
        <w:ind w:left="0"/>
        <w:rPr>
          <w:rFonts w:cstheme="minorHAnsi"/>
        </w:rPr>
      </w:pPr>
      <w:r w:rsidRPr="00780CCA">
        <w:rPr>
          <w:rFonts w:cstheme="minorHAnsi"/>
        </w:rPr>
        <w:t xml:space="preserve">Further measurements should be undertaken from the same nostril until two nNO levels within 10% (20% for TB measurements) of each other are </w:t>
      </w:r>
      <w:r w:rsidR="00366190">
        <w:rPr>
          <w:rFonts w:cstheme="minorHAnsi"/>
        </w:rPr>
        <w:t>obtained</w:t>
      </w:r>
      <w:r w:rsidRPr="00780CCA">
        <w:rPr>
          <w:rFonts w:cstheme="minorHAnsi"/>
        </w:rPr>
        <w:t>, with 30</w:t>
      </w:r>
      <w:r w:rsidR="00370F7B" w:rsidRPr="00780CCA">
        <w:rPr>
          <w:rFonts w:cstheme="minorHAnsi"/>
        </w:rPr>
        <w:t xml:space="preserve"> </w:t>
      </w:r>
      <w:r w:rsidRPr="00780CCA">
        <w:rPr>
          <w:rFonts w:cstheme="minorHAnsi"/>
        </w:rPr>
        <w:t xml:space="preserve">seconds of rest between measurements </w:t>
      </w:r>
      <w:r w:rsidR="00997579" w:rsidRPr="00780CCA">
        <w:rPr>
          <w:rFonts w:cstheme="minorHAnsi"/>
        </w:rPr>
        <w:fldChar w:fldCharType="begin">
          <w:fldData xml:space="preserve">PEVuZE5vdGU+PENpdGU+PEF1dGhvcj5TaGFwaXJvPC9BdXRob3I+PFllYXI+MjAxOTwvWWVhcj48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=
</w:fldData>
        </w:fldChar>
      </w:r>
      <w:r w:rsidR="000B3E55">
        <w:rPr>
          <w:rFonts w:cstheme="minorHAnsi"/>
        </w:rPr>
        <w:instrText xml:space="preserve"> ADDIN EN.CITE </w:instrText>
      </w:r>
      <w:r w:rsidR="000B3E55">
        <w:rPr>
          <w:rFonts w:cstheme="minorHAnsi"/>
        </w:rPr>
        <w:fldChar w:fldCharType="begin">
          <w:fldData xml:space="preserve">PEVuZE5vdGU+PENpdGU+PEF1dGhvcj5TaGFwaXJvPC9BdXRob3I+PFllYXI+MjAxOTwvWWVhcj48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=
</w:fldData>
        </w:fldChar>
      </w:r>
      <w:r w:rsidR="000B3E55">
        <w:rPr>
          <w:rFonts w:cstheme="minorHAnsi"/>
        </w:rPr>
        <w:instrText xml:space="preserve"> ADDIN EN.CITE.DATA </w:instrText>
      </w:r>
      <w:r w:rsidR="000B3E55">
        <w:rPr>
          <w:rFonts w:cstheme="minorHAnsi"/>
        </w:rPr>
      </w:r>
      <w:r w:rsidR="000B3E55">
        <w:rPr>
          <w:rFonts w:cstheme="minorHAnsi"/>
        </w:rPr>
        <w:fldChar w:fldCharType="end"/>
      </w:r>
      <w:r w:rsidR="00997579" w:rsidRPr="00780CCA">
        <w:rPr>
          <w:rFonts w:cstheme="minorHAnsi"/>
        </w:rPr>
      </w:r>
      <w:r w:rsidR="00997579" w:rsidRPr="00780CCA">
        <w:rPr>
          <w:rFonts w:cstheme="minorHAnsi"/>
        </w:rPr>
        <w:fldChar w:fldCharType="separate"/>
      </w:r>
      <w:r w:rsidR="000B3E55">
        <w:rPr>
          <w:rFonts w:cstheme="minorHAnsi"/>
          <w:noProof/>
        </w:rPr>
        <w:t>[11, 27, 46]</w:t>
      </w:r>
      <w:r w:rsidR="00997579" w:rsidRPr="00780CCA">
        <w:rPr>
          <w:rFonts w:cstheme="minorHAnsi"/>
        </w:rPr>
        <w:fldChar w:fldCharType="end"/>
      </w:r>
      <w:r w:rsidRPr="00780CCA">
        <w:rPr>
          <w:rFonts w:cstheme="minorHAnsi"/>
        </w:rPr>
        <w:t xml:space="preserve">. The same procedure is repeated using the opposite nostril aiming </w:t>
      </w:r>
      <w:r w:rsidR="00366190">
        <w:rPr>
          <w:rFonts w:cstheme="minorHAnsi"/>
        </w:rPr>
        <w:t>for</w:t>
      </w:r>
      <w:r w:rsidRPr="00780CCA">
        <w:rPr>
          <w:rFonts w:cstheme="minorHAnsi"/>
        </w:rPr>
        <w:t xml:space="preserve"> 10% </w:t>
      </w:r>
      <w:r w:rsidR="00366190">
        <w:rPr>
          <w:rFonts w:cstheme="minorHAnsi"/>
        </w:rPr>
        <w:t xml:space="preserve">inter-nostril </w:t>
      </w:r>
      <w:r w:rsidRPr="00780CCA">
        <w:rPr>
          <w:rFonts w:cstheme="minorHAnsi"/>
        </w:rPr>
        <w:t>repeatability (30% for TB measurements)</w:t>
      </w:r>
      <w:r w:rsidR="00997579" w:rsidRPr="00780CCA">
        <w:rPr>
          <w:rFonts w:cstheme="minorHAnsi"/>
        </w:rPr>
        <w:t xml:space="preserve"> </w:t>
      </w:r>
      <w:r w:rsidR="00BD7D75" w:rsidRPr="00780CCA">
        <w:rPr>
          <w:rFonts w:cstheme="minorHAnsi"/>
        </w:rPr>
        <w:fldChar w:fldCharType="begin">
          <w:fldData xml:space="preserve">PEVuZE5vdGU+PENpdGU+PEF1dGhvcj5CZXlkb248L0F1dGhvcj48WWVhcj4yMDIyPC9ZZWFyPjxS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=
</w:fldData>
        </w:fldChar>
      </w:r>
      <w:r w:rsidR="000B3E55">
        <w:rPr>
          <w:rFonts w:cstheme="minorHAnsi"/>
        </w:rPr>
        <w:instrText xml:space="preserve"> ADDIN EN.CITE </w:instrText>
      </w:r>
      <w:r w:rsidR="000B3E55">
        <w:rPr>
          <w:rFonts w:cstheme="minorHAnsi"/>
        </w:rPr>
        <w:fldChar w:fldCharType="begin">
          <w:fldData xml:space="preserve">PEVuZE5vdGU+PENpdGU+PEF1dGhvcj5CZXlkb248L0F1dGhvcj48WWVhcj4yMDIyPC9ZZWFyPjxS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=
</w:fldData>
        </w:fldChar>
      </w:r>
      <w:r w:rsidR="000B3E55">
        <w:rPr>
          <w:rFonts w:cstheme="minorHAnsi"/>
        </w:rPr>
        <w:instrText xml:space="preserve"> ADDIN EN.CITE.DATA </w:instrText>
      </w:r>
      <w:r w:rsidR="000B3E55">
        <w:rPr>
          <w:rFonts w:cstheme="minorHAnsi"/>
        </w:rPr>
      </w:r>
      <w:r w:rsidR="000B3E55">
        <w:rPr>
          <w:rFonts w:cstheme="minorHAnsi"/>
        </w:rPr>
        <w:fldChar w:fldCharType="end"/>
      </w:r>
      <w:r w:rsidR="00BD7D75" w:rsidRPr="00780CCA">
        <w:rPr>
          <w:rFonts w:cstheme="minorHAnsi"/>
        </w:rPr>
      </w:r>
      <w:r w:rsidR="00BD7D75" w:rsidRPr="00780CCA">
        <w:rPr>
          <w:rFonts w:cstheme="minorHAnsi"/>
        </w:rPr>
        <w:fldChar w:fldCharType="separate"/>
      </w:r>
      <w:r w:rsidR="000B3E55">
        <w:rPr>
          <w:rFonts w:cstheme="minorHAnsi"/>
          <w:noProof/>
        </w:rPr>
        <w:t>[11, 27, 46]</w:t>
      </w:r>
      <w:r w:rsidR="00BD7D75" w:rsidRPr="00780CCA">
        <w:rPr>
          <w:rFonts w:cstheme="minorHAnsi"/>
        </w:rPr>
        <w:fldChar w:fldCharType="end"/>
      </w:r>
      <w:r w:rsidRPr="00780CCA">
        <w:rPr>
          <w:rFonts w:cstheme="minorHAnsi"/>
        </w:rPr>
        <w:t xml:space="preserve">. Single measurements or assessing a single nostril can be prone to error </w:t>
      </w:r>
      <w:r w:rsidR="00997579" w:rsidRPr="00780CCA">
        <w:rPr>
          <w:rFonts w:cstheme="minorHAnsi"/>
        </w:rPr>
        <w:fldChar w:fldCharType="begin"/>
      </w:r>
      <w:r w:rsidR="000B3E55">
        <w:rPr>
          <w:rFonts w:cstheme="minorHAnsi"/>
        </w:rPr>
        <w:instrText xml:space="preserve"> ADDIN EN.CITE &lt;EndNote&gt;&lt;Cite&gt;&lt;Author&gt;Beydon&lt;/Author&gt;&lt;Year&gt;2022&lt;/Year&gt;&lt;RecNum&gt;905&lt;/RecNum&gt;&lt;DisplayText&gt;[46]&lt;/DisplayText&gt;&lt;record&gt;&lt;rec-number&gt;905&lt;/rec-number&gt;&lt;foreign-keys&gt;&lt;key app="EN" db-id="99pfwdzpcedx9neza0rpvw9tdxzf0f5tdef9" timestamp="1653907262"&gt;905&lt;/key&gt;&lt;/foreign-keys&gt;&lt;ref-type name="Journal Article"&gt;17&lt;/ref-type&gt;&lt;contributors&gt;&lt;authors&gt;&lt;author&gt;Beydon, Nicole&lt;/author&gt;&lt;/authors&gt;&lt;/contributors&gt;&lt;titles&gt;&lt;title&gt;Nasal nitric oxide measurement variability to establish a standard for reliable results&lt;/title&gt;&lt;secondary-title&gt;ERJ Open Research&lt;/secondary-title&gt;&lt;/titles&gt;&lt;periodical&gt;&lt;full-title&gt;ERJ Open Res&lt;/full-title&gt;&lt;abbr-1&gt;ERJ open research&lt;/abbr-1&gt;&lt;/periodical&gt;&lt;pages&gt;00028-2022&lt;/pages&gt;&lt;dates&gt;&lt;year&gt;2022&lt;/year&gt;&lt;/dates&gt;&lt;urls&gt;&lt;related-urls&gt;&lt;url&gt;https://openres.ersjournals.com/content/erjor/early/2022/05/19/23120541.00028-2022.full.pdf&lt;/url&gt;&lt;/related-urls&gt;&lt;/urls&gt;&lt;electronic-resource-num&gt;10.1183/23120541.00028-2022&lt;/electronic-resource-num&gt;&lt;/record&gt;&lt;/Cite&gt;&lt;/EndNote&gt;</w:instrText>
      </w:r>
      <w:r w:rsidR="00997579" w:rsidRPr="00780CCA">
        <w:rPr>
          <w:rFonts w:cstheme="minorHAnsi"/>
        </w:rPr>
        <w:fldChar w:fldCharType="separate"/>
      </w:r>
      <w:r w:rsidR="000B3E55">
        <w:rPr>
          <w:rFonts w:cstheme="minorHAnsi"/>
          <w:noProof/>
        </w:rPr>
        <w:t>[46]</w:t>
      </w:r>
      <w:r w:rsidR="00997579" w:rsidRPr="00780CCA">
        <w:rPr>
          <w:rFonts w:cstheme="minorHAnsi"/>
        </w:rPr>
        <w:fldChar w:fldCharType="end"/>
      </w:r>
      <w:r w:rsidR="00997579" w:rsidRPr="00780CCA">
        <w:rPr>
          <w:rFonts w:cstheme="minorHAnsi"/>
        </w:rPr>
        <w:t>.</w:t>
      </w:r>
    </w:p>
    <w:p w14:paraId="69E9976A" w14:textId="0443F019" w:rsidR="001F0809" w:rsidRPr="00880B3A" w:rsidRDefault="00D34AA4" w:rsidP="00880B3A">
      <w:pPr>
        <w:spacing w:line="360" w:lineRule="exact"/>
        <w:rPr>
          <w:rFonts w:cstheme="minorHAnsi"/>
        </w:rPr>
      </w:pPr>
      <w:r w:rsidRPr="00780CCA">
        <w:rPr>
          <w:rFonts w:cstheme="minorHAnsi"/>
        </w:rPr>
        <w:t>It may be impossible to attain ‘ideal measurements’ in children</w:t>
      </w:r>
      <w:r w:rsidR="00366190">
        <w:rPr>
          <w:rFonts w:cstheme="minorHAnsi"/>
        </w:rPr>
        <w:t>,</w:t>
      </w:r>
      <w:r w:rsidRPr="00780CCA">
        <w:rPr>
          <w:rFonts w:cstheme="minorHAnsi"/>
        </w:rPr>
        <w:t xml:space="preserve"> </w:t>
      </w:r>
      <w:r w:rsidR="00CC5013" w:rsidRPr="00780CCA">
        <w:rPr>
          <w:rFonts w:cstheme="minorHAnsi"/>
        </w:rPr>
        <w:t>e.g.,</w:t>
      </w:r>
      <w:r w:rsidRPr="00780CCA">
        <w:rPr>
          <w:rFonts w:cstheme="minorHAnsi"/>
        </w:rPr>
        <w:t xml:space="preserve"> the child may be too young to achieve ER, only a single measure may be attained in one nostril, </w:t>
      </w:r>
      <w:r w:rsidR="00366190">
        <w:rPr>
          <w:rFonts w:cstheme="minorHAnsi"/>
        </w:rPr>
        <w:t xml:space="preserve">and </w:t>
      </w:r>
      <w:r w:rsidRPr="00780CCA">
        <w:rPr>
          <w:rFonts w:cstheme="minorHAnsi"/>
        </w:rPr>
        <w:t xml:space="preserve">chemiluminescence may not be available. The Task Force has therefore developed a scoring system to denote acceptability where </w:t>
      </w:r>
      <w:r w:rsidRPr="00780CCA">
        <w:rPr>
          <w:rFonts w:cstheme="minorHAnsi"/>
        </w:rPr>
        <w:lastRenderedPageBreak/>
        <w:t>Grade A is the ideal nNO test, and Grade F is the least reliable (</w:t>
      </w:r>
      <w:r w:rsidR="002715A7" w:rsidRPr="00780CCA">
        <w:rPr>
          <w:rFonts w:cstheme="minorHAnsi"/>
        </w:rPr>
        <w:t xml:space="preserve">Box 1; </w:t>
      </w:r>
      <w:r w:rsidR="000968B2" w:rsidRPr="00780CCA">
        <w:rPr>
          <w:rFonts w:cstheme="minorHAnsi"/>
        </w:rPr>
        <w:t xml:space="preserve">and </w:t>
      </w:r>
      <w:r w:rsidR="002715A7" w:rsidRPr="00780CCA">
        <w:rPr>
          <w:rFonts w:cstheme="minorHAnsi"/>
        </w:rPr>
        <w:t>expla</w:t>
      </w:r>
      <w:r w:rsidR="00E5183F" w:rsidRPr="00780CCA">
        <w:rPr>
          <w:rFonts w:cstheme="minorHAnsi"/>
        </w:rPr>
        <w:t>ined</w:t>
      </w:r>
      <w:r w:rsidR="002715A7" w:rsidRPr="00780CCA">
        <w:rPr>
          <w:rFonts w:cstheme="minorHAnsi"/>
        </w:rPr>
        <w:t xml:space="preserve"> in supplementary </w:t>
      </w:r>
      <w:r w:rsidR="00E5183F" w:rsidRPr="00780CCA">
        <w:rPr>
          <w:rFonts w:cstheme="minorHAnsi"/>
        </w:rPr>
        <w:t>files</w:t>
      </w:r>
      <w:r w:rsidRPr="00780CCA">
        <w:rPr>
          <w:rFonts w:cstheme="minorHAnsi"/>
        </w:rPr>
        <w:t xml:space="preserve">). </w:t>
      </w:r>
    </w:p>
    <w:p w14:paraId="50C6AB31" w14:textId="1EED12D9" w:rsidR="00D51839" w:rsidRPr="00780CCA" w:rsidRDefault="00D51839" w:rsidP="00D51839">
      <w:pPr>
        <w:spacing w:before="120" w:line="360" w:lineRule="exact"/>
        <w:outlineLvl w:val="0"/>
        <w:rPr>
          <w:rFonts w:eastAsia="Times New Roman" w:cstheme="minorHAnsi"/>
          <w:i/>
          <w:color w:val="000000" w:themeColor="text1"/>
        </w:rPr>
      </w:pPr>
      <w:r w:rsidRPr="00780CCA">
        <w:rPr>
          <w:rFonts w:eastAsia="Times New Roman" w:cstheme="minorHAnsi"/>
          <w:i/>
          <w:color w:val="000000" w:themeColor="text1"/>
        </w:rPr>
        <w:t>Expiration against resistance manoeuvre</w:t>
      </w:r>
    </w:p>
    <w:p w14:paraId="7427E20D" w14:textId="2B9E8D47" w:rsidR="00030A94" w:rsidRPr="00780CCA" w:rsidRDefault="00682577" w:rsidP="00D51839">
      <w:pPr>
        <w:autoSpaceDE w:val="0"/>
        <w:autoSpaceDN w:val="0"/>
        <w:adjustRightInd w:val="0"/>
        <w:spacing w:line="360" w:lineRule="exact"/>
        <w:outlineLvl w:val="0"/>
        <w:rPr>
          <w:rFonts w:cstheme="minorHAnsi"/>
          <w:color w:val="000000" w:themeColor="text1"/>
        </w:rPr>
      </w:pPr>
      <w:r w:rsidRPr="00780CCA">
        <w:rPr>
          <w:rFonts w:cstheme="minorHAnsi"/>
          <w:color w:val="000000" w:themeColor="text1"/>
        </w:rPr>
        <w:t xml:space="preserve">The methods for measuring nNO using an ER </w:t>
      </w:r>
      <w:r w:rsidR="003C1B88" w:rsidRPr="00780CCA">
        <w:rPr>
          <w:rFonts w:cstheme="minorHAnsi"/>
          <w:color w:val="000000" w:themeColor="text1"/>
        </w:rPr>
        <w:t>manoeuvre</w:t>
      </w:r>
      <w:r w:rsidRPr="00780CCA">
        <w:rPr>
          <w:rFonts w:cstheme="minorHAnsi"/>
          <w:color w:val="000000" w:themeColor="text1"/>
        </w:rPr>
        <w:t xml:space="preserve"> have been described in a</w:t>
      </w:r>
      <w:r w:rsidR="003C1B88" w:rsidRPr="00780CCA">
        <w:rPr>
          <w:rFonts w:cstheme="minorHAnsi"/>
          <w:color w:val="000000" w:themeColor="text1"/>
        </w:rPr>
        <w:t xml:space="preserve"> recent </w:t>
      </w:r>
      <w:r w:rsidR="00854B9C" w:rsidRPr="00780CCA">
        <w:rPr>
          <w:rFonts w:cstheme="minorHAnsi"/>
          <w:color w:val="000000" w:themeColor="text1"/>
        </w:rPr>
        <w:t xml:space="preserve">technical </w:t>
      </w:r>
      <w:r w:rsidR="003C1B88" w:rsidRPr="00780CCA">
        <w:rPr>
          <w:rFonts w:cstheme="minorHAnsi"/>
          <w:color w:val="000000" w:themeColor="text1"/>
        </w:rPr>
        <w:t>standard for older children and adults</w:t>
      </w:r>
      <w:r w:rsidR="00037F0D" w:rsidRPr="00780CCA">
        <w:rPr>
          <w:rFonts w:cstheme="minorHAnsi"/>
          <w:color w:val="000000" w:themeColor="text1"/>
        </w:rPr>
        <w:t xml:space="preserve"> </w:t>
      </w:r>
      <w:r w:rsidR="003C1B88" w:rsidRPr="00780CCA">
        <w:rPr>
          <w:rFonts w:cstheme="minorHAnsi"/>
          <w:color w:val="000000" w:themeColor="text1"/>
        </w:rPr>
        <w:fldChar w:fldCharType="begin">
          <w:fldData xml:space="preserve">PEVuZE5vdGU+PENpdGU+PEF1dGhvcj5TaGFwaXJvPC9BdXRob3I+PFllYXI+MjAxOTwvWWVhcj48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</w:fldData>
        </w:fldChar>
      </w:r>
      <w:r w:rsidR="00E02DA1">
        <w:rPr>
          <w:rFonts w:cstheme="minorHAnsi"/>
          <w:color w:val="000000" w:themeColor="text1"/>
        </w:rPr>
        <w:instrText xml:space="preserve"> ADDIN EN.CITE </w:instrText>
      </w:r>
      <w:r w:rsidR="00E02DA1">
        <w:rPr>
          <w:rFonts w:cstheme="minorHAnsi"/>
          <w:color w:val="000000" w:themeColor="text1"/>
        </w:rPr>
        <w:fldChar w:fldCharType="begin">
          <w:fldData xml:space="preserve">PEVuZE5vdGU+PENpdGU+PEF1dGhvcj5TaGFwaXJvPC9BdXRob3I+PFllYXI+MjAxOTwvWWVhcj48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</w:fldData>
        </w:fldChar>
      </w:r>
      <w:r w:rsidR="00E02DA1">
        <w:rPr>
          <w:rFonts w:cstheme="minorHAnsi"/>
          <w:color w:val="000000" w:themeColor="text1"/>
        </w:rPr>
        <w:instrText xml:space="preserve"> ADDIN EN.CITE.DATA </w:instrText>
      </w:r>
      <w:r w:rsidR="00E02DA1">
        <w:rPr>
          <w:rFonts w:cstheme="minorHAnsi"/>
          <w:color w:val="000000" w:themeColor="text1"/>
        </w:rPr>
      </w:r>
      <w:r w:rsidR="00E02DA1">
        <w:rPr>
          <w:rFonts w:cstheme="minorHAnsi"/>
          <w:color w:val="000000" w:themeColor="text1"/>
        </w:rPr>
        <w:fldChar w:fldCharType="end"/>
      </w:r>
      <w:r w:rsidR="003C1B88" w:rsidRPr="00780CCA">
        <w:rPr>
          <w:rFonts w:cstheme="minorHAnsi"/>
          <w:color w:val="000000" w:themeColor="text1"/>
        </w:rPr>
      </w:r>
      <w:r w:rsidR="003C1B88" w:rsidRPr="00780CCA">
        <w:rPr>
          <w:rFonts w:cstheme="minorHAnsi"/>
          <w:color w:val="000000" w:themeColor="text1"/>
        </w:rPr>
        <w:fldChar w:fldCharType="separate"/>
      </w:r>
      <w:r w:rsidR="00E02DA1">
        <w:rPr>
          <w:rFonts w:cstheme="minorHAnsi"/>
          <w:noProof/>
          <w:color w:val="000000" w:themeColor="text1"/>
        </w:rPr>
        <w:t>[27]</w:t>
      </w:r>
      <w:r w:rsidR="003C1B88" w:rsidRPr="00780CCA">
        <w:rPr>
          <w:rFonts w:cstheme="minorHAnsi"/>
          <w:color w:val="000000" w:themeColor="text1"/>
        </w:rPr>
        <w:fldChar w:fldCharType="end"/>
      </w:r>
      <w:r w:rsidR="00037F0D" w:rsidRPr="00780CCA">
        <w:rPr>
          <w:rFonts w:cstheme="minorHAnsi"/>
          <w:color w:val="000000" w:themeColor="text1"/>
        </w:rPr>
        <w:t>.</w:t>
      </w:r>
      <w:r w:rsidR="003C1B88" w:rsidRPr="00780CCA">
        <w:rPr>
          <w:rFonts w:cstheme="minorHAnsi"/>
          <w:color w:val="000000" w:themeColor="text1"/>
        </w:rPr>
        <w:t xml:space="preserve"> In brief, t</w:t>
      </w:r>
      <w:r w:rsidR="00D51839" w:rsidRPr="00780CCA">
        <w:rPr>
          <w:rFonts w:cstheme="minorHAnsi"/>
          <w:color w:val="000000" w:themeColor="text1"/>
        </w:rPr>
        <w:t xml:space="preserve">esting </w:t>
      </w:r>
      <w:r w:rsidR="00234DCC" w:rsidRPr="00780CCA">
        <w:rPr>
          <w:rFonts w:cstheme="minorHAnsi"/>
          <w:color w:val="000000" w:themeColor="text1"/>
        </w:rPr>
        <w:t>is ideally</w:t>
      </w:r>
      <w:r w:rsidR="00D51839" w:rsidRPr="00780CCA">
        <w:rPr>
          <w:rFonts w:cstheme="minorHAnsi"/>
          <w:color w:val="000000" w:themeColor="text1"/>
        </w:rPr>
        <w:t xml:space="preserve"> performed using </w:t>
      </w:r>
      <w:r w:rsidR="003C1B88" w:rsidRPr="00780CCA">
        <w:rPr>
          <w:rFonts w:cstheme="minorHAnsi"/>
          <w:color w:val="000000" w:themeColor="text1"/>
        </w:rPr>
        <w:t>an analyser</w:t>
      </w:r>
      <w:r w:rsidR="00D51839" w:rsidRPr="00780CCA">
        <w:rPr>
          <w:rFonts w:cstheme="minorHAnsi"/>
          <w:color w:val="000000" w:themeColor="text1"/>
        </w:rPr>
        <w:t xml:space="preserve"> that allows the technician to view the nNO concentration curve in real time and manually determine the plateau value following the </w:t>
      </w:r>
      <w:r w:rsidR="00ED1CE3">
        <w:rPr>
          <w:rFonts w:cstheme="minorHAnsi"/>
          <w:color w:val="000000" w:themeColor="text1"/>
        </w:rPr>
        <w:t>measurement, but this</w:t>
      </w:r>
      <w:r w:rsidR="00EB1F0A" w:rsidRPr="00780CCA">
        <w:rPr>
          <w:rFonts w:cstheme="minorHAnsi"/>
          <w:color w:val="000000" w:themeColor="text1"/>
        </w:rPr>
        <w:t xml:space="preserve"> </w:t>
      </w:r>
      <w:r w:rsidR="00D51839" w:rsidRPr="00780CCA">
        <w:rPr>
          <w:rFonts w:cstheme="minorHAnsi"/>
          <w:color w:val="000000" w:themeColor="text1"/>
        </w:rPr>
        <w:t xml:space="preserve">is only </w:t>
      </w:r>
      <w:r w:rsidR="002D64EF" w:rsidRPr="00780CCA">
        <w:rPr>
          <w:rFonts w:cstheme="minorHAnsi"/>
          <w:color w:val="000000" w:themeColor="text1"/>
        </w:rPr>
        <w:t>possible</w:t>
      </w:r>
      <w:r w:rsidR="00D51839" w:rsidRPr="00780CCA">
        <w:rPr>
          <w:rFonts w:cstheme="minorHAnsi"/>
          <w:color w:val="000000" w:themeColor="text1"/>
        </w:rPr>
        <w:t xml:space="preserve"> using </w:t>
      </w:r>
      <w:r w:rsidR="00030A94" w:rsidRPr="00780CCA">
        <w:rPr>
          <w:rFonts w:cstheme="minorHAnsi"/>
          <w:color w:val="000000" w:themeColor="text1"/>
        </w:rPr>
        <w:t>a</w:t>
      </w:r>
      <w:r w:rsidR="00D51839" w:rsidRPr="00780CCA">
        <w:rPr>
          <w:rFonts w:cstheme="minorHAnsi"/>
          <w:color w:val="000000" w:themeColor="text1"/>
        </w:rPr>
        <w:t xml:space="preserve"> chemiluminescence </w:t>
      </w:r>
      <w:r w:rsidR="00030A94" w:rsidRPr="00780CCA">
        <w:rPr>
          <w:rFonts w:cstheme="minorHAnsi"/>
          <w:color w:val="000000" w:themeColor="text1"/>
        </w:rPr>
        <w:t>analyser</w:t>
      </w:r>
      <w:r w:rsidR="00E73848" w:rsidRPr="00780CCA">
        <w:rPr>
          <w:rFonts w:cstheme="minorHAnsi"/>
          <w:color w:val="000000" w:themeColor="text1"/>
        </w:rPr>
        <w:t xml:space="preserve"> </w:t>
      </w:r>
      <w:r w:rsidR="00E73848" w:rsidRPr="00780CCA">
        <w:rPr>
          <w:rFonts w:cstheme="minorHAnsi"/>
          <w:color w:val="000000" w:themeColor="text1"/>
        </w:rPr>
        <w:fldChar w:fldCharType="begin">
          <w:fldData xml:space="preserve">PEVuZE5vdGU+PENpdGU+PEF1dGhvcj5EZXNjaGFtcDwvQXV0aG9yPjxZZWFyPjIwMTc8L1llYXI+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==
</w:fldData>
        </w:fldChar>
      </w:r>
      <w:r w:rsidR="000B3E55">
        <w:rPr>
          <w:rFonts w:cstheme="minorHAnsi"/>
          <w:color w:val="000000" w:themeColor="text1"/>
        </w:rPr>
        <w:instrText xml:space="preserve"> ADDIN EN.CITE </w:instrText>
      </w:r>
      <w:r w:rsidR="000B3E55">
        <w:rPr>
          <w:rFonts w:cstheme="minorHAnsi"/>
          <w:color w:val="000000" w:themeColor="text1"/>
        </w:rPr>
        <w:fldChar w:fldCharType="begin">
          <w:fldData xml:space="preserve">PEVuZE5vdGU+PENpdGU+PEF1dGhvcj5EZXNjaGFtcDwvQXV0aG9yPjxZZWFyPjIwMTc8L1llYXI+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==
</w:fldData>
        </w:fldChar>
      </w:r>
      <w:r w:rsidR="000B3E55">
        <w:rPr>
          <w:rFonts w:cstheme="minorHAnsi"/>
          <w:color w:val="000000" w:themeColor="text1"/>
        </w:rPr>
        <w:instrText xml:space="preserve"> ADDIN EN.CITE.DATA </w:instrText>
      </w:r>
      <w:r w:rsidR="000B3E55">
        <w:rPr>
          <w:rFonts w:cstheme="minorHAnsi"/>
          <w:color w:val="000000" w:themeColor="text1"/>
        </w:rPr>
      </w:r>
      <w:r w:rsidR="000B3E55">
        <w:rPr>
          <w:rFonts w:cstheme="minorHAnsi"/>
          <w:color w:val="000000" w:themeColor="text1"/>
        </w:rPr>
        <w:fldChar w:fldCharType="end"/>
      </w:r>
      <w:r w:rsidR="00E73848" w:rsidRPr="00780CCA">
        <w:rPr>
          <w:rFonts w:cstheme="minorHAnsi"/>
          <w:color w:val="000000" w:themeColor="text1"/>
        </w:rPr>
      </w:r>
      <w:r w:rsidR="00E73848" w:rsidRPr="00780CCA">
        <w:rPr>
          <w:rFonts w:cstheme="minorHAnsi"/>
          <w:color w:val="000000" w:themeColor="text1"/>
        </w:rPr>
        <w:fldChar w:fldCharType="separate"/>
      </w:r>
      <w:r w:rsidR="000B3E55">
        <w:rPr>
          <w:rFonts w:cstheme="minorHAnsi"/>
          <w:noProof/>
          <w:color w:val="000000" w:themeColor="text1"/>
        </w:rPr>
        <w:t>[27, 49]</w:t>
      </w:r>
      <w:r w:rsidR="00E73848" w:rsidRPr="00780CCA">
        <w:rPr>
          <w:rFonts w:cstheme="minorHAnsi"/>
          <w:color w:val="000000" w:themeColor="text1"/>
        </w:rPr>
        <w:fldChar w:fldCharType="end"/>
      </w:r>
      <w:r w:rsidR="00D51839" w:rsidRPr="00780CCA">
        <w:rPr>
          <w:rFonts w:cstheme="minorHAnsi"/>
          <w:color w:val="000000" w:themeColor="text1"/>
        </w:rPr>
        <w:t xml:space="preserve">. </w:t>
      </w:r>
    </w:p>
    <w:p w14:paraId="2993BCAA" w14:textId="518D4BA1" w:rsidR="003C1B88" w:rsidRPr="00780CCA" w:rsidRDefault="003C1B88" w:rsidP="00D51839">
      <w:pPr>
        <w:autoSpaceDE w:val="0"/>
        <w:autoSpaceDN w:val="0"/>
        <w:adjustRightInd w:val="0"/>
        <w:spacing w:line="360" w:lineRule="exact"/>
        <w:outlineLvl w:val="0"/>
        <w:rPr>
          <w:rFonts w:cstheme="minorHAnsi"/>
          <w:color w:val="000000" w:themeColor="text1"/>
        </w:rPr>
      </w:pPr>
      <w:r w:rsidRPr="00780CCA">
        <w:rPr>
          <w:rFonts w:cstheme="minorHAnsi"/>
          <w:color w:val="000000" w:themeColor="text1"/>
        </w:rPr>
        <w:t>T</w:t>
      </w:r>
      <w:r w:rsidR="00D51839" w:rsidRPr="00780CCA">
        <w:rPr>
          <w:rFonts w:cstheme="minorHAnsi"/>
          <w:color w:val="000000" w:themeColor="text1"/>
        </w:rPr>
        <w:t>he technician should first measure and record the sampling flow</w:t>
      </w:r>
      <w:r w:rsidR="00AD6895" w:rsidRPr="00780CCA">
        <w:rPr>
          <w:rFonts w:cstheme="minorHAnsi"/>
          <w:color w:val="000000" w:themeColor="text1"/>
        </w:rPr>
        <w:t xml:space="preserve"> as explained above</w:t>
      </w:r>
      <w:r w:rsidR="00D51839" w:rsidRPr="00780CCA">
        <w:rPr>
          <w:rFonts w:cstheme="minorHAnsi"/>
          <w:color w:val="000000" w:themeColor="text1"/>
        </w:rPr>
        <w:t>. After</w:t>
      </w:r>
      <w:r w:rsidR="00234DCC" w:rsidRPr="00780CCA">
        <w:rPr>
          <w:rFonts w:cstheme="minorHAnsi"/>
          <w:color w:val="000000" w:themeColor="text1"/>
        </w:rPr>
        <w:t xml:space="preserve"> checking</w:t>
      </w:r>
      <w:r w:rsidR="00D51839" w:rsidRPr="00780CCA">
        <w:rPr>
          <w:rFonts w:cstheme="minorHAnsi"/>
          <w:color w:val="000000" w:themeColor="text1"/>
        </w:rPr>
        <w:t xml:space="preserve"> </w:t>
      </w:r>
      <w:r w:rsidR="000D3CFA">
        <w:rPr>
          <w:rFonts w:cstheme="minorHAnsi"/>
          <w:color w:val="000000" w:themeColor="text1"/>
        </w:rPr>
        <w:t xml:space="preserve">the </w:t>
      </w:r>
      <w:r w:rsidR="00D51839" w:rsidRPr="00780CCA">
        <w:rPr>
          <w:rFonts w:cstheme="minorHAnsi"/>
          <w:color w:val="000000" w:themeColor="text1"/>
        </w:rPr>
        <w:t>equipment and assess</w:t>
      </w:r>
      <w:r w:rsidR="000D3CFA">
        <w:rPr>
          <w:rFonts w:cstheme="minorHAnsi"/>
          <w:color w:val="000000" w:themeColor="text1"/>
        </w:rPr>
        <w:t>ing the</w:t>
      </w:r>
      <w:r w:rsidR="00D51839" w:rsidRPr="00780CCA">
        <w:rPr>
          <w:rFonts w:cstheme="minorHAnsi"/>
          <w:color w:val="000000" w:themeColor="text1"/>
        </w:rPr>
        <w:t xml:space="preserve"> ambient NO levels, the technician attaches the flow sampling line to the nasal </w:t>
      </w:r>
      <w:r w:rsidR="00575FEC" w:rsidRPr="00780CCA">
        <w:rPr>
          <w:rFonts w:cstheme="minorHAnsi"/>
          <w:color w:val="000000" w:themeColor="text1"/>
        </w:rPr>
        <w:t xml:space="preserve">olive </w:t>
      </w:r>
      <w:r w:rsidR="00D51839" w:rsidRPr="00780CCA">
        <w:rPr>
          <w:rFonts w:cstheme="minorHAnsi"/>
          <w:color w:val="000000" w:themeColor="text1"/>
        </w:rPr>
        <w:t xml:space="preserve">probe </w:t>
      </w:r>
      <w:r w:rsidR="000D3CFA">
        <w:rPr>
          <w:rFonts w:cstheme="minorHAnsi"/>
          <w:color w:val="000000" w:themeColor="text1"/>
        </w:rPr>
        <w:t>and</w:t>
      </w:r>
      <w:r w:rsidR="00D51839" w:rsidRPr="00780CCA">
        <w:rPr>
          <w:rFonts w:cstheme="minorHAnsi"/>
          <w:color w:val="000000" w:themeColor="text1"/>
        </w:rPr>
        <w:t xml:space="preserve"> </w:t>
      </w:r>
      <w:r w:rsidR="005A3F08" w:rsidRPr="00780CCA">
        <w:rPr>
          <w:rFonts w:cstheme="minorHAnsi"/>
          <w:color w:val="000000" w:themeColor="text1"/>
        </w:rPr>
        <w:t>filter</w:t>
      </w:r>
      <w:r w:rsidR="005A3F08">
        <w:rPr>
          <w:rFonts w:cstheme="minorHAnsi"/>
          <w:color w:val="000000" w:themeColor="text1"/>
        </w:rPr>
        <w:t xml:space="preserve"> and</w:t>
      </w:r>
      <w:r w:rsidR="00D51839" w:rsidRPr="00780CCA">
        <w:rPr>
          <w:rFonts w:cstheme="minorHAnsi"/>
          <w:color w:val="000000" w:themeColor="text1"/>
        </w:rPr>
        <w:t xml:space="preserve"> inserts the probe into the patient’s nostril</w:t>
      </w:r>
      <w:r w:rsidR="0088251B" w:rsidRPr="00780CCA">
        <w:rPr>
          <w:rFonts w:cstheme="minorHAnsi"/>
          <w:color w:val="000000" w:themeColor="text1"/>
        </w:rPr>
        <w:t>.</w:t>
      </w:r>
      <w:r w:rsidR="00AD575B" w:rsidRPr="00780CCA">
        <w:rPr>
          <w:rFonts w:cstheme="minorHAnsi"/>
          <w:color w:val="000000" w:themeColor="text1"/>
        </w:rPr>
        <w:t xml:space="preserve"> </w:t>
      </w:r>
      <w:r w:rsidR="00030A94" w:rsidRPr="00780CCA">
        <w:rPr>
          <w:rFonts w:cstheme="minorHAnsi"/>
          <w:color w:val="000000" w:themeColor="text1"/>
        </w:rPr>
        <w:t>A</w:t>
      </w:r>
      <w:r w:rsidR="00CC13C3" w:rsidRPr="00780CCA">
        <w:rPr>
          <w:rFonts w:cstheme="minorHAnsi"/>
          <w:color w:val="000000" w:themeColor="text1"/>
        </w:rPr>
        <w:t xml:space="preserve"> </w:t>
      </w:r>
      <w:r w:rsidR="00D51839" w:rsidRPr="00780CCA">
        <w:rPr>
          <w:rFonts w:cstheme="minorHAnsi"/>
          <w:color w:val="000000" w:themeColor="text1"/>
        </w:rPr>
        <w:t xml:space="preserve">resistor </w:t>
      </w:r>
      <w:r w:rsidR="00CC13C3" w:rsidRPr="00780CCA">
        <w:rPr>
          <w:rFonts w:cstheme="minorHAnsi"/>
          <w:color w:val="000000" w:themeColor="text1"/>
        </w:rPr>
        <w:t xml:space="preserve">mouthpiece is then held </w:t>
      </w:r>
      <w:r w:rsidR="00D51839" w:rsidRPr="00780CCA">
        <w:rPr>
          <w:rFonts w:cstheme="minorHAnsi"/>
          <w:color w:val="000000" w:themeColor="text1"/>
        </w:rPr>
        <w:t xml:space="preserve">in </w:t>
      </w:r>
      <w:r w:rsidR="00234DCC" w:rsidRPr="00780CCA">
        <w:rPr>
          <w:rFonts w:cstheme="minorHAnsi"/>
          <w:color w:val="000000" w:themeColor="text1"/>
        </w:rPr>
        <w:t>their</w:t>
      </w:r>
      <w:r w:rsidR="00D51839" w:rsidRPr="00780CCA">
        <w:rPr>
          <w:rFonts w:cstheme="minorHAnsi"/>
          <w:color w:val="000000" w:themeColor="text1"/>
        </w:rPr>
        <w:t xml:space="preserve"> mouth </w:t>
      </w:r>
      <w:r w:rsidR="00FF415B">
        <w:rPr>
          <w:rFonts w:cstheme="minorHAnsi"/>
          <w:color w:val="000000" w:themeColor="text1"/>
        </w:rPr>
        <w:t xml:space="preserve">with a </w:t>
      </w:r>
      <w:r w:rsidR="00D51839" w:rsidRPr="00780CCA">
        <w:rPr>
          <w:rFonts w:cstheme="minorHAnsi"/>
          <w:color w:val="000000" w:themeColor="text1"/>
        </w:rPr>
        <w:t xml:space="preserve">targeted expiratory mouth pressure </w:t>
      </w:r>
      <w:r w:rsidR="00665446" w:rsidRPr="00780CCA">
        <w:rPr>
          <w:rFonts w:cstheme="minorHAnsi"/>
          <w:color w:val="000000" w:themeColor="text1"/>
        </w:rPr>
        <w:t xml:space="preserve">of </w:t>
      </w:r>
      <w:r w:rsidR="00D51839" w:rsidRPr="00780CCA">
        <w:rPr>
          <w:rFonts w:cstheme="minorHAnsi"/>
          <w:color w:val="000000" w:themeColor="text1"/>
        </w:rPr>
        <w:t>at least 10 cm</w:t>
      </w:r>
      <w:r w:rsidR="00FF415B">
        <w:rPr>
          <w:rFonts w:cstheme="minorHAnsi"/>
          <w:color w:val="000000" w:themeColor="text1"/>
        </w:rPr>
        <w:t xml:space="preserve"> </w:t>
      </w:r>
      <w:r w:rsidR="00D51839" w:rsidRPr="00780CCA">
        <w:rPr>
          <w:rFonts w:cstheme="minorHAnsi"/>
          <w:color w:val="000000" w:themeColor="text1"/>
        </w:rPr>
        <w:t>H</w:t>
      </w:r>
      <w:r w:rsidR="00D51839" w:rsidRPr="00780CCA">
        <w:rPr>
          <w:rFonts w:cstheme="minorHAnsi"/>
          <w:color w:val="000000" w:themeColor="text1"/>
          <w:vertAlign w:val="subscript"/>
        </w:rPr>
        <w:t>2</w:t>
      </w:r>
      <w:r w:rsidR="00D51839" w:rsidRPr="00780CCA">
        <w:rPr>
          <w:rFonts w:cstheme="minorHAnsi"/>
          <w:color w:val="000000" w:themeColor="text1"/>
        </w:rPr>
        <w:t>O in adults and 5 cm</w:t>
      </w:r>
      <w:r w:rsidR="00FF415B">
        <w:rPr>
          <w:rFonts w:cstheme="minorHAnsi"/>
          <w:color w:val="000000" w:themeColor="text1"/>
        </w:rPr>
        <w:t xml:space="preserve"> </w:t>
      </w:r>
      <w:r w:rsidR="00D51839" w:rsidRPr="00780CCA">
        <w:rPr>
          <w:rFonts w:cstheme="minorHAnsi"/>
          <w:color w:val="000000" w:themeColor="text1"/>
        </w:rPr>
        <w:t>H</w:t>
      </w:r>
      <w:r w:rsidR="00D51839" w:rsidRPr="00780CCA">
        <w:rPr>
          <w:rFonts w:cstheme="minorHAnsi"/>
          <w:color w:val="000000" w:themeColor="text1"/>
          <w:vertAlign w:val="subscript"/>
        </w:rPr>
        <w:t>2</w:t>
      </w:r>
      <w:r w:rsidR="00D51839" w:rsidRPr="00780CCA">
        <w:rPr>
          <w:rFonts w:cstheme="minorHAnsi"/>
          <w:color w:val="000000" w:themeColor="text1"/>
        </w:rPr>
        <w:t>O in children</w:t>
      </w:r>
      <w:r w:rsidR="00E73848" w:rsidRPr="00780CCA">
        <w:rPr>
          <w:rFonts w:cstheme="minorHAnsi"/>
          <w:color w:val="000000" w:themeColor="text1"/>
        </w:rPr>
        <w:t xml:space="preserve"> </w:t>
      </w:r>
      <w:r w:rsidR="00E73848" w:rsidRPr="00780CCA">
        <w:rPr>
          <w:rFonts w:cstheme="minorHAnsi"/>
          <w:color w:val="000000" w:themeColor="text1"/>
        </w:rPr>
        <w:fldChar w:fldCharType="begin"/>
      </w:r>
      <w:r w:rsidR="00E02DA1">
        <w:rPr>
          <w:rFonts w:cstheme="minorHAnsi"/>
          <w:color w:val="000000" w:themeColor="text1"/>
        </w:rPr>
        <w:instrText xml:space="preserve"> ADDIN EN.CITE &lt;EndNote&gt;&lt;Cite&gt;&lt;Year&gt;2005&lt;/Year&gt;&lt;RecNum&gt;616&lt;/RecNum&gt;&lt;DisplayText&gt;[19]&lt;/DisplayText&gt;&lt;record&gt;&lt;rec-number&gt;616&lt;/rec-number&gt;&lt;foreign-keys&gt;&lt;key app="EN" db-id="99pfwdzpcedx9neza0rpvw9tdxzf0f5tdef9" timestamp="1527767046"&gt;616&lt;/key&gt;&lt;/foreign-keys&gt;&lt;ref-type name="Journal Article"&gt;17&lt;/ref-type&gt;&lt;contributors&gt;&lt;/contributors&gt;&lt;titles&gt;&lt;title&gt;ATS/ERS recommendations for standardized procedures for the online and offline measurement of exhaled lower respiratory nitric oxide and nasal nitric oxide, 2005&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912-30&lt;/pages&gt;&lt;volume&gt;171&lt;/volume&gt;&lt;number&gt;8&lt;/number&gt;&lt;edition&gt;2005/04/09&lt;/edition&gt;&lt;keywords&gt;&lt;keyword&gt;Adolescent&lt;/keyword&gt;&lt;keyword&gt;Adult&lt;/keyword&gt;&lt;keyword&gt;*Breath Tests/instrumentation&lt;/keyword&gt;&lt;keyword&gt;Child&lt;/keyword&gt;&lt;keyword&gt;Child, Preschool&lt;/keyword&gt;&lt;keyword&gt;Equipment Design&lt;/keyword&gt;&lt;keyword&gt;Humans&lt;/keyword&gt;&lt;keyword&gt;Lung/physiopathology&lt;/keyword&gt;&lt;keyword&gt;Lung Diseases/*diagnosis/physiopathology&lt;/keyword&gt;&lt;keyword&gt;Nitric Oxide/*analysis&lt;/keyword&gt;&lt;keyword&gt;Nose/physiopathology&lt;/keyword&gt;&lt;keyword&gt;Online Systems/*standards&lt;/keyword&gt;&lt;keyword&gt;Reference Values&lt;/keyword&gt;&lt;keyword&gt;Respiratory Sounds/diagnosis/physiopathology&lt;/keyword&gt;&lt;keyword&gt;Signal Processing, Computer-Assisted/instrumentation&lt;/keyword&gt;&lt;/keywords&gt;&lt;dates&gt;&lt;year&gt;2005&lt;/year&gt;&lt;pub-dates&gt;&lt;date&gt;Apr 15&lt;/date&gt;&lt;/pub-dates&gt;&lt;/dates&gt;&lt;isbn&gt;1073-449X (Print)&amp;#xD;1073-449x&lt;/isbn&gt;&lt;accession-num&gt;15817806&lt;/accession-num&gt;&lt;urls&gt;&lt;/urls&gt;&lt;electronic-resource-num&gt;10.1164/rccm.200406-710ST&lt;/electronic-resource-num&gt;&lt;remote-database-provider&gt;NLM&lt;/remote-database-provider&gt;&lt;language&gt;eng&lt;/language&gt;&lt;/record&gt;&lt;/Cite&gt;&lt;/EndNote&gt;</w:instrText>
      </w:r>
      <w:r w:rsidR="00E73848" w:rsidRPr="00780CCA">
        <w:rPr>
          <w:rFonts w:cstheme="minorHAnsi"/>
          <w:color w:val="000000" w:themeColor="text1"/>
        </w:rPr>
        <w:fldChar w:fldCharType="separate"/>
      </w:r>
      <w:r w:rsidR="00E02DA1">
        <w:rPr>
          <w:rFonts w:cstheme="minorHAnsi"/>
          <w:noProof/>
          <w:color w:val="000000" w:themeColor="text1"/>
        </w:rPr>
        <w:t>[19]</w:t>
      </w:r>
      <w:r w:rsidR="00E73848" w:rsidRPr="00780CCA">
        <w:rPr>
          <w:rFonts w:cstheme="minorHAnsi"/>
          <w:color w:val="000000" w:themeColor="text1"/>
        </w:rPr>
        <w:fldChar w:fldCharType="end"/>
      </w:r>
      <w:r w:rsidR="00D51839" w:rsidRPr="00780CCA">
        <w:rPr>
          <w:rFonts w:cstheme="minorHAnsi"/>
          <w:color w:val="000000" w:themeColor="text1"/>
        </w:rPr>
        <w:t xml:space="preserve">. </w:t>
      </w:r>
      <w:r w:rsidR="00575FEC" w:rsidRPr="00780CCA">
        <w:rPr>
          <w:rFonts w:cstheme="minorHAnsi"/>
          <w:color w:val="000000" w:themeColor="text1"/>
        </w:rPr>
        <w:t>Alternatively</w:t>
      </w:r>
      <w:r w:rsidR="00FF415B">
        <w:rPr>
          <w:rFonts w:cstheme="minorHAnsi"/>
          <w:color w:val="000000" w:themeColor="text1"/>
        </w:rPr>
        <w:t>,</w:t>
      </w:r>
      <w:r w:rsidR="00575FEC" w:rsidRPr="00780CCA">
        <w:rPr>
          <w:rFonts w:cstheme="minorHAnsi"/>
          <w:color w:val="000000" w:themeColor="text1"/>
        </w:rPr>
        <w:t xml:space="preserve"> a party favour (blowing toy</w:t>
      </w:r>
      <w:r w:rsidR="00D119D9" w:rsidRPr="00D119D9">
        <w:t xml:space="preserve"> </w:t>
      </w:r>
      <w:r w:rsidR="00D119D9">
        <w:t>taped closed at the distal end to prevent too rapid an exhalation</w:t>
      </w:r>
      <w:r w:rsidR="00575FEC" w:rsidRPr="00780CCA">
        <w:rPr>
          <w:rFonts w:cstheme="minorHAnsi"/>
          <w:color w:val="000000" w:themeColor="text1"/>
        </w:rPr>
        <w:t xml:space="preserve">) can be used to create resistance (Figure 1c). </w:t>
      </w:r>
      <w:r w:rsidR="00D51839" w:rsidRPr="00780CCA">
        <w:rPr>
          <w:rFonts w:cstheme="minorHAnsi"/>
          <w:color w:val="000000" w:themeColor="text1"/>
        </w:rPr>
        <w:t xml:space="preserve">The </w:t>
      </w:r>
      <w:r w:rsidR="003E425B">
        <w:rPr>
          <w:rFonts w:cstheme="minorHAnsi"/>
          <w:color w:val="000000" w:themeColor="text1"/>
        </w:rPr>
        <w:t>individual</w:t>
      </w:r>
      <w:r w:rsidR="00D51839" w:rsidRPr="00780CCA">
        <w:rPr>
          <w:rFonts w:cstheme="minorHAnsi"/>
          <w:color w:val="000000" w:themeColor="text1"/>
        </w:rPr>
        <w:t xml:space="preserve"> should then inhale to near-total lung capacity before beginning a prolonged exhalation manoeuvre, sealing the resistor tight with their lips, blowing in a steady, low-flow manner until </w:t>
      </w:r>
      <w:r w:rsidR="003E425B">
        <w:rPr>
          <w:rFonts w:cstheme="minorHAnsi"/>
          <w:color w:val="000000" w:themeColor="text1"/>
        </w:rPr>
        <w:t>they are</w:t>
      </w:r>
      <w:r w:rsidR="00D51839" w:rsidRPr="00780CCA">
        <w:rPr>
          <w:rFonts w:cstheme="minorHAnsi"/>
          <w:color w:val="000000" w:themeColor="text1"/>
        </w:rPr>
        <w:t xml:space="preserve"> directed to stop by the technician</w:t>
      </w:r>
      <w:r w:rsidR="007F4AE2" w:rsidRPr="00780CCA">
        <w:rPr>
          <w:rFonts w:cstheme="minorHAnsi"/>
          <w:color w:val="000000" w:themeColor="text1"/>
        </w:rPr>
        <w:t xml:space="preserve"> (</w:t>
      </w:r>
      <w:proofErr w:type="gramStart"/>
      <w:r w:rsidR="007F4AE2" w:rsidRPr="00780CCA">
        <w:rPr>
          <w:rFonts w:cstheme="minorHAnsi"/>
          <w:color w:val="000000" w:themeColor="text1"/>
        </w:rPr>
        <w:t>i</w:t>
      </w:r>
      <w:r w:rsidR="00D34AA4" w:rsidRPr="00780CCA">
        <w:rPr>
          <w:rFonts w:cstheme="minorHAnsi"/>
          <w:color w:val="000000" w:themeColor="text1"/>
        </w:rPr>
        <w:t>.</w:t>
      </w:r>
      <w:r w:rsidR="007F4AE2" w:rsidRPr="00780CCA">
        <w:rPr>
          <w:rFonts w:cstheme="minorHAnsi"/>
          <w:color w:val="000000" w:themeColor="text1"/>
        </w:rPr>
        <w:t>e.</w:t>
      </w:r>
      <w:proofErr w:type="gramEnd"/>
      <w:r w:rsidR="007F4AE2" w:rsidRPr="00780CCA">
        <w:rPr>
          <w:rFonts w:cstheme="minorHAnsi"/>
          <w:color w:val="000000" w:themeColor="text1"/>
        </w:rPr>
        <w:t xml:space="preserve"> when the curve shows an acceptable plateau</w:t>
      </w:r>
      <w:r w:rsidR="0058594F" w:rsidRPr="00780CCA">
        <w:rPr>
          <w:rFonts w:cstheme="minorHAnsi"/>
          <w:color w:val="000000" w:themeColor="text1"/>
        </w:rPr>
        <w:t xml:space="preserve"> of</w:t>
      </w:r>
      <w:r w:rsidR="007F4AE2" w:rsidRPr="00780CCA">
        <w:rPr>
          <w:rFonts w:cstheme="minorHAnsi"/>
          <w:color w:val="000000" w:themeColor="text1"/>
        </w:rPr>
        <w:t xml:space="preserve"> </w:t>
      </w:r>
      <w:r w:rsidR="003F78B3" w:rsidRPr="00780CCA">
        <w:rPr>
          <w:rFonts w:cstheme="minorHAnsi"/>
          <w:color w:val="000000" w:themeColor="text1"/>
        </w:rPr>
        <w:t>at least 3</w:t>
      </w:r>
      <w:r w:rsidR="008A1404" w:rsidRPr="00780CCA">
        <w:rPr>
          <w:rFonts w:cstheme="minorHAnsi"/>
          <w:color w:val="000000" w:themeColor="text1"/>
        </w:rPr>
        <w:t xml:space="preserve"> seconds</w:t>
      </w:r>
      <w:r w:rsidR="007F4AE2" w:rsidRPr="00780CCA">
        <w:rPr>
          <w:rFonts w:cstheme="minorHAnsi"/>
          <w:color w:val="000000" w:themeColor="text1"/>
        </w:rPr>
        <w:t>)</w:t>
      </w:r>
      <w:r w:rsidR="00D51839" w:rsidRPr="00780CCA">
        <w:rPr>
          <w:rFonts w:cstheme="minorHAnsi"/>
          <w:color w:val="000000" w:themeColor="text1"/>
        </w:rPr>
        <w:t xml:space="preserve">. </w:t>
      </w:r>
    </w:p>
    <w:p w14:paraId="3EC78309" w14:textId="49745008" w:rsidR="00D34AA4" w:rsidRPr="00780CCA" w:rsidRDefault="00D51839" w:rsidP="00575FEC">
      <w:pPr>
        <w:autoSpaceDE w:val="0"/>
        <w:autoSpaceDN w:val="0"/>
        <w:adjustRightInd w:val="0"/>
        <w:spacing w:line="360" w:lineRule="exact"/>
        <w:outlineLvl w:val="0"/>
        <w:rPr>
          <w:rFonts w:cstheme="minorHAnsi"/>
        </w:rPr>
      </w:pPr>
      <w:bookmarkStart w:id="3" w:name="_Hlk87774349"/>
      <w:r w:rsidRPr="00780CCA">
        <w:rPr>
          <w:rFonts w:cstheme="minorHAnsi"/>
          <w:color w:val="000000" w:themeColor="text1"/>
        </w:rPr>
        <w:t xml:space="preserve">The technician </w:t>
      </w:r>
      <w:r w:rsidR="003C1B88" w:rsidRPr="00780CCA">
        <w:rPr>
          <w:rFonts w:cstheme="minorHAnsi"/>
          <w:color w:val="000000" w:themeColor="text1"/>
        </w:rPr>
        <w:t xml:space="preserve">should manually choose the plateau rather than using </w:t>
      </w:r>
      <w:r w:rsidR="000D3CFA">
        <w:rPr>
          <w:rFonts w:cstheme="minorHAnsi"/>
          <w:color w:val="000000" w:themeColor="text1"/>
        </w:rPr>
        <w:t>the</w:t>
      </w:r>
      <w:r w:rsidR="003C1B88" w:rsidRPr="00780CCA">
        <w:rPr>
          <w:rFonts w:cstheme="minorHAnsi"/>
          <w:color w:val="000000" w:themeColor="text1"/>
        </w:rPr>
        <w:t xml:space="preserve"> automated software </w:t>
      </w:r>
      <w:r w:rsidR="00356F17" w:rsidRPr="00780CCA">
        <w:rPr>
          <w:rFonts w:cstheme="minorHAnsi"/>
          <w:color w:val="000000" w:themeColor="text1"/>
        </w:rPr>
        <w:fldChar w:fldCharType="begin">
          <w:fldData xml:space="preserve">PEVuZE5vdGU+PENpdGU+PEF1dGhvcj5TaGFwaXJvPC9BdXRob3I+PFllYXI+MjAxOTwvWWVhcj48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</w:fldData>
        </w:fldChar>
      </w:r>
      <w:r w:rsidR="00E02DA1">
        <w:rPr>
          <w:rFonts w:cstheme="minorHAnsi"/>
          <w:color w:val="000000" w:themeColor="text1"/>
        </w:rPr>
        <w:instrText xml:space="preserve"> ADDIN EN.CITE </w:instrText>
      </w:r>
      <w:r w:rsidR="00E02DA1">
        <w:rPr>
          <w:rFonts w:cstheme="minorHAnsi"/>
          <w:color w:val="000000" w:themeColor="text1"/>
        </w:rPr>
        <w:fldChar w:fldCharType="begin">
          <w:fldData xml:space="preserve">PEVuZE5vdGU+PENpdGU+PEF1dGhvcj5TaGFwaXJvPC9BdXRob3I+PFllYXI+MjAxOTwvWWVhcj48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</w:fldData>
        </w:fldChar>
      </w:r>
      <w:r w:rsidR="00E02DA1">
        <w:rPr>
          <w:rFonts w:cstheme="minorHAnsi"/>
          <w:color w:val="000000" w:themeColor="text1"/>
        </w:rPr>
        <w:instrText xml:space="preserve"> ADDIN EN.CITE.DATA </w:instrText>
      </w:r>
      <w:r w:rsidR="00E02DA1">
        <w:rPr>
          <w:rFonts w:cstheme="minorHAnsi"/>
          <w:color w:val="000000" w:themeColor="text1"/>
        </w:rPr>
      </w:r>
      <w:r w:rsidR="00E02DA1">
        <w:rPr>
          <w:rFonts w:cstheme="minorHAnsi"/>
          <w:color w:val="000000" w:themeColor="text1"/>
        </w:rPr>
        <w:fldChar w:fldCharType="end"/>
      </w:r>
      <w:r w:rsidR="00356F17" w:rsidRPr="00780CCA">
        <w:rPr>
          <w:rFonts w:cstheme="minorHAnsi"/>
          <w:color w:val="000000" w:themeColor="text1"/>
        </w:rPr>
      </w:r>
      <w:r w:rsidR="00356F17" w:rsidRPr="00780CCA">
        <w:rPr>
          <w:rFonts w:cstheme="minorHAnsi"/>
          <w:color w:val="000000" w:themeColor="text1"/>
        </w:rPr>
        <w:fldChar w:fldCharType="separate"/>
      </w:r>
      <w:r w:rsidR="00E02DA1">
        <w:rPr>
          <w:rFonts w:cstheme="minorHAnsi"/>
          <w:noProof/>
          <w:color w:val="000000" w:themeColor="text1"/>
        </w:rPr>
        <w:t>[27]</w:t>
      </w:r>
      <w:r w:rsidR="00356F17" w:rsidRPr="00780CCA">
        <w:rPr>
          <w:rFonts w:cstheme="minorHAnsi"/>
          <w:color w:val="000000" w:themeColor="text1"/>
        </w:rPr>
        <w:fldChar w:fldCharType="end"/>
      </w:r>
      <w:r w:rsidR="003C1B88" w:rsidRPr="00780CCA">
        <w:rPr>
          <w:rFonts w:cstheme="minorHAnsi"/>
          <w:color w:val="000000" w:themeColor="text1"/>
        </w:rPr>
        <w:t>. Acceptable nNO plateau</w:t>
      </w:r>
      <w:r w:rsidR="0058594F" w:rsidRPr="00780CCA">
        <w:rPr>
          <w:rFonts w:cstheme="minorHAnsi"/>
          <w:color w:val="000000" w:themeColor="text1"/>
        </w:rPr>
        <w:t>s</w:t>
      </w:r>
      <w:r w:rsidR="003C1B88" w:rsidRPr="00780CCA">
        <w:rPr>
          <w:rFonts w:cstheme="minorHAnsi"/>
          <w:color w:val="000000" w:themeColor="text1"/>
        </w:rPr>
        <w:t xml:space="preserve"> </w:t>
      </w:r>
      <w:r w:rsidR="003E425B">
        <w:rPr>
          <w:rFonts w:cstheme="minorHAnsi"/>
          <w:color w:val="000000" w:themeColor="text1"/>
        </w:rPr>
        <w:t>are</w:t>
      </w:r>
      <w:r w:rsidR="003C1B88" w:rsidRPr="00780CCA">
        <w:rPr>
          <w:rFonts w:cstheme="minorHAnsi"/>
          <w:color w:val="000000" w:themeColor="text1"/>
        </w:rPr>
        <w:t xml:space="preserve"> 3-sec</w:t>
      </w:r>
      <w:r w:rsidR="0058594F" w:rsidRPr="00780CCA">
        <w:rPr>
          <w:rFonts w:cstheme="minorHAnsi"/>
          <w:color w:val="000000" w:themeColor="text1"/>
        </w:rPr>
        <w:t>onds</w:t>
      </w:r>
      <w:r w:rsidR="003C1B88" w:rsidRPr="00780CCA">
        <w:rPr>
          <w:rFonts w:cstheme="minorHAnsi"/>
          <w:color w:val="000000" w:themeColor="text1"/>
        </w:rPr>
        <w:t xml:space="preserve"> or longer in duration and</w:t>
      </w:r>
      <w:r w:rsidR="0058594F" w:rsidRPr="00780CCA">
        <w:rPr>
          <w:rFonts w:cstheme="minorHAnsi"/>
          <w:color w:val="000000" w:themeColor="text1"/>
        </w:rPr>
        <w:t xml:space="preserve"> there should be</w:t>
      </w:r>
      <w:r w:rsidR="003C1B88" w:rsidRPr="00780CCA">
        <w:rPr>
          <w:rFonts w:cstheme="minorHAnsi"/>
          <w:color w:val="000000" w:themeColor="text1"/>
        </w:rPr>
        <w:t xml:space="preserve"> less than 10% variation (between </w:t>
      </w:r>
      <w:r w:rsidR="000D3CFA">
        <w:rPr>
          <w:rFonts w:cstheme="minorHAnsi"/>
          <w:color w:val="000000" w:themeColor="text1"/>
        </w:rPr>
        <w:t xml:space="preserve">the </w:t>
      </w:r>
      <w:r w:rsidR="003C1B88" w:rsidRPr="00780CCA">
        <w:rPr>
          <w:rFonts w:cstheme="minorHAnsi"/>
          <w:color w:val="000000" w:themeColor="text1"/>
        </w:rPr>
        <w:t xml:space="preserve">minimum and maximum), using the maximum attainable mean plateau values </w:t>
      </w:r>
      <w:r w:rsidR="00356F17" w:rsidRPr="00780CCA">
        <w:rPr>
          <w:rFonts w:cstheme="minorHAnsi"/>
          <w:color w:val="000000" w:themeColor="text1"/>
        </w:rPr>
        <w:fldChar w:fldCharType="begin">
          <w:fldData xml:space="preserve">PEVuZE5vdGU+PENpdGU+PEF1dGhvcj5TaGFwaXJvPC9BdXRob3I+PFllYXI+MjAxOTwvWWVhcj48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</w:fldData>
        </w:fldChar>
      </w:r>
      <w:r w:rsidR="00E02DA1">
        <w:rPr>
          <w:rFonts w:cstheme="minorHAnsi"/>
          <w:color w:val="000000" w:themeColor="text1"/>
        </w:rPr>
        <w:instrText xml:space="preserve"> ADDIN EN.CITE </w:instrText>
      </w:r>
      <w:r w:rsidR="00E02DA1">
        <w:rPr>
          <w:rFonts w:cstheme="minorHAnsi"/>
          <w:color w:val="000000" w:themeColor="text1"/>
        </w:rPr>
        <w:fldChar w:fldCharType="begin">
          <w:fldData xml:space="preserve">PEVuZE5vdGU+PENpdGU+PEF1dGhvcj5TaGFwaXJvPC9BdXRob3I+PFllYXI+MjAxOTwvWWVhcj48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</w:fldData>
        </w:fldChar>
      </w:r>
      <w:r w:rsidR="00E02DA1">
        <w:rPr>
          <w:rFonts w:cstheme="minorHAnsi"/>
          <w:color w:val="000000" w:themeColor="text1"/>
        </w:rPr>
        <w:instrText xml:space="preserve"> ADDIN EN.CITE.DATA </w:instrText>
      </w:r>
      <w:r w:rsidR="00E02DA1">
        <w:rPr>
          <w:rFonts w:cstheme="minorHAnsi"/>
          <w:color w:val="000000" w:themeColor="text1"/>
        </w:rPr>
      </w:r>
      <w:r w:rsidR="00E02DA1">
        <w:rPr>
          <w:rFonts w:cstheme="minorHAnsi"/>
          <w:color w:val="000000" w:themeColor="text1"/>
        </w:rPr>
        <w:fldChar w:fldCharType="end"/>
      </w:r>
      <w:r w:rsidR="00356F17" w:rsidRPr="00780CCA">
        <w:rPr>
          <w:rFonts w:cstheme="minorHAnsi"/>
          <w:color w:val="000000" w:themeColor="text1"/>
        </w:rPr>
      </w:r>
      <w:r w:rsidR="00356F17" w:rsidRPr="00780CCA">
        <w:rPr>
          <w:rFonts w:cstheme="minorHAnsi"/>
          <w:color w:val="000000" w:themeColor="text1"/>
        </w:rPr>
        <w:fldChar w:fldCharType="separate"/>
      </w:r>
      <w:r w:rsidR="00E02DA1">
        <w:rPr>
          <w:rFonts w:cstheme="minorHAnsi"/>
          <w:noProof/>
          <w:color w:val="000000" w:themeColor="text1"/>
        </w:rPr>
        <w:t>[27]</w:t>
      </w:r>
      <w:r w:rsidR="00356F17" w:rsidRPr="00780CCA">
        <w:rPr>
          <w:rFonts w:cstheme="minorHAnsi"/>
          <w:color w:val="000000" w:themeColor="text1"/>
        </w:rPr>
        <w:fldChar w:fldCharType="end"/>
      </w:r>
      <w:r w:rsidR="00E605F0" w:rsidRPr="00780CCA">
        <w:rPr>
          <w:rFonts w:cstheme="minorHAnsi"/>
        </w:rPr>
        <w:t xml:space="preserve"> </w:t>
      </w:r>
      <w:bookmarkStart w:id="4" w:name="_Hlk107847919"/>
      <w:r w:rsidR="00C96B0D" w:rsidRPr="00780CCA">
        <w:rPr>
          <w:rFonts w:cstheme="minorHAnsi"/>
        </w:rPr>
        <w:t>(</w:t>
      </w:r>
      <w:r w:rsidR="00575FEC" w:rsidRPr="00780CCA">
        <w:rPr>
          <w:rFonts w:cstheme="minorHAnsi"/>
        </w:rPr>
        <w:t xml:space="preserve">Figure </w:t>
      </w:r>
      <w:r w:rsidR="00D21A03" w:rsidRPr="00780CCA">
        <w:rPr>
          <w:rFonts w:cstheme="minorHAnsi"/>
        </w:rPr>
        <w:t>4</w:t>
      </w:r>
      <w:r w:rsidR="00C96B0D" w:rsidRPr="00780CCA">
        <w:rPr>
          <w:rFonts w:cstheme="minorHAnsi"/>
        </w:rPr>
        <w:t>)</w:t>
      </w:r>
      <w:r w:rsidR="00575FEC" w:rsidRPr="00780CCA">
        <w:rPr>
          <w:rFonts w:cstheme="minorHAnsi"/>
        </w:rPr>
        <w:t>.</w:t>
      </w:r>
      <w:r w:rsidR="00CD4479" w:rsidRPr="00780CCA">
        <w:rPr>
          <w:rFonts w:cstheme="minorHAnsi"/>
        </w:rPr>
        <w:t xml:space="preserve"> </w:t>
      </w:r>
      <w:bookmarkEnd w:id="4"/>
      <w:r w:rsidR="00CD4479" w:rsidRPr="00780CCA">
        <w:rPr>
          <w:rFonts w:cstheme="minorHAnsi"/>
        </w:rPr>
        <w:t xml:space="preserve">A low nNO level </w:t>
      </w:r>
      <w:r w:rsidR="00B120B5">
        <w:rPr>
          <w:rFonts w:cstheme="minorHAnsi"/>
        </w:rPr>
        <w:t>should ideally</w:t>
      </w:r>
      <w:r w:rsidR="00CD4479" w:rsidRPr="00780CCA">
        <w:rPr>
          <w:rFonts w:cstheme="minorHAnsi"/>
        </w:rPr>
        <w:t xml:space="preserve"> be confirmed by testing during TB</w:t>
      </w:r>
      <w:r w:rsidR="00E84327" w:rsidRPr="00780CCA">
        <w:rPr>
          <w:rFonts w:cstheme="minorHAnsi"/>
        </w:rPr>
        <w:t xml:space="preserve"> (Figure 4).</w:t>
      </w:r>
    </w:p>
    <w:bookmarkEnd w:id="3"/>
    <w:p w14:paraId="425C4639" w14:textId="2668D363" w:rsidR="00BB7F14" w:rsidRPr="00780CCA" w:rsidRDefault="00D51839" w:rsidP="00BB7F14">
      <w:pPr>
        <w:autoSpaceDE w:val="0"/>
        <w:autoSpaceDN w:val="0"/>
        <w:adjustRightInd w:val="0"/>
        <w:spacing w:line="360" w:lineRule="exact"/>
        <w:rPr>
          <w:rFonts w:cstheme="minorHAnsi"/>
        </w:rPr>
      </w:pPr>
      <w:r w:rsidRPr="00780CCA">
        <w:rPr>
          <w:rFonts w:cstheme="minorHAnsi"/>
          <w:color w:val="000000" w:themeColor="text1"/>
        </w:rPr>
        <w:t xml:space="preserve">If an </w:t>
      </w:r>
      <w:bookmarkStart w:id="5" w:name="_Hlk87952708"/>
      <w:r w:rsidRPr="00780CCA">
        <w:rPr>
          <w:rFonts w:cstheme="minorHAnsi"/>
          <w:color w:val="000000" w:themeColor="text1"/>
        </w:rPr>
        <w:t xml:space="preserve">electrochemical device </w:t>
      </w:r>
      <w:bookmarkEnd w:id="5"/>
      <w:r w:rsidRPr="00780CCA">
        <w:rPr>
          <w:rFonts w:cstheme="minorHAnsi"/>
          <w:color w:val="000000" w:themeColor="text1"/>
        </w:rPr>
        <w:t xml:space="preserve">is used, the </w:t>
      </w:r>
      <w:r w:rsidR="00E73848" w:rsidRPr="00780CCA">
        <w:rPr>
          <w:rFonts w:cstheme="minorHAnsi"/>
          <w:color w:val="000000" w:themeColor="text1"/>
        </w:rPr>
        <w:t>manoeuvre</w:t>
      </w:r>
      <w:r w:rsidRPr="00780CCA">
        <w:rPr>
          <w:rFonts w:cstheme="minorHAnsi"/>
          <w:color w:val="000000" w:themeColor="text1"/>
        </w:rPr>
        <w:t xml:space="preserve"> is </w:t>
      </w:r>
      <w:proofErr w:type="gramStart"/>
      <w:r w:rsidRPr="00780CCA">
        <w:rPr>
          <w:rFonts w:cstheme="minorHAnsi"/>
          <w:color w:val="000000" w:themeColor="text1"/>
        </w:rPr>
        <w:t>similar</w:t>
      </w:r>
      <w:r w:rsidR="00030A94" w:rsidRPr="00780CCA">
        <w:rPr>
          <w:rFonts w:cstheme="minorHAnsi"/>
          <w:color w:val="000000" w:themeColor="text1"/>
        </w:rPr>
        <w:t xml:space="preserve"> to</w:t>
      </w:r>
      <w:proofErr w:type="gramEnd"/>
      <w:r w:rsidR="00030A94" w:rsidRPr="00780CCA">
        <w:rPr>
          <w:rFonts w:cstheme="minorHAnsi"/>
          <w:color w:val="000000" w:themeColor="text1"/>
        </w:rPr>
        <w:t xml:space="preserve"> a chemiluminescent device</w:t>
      </w:r>
      <w:r w:rsidRPr="00780CCA">
        <w:rPr>
          <w:rFonts w:cstheme="minorHAnsi"/>
          <w:color w:val="000000" w:themeColor="text1"/>
        </w:rPr>
        <w:t>, except that reliable feedback showing the real-time NO curve</w:t>
      </w:r>
      <w:r w:rsidR="00030A94" w:rsidRPr="00780CCA">
        <w:rPr>
          <w:rFonts w:cstheme="minorHAnsi"/>
          <w:color w:val="000000" w:themeColor="text1"/>
        </w:rPr>
        <w:t xml:space="preserve"> is</w:t>
      </w:r>
      <w:r w:rsidRPr="00780CCA">
        <w:rPr>
          <w:rFonts w:cstheme="minorHAnsi"/>
          <w:color w:val="000000" w:themeColor="text1"/>
        </w:rPr>
        <w:t xml:space="preserve"> not possible. With th</w:t>
      </w:r>
      <w:r w:rsidR="00797E97" w:rsidRPr="00780CCA">
        <w:rPr>
          <w:rFonts w:cstheme="minorHAnsi"/>
          <w:color w:val="000000" w:themeColor="text1"/>
        </w:rPr>
        <w:t>e</w:t>
      </w:r>
      <w:r w:rsidR="00030A94" w:rsidRPr="00780CCA">
        <w:rPr>
          <w:rFonts w:cstheme="minorHAnsi"/>
          <w:color w:val="000000" w:themeColor="text1"/>
        </w:rPr>
        <w:t xml:space="preserve"> electrochemical device</w:t>
      </w:r>
      <w:r w:rsidRPr="00780CCA">
        <w:rPr>
          <w:rFonts w:cstheme="minorHAnsi"/>
          <w:color w:val="000000" w:themeColor="text1"/>
        </w:rPr>
        <w:t>, the child ex</w:t>
      </w:r>
      <w:r w:rsidR="003E425B">
        <w:rPr>
          <w:rFonts w:cstheme="minorHAnsi"/>
          <w:color w:val="000000" w:themeColor="text1"/>
        </w:rPr>
        <w:t>hales</w:t>
      </w:r>
      <w:r w:rsidR="00030A94" w:rsidRPr="00780CCA">
        <w:rPr>
          <w:rFonts w:cstheme="minorHAnsi"/>
          <w:color w:val="000000" w:themeColor="text1"/>
        </w:rPr>
        <w:t xml:space="preserve"> for the</w:t>
      </w:r>
      <w:r w:rsidRPr="00780CCA">
        <w:rPr>
          <w:rFonts w:cstheme="minorHAnsi"/>
          <w:color w:val="000000" w:themeColor="text1"/>
        </w:rPr>
        <w:t xml:space="preserve"> duration set by the machine</w:t>
      </w:r>
      <w:r w:rsidR="007F4AE2" w:rsidRPr="00780CCA">
        <w:rPr>
          <w:rFonts w:cstheme="minorHAnsi"/>
          <w:color w:val="000000" w:themeColor="text1"/>
        </w:rPr>
        <w:t>, which should not be less than 10-sec</w:t>
      </w:r>
      <w:r w:rsidR="0058594F" w:rsidRPr="00780CCA">
        <w:rPr>
          <w:rFonts w:cstheme="minorHAnsi"/>
          <w:color w:val="000000" w:themeColor="text1"/>
        </w:rPr>
        <w:t>onds</w:t>
      </w:r>
      <w:r w:rsidR="007F4AE2" w:rsidRPr="00780CCA">
        <w:rPr>
          <w:rFonts w:cstheme="minorHAnsi"/>
          <w:color w:val="000000" w:themeColor="text1"/>
        </w:rPr>
        <w:t xml:space="preserve"> </w:t>
      </w:r>
      <w:r w:rsidR="00356F17" w:rsidRPr="00780CCA">
        <w:rPr>
          <w:rFonts w:cstheme="minorHAnsi"/>
          <w:color w:val="000000" w:themeColor="text1"/>
        </w:rPr>
        <w:fldChar w:fldCharType="begin"/>
      </w:r>
      <w:r w:rsidR="000B3E55">
        <w:rPr>
          <w:rFonts w:cstheme="minorHAnsi"/>
          <w:color w:val="000000" w:themeColor="text1"/>
        </w:rPr>
        <w:instrText xml:space="preserve"> ADDIN EN.CITE &lt;EndNote&gt;&lt;Cite&gt;&lt;Author&gt;Deschamp&lt;/Author&gt;&lt;Year&gt;2017&lt;/Year&gt;&lt;RecNum&gt;882&lt;/RecNum&gt;&lt;DisplayText&gt;[49]&lt;/DisplayText&gt;&lt;record&gt;&lt;rec-number&gt;882&lt;/rec-number&gt;&lt;foreign-keys&gt;&lt;key app="EN" db-id="99pfwdzpcedx9neza0rpvw9tdxzf0f5tdef9" timestamp="1636649126"&gt;882&lt;/key&gt;&lt;/foreign-keys&gt;&lt;ref-type name="Journal Article"&gt;17&lt;/ref-type&gt;&lt;contributors&gt;&lt;authors&gt;&lt;author&gt;Deschamp, A. R.&lt;/author&gt;&lt;author&gt;Schornick, L.&lt;/author&gt;&lt;author&gt;Clem, C.&lt;/author&gt;&lt;author&gt;Hazucha, M.&lt;/author&gt;&lt;author&gt;Shapiro, A. J.&lt;/author&gt;&lt;author&gt;Davis, S. D.&lt;/author&gt;&lt;/authors&gt;&lt;/contributors&gt;&lt;auth-address&gt;Section of Pediatric Pulmonology, Allergy and Sleep Medicine, Riley Hospital for Children, Indiana University School of Medicine, Indianapolis, Indiana.&amp;#xD;Center for Environmental Medicine, Asthma and Lung Biology, Department of Medicine, University of North Carolina School of Medicine, Chapel Hill, North Carolina.&amp;#xD;Respiratory Medicine, Montreal Children&amp;apos;s Hospital, McGill University Health Centre, Montreal, Quebec.&lt;/auth-address&gt;&lt;titles&gt;&lt;title&gt;A comparison of nasal nitric oxide measurement modes&lt;/title&gt;&lt;secondary-title&gt;Pediatr Pulmonol&lt;/secondary-title&gt;&lt;/titles&gt;&lt;periodical&gt;&lt;full-title&gt;Pediatr Pulmonol&lt;/full-title&gt;&lt;abbr-1&gt;Pediatric pulmonology&lt;/abbr-1&gt;&lt;/periodical&gt;&lt;pages&gt;1381-1382&lt;/pages&gt;&lt;volume&gt;52&lt;/volume&gt;&lt;number&gt;11&lt;/number&gt;&lt;edition&gt;2017/08/18&lt;/edition&gt;&lt;keywords&gt;&lt;keyword&gt;Breath Tests&lt;/keyword&gt;&lt;keyword&gt;Nasal Cavity&lt;/keyword&gt;&lt;keyword&gt;Nasal Mucosa&lt;/keyword&gt;&lt;keyword&gt;*Nitric Oxide&lt;/keyword&gt;&lt;keyword&gt;*Nose&lt;/keyword&gt;&lt;/keywords&gt;&lt;dates&gt;&lt;year&gt;2017&lt;/year&gt;&lt;pub-dates&gt;&lt;date&gt;Nov&lt;/date&gt;&lt;/pub-dates&gt;&lt;/dates&gt;&lt;isbn&gt;8755-6863 (Print)&amp;#xD;1099-0496&lt;/isbn&gt;&lt;accession-num&gt;28816018&lt;/accession-num&gt;&lt;urls&gt;&lt;/urls&gt;&lt;custom2&gt;PMC5653457&lt;/custom2&gt;&lt;custom6&gt;NIHMS900299&lt;/custom6&gt;&lt;electronic-resource-num&gt;10.1002/ppul.23780&lt;/electronic-resource-num&gt;&lt;remote-database-provider&gt;NLM&lt;/remote-database-provider&gt;&lt;language&gt;eng&lt;/language&gt;&lt;/record&gt;&lt;/Cite&gt;&lt;/EndNote&gt;</w:instrText>
      </w:r>
      <w:r w:rsidR="00356F17" w:rsidRPr="00780CCA">
        <w:rPr>
          <w:rFonts w:cstheme="minorHAnsi"/>
          <w:color w:val="000000" w:themeColor="text1"/>
        </w:rPr>
        <w:fldChar w:fldCharType="separate"/>
      </w:r>
      <w:r w:rsidR="000B3E55">
        <w:rPr>
          <w:rFonts w:cstheme="minorHAnsi"/>
          <w:noProof/>
          <w:color w:val="000000" w:themeColor="text1"/>
        </w:rPr>
        <w:t>[49]</w:t>
      </w:r>
      <w:r w:rsidR="00356F17" w:rsidRPr="00780CCA">
        <w:rPr>
          <w:rFonts w:cstheme="minorHAnsi"/>
          <w:color w:val="000000" w:themeColor="text1"/>
        </w:rPr>
        <w:fldChar w:fldCharType="end"/>
      </w:r>
      <w:r w:rsidRPr="00780CCA">
        <w:rPr>
          <w:rFonts w:cstheme="minorHAnsi"/>
          <w:color w:val="000000" w:themeColor="text1"/>
        </w:rPr>
        <w:t>.</w:t>
      </w:r>
      <w:r w:rsidR="00BB7F14" w:rsidRPr="00780CCA">
        <w:rPr>
          <w:rFonts w:cstheme="minorHAnsi"/>
          <w:color w:val="000000" w:themeColor="text1"/>
        </w:rPr>
        <w:t xml:space="preserve"> </w:t>
      </w:r>
      <w:bookmarkStart w:id="6" w:name="_Hlk87774663"/>
      <w:r w:rsidR="00BB7F14" w:rsidRPr="00780CCA">
        <w:rPr>
          <w:rFonts w:cstheme="minorHAnsi"/>
        </w:rPr>
        <w:t xml:space="preserve">The plateau duration for electrochemical devices </w:t>
      </w:r>
      <w:r w:rsidR="000D3CFA">
        <w:rPr>
          <w:rFonts w:cstheme="minorHAnsi"/>
        </w:rPr>
        <w:t>displaying</w:t>
      </w:r>
      <w:r w:rsidR="00BB7F14" w:rsidRPr="00780CCA">
        <w:rPr>
          <w:rFonts w:cstheme="minorHAnsi"/>
        </w:rPr>
        <w:t xml:space="preserve"> nNO trac</w:t>
      </w:r>
      <w:r w:rsidR="0058594F" w:rsidRPr="00780CCA">
        <w:rPr>
          <w:rFonts w:cstheme="minorHAnsi"/>
        </w:rPr>
        <w:t>ings</w:t>
      </w:r>
      <w:r w:rsidR="00BB7F14" w:rsidRPr="00780CCA">
        <w:rPr>
          <w:rFonts w:cstheme="minorHAnsi"/>
        </w:rPr>
        <w:t xml:space="preserve"> (</w:t>
      </w:r>
      <w:r w:rsidR="005A3F08" w:rsidRPr="00780CCA">
        <w:rPr>
          <w:rFonts w:cstheme="minorHAnsi"/>
          <w:i/>
        </w:rPr>
        <w:t>e</w:t>
      </w:r>
      <w:r w:rsidR="005A3F08">
        <w:rPr>
          <w:rFonts w:cstheme="minorHAnsi"/>
          <w:i/>
        </w:rPr>
        <w:t>.</w:t>
      </w:r>
      <w:r w:rsidR="005A3F08" w:rsidRPr="00780CCA">
        <w:rPr>
          <w:rFonts w:cstheme="minorHAnsi"/>
          <w:i/>
        </w:rPr>
        <w:t>g</w:t>
      </w:r>
      <w:r w:rsidR="005A3F08" w:rsidRPr="00780CCA">
        <w:rPr>
          <w:rFonts w:cstheme="minorHAnsi"/>
        </w:rPr>
        <w:t>.,</w:t>
      </w:r>
      <w:r w:rsidR="00BB7F14" w:rsidRPr="00780CCA">
        <w:rPr>
          <w:rFonts w:cstheme="minorHAnsi"/>
        </w:rPr>
        <w:t xml:space="preserve"> NIOX VERO) ha</w:t>
      </w:r>
      <w:r w:rsidR="000D3CFA">
        <w:rPr>
          <w:rFonts w:cstheme="minorHAnsi"/>
        </w:rPr>
        <w:t>ve</w:t>
      </w:r>
      <w:r w:rsidR="00BB7F14" w:rsidRPr="00780CCA">
        <w:rPr>
          <w:rFonts w:cstheme="minorHAnsi"/>
        </w:rPr>
        <w:t xml:space="preserve"> not yet been </w:t>
      </w:r>
      <w:r w:rsidR="0034501A" w:rsidRPr="00780CCA">
        <w:rPr>
          <w:rFonts w:cstheme="minorHAnsi"/>
        </w:rPr>
        <w:t>established</w:t>
      </w:r>
      <w:r w:rsidR="00BB7F14" w:rsidRPr="00780CCA">
        <w:rPr>
          <w:rFonts w:cstheme="minorHAnsi"/>
        </w:rPr>
        <w:t xml:space="preserve">. </w:t>
      </w:r>
      <w:r w:rsidR="0028542D" w:rsidRPr="00780CCA">
        <w:rPr>
          <w:rFonts w:cstheme="minorHAnsi"/>
        </w:rPr>
        <w:t>Moreover, e</w:t>
      </w:r>
      <w:r w:rsidR="00BB7F14" w:rsidRPr="00780CCA">
        <w:rPr>
          <w:rFonts w:cstheme="minorHAnsi"/>
        </w:rPr>
        <w:t xml:space="preserve">lectrochemical analysers without </w:t>
      </w:r>
      <w:r w:rsidR="00653DEA">
        <w:rPr>
          <w:rFonts w:cstheme="minorHAnsi"/>
        </w:rPr>
        <w:t xml:space="preserve">a </w:t>
      </w:r>
      <w:r w:rsidR="00BB7F14" w:rsidRPr="00780CCA">
        <w:rPr>
          <w:rFonts w:cstheme="minorHAnsi"/>
        </w:rPr>
        <w:t>display of a NO trac</w:t>
      </w:r>
      <w:r w:rsidR="00653DEA">
        <w:rPr>
          <w:rFonts w:cstheme="minorHAnsi"/>
        </w:rPr>
        <w:t>ing</w:t>
      </w:r>
      <w:r w:rsidR="00BB7F14" w:rsidRPr="00780CCA">
        <w:rPr>
          <w:rFonts w:cstheme="minorHAnsi"/>
        </w:rPr>
        <w:t xml:space="preserve"> do not allow manual selection of a technically acceptable plateau, but provide the mean NO measured from part</w:t>
      </w:r>
      <w:r w:rsidR="0058594F" w:rsidRPr="00780CCA">
        <w:rPr>
          <w:rFonts w:cstheme="minorHAnsi"/>
        </w:rPr>
        <w:t xml:space="preserve"> of </w:t>
      </w:r>
      <w:r w:rsidR="00BB7F14" w:rsidRPr="00780CCA">
        <w:rPr>
          <w:rFonts w:cstheme="minorHAnsi"/>
        </w:rPr>
        <w:t>or</w:t>
      </w:r>
      <w:r w:rsidR="0058594F" w:rsidRPr="00780CCA">
        <w:rPr>
          <w:rFonts w:cstheme="minorHAnsi"/>
        </w:rPr>
        <w:t xml:space="preserve"> from</w:t>
      </w:r>
      <w:r w:rsidR="00BB7F14" w:rsidRPr="00780CCA">
        <w:rPr>
          <w:rFonts w:cstheme="minorHAnsi"/>
        </w:rPr>
        <w:t xml:space="preserve"> the entire sample</w:t>
      </w:r>
      <w:r w:rsidR="0034501A" w:rsidRPr="00780CCA">
        <w:rPr>
          <w:rFonts w:cstheme="minorHAnsi"/>
        </w:rPr>
        <w:t xml:space="preserve">. For instance, </w:t>
      </w:r>
      <w:r w:rsidR="00AD6895" w:rsidRPr="00780CCA">
        <w:rPr>
          <w:rFonts w:cstheme="minorHAnsi"/>
        </w:rPr>
        <w:t>the manufacturers state</w:t>
      </w:r>
      <w:r w:rsidR="003E425B">
        <w:rPr>
          <w:rFonts w:cstheme="minorHAnsi"/>
        </w:rPr>
        <w:t>d</w:t>
      </w:r>
      <w:r w:rsidR="00AD6895" w:rsidRPr="00780CCA">
        <w:rPr>
          <w:rFonts w:cstheme="minorHAnsi"/>
        </w:rPr>
        <w:t xml:space="preserve"> that</w:t>
      </w:r>
      <w:r w:rsidR="0034501A" w:rsidRPr="00780CCA">
        <w:rPr>
          <w:rFonts w:cstheme="minorHAnsi"/>
        </w:rPr>
        <w:t xml:space="preserve"> for </w:t>
      </w:r>
      <w:r w:rsidR="00653DEA">
        <w:rPr>
          <w:rFonts w:cstheme="minorHAnsi"/>
        </w:rPr>
        <w:t xml:space="preserve">the </w:t>
      </w:r>
      <w:r w:rsidR="0034501A" w:rsidRPr="00780CCA">
        <w:rPr>
          <w:rFonts w:cstheme="minorHAnsi"/>
        </w:rPr>
        <w:t>NIOX MINO</w:t>
      </w:r>
      <w:r w:rsidR="001509DE" w:rsidRPr="00780CCA">
        <w:rPr>
          <w:rFonts w:cstheme="minorHAnsi"/>
        </w:rPr>
        <w:t xml:space="preserve"> set at 5 mL.s</w:t>
      </w:r>
      <w:r w:rsidR="001509DE" w:rsidRPr="00780CCA">
        <w:rPr>
          <w:rFonts w:cstheme="minorHAnsi"/>
          <w:vertAlign w:val="superscript"/>
        </w:rPr>
        <w:t>-1</w:t>
      </w:r>
      <w:r w:rsidR="0034501A" w:rsidRPr="00780CCA">
        <w:rPr>
          <w:rFonts w:cstheme="minorHAnsi"/>
        </w:rPr>
        <w:t>,</w:t>
      </w:r>
      <w:r w:rsidR="00AD6895" w:rsidRPr="00780CCA">
        <w:rPr>
          <w:rFonts w:cstheme="minorHAnsi"/>
        </w:rPr>
        <w:t xml:space="preserve"> the</w:t>
      </w:r>
      <w:r w:rsidR="00BB7F14" w:rsidRPr="00780CCA">
        <w:rPr>
          <w:rFonts w:cstheme="minorHAnsi"/>
        </w:rPr>
        <w:t xml:space="preserve"> last 30-sec</w:t>
      </w:r>
      <w:r w:rsidR="0024285A" w:rsidRPr="00780CCA">
        <w:rPr>
          <w:rFonts w:cstheme="minorHAnsi"/>
        </w:rPr>
        <w:t>onds</w:t>
      </w:r>
      <w:r w:rsidR="00BB7F14" w:rsidRPr="00780CCA">
        <w:rPr>
          <w:rFonts w:cstheme="minorHAnsi"/>
        </w:rPr>
        <w:t xml:space="preserve"> over </w:t>
      </w:r>
      <w:r w:rsidR="0024285A" w:rsidRPr="00780CCA">
        <w:rPr>
          <w:rFonts w:cstheme="minorHAnsi"/>
        </w:rPr>
        <w:t xml:space="preserve">the </w:t>
      </w:r>
      <w:r w:rsidR="00BB7F14" w:rsidRPr="00780CCA">
        <w:rPr>
          <w:rFonts w:cstheme="minorHAnsi"/>
        </w:rPr>
        <w:t>45-sec</w:t>
      </w:r>
      <w:r w:rsidR="0024285A" w:rsidRPr="00780CCA">
        <w:rPr>
          <w:rFonts w:cstheme="minorHAnsi"/>
        </w:rPr>
        <w:t>ond</w:t>
      </w:r>
      <w:r w:rsidR="00BB7F14" w:rsidRPr="00780CCA">
        <w:rPr>
          <w:rFonts w:cstheme="minorHAnsi"/>
        </w:rPr>
        <w:t xml:space="preserve"> sampling time </w:t>
      </w:r>
      <w:r w:rsidR="00321F77" w:rsidRPr="00780CCA">
        <w:rPr>
          <w:rFonts w:cstheme="minorHAnsi"/>
        </w:rPr>
        <w:t>was</w:t>
      </w:r>
      <w:r w:rsidR="0024285A" w:rsidRPr="00780CCA">
        <w:rPr>
          <w:rFonts w:cstheme="minorHAnsi"/>
        </w:rPr>
        <w:t xml:space="preserve"> measured</w:t>
      </w:r>
      <w:r w:rsidR="00BB7F14" w:rsidRPr="00780CCA">
        <w:rPr>
          <w:rFonts w:cstheme="minorHAnsi"/>
        </w:rPr>
        <w:t>.</w:t>
      </w:r>
      <w:bookmarkEnd w:id="6"/>
    </w:p>
    <w:p w14:paraId="1DE2966B" w14:textId="0FD7E599" w:rsidR="00D51839" w:rsidRPr="00780CCA" w:rsidRDefault="006F4E4D" w:rsidP="00DC0A1E">
      <w:pPr>
        <w:spacing w:line="360" w:lineRule="exact"/>
        <w:rPr>
          <w:rFonts w:cstheme="minorHAnsi"/>
        </w:rPr>
      </w:pPr>
      <w:r w:rsidRPr="00780CCA">
        <w:rPr>
          <w:rFonts w:cstheme="minorHAnsi"/>
          <w:color w:val="000000" w:themeColor="text1"/>
        </w:rPr>
        <w:t xml:space="preserve">Typically, the measured nNO values obtained </w:t>
      </w:r>
      <w:r w:rsidR="000D3CFA">
        <w:rPr>
          <w:rFonts w:cstheme="minorHAnsi"/>
          <w:color w:val="000000" w:themeColor="text1"/>
        </w:rPr>
        <w:t xml:space="preserve">from </w:t>
      </w:r>
      <w:r w:rsidRPr="00780CCA">
        <w:rPr>
          <w:rFonts w:cstheme="minorHAnsi"/>
          <w:color w:val="000000" w:themeColor="text1"/>
        </w:rPr>
        <w:t xml:space="preserve">the two </w:t>
      </w:r>
      <w:r w:rsidR="00234DCC" w:rsidRPr="00780CCA">
        <w:rPr>
          <w:rFonts w:cstheme="minorHAnsi"/>
          <w:color w:val="000000" w:themeColor="text1"/>
        </w:rPr>
        <w:t>nostrils</w:t>
      </w:r>
      <w:r w:rsidRPr="00780CCA">
        <w:rPr>
          <w:rFonts w:cstheme="minorHAnsi"/>
          <w:color w:val="000000" w:themeColor="text1"/>
        </w:rPr>
        <w:t xml:space="preserve"> should be similar. Greater variation </w:t>
      </w:r>
      <w:r w:rsidR="000D3CFA">
        <w:rPr>
          <w:rFonts w:cstheme="minorHAnsi"/>
          <w:color w:val="000000" w:themeColor="text1"/>
        </w:rPr>
        <w:t>may indicate</w:t>
      </w:r>
      <w:r w:rsidR="0068265C">
        <w:rPr>
          <w:rFonts w:cstheme="minorHAnsi"/>
          <w:color w:val="000000" w:themeColor="text1"/>
        </w:rPr>
        <w:t xml:space="preserve"> </w:t>
      </w:r>
      <w:r w:rsidRPr="00780CCA">
        <w:rPr>
          <w:rFonts w:cstheme="minorHAnsi"/>
          <w:color w:val="000000" w:themeColor="text1"/>
        </w:rPr>
        <w:t xml:space="preserve">nasal obstruction, </w:t>
      </w:r>
      <w:r w:rsidR="005A3F08" w:rsidRPr="00780CCA">
        <w:rPr>
          <w:rFonts w:cstheme="minorHAnsi"/>
          <w:color w:val="000000" w:themeColor="text1"/>
        </w:rPr>
        <w:t>e.g.,</w:t>
      </w:r>
      <w:r w:rsidRPr="00780CCA">
        <w:rPr>
          <w:rFonts w:cstheme="minorHAnsi"/>
          <w:color w:val="000000" w:themeColor="text1"/>
        </w:rPr>
        <w:t xml:space="preserve"> polyps </w:t>
      </w:r>
      <w:r w:rsidR="00356F17" w:rsidRPr="00780CCA">
        <w:rPr>
          <w:rFonts w:cstheme="minorHAnsi"/>
          <w:color w:val="000000" w:themeColor="text1"/>
        </w:rPr>
        <w:fldChar w:fldCharType="begin">
          <w:fldData xml:space="preserve">PEVuZE5vdGU+PENpdGU+PEF1dGhvcj5CZXlkb248L0F1dGhvcj48WWVhcj4yMDE1PC9ZZWFyPjxS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=
</w:fldData>
        </w:fldChar>
      </w:r>
      <w:r w:rsidR="00E02DA1">
        <w:rPr>
          <w:rFonts w:cstheme="minorHAnsi"/>
          <w:color w:val="000000" w:themeColor="text1"/>
        </w:rPr>
        <w:instrText xml:space="preserve"> ADDIN EN.CITE </w:instrText>
      </w:r>
      <w:r w:rsidR="00E02DA1">
        <w:rPr>
          <w:rFonts w:cstheme="minorHAnsi"/>
          <w:color w:val="000000" w:themeColor="text1"/>
        </w:rPr>
        <w:fldChar w:fldCharType="begin">
          <w:fldData xml:space="preserve">PEVuZE5vdGU+PENpdGU+PEF1dGhvcj5CZXlkb248L0F1dGhvcj48WWVhcj4yMDE1PC9ZZWFyPjxS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=
</w:fldData>
        </w:fldChar>
      </w:r>
      <w:r w:rsidR="00E02DA1">
        <w:rPr>
          <w:rFonts w:cstheme="minorHAnsi"/>
          <w:color w:val="000000" w:themeColor="text1"/>
        </w:rPr>
        <w:instrText xml:space="preserve"> ADDIN EN.CITE.DATA </w:instrText>
      </w:r>
      <w:r w:rsidR="00E02DA1">
        <w:rPr>
          <w:rFonts w:cstheme="minorHAnsi"/>
          <w:color w:val="000000" w:themeColor="text1"/>
        </w:rPr>
      </w:r>
      <w:r w:rsidR="00E02DA1">
        <w:rPr>
          <w:rFonts w:cstheme="minorHAnsi"/>
          <w:color w:val="000000" w:themeColor="text1"/>
        </w:rPr>
        <w:fldChar w:fldCharType="end"/>
      </w:r>
      <w:r w:rsidR="00356F17" w:rsidRPr="00780CCA">
        <w:rPr>
          <w:rFonts w:cstheme="minorHAnsi"/>
          <w:color w:val="000000" w:themeColor="text1"/>
        </w:rPr>
      </w:r>
      <w:r w:rsidR="00356F17" w:rsidRPr="00780CCA">
        <w:rPr>
          <w:rFonts w:cstheme="minorHAnsi"/>
          <w:color w:val="000000" w:themeColor="text1"/>
        </w:rPr>
        <w:fldChar w:fldCharType="separate"/>
      </w:r>
      <w:r w:rsidR="00E02DA1">
        <w:rPr>
          <w:rFonts w:cstheme="minorHAnsi"/>
          <w:noProof/>
          <w:color w:val="000000" w:themeColor="text1"/>
        </w:rPr>
        <w:t>[12]</w:t>
      </w:r>
      <w:r w:rsidR="00356F17" w:rsidRPr="00780CCA">
        <w:rPr>
          <w:rFonts w:cstheme="minorHAnsi"/>
          <w:color w:val="000000" w:themeColor="text1"/>
        </w:rPr>
        <w:fldChar w:fldCharType="end"/>
      </w:r>
      <w:r w:rsidR="004A0284" w:rsidRPr="00780CCA">
        <w:rPr>
          <w:rFonts w:cstheme="minorHAnsi"/>
          <w:color w:val="000000" w:themeColor="text1"/>
        </w:rPr>
        <w:t>.</w:t>
      </w:r>
      <w:r w:rsidRPr="00780CCA">
        <w:rPr>
          <w:rFonts w:cstheme="minorHAnsi"/>
          <w:color w:val="000000" w:themeColor="text1"/>
        </w:rPr>
        <w:t xml:space="preserve"> Alternativel</w:t>
      </w:r>
      <w:r w:rsidR="0068265C">
        <w:rPr>
          <w:rFonts w:cstheme="minorHAnsi"/>
          <w:color w:val="000000" w:themeColor="text1"/>
        </w:rPr>
        <w:t>y</w:t>
      </w:r>
      <w:r w:rsidR="00880B3A">
        <w:rPr>
          <w:rFonts w:cstheme="minorHAnsi"/>
          <w:color w:val="000000" w:themeColor="text1"/>
        </w:rPr>
        <w:t>,</w:t>
      </w:r>
      <w:r w:rsidRPr="00780CCA">
        <w:rPr>
          <w:rFonts w:cstheme="minorHAnsi"/>
          <w:color w:val="000000" w:themeColor="text1"/>
        </w:rPr>
        <w:t xml:space="preserve"> the sampling line or an in</w:t>
      </w:r>
      <w:r w:rsidR="00ED1CE3">
        <w:rPr>
          <w:rFonts w:cstheme="minorHAnsi"/>
          <w:color w:val="000000" w:themeColor="text1"/>
        </w:rPr>
        <w:t>-</w:t>
      </w:r>
      <w:r w:rsidRPr="00780CCA">
        <w:rPr>
          <w:rFonts w:cstheme="minorHAnsi"/>
          <w:color w:val="000000" w:themeColor="text1"/>
        </w:rPr>
        <w:t xml:space="preserve">line resistor </w:t>
      </w:r>
      <w:r w:rsidR="0068265C">
        <w:rPr>
          <w:rFonts w:cstheme="minorHAnsi"/>
          <w:color w:val="000000" w:themeColor="text1"/>
        </w:rPr>
        <w:t>may have</w:t>
      </w:r>
      <w:r w:rsidRPr="00780CCA">
        <w:rPr>
          <w:rFonts w:cstheme="minorHAnsi"/>
          <w:color w:val="000000" w:themeColor="text1"/>
        </w:rPr>
        <w:t xml:space="preserve"> become obstructed. When </w:t>
      </w:r>
      <w:r w:rsidR="0024285A" w:rsidRPr="00780CCA">
        <w:rPr>
          <w:rFonts w:cstheme="minorHAnsi"/>
          <w:color w:val="000000" w:themeColor="text1"/>
        </w:rPr>
        <w:t>variation</w:t>
      </w:r>
      <w:r w:rsidR="001362CB" w:rsidRPr="00780CCA">
        <w:rPr>
          <w:rFonts w:cstheme="minorHAnsi"/>
          <w:color w:val="000000" w:themeColor="text1"/>
        </w:rPr>
        <w:t xml:space="preserve"> occurs</w:t>
      </w:r>
      <w:r w:rsidRPr="00780CCA">
        <w:rPr>
          <w:rFonts w:cstheme="minorHAnsi"/>
          <w:color w:val="000000" w:themeColor="text1"/>
        </w:rPr>
        <w:t xml:space="preserve">, the technician should remeasure </w:t>
      </w:r>
      <w:r w:rsidR="0024285A" w:rsidRPr="00780CCA">
        <w:rPr>
          <w:rFonts w:cstheme="minorHAnsi"/>
          <w:color w:val="000000" w:themeColor="text1"/>
        </w:rPr>
        <w:t xml:space="preserve">the </w:t>
      </w:r>
      <w:r w:rsidRPr="00780CCA">
        <w:rPr>
          <w:rFonts w:cstheme="minorHAnsi"/>
          <w:color w:val="000000" w:themeColor="text1"/>
        </w:rPr>
        <w:t>sampling flow</w:t>
      </w:r>
      <w:r w:rsidR="0068265C">
        <w:rPr>
          <w:rFonts w:cstheme="minorHAnsi"/>
          <w:color w:val="000000" w:themeColor="text1"/>
        </w:rPr>
        <w:t xml:space="preserve"> following testing</w:t>
      </w:r>
      <w:r w:rsidRPr="00780CCA">
        <w:rPr>
          <w:rFonts w:cstheme="minorHAnsi"/>
          <w:color w:val="000000" w:themeColor="text1"/>
        </w:rPr>
        <w:t xml:space="preserve"> to determine whether the value has increased compared to the pre</w:t>
      </w:r>
      <w:r w:rsidR="00016DCE" w:rsidRPr="00780CCA">
        <w:rPr>
          <w:rFonts w:cstheme="minorHAnsi"/>
          <w:color w:val="000000" w:themeColor="text1"/>
        </w:rPr>
        <w:t>-</w:t>
      </w:r>
      <w:r w:rsidRPr="00780CCA">
        <w:rPr>
          <w:rFonts w:cstheme="minorHAnsi"/>
          <w:color w:val="000000" w:themeColor="text1"/>
        </w:rPr>
        <w:t xml:space="preserve">test value. The test should be repeated after secretions are cleared or the element replaced </w:t>
      </w:r>
      <w:r w:rsidR="00356F17" w:rsidRPr="00780CCA">
        <w:rPr>
          <w:rFonts w:cstheme="minorHAnsi"/>
          <w:color w:val="000000" w:themeColor="text1"/>
        </w:rPr>
        <w:fldChar w:fldCharType="begin">
          <w:fldData xml:space="preserve">PEVuZE5vdGU+PENpdGU+PEF1dGhvcj5TaGFwaXJvPC9BdXRob3I+PFllYXI+MjAxOTwvWWVhcj48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</w:fldData>
        </w:fldChar>
      </w:r>
      <w:r w:rsidR="00E02DA1">
        <w:rPr>
          <w:rFonts w:cstheme="minorHAnsi"/>
          <w:color w:val="000000" w:themeColor="text1"/>
        </w:rPr>
        <w:instrText xml:space="preserve"> ADDIN EN.CITE </w:instrText>
      </w:r>
      <w:r w:rsidR="00E02DA1">
        <w:rPr>
          <w:rFonts w:cstheme="minorHAnsi"/>
          <w:color w:val="000000" w:themeColor="text1"/>
        </w:rPr>
        <w:fldChar w:fldCharType="begin">
          <w:fldData xml:space="preserve">PEVuZE5vdGU+PENpdGU+PEF1dGhvcj5TaGFwaXJvPC9BdXRob3I+PFllYXI+MjAxOTwvWWVhcj48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</w:fldData>
        </w:fldChar>
      </w:r>
      <w:r w:rsidR="00E02DA1">
        <w:rPr>
          <w:rFonts w:cstheme="minorHAnsi"/>
          <w:color w:val="000000" w:themeColor="text1"/>
        </w:rPr>
        <w:instrText xml:space="preserve"> ADDIN EN.CITE.DATA </w:instrText>
      </w:r>
      <w:r w:rsidR="00E02DA1">
        <w:rPr>
          <w:rFonts w:cstheme="minorHAnsi"/>
          <w:color w:val="000000" w:themeColor="text1"/>
        </w:rPr>
      </w:r>
      <w:r w:rsidR="00E02DA1">
        <w:rPr>
          <w:rFonts w:cstheme="minorHAnsi"/>
          <w:color w:val="000000" w:themeColor="text1"/>
        </w:rPr>
        <w:fldChar w:fldCharType="end"/>
      </w:r>
      <w:r w:rsidR="00356F17" w:rsidRPr="00780CCA">
        <w:rPr>
          <w:rFonts w:cstheme="minorHAnsi"/>
          <w:color w:val="000000" w:themeColor="text1"/>
        </w:rPr>
      </w:r>
      <w:r w:rsidR="00356F17" w:rsidRPr="00780CCA">
        <w:rPr>
          <w:rFonts w:cstheme="minorHAnsi"/>
          <w:color w:val="000000" w:themeColor="text1"/>
        </w:rPr>
        <w:fldChar w:fldCharType="separate"/>
      </w:r>
      <w:r w:rsidR="00E02DA1">
        <w:rPr>
          <w:rFonts w:cstheme="minorHAnsi"/>
          <w:noProof/>
          <w:color w:val="000000" w:themeColor="text1"/>
        </w:rPr>
        <w:t>[27]</w:t>
      </w:r>
      <w:r w:rsidR="00356F17" w:rsidRPr="00780CCA">
        <w:rPr>
          <w:rFonts w:cstheme="minorHAnsi"/>
          <w:color w:val="000000" w:themeColor="text1"/>
        </w:rPr>
        <w:fldChar w:fldCharType="end"/>
      </w:r>
      <w:r w:rsidR="004A0284" w:rsidRPr="00780CCA">
        <w:rPr>
          <w:rFonts w:cstheme="minorHAnsi"/>
          <w:color w:val="000000" w:themeColor="text1"/>
        </w:rPr>
        <w:t>.</w:t>
      </w:r>
    </w:p>
    <w:p w14:paraId="18B138B3" w14:textId="032E094C" w:rsidR="00D51839" w:rsidRPr="00780CCA" w:rsidRDefault="00D51839" w:rsidP="00D51839">
      <w:pPr>
        <w:spacing w:line="360" w:lineRule="exact"/>
        <w:rPr>
          <w:rFonts w:cstheme="minorHAnsi"/>
          <w:bCs/>
          <w:i/>
          <w:iCs/>
        </w:rPr>
      </w:pPr>
      <w:r w:rsidRPr="00780CCA">
        <w:rPr>
          <w:rFonts w:eastAsia="Times New Roman" w:cstheme="minorHAnsi"/>
          <w:i/>
          <w:color w:val="000000" w:themeColor="text1"/>
        </w:rPr>
        <w:lastRenderedPageBreak/>
        <w:t>B</w:t>
      </w:r>
      <w:r w:rsidRPr="00780CCA">
        <w:rPr>
          <w:rFonts w:cstheme="minorHAnsi"/>
          <w:bCs/>
          <w:i/>
          <w:iCs/>
        </w:rPr>
        <w:t xml:space="preserve">reath-hold manoeuvre </w:t>
      </w:r>
    </w:p>
    <w:p w14:paraId="61D8FCD9" w14:textId="671ACA9C" w:rsidR="00D51839" w:rsidRPr="00780CCA" w:rsidRDefault="00D51839" w:rsidP="00D51839">
      <w:pPr>
        <w:autoSpaceDE w:val="0"/>
        <w:autoSpaceDN w:val="0"/>
        <w:adjustRightInd w:val="0"/>
        <w:spacing w:line="360" w:lineRule="exact"/>
        <w:rPr>
          <w:rFonts w:cstheme="minorHAnsi"/>
        </w:rPr>
      </w:pPr>
      <w:r w:rsidRPr="00780CCA">
        <w:rPr>
          <w:rFonts w:cstheme="minorHAnsi"/>
        </w:rPr>
        <w:t xml:space="preserve">This </w:t>
      </w:r>
      <w:r w:rsidR="00E73848" w:rsidRPr="00780CCA">
        <w:rPr>
          <w:rFonts w:cstheme="minorHAnsi"/>
        </w:rPr>
        <w:t>manoeuvre</w:t>
      </w:r>
      <w:r w:rsidRPr="00780CCA">
        <w:rPr>
          <w:rFonts w:cstheme="minorHAnsi"/>
        </w:rPr>
        <w:t xml:space="preserve"> is an alternative to the preferred method of exhalation against resistance</w:t>
      </w:r>
      <w:r w:rsidR="00880B3A">
        <w:rPr>
          <w:rFonts w:cstheme="minorHAnsi"/>
        </w:rPr>
        <w:t xml:space="preserve"> </w:t>
      </w:r>
      <w:r w:rsidRPr="00780CCA">
        <w:rPr>
          <w:rFonts w:cstheme="minorHAnsi"/>
        </w:rPr>
        <w:t xml:space="preserve">and may be used for patients who </w:t>
      </w:r>
      <w:r w:rsidR="0068265C">
        <w:rPr>
          <w:rFonts w:cstheme="minorHAnsi"/>
        </w:rPr>
        <w:t>cannot</w:t>
      </w:r>
      <w:r w:rsidRPr="00780CCA">
        <w:rPr>
          <w:rFonts w:cstheme="minorHAnsi"/>
        </w:rPr>
        <w:t xml:space="preserve"> </w:t>
      </w:r>
      <w:r w:rsidR="00D66A62" w:rsidRPr="00780CCA">
        <w:rPr>
          <w:rFonts w:cstheme="minorHAnsi"/>
        </w:rPr>
        <w:t>perform</w:t>
      </w:r>
      <w:r w:rsidR="003C1B88" w:rsidRPr="00780CCA">
        <w:rPr>
          <w:rFonts w:cstheme="minorHAnsi"/>
        </w:rPr>
        <w:t xml:space="preserve"> ER</w:t>
      </w:r>
      <w:r w:rsidRPr="00780CCA">
        <w:rPr>
          <w:rFonts w:cstheme="minorHAnsi"/>
        </w:rPr>
        <w:t xml:space="preserve">. </w:t>
      </w:r>
      <w:r w:rsidR="00CC13C3" w:rsidRPr="00780CCA">
        <w:rPr>
          <w:rFonts w:cstheme="minorHAnsi"/>
        </w:rPr>
        <w:t xml:space="preserve">Details are </w:t>
      </w:r>
      <w:proofErr w:type="gramStart"/>
      <w:r w:rsidR="00CC13C3" w:rsidRPr="00780CCA">
        <w:rPr>
          <w:rFonts w:cstheme="minorHAnsi"/>
        </w:rPr>
        <w:t>similar to</w:t>
      </w:r>
      <w:proofErr w:type="gramEnd"/>
      <w:r w:rsidR="00CC13C3" w:rsidRPr="00780CCA">
        <w:rPr>
          <w:rFonts w:cstheme="minorHAnsi"/>
        </w:rPr>
        <w:t xml:space="preserve"> ER method, except for the breathing manoeuvre itself. </w:t>
      </w:r>
    </w:p>
    <w:p w14:paraId="71DCAA4C" w14:textId="31DEAF67" w:rsidR="0088251B" w:rsidRPr="00780CCA" w:rsidRDefault="00D51839" w:rsidP="00D51839">
      <w:pPr>
        <w:autoSpaceDE w:val="0"/>
        <w:autoSpaceDN w:val="0"/>
        <w:adjustRightInd w:val="0"/>
        <w:spacing w:line="360" w:lineRule="exact"/>
        <w:rPr>
          <w:rFonts w:cstheme="minorHAnsi"/>
        </w:rPr>
      </w:pPr>
      <w:r w:rsidRPr="00780CCA">
        <w:rPr>
          <w:rFonts w:cstheme="minorHAnsi"/>
        </w:rPr>
        <w:t>The patie</w:t>
      </w:r>
      <w:r w:rsidR="003E425B">
        <w:rPr>
          <w:rFonts w:cstheme="minorHAnsi"/>
        </w:rPr>
        <w:t>nt</w:t>
      </w:r>
      <w:r w:rsidR="00E73848" w:rsidRPr="00780CCA">
        <w:rPr>
          <w:rFonts w:cstheme="minorHAnsi"/>
        </w:rPr>
        <w:t xml:space="preserve"> is</w:t>
      </w:r>
      <w:r w:rsidRPr="00780CCA">
        <w:rPr>
          <w:rFonts w:cstheme="minorHAnsi"/>
        </w:rPr>
        <w:t xml:space="preserve"> instructed to take a deep breath to total lung capacity</w:t>
      </w:r>
      <w:r w:rsidR="0068265C">
        <w:rPr>
          <w:rFonts w:cstheme="minorHAnsi"/>
        </w:rPr>
        <w:t>. They then ideally</w:t>
      </w:r>
      <w:r w:rsidR="003E425B">
        <w:rPr>
          <w:rFonts w:cstheme="minorHAnsi"/>
        </w:rPr>
        <w:t xml:space="preserve"> perform</w:t>
      </w:r>
      <w:r w:rsidRPr="00780CCA">
        <w:rPr>
          <w:rFonts w:cstheme="minorHAnsi"/>
        </w:rPr>
        <w:t xml:space="preserve"> velum closure, in which the</w:t>
      </w:r>
      <w:r w:rsidR="003E425B">
        <w:rPr>
          <w:rFonts w:cstheme="minorHAnsi"/>
        </w:rPr>
        <w:t>y</w:t>
      </w:r>
      <w:r w:rsidRPr="00780CCA">
        <w:rPr>
          <w:rFonts w:cstheme="minorHAnsi"/>
        </w:rPr>
        <w:t xml:space="preserve"> close the glottis and perform</w:t>
      </w:r>
      <w:r w:rsidR="0024285A" w:rsidRPr="00780CCA">
        <w:rPr>
          <w:rFonts w:cstheme="minorHAnsi"/>
        </w:rPr>
        <w:t xml:space="preserve"> a</w:t>
      </w:r>
      <w:r w:rsidRPr="00780CCA">
        <w:rPr>
          <w:rFonts w:cstheme="minorHAnsi"/>
        </w:rPr>
        <w:t xml:space="preserve"> Valsalva </w:t>
      </w:r>
      <w:r w:rsidR="00E73848" w:rsidRPr="00780CCA">
        <w:rPr>
          <w:rFonts w:cstheme="minorHAnsi"/>
        </w:rPr>
        <w:t>manoeuvre</w:t>
      </w:r>
      <w:r w:rsidRPr="00780CCA">
        <w:rPr>
          <w:rFonts w:cstheme="minorHAnsi"/>
        </w:rPr>
        <w:t xml:space="preserve"> to elevate the hypopharynx and close the soft palate. </w:t>
      </w:r>
      <w:r w:rsidR="0068265C" w:rsidRPr="0068265C">
        <w:rPr>
          <w:rFonts w:cstheme="minorHAnsi"/>
        </w:rPr>
        <w:t xml:space="preserve">If measured, nasal </w:t>
      </w:r>
      <w:bookmarkStart w:id="7" w:name="_Hlk109644862"/>
      <w:r w:rsidR="0068265C" w:rsidRPr="0068265C">
        <w:rPr>
          <w:rFonts w:cstheme="minorHAnsi"/>
        </w:rPr>
        <w:t>CO</w:t>
      </w:r>
      <w:r w:rsidR="0068265C" w:rsidRPr="0068265C">
        <w:rPr>
          <w:rFonts w:cstheme="minorHAnsi"/>
          <w:vertAlign w:val="subscript"/>
        </w:rPr>
        <w:t>2</w:t>
      </w:r>
      <w:bookmarkEnd w:id="7"/>
      <w:r w:rsidR="0068265C" w:rsidRPr="0068265C">
        <w:rPr>
          <w:rFonts w:cstheme="minorHAnsi"/>
        </w:rPr>
        <w:t xml:space="preserve"> from the opposite (free) nostril can confirm velum closure has been achieved (CO</w:t>
      </w:r>
      <w:r w:rsidR="0068265C" w:rsidRPr="0068265C">
        <w:rPr>
          <w:rFonts w:cstheme="minorHAnsi"/>
          <w:vertAlign w:val="subscript"/>
        </w:rPr>
        <w:t>2</w:t>
      </w:r>
      <w:r w:rsidR="0068265C" w:rsidRPr="0068265C">
        <w:rPr>
          <w:rFonts w:cstheme="minorHAnsi"/>
        </w:rPr>
        <w:t xml:space="preserve"> = 0 %)</w:t>
      </w:r>
      <w:r w:rsidR="003E25E2">
        <w:rPr>
          <w:rFonts w:cstheme="minorHAnsi"/>
        </w:rPr>
        <w:t xml:space="preserve"> </w:t>
      </w:r>
      <w:r w:rsidR="00E73848" w:rsidRPr="00780CCA">
        <w:rPr>
          <w:rFonts w:cstheme="minorHAnsi"/>
        </w:rPr>
        <w:fldChar w:fldCharType="begin"/>
      </w:r>
      <w:r w:rsidR="00E02DA1">
        <w:rPr>
          <w:rFonts w:cstheme="minorHAnsi"/>
        </w:rPr>
        <w:instrText xml:space="preserve"> ADDIN EN.CITE &lt;EndNote&gt;&lt;Cite&gt;&lt;Year&gt;2005&lt;/Year&gt;&lt;RecNum&gt;616&lt;/RecNum&gt;&lt;DisplayText&gt;[19]&lt;/DisplayText&gt;&lt;record&gt;&lt;rec-number&gt;616&lt;/rec-number&gt;&lt;foreign-keys&gt;&lt;key app="EN" db-id="99pfwdzpcedx9neza0rpvw9tdxzf0f5tdef9" timestamp="1527767046"&gt;616&lt;/key&gt;&lt;/foreign-keys&gt;&lt;ref-type name="Journal Article"&gt;17&lt;/ref-type&gt;&lt;contributors&gt;&lt;/contributors&gt;&lt;titles&gt;&lt;title&gt;ATS/ERS recommendations for standardized procedures for the online and offline measurement of exhaled lower respiratory nitric oxide and nasal nitric oxide, 2005&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912-30&lt;/pages&gt;&lt;volume&gt;171&lt;/volume&gt;&lt;number&gt;8&lt;/number&gt;&lt;edition&gt;2005/04/09&lt;/edition&gt;&lt;keywords&gt;&lt;keyword&gt;Adolescent&lt;/keyword&gt;&lt;keyword&gt;Adult&lt;/keyword&gt;&lt;keyword&gt;*Breath Tests/instrumentation&lt;/keyword&gt;&lt;keyword&gt;Child&lt;/keyword&gt;&lt;keyword&gt;Child, Preschool&lt;/keyword&gt;&lt;keyword&gt;Equipment Design&lt;/keyword&gt;&lt;keyword&gt;Humans&lt;/keyword&gt;&lt;keyword&gt;Lung/physiopathology&lt;/keyword&gt;&lt;keyword&gt;Lung Diseases/*diagnosis/physiopathology&lt;/keyword&gt;&lt;keyword&gt;Nitric Oxide/*analysis&lt;/keyword&gt;&lt;keyword&gt;Nose/physiopathology&lt;/keyword&gt;&lt;keyword&gt;Online Systems/*standards&lt;/keyword&gt;&lt;keyword&gt;Reference Values&lt;/keyword&gt;&lt;keyword&gt;Respiratory Sounds/diagnosis/physiopathology&lt;/keyword&gt;&lt;keyword&gt;Signal Processing, Computer-Assisted/instrumentation&lt;/keyword&gt;&lt;/keywords&gt;&lt;dates&gt;&lt;year&gt;2005&lt;/year&gt;&lt;pub-dates&gt;&lt;date&gt;Apr 15&lt;/date&gt;&lt;/pub-dates&gt;&lt;/dates&gt;&lt;isbn&gt;1073-449X (Print)&amp;#xD;1073-449x&lt;/isbn&gt;&lt;accession-num&gt;15817806&lt;/accession-num&gt;&lt;urls&gt;&lt;/urls&gt;&lt;electronic-resource-num&gt;10.1164/rccm.200406-710ST&lt;/electronic-resource-num&gt;&lt;remote-database-provider&gt;NLM&lt;/remote-database-provider&gt;&lt;language&gt;eng&lt;/language&gt;&lt;/record&gt;&lt;/Cite&gt;&lt;/EndNote&gt;</w:instrText>
      </w:r>
      <w:r w:rsidR="00E73848" w:rsidRPr="00780CCA">
        <w:rPr>
          <w:rFonts w:cstheme="minorHAnsi"/>
        </w:rPr>
        <w:fldChar w:fldCharType="separate"/>
      </w:r>
      <w:r w:rsidR="00E02DA1">
        <w:rPr>
          <w:rFonts w:cstheme="minorHAnsi"/>
          <w:noProof/>
        </w:rPr>
        <w:t>[19]</w:t>
      </w:r>
      <w:r w:rsidR="00E73848" w:rsidRPr="00780CCA">
        <w:rPr>
          <w:rFonts w:cstheme="minorHAnsi"/>
        </w:rPr>
        <w:fldChar w:fldCharType="end"/>
      </w:r>
      <w:r w:rsidRPr="00780CCA">
        <w:rPr>
          <w:rFonts w:cstheme="minorHAnsi"/>
        </w:rPr>
        <w:t xml:space="preserve">. Failure to achieve velum closure can falsely reduce nNO measurements due to contamination </w:t>
      </w:r>
      <w:r w:rsidRPr="00780CCA">
        <w:rPr>
          <w:rFonts w:cstheme="minorHAnsi"/>
          <w:color w:val="000000" w:themeColor="text1"/>
        </w:rPr>
        <w:t xml:space="preserve">with exhaled air from the </w:t>
      </w:r>
      <w:r w:rsidR="003E425B">
        <w:rPr>
          <w:rFonts w:cstheme="minorHAnsi"/>
          <w:color w:val="000000" w:themeColor="text1"/>
        </w:rPr>
        <w:t xml:space="preserve">lungs </w:t>
      </w:r>
      <w:r w:rsidRPr="00780CCA">
        <w:rPr>
          <w:rFonts w:cstheme="minorHAnsi"/>
          <w:color w:val="000000" w:themeColor="text1"/>
        </w:rPr>
        <w:t>and oropharyn</w:t>
      </w:r>
      <w:r w:rsidR="003E425B">
        <w:rPr>
          <w:rFonts w:cstheme="minorHAnsi"/>
          <w:color w:val="000000" w:themeColor="text1"/>
        </w:rPr>
        <w:t>x</w:t>
      </w:r>
      <w:r w:rsidRPr="00780CCA">
        <w:rPr>
          <w:rFonts w:cstheme="minorHAnsi"/>
          <w:color w:val="000000" w:themeColor="text1"/>
        </w:rPr>
        <w:t xml:space="preserve">, </w:t>
      </w:r>
      <w:r w:rsidR="00A220ED">
        <w:rPr>
          <w:rFonts w:cstheme="minorHAnsi"/>
          <w:color w:val="000000" w:themeColor="text1"/>
        </w:rPr>
        <w:t>diluting NO in</w:t>
      </w:r>
      <w:r w:rsidRPr="00780CCA">
        <w:rPr>
          <w:rFonts w:cstheme="minorHAnsi"/>
          <w:color w:val="000000" w:themeColor="text1"/>
        </w:rPr>
        <w:t xml:space="preserve"> the nasal sample</w:t>
      </w:r>
      <w:r w:rsidRPr="00780CCA">
        <w:rPr>
          <w:rFonts w:cstheme="minorHAnsi"/>
        </w:rPr>
        <w:t xml:space="preserve">. </w:t>
      </w:r>
    </w:p>
    <w:p w14:paraId="5C68F828" w14:textId="2F3041DE" w:rsidR="00D51839" w:rsidRPr="00780CCA" w:rsidRDefault="00BD756D" w:rsidP="00D51839">
      <w:pPr>
        <w:autoSpaceDE w:val="0"/>
        <w:autoSpaceDN w:val="0"/>
        <w:adjustRightInd w:val="0"/>
        <w:spacing w:line="360" w:lineRule="exact"/>
        <w:rPr>
          <w:rFonts w:cstheme="minorHAnsi"/>
        </w:rPr>
      </w:pPr>
      <w:r w:rsidRPr="00780CCA">
        <w:rPr>
          <w:rFonts w:cstheme="minorHAnsi"/>
        </w:rPr>
        <w:t>W</w:t>
      </w:r>
      <w:r w:rsidR="0068265C">
        <w:rPr>
          <w:rFonts w:cstheme="minorHAnsi"/>
        </w:rPr>
        <w:t>hen using a</w:t>
      </w:r>
      <w:r w:rsidRPr="00780CCA">
        <w:rPr>
          <w:rFonts w:cstheme="minorHAnsi"/>
        </w:rPr>
        <w:t xml:space="preserve"> chemiluminescen</w:t>
      </w:r>
      <w:r w:rsidR="0068265C">
        <w:rPr>
          <w:rFonts w:cstheme="minorHAnsi"/>
        </w:rPr>
        <w:t>t analyser</w:t>
      </w:r>
      <w:r w:rsidRPr="00780CCA">
        <w:rPr>
          <w:rFonts w:cstheme="minorHAnsi"/>
        </w:rPr>
        <w:t xml:space="preserve">, the BH </w:t>
      </w:r>
      <w:r w:rsidR="002B3D4B">
        <w:rPr>
          <w:rFonts w:cstheme="minorHAnsi"/>
        </w:rPr>
        <w:t xml:space="preserve">manoeuvre </w:t>
      </w:r>
      <w:r w:rsidRPr="00780CCA">
        <w:rPr>
          <w:rFonts w:cstheme="minorHAnsi"/>
        </w:rPr>
        <w:t>should be maintained to achieve a plateau</w:t>
      </w:r>
      <w:r w:rsidR="0068265C">
        <w:rPr>
          <w:rFonts w:cstheme="minorHAnsi"/>
        </w:rPr>
        <w:t xml:space="preserve"> of</w:t>
      </w:r>
      <w:r w:rsidRPr="00780CCA">
        <w:rPr>
          <w:rFonts w:cstheme="minorHAnsi"/>
        </w:rPr>
        <w:t xml:space="preserve"> &gt;</w:t>
      </w:r>
      <w:r w:rsidR="004C4789">
        <w:rPr>
          <w:rFonts w:cstheme="minorHAnsi"/>
        </w:rPr>
        <w:t xml:space="preserve"> </w:t>
      </w:r>
      <w:r w:rsidRPr="00780CCA">
        <w:rPr>
          <w:rFonts w:cstheme="minorHAnsi"/>
        </w:rPr>
        <w:t xml:space="preserve">3 seconds with </w:t>
      </w:r>
      <w:r w:rsidR="00EC67CE" w:rsidRPr="00715BA9">
        <w:rPr>
          <w:u w:val="single"/>
        </w:rPr>
        <w:t>&lt;</w:t>
      </w:r>
      <w:r w:rsidR="004C4789">
        <w:rPr>
          <w:u w:val="single"/>
        </w:rPr>
        <w:t xml:space="preserve"> </w:t>
      </w:r>
      <w:r w:rsidRPr="00780CCA">
        <w:rPr>
          <w:rFonts w:cstheme="minorHAnsi"/>
        </w:rPr>
        <w:t>10% variation between minimum and maximum</w:t>
      </w:r>
      <w:r w:rsidR="002B3D4B">
        <w:rPr>
          <w:rFonts w:cstheme="minorHAnsi"/>
        </w:rPr>
        <w:t xml:space="preserve"> values</w:t>
      </w:r>
      <w:r w:rsidR="0068265C">
        <w:rPr>
          <w:rFonts w:cstheme="minorHAnsi"/>
        </w:rPr>
        <w:t xml:space="preserve"> of the plateau</w:t>
      </w:r>
      <w:r w:rsidRPr="00780CCA">
        <w:rPr>
          <w:rFonts w:cstheme="minorHAnsi"/>
        </w:rPr>
        <w:t xml:space="preserve">. </w:t>
      </w:r>
      <w:r w:rsidR="00D51839" w:rsidRPr="00780CCA">
        <w:rPr>
          <w:rFonts w:cstheme="minorHAnsi"/>
        </w:rPr>
        <w:t xml:space="preserve">In contrast, electrochemical </w:t>
      </w:r>
      <w:r w:rsidR="005C4B34" w:rsidRPr="00780CCA">
        <w:rPr>
          <w:rFonts w:cstheme="minorHAnsi"/>
        </w:rPr>
        <w:t>analysers</w:t>
      </w:r>
      <w:r w:rsidR="00D51839" w:rsidRPr="00780CCA">
        <w:rPr>
          <w:rFonts w:cstheme="minorHAnsi"/>
        </w:rPr>
        <w:t xml:space="preserve"> have </w:t>
      </w:r>
      <w:r w:rsidR="003C1B88" w:rsidRPr="00780CCA">
        <w:rPr>
          <w:rFonts w:cstheme="minorHAnsi"/>
        </w:rPr>
        <w:t>a predetermined</w:t>
      </w:r>
      <w:r w:rsidR="00D51839" w:rsidRPr="00780CCA">
        <w:rPr>
          <w:rFonts w:cstheme="minorHAnsi"/>
        </w:rPr>
        <w:t xml:space="preserve"> duration for the sampling, and patients </w:t>
      </w:r>
      <w:r w:rsidR="005C4B34" w:rsidRPr="00780CCA">
        <w:rPr>
          <w:rFonts w:cstheme="minorHAnsi"/>
        </w:rPr>
        <w:t>need</w:t>
      </w:r>
      <w:r w:rsidR="00D51839" w:rsidRPr="00780CCA">
        <w:rPr>
          <w:rFonts w:cstheme="minorHAnsi"/>
        </w:rPr>
        <w:t xml:space="preserve"> to hold the</w:t>
      </w:r>
      <w:r w:rsidR="005C4B34" w:rsidRPr="00780CCA">
        <w:rPr>
          <w:rFonts w:cstheme="minorHAnsi"/>
        </w:rPr>
        <w:t>ir</w:t>
      </w:r>
      <w:r w:rsidR="00D51839" w:rsidRPr="00780CCA">
        <w:rPr>
          <w:rFonts w:cstheme="minorHAnsi"/>
        </w:rPr>
        <w:t xml:space="preserve"> breath until sampling is completed, which may be difficult for some. </w:t>
      </w:r>
      <w:r w:rsidR="00BB7F14" w:rsidRPr="00780CCA">
        <w:rPr>
          <w:rFonts w:cstheme="minorHAnsi"/>
        </w:rPr>
        <w:t>Using</w:t>
      </w:r>
      <w:r w:rsidR="00D51839" w:rsidRPr="00780CCA">
        <w:rPr>
          <w:rFonts w:cstheme="minorHAnsi"/>
        </w:rPr>
        <w:t xml:space="preserve"> older electrochemical devices (</w:t>
      </w:r>
      <w:r w:rsidR="00D51839" w:rsidRPr="00780CCA">
        <w:rPr>
          <w:rFonts w:cstheme="minorHAnsi"/>
          <w:i/>
        </w:rPr>
        <w:t>e</w:t>
      </w:r>
      <w:r w:rsidR="005D11C4" w:rsidRPr="00780CCA">
        <w:rPr>
          <w:rFonts w:cstheme="minorHAnsi"/>
          <w:i/>
        </w:rPr>
        <w:t>.</w:t>
      </w:r>
      <w:r w:rsidR="00D51839" w:rsidRPr="00780CCA">
        <w:rPr>
          <w:rFonts w:cstheme="minorHAnsi"/>
          <w:i/>
        </w:rPr>
        <w:t>g</w:t>
      </w:r>
      <w:r w:rsidR="00D51839" w:rsidRPr="00780CCA">
        <w:rPr>
          <w:rFonts w:cstheme="minorHAnsi"/>
        </w:rPr>
        <w:t>. NIOX MINO), the sampling duration depend</w:t>
      </w:r>
      <w:r w:rsidR="0068265C">
        <w:rPr>
          <w:rFonts w:cstheme="minorHAnsi"/>
        </w:rPr>
        <w:t>ed</w:t>
      </w:r>
      <w:r w:rsidR="00D51839" w:rsidRPr="00780CCA">
        <w:rPr>
          <w:rFonts w:cstheme="minorHAnsi"/>
        </w:rPr>
        <w:t xml:space="preserve"> on flow (90-sec at 2 mL.s</w:t>
      </w:r>
      <w:r w:rsidR="00D51839" w:rsidRPr="00780CCA">
        <w:rPr>
          <w:rFonts w:cstheme="minorHAnsi"/>
          <w:vertAlign w:val="superscript"/>
        </w:rPr>
        <w:t>-1</w:t>
      </w:r>
      <w:r w:rsidR="00D51839" w:rsidRPr="00780CCA">
        <w:rPr>
          <w:rFonts w:cstheme="minorHAnsi"/>
        </w:rPr>
        <w:t xml:space="preserve"> and 45-sec at 5 mL.s</w:t>
      </w:r>
      <w:r w:rsidR="00D51839" w:rsidRPr="00780CCA">
        <w:rPr>
          <w:rFonts w:cstheme="minorHAnsi"/>
          <w:vertAlign w:val="superscript"/>
        </w:rPr>
        <w:t>-1</w:t>
      </w:r>
      <w:r w:rsidR="00D51839" w:rsidRPr="00780CCA">
        <w:rPr>
          <w:rFonts w:cstheme="minorHAnsi"/>
        </w:rPr>
        <w:t xml:space="preserve">) </w:t>
      </w:r>
      <w:r w:rsidR="00356F17" w:rsidRPr="00780CCA">
        <w:rPr>
          <w:rFonts w:cstheme="minorHAnsi"/>
        </w:rPr>
        <w:fldChar w:fldCharType="begin">
          <w:fldData xml:space="preserve">PEVuZE5vdGU+PENpdGU+PEF1dGhvcj5IYXJyaXM8L0F1dGhvcj48WWVhcj4yMDE0PC9ZZWFyPjxS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</w:fldData>
        </w:fldChar>
      </w:r>
      <w:r w:rsidR="00E02DA1">
        <w:rPr>
          <w:rFonts w:cstheme="minorHAnsi"/>
        </w:rPr>
        <w:instrText xml:space="preserve"> ADDIN EN.CITE </w:instrText>
      </w:r>
      <w:r w:rsidR="00E02DA1">
        <w:rPr>
          <w:rFonts w:cstheme="minorHAnsi"/>
        </w:rPr>
        <w:fldChar w:fldCharType="begin">
          <w:fldData xml:space="preserve">PEVuZE5vdGU+PENpdGU+PEF1dGhvcj5IYXJyaXM8L0F1dGhvcj48WWVhcj4yMDE0PC9ZZWFyPjxS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</w:fldData>
        </w:fldChar>
      </w:r>
      <w:r w:rsidR="00E02DA1">
        <w:rPr>
          <w:rFonts w:cstheme="minorHAnsi"/>
        </w:rPr>
        <w:instrText xml:space="preserve"> ADDIN EN.CITE.DATA </w:instrText>
      </w:r>
      <w:r w:rsidR="00E02DA1">
        <w:rPr>
          <w:rFonts w:cstheme="minorHAnsi"/>
        </w:rPr>
      </w:r>
      <w:r w:rsidR="00E02DA1">
        <w:rPr>
          <w:rFonts w:cstheme="minorHAnsi"/>
        </w:rPr>
        <w:fldChar w:fldCharType="end"/>
      </w:r>
      <w:r w:rsidR="00356F17" w:rsidRPr="00780CCA">
        <w:rPr>
          <w:rFonts w:cstheme="minorHAnsi"/>
        </w:rPr>
      </w:r>
      <w:r w:rsidR="00356F17" w:rsidRPr="00780CCA">
        <w:rPr>
          <w:rFonts w:cstheme="minorHAnsi"/>
        </w:rPr>
        <w:fldChar w:fldCharType="separate"/>
      </w:r>
      <w:r w:rsidR="00E02DA1">
        <w:rPr>
          <w:rFonts w:cstheme="minorHAnsi"/>
          <w:noProof/>
        </w:rPr>
        <w:t>[21]</w:t>
      </w:r>
      <w:r w:rsidR="00356F17" w:rsidRPr="00780CCA">
        <w:rPr>
          <w:rFonts w:cstheme="minorHAnsi"/>
        </w:rPr>
        <w:fldChar w:fldCharType="end"/>
      </w:r>
      <w:r w:rsidR="00567B5E" w:rsidRPr="00780CCA">
        <w:rPr>
          <w:rFonts w:cstheme="minorHAnsi"/>
        </w:rPr>
        <w:t xml:space="preserve">, </w:t>
      </w:r>
      <w:r w:rsidR="00D51839" w:rsidRPr="00780CCA">
        <w:rPr>
          <w:rFonts w:cstheme="minorHAnsi"/>
        </w:rPr>
        <w:t>while in the newer versions (</w:t>
      </w:r>
      <w:r w:rsidR="005A3F08" w:rsidRPr="00780CCA">
        <w:rPr>
          <w:rFonts w:cstheme="minorHAnsi"/>
          <w:i/>
        </w:rPr>
        <w:t>e.</w:t>
      </w:r>
      <w:r w:rsidR="005A3F08" w:rsidRPr="00780CCA">
        <w:rPr>
          <w:rFonts w:cstheme="minorHAnsi"/>
        </w:rPr>
        <w:t>g.</w:t>
      </w:r>
      <w:r w:rsidR="00D51839" w:rsidRPr="00780CCA">
        <w:rPr>
          <w:rFonts w:cstheme="minorHAnsi"/>
        </w:rPr>
        <w:t xml:space="preserve"> NIOX VERO) the sampling time is 30-sec</w:t>
      </w:r>
      <w:r w:rsidR="0024285A" w:rsidRPr="00780CCA">
        <w:rPr>
          <w:rFonts w:cstheme="minorHAnsi"/>
        </w:rPr>
        <w:t>onds</w:t>
      </w:r>
      <w:r w:rsidR="00D51839" w:rsidRPr="00780CCA">
        <w:rPr>
          <w:rFonts w:cstheme="minorHAnsi"/>
        </w:rPr>
        <w:t xml:space="preserve"> at 5 mL.s</w:t>
      </w:r>
      <w:r w:rsidR="00D51839" w:rsidRPr="00780CCA">
        <w:rPr>
          <w:rFonts w:cstheme="minorHAnsi"/>
          <w:vertAlign w:val="superscript"/>
        </w:rPr>
        <w:t>-1</w:t>
      </w:r>
      <w:r w:rsidR="00D51839" w:rsidRPr="00780CCA">
        <w:rPr>
          <w:rFonts w:cstheme="minorHAnsi"/>
        </w:rPr>
        <w:t>.</w:t>
      </w:r>
      <w:r w:rsidR="00BB7F14" w:rsidRPr="00780CCA">
        <w:rPr>
          <w:rFonts w:cstheme="minorHAnsi"/>
        </w:rPr>
        <w:t xml:space="preserve"> </w:t>
      </w:r>
    </w:p>
    <w:p w14:paraId="420502E1" w14:textId="332C4EA2" w:rsidR="00D51839" w:rsidRPr="00780CCA" w:rsidRDefault="00D51839" w:rsidP="00D51839">
      <w:pPr>
        <w:spacing w:line="360" w:lineRule="exact"/>
        <w:rPr>
          <w:rFonts w:cstheme="minorHAnsi"/>
          <w:bCs/>
          <w:i/>
          <w:iCs/>
        </w:rPr>
      </w:pPr>
      <w:r w:rsidRPr="00780CCA">
        <w:rPr>
          <w:rFonts w:eastAsia="Times New Roman" w:cstheme="minorHAnsi"/>
          <w:i/>
          <w:color w:val="000000" w:themeColor="text1"/>
        </w:rPr>
        <w:t>T</w:t>
      </w:r>
      <w:r w:rsidRPr="00780CCA">
        <w:rPr>
          <w:rFonts w:cstheme="minorHAnsi"/>
          <w:bCs/>
          <w:i/>
          <w:iCs/>
        </w:rPr>
        <w:t>idal breathing method</w:t>
      </w:r>
    </w:p>
    <w:p w14:paraId="554C3E3D" w14:textId="6C487CFC" w:rsidR="00D51839" w:rsidRPr="00780CCA" w:rsidRDefault="006C13C9" w:rsidP="00D51839">
      <w:pPr>
        <w:spacing w:line="360" w:lineRule="exact"/>
        <w:rPr>
          <w:rFonts w:cstheme="minorHAnsi"/>
        </w:rPr>
      </w:pPr>
      <w:r w:rsidRPr="00780CCA">
        <w:rPr>
          <w:rFonts w:cstheme="minorHAnsi"/>
        </w:rPr>
        <w:t>Nasal NO</w:t>
      </w:r>
      <w:r w:rsidR="00D51839" w:rsidRPr="00780CCA">
        <w:rPr>
          <w:rFonts w:cstheme="minorHAnsi"/>
        </w:rPr>
        <w:t xml:space="preserve"> measured during tidal </w:t>
      </w:r>
      <w:r w:rsidR="003E425B">
        <w:rPr>
          <w:rFonts w:cstheme="minorHAnsi"/>
        </w:rPr>
        <w:t>breathing</w:t>
      </w:r>
      <w:r w:rsidR="00D51839" w:rsidRPr="00780CCA">
        <w:rPr>
          <w:rFonts w:cstheme="minorHAnsi"/>
        </w:rPr>
        <w:t xml:space="preserve"> has been described in more than 15 study reports or reviews </w:t>
      </w:r>
      <w:r w:rsidR="005C4B34" w:rsidRPr="00780CCA">
        <w:rPr>
          <w:rFonts w:cstheme="minorHAnsi"/>
        </w:rPr>
        <w:fldChar w:fldCharType="begin">
          <w:fldData xml:space="preserve">Y29udHJpYnV0b3JzPjxhdXRob3JzPjxhdXRob3I+UWlhbiwgVy48L2F1dGhvcj48YXV0aG9yPkNo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==
</w:fldData>
        </w:fldChar>
      </w:r>
      <w:r w:rsidR="000B3E55">
        <w:rPr>
          <w:rFonts w:cstheme="minorHAnsi"/>
        </w:rPr>
        <w:instrText xml:space="preserve"> ADDIN EN.CITE </w:instrText>
      </w:r>
      <w:r w:rsidR="000B3E55">
        <w:rPr>
          <w:rFonts w:cstheme="minorHAnsi"/>
        </w:rPr>
        <w:fldChar w:fldCharType="begin">
          <w:fldData xml:space="preserve">PEVuZE5vdGU+PENpdGU+PEF1dGhvcj5NYXJ0aGluPC9BdXRob3I+PFllYXI+MjAxMTwvWWVhcj48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TcyNjI8L3BhZ2VzPjx2b2x1bWU+ODwvdm9sdW1lPjxudW1iZXI+MjwvbnVtYmVyPjxlZGl0aW9u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==
</w:fldData>
        </w:fldChar>
      </w:r>
      <w:r w:rsidR="000B3E55">
        <w:rPr>
          <w:rFonts w:cstheme="minorHAnsi"/>
        </w:rPr>
        <w:instrText xml:space="preserve"> ADDIN EN.CITE.DATA </w:instrText>
      </w:r>
      <w:r w:rsidR="000B3E55">
        <w:rPr>
          <w:rFonts w:cstheme="minorHAnsi"/>
        </w:rPr>
      </w:r>
      <w:r w:rsidR="000B3E55">
        <w:rPr>
          <w:rFonts w:cstheme="minorHAnsi"/>
        </w:rPr>
        <w:fldChar w:fldCharType="end"/>
      </w:r>
      <w:r w:rsidR="000B3E55">
        <w:rPr>
          <w:rFonts w:cstheme="minorHAnsi"/>
        </w:rPr>
        <w:fldChar w:fldCharType="begin">
          <w:fldData xml:space="preserve">Y29udHJpYnV0b3JzPjxhdXRob3JzPjxhdXRob3I+UWlhbiwgVy48L2F1dGhvcj48YXV0aG9yPkNo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==
</w:fldData>
        </w:fldChar>
      </w:r>
      <w:r w:rsidR="000B3E55">
        <w:rPr>
          <w:rFonts w:cstheme="minorHAnsi"/>
        </w:rPr>
        <w:instrText xml:space="preserve"> ADDIN EN.CITE.DATA </w:instrText>
      </w:r>
      <w:r w:rsidR="000B3E55">
        <w:rPr>
          <w:rFonts w:cstheme="minorHAnsi"/>
        </w:rPr>
      </w:r>
      <w:r w:rsidR="000B3E55">
        <w:rPr>
          <w:rFonts w:cstheme="minorHAnsi"/>
        </w:rPr>
        <w:fldChar w:fldCharType="end"/>
      </w:r>
      <w:r w:rsidR="005C4B34" w:rsidRPr="00780CCA">
        <w:rPr>
          <w:rFonts w:cstheme="minorHAnsi"/>
        </w:rPr>
      </w:r>
      <w:r w:rsidR="005C4B34" w:rsidRPr="00780CCA">
        <w:rPr>
          <w:rFonts w:cstheme="minorHAnsi"/>
        </w:rPr>
        <w:fldChar w:fldCharType="separate"/>
      </w:r>
      <w:r w:rsidR="000B3E55">
        <w:rPr>
          <w:rFonts w:cstheme="minorHAnsi"/>
          <w:noProof/>
        </w:rPr>
        <w:t>[9, 12-16, 22, 32, 42-44, 48, 50-52]</w:t>
      </w:r>
      <w:r w:rsidR="005C4B34" w:rsidRPr="00780CCA">
        <w:rPr>
          <w:rFonts w:cstheme="minorHAnsi"/>
        </w:rPr>
        <w:fldChar w:fldCharType="end"/>
      </w:r>
      <w:r w:rsidR="00D51839" w:rsidRPr="00780CCA">
        <w:rPr>
          <w:rFonts w:cstheme="minorHAnsi"/>
        </w:rPr>
        <w:fldChar w:fldCharType="begin"/>
      </w:r>
      <w:r w:rsidR="00D51839" w:rsidRPr="00780CCA">
        <w:rPr>
          <w:rFonts w:cstheme="minorHAnsi"/>
        </w:rPr>
        <w:instrText xml:space="preserve"> ADDIN ZOTERO_ITEM CSL_CITATION {"citationID":"ujLJlbAy","properties":{"formattedCitation":"[4\\uc0\\u8211{}7, 9, 10, 13\\uc0\\u8211{}15, 17, 20\\uc0\\u8211{}24]","plainCitation":"[4–7, 9, 10, 13–15, 17, 20–24]","noteIndex":0},"citationItems":[{"id":3198,"uris":["http://zotero.org/users/local/tVdsBrMV/items/2ULJNM39"],"uri":["http://zotero.org/users/local/tVdsBrMV/items/2ULJNM39"],"itemData":{"id":3198,"type":"article-journal","abstract":"Nasal nitric oxide (nNO) has a well-known potential as an indirect discriminative marker between patients with primary ciliary dyskinesia (PCD) and healthy subjects, but real-life experience and usefulness in young children is sparsely reported. Three nNO sampling methods were examined and compared as first-line tests for PCD. Healthy subjects, confirmed PCDs, consecutive referrals with PCD-like symptoms and patients with cystic fibrosis (CF) had nNO sampled during breath hold (BH-nNO), oral exhalation against resistance (OE-R-nNO) and tidal breathing (TB-nNO) aiming to expand age range into infancy. 282 subjects, 117 consecutive referrals, 59 PCDs, 49 CF patients and 57 healthy subjects, were included. All methods separated significantly between PCD and non-PCD, including CF with reliability, in ranking order BH-nNO&gt;OE-R-nNO&gt;TB-nNO. Acceptability in children ranked in reverse order. A problematic high fraction (39%) of false positive TB-nNO was found in young children. An unexpected large fraction (6.8%) of PCDs had nNO values above cut-off. nNO is a helpful first-line tool in real-life PCD work-up in all age groups if the sampling method is chosen according to age. nNO can be misleading in a few patients with true PCD. Further studies are strongly needed in young children.","container-title":"The European Respiratory Journal","DOI":"10.1183/09031936.00032610","ISSN":"1399-3003","issue":"3","journalAbbreviation":"Eur. Respir. J.","language":"eng","note":"number: 3\nPMID: 20525709","page":"559-565","source":"PubMed","title":"Choice of nasal nitric oxide technique as first-line test for primary ciliary dyskinesia","volume":"37","author":[{"family":"Marthin","given":"J. K."},{"family":"Nielsen","given":"K. G."}],"issued":{"date-parts":[["2011",3]]}}},{"id":"ru1b7gv9/s4vRy0WZ","uris":["http://zotero.org/users/local/tVdsBrMV/items/L3A7MNEN"],"uri":["http://zotero.org/users/local/tVdsBrMV/items/L3A7MNEN"],"itemData":{"id":"M77hWxOP/MVUICegy","type":"article-journal","abstract":"Nasal nitric oxide (nNO) measurement is recommended to screen for Primary Ciliary Dyskinesia (PCD) in subjects with suggestive history and symptoms. Clinical use of alternative methods (i.e., breath-hold [BH], tidal breathing [TB]) in children unable to perform the gold standard slow Exhalation against a Resistance (ER) method has not been sufficiently evaluated. We extracted retrospectively (2013-2019) 454 files (374 subjects) containing nNO results. Median [IQR] age at inclusion was 7.0 [4.7-11.0] years, 105 (28.1%) children were younger than 5 years. ER or BH methods were more frequently mastered by children older than 5 years compared to younger children (69.4% and 52.7% vs. 21% and 5.6%, respectively; p &lt; .0001), the latter succeeding only in TB measurement in 77.4% of cases. In 130 files with both ER and BH measurements (nNO-ER and nNO-BH), nNO-BH was 102 [96.2; 108.3]% that of nNO-ER. In 175 files including nNO-ER and nNO-TB measurements, nNO-TB was 64.4 [IQR: 53.7; 80.4]% that of nNO-ER with an excellent correlation between nNO values (r = .94 [95% CI 0.91; 0.95]; p &lt; .0001) and discordance in the interpretation of nNO results in 16 (10.2%) cases. Final PCD diagnosis was similar in patients included before or after 5 years of age (confirmed 16 (15.2%) and 48 (17.8%); excluded 81 (77.1%) and 192 (71.4%), respectively; p = .32). In conclusion, reliable nNO-BH and nNO-ER results are interchangeable. Children tested with ER or with TB method have similar final PCD diagnosis. Alternative methods to measure nNO might be studied further for use in clinical practice.","container-title":"Pediatric Pulmonology","DOI":"10.1002/ppul.25432","ISSN":"1099-0496","journalAbbreviation":"Pediatr Pulmonol","language":"eng","note":"PMID: 33860637","source":"PubMed","title":"Breath-holding and tidal breathing nasal NO to screen children for Primary Ciliary Dyskinesia","author":[{"family":"Beydon","given":"Nicole"},{"family":"Tamalet","given":"Aline"},{"family":"Escudier","given":"Estelle"},{"family":"Legendre","given":"Marie"},{"family":"Thouvenin","given":"Guillaume"}],"issued":{"date-parts":[["2021",4,16]]}}},{"id":11233,"uris":["http://zotero.org/users/local/tVdsBrMV/items/EPYL39RW"],"uri":["http://zotero.org/users/local/tVdsBrMV/items/EPYL39RW"],"itemData":{"id":11233,"type":"article-journal","abstract":"Measurements of nasal nitric oxide (nNO) may give insight into respiratory conditions in children aged under 5 yr but no methodology has been described for this age-group. The present study aimed to establish the methodology and reproducibility for measuring nNO during tidal breathing in young children and to relate nNO to allergic conditions. Children and siblings aged under 5 yr attending hospital clinics were enrolled. On-line nNO measurements were obtained during tidal breathing using a chemiluminescence analyser. To establish our methodology, nNO was measured over 3, 5 or 10 s NO plateaus and nNO was also measured from left and right nostrils. nNO was then compared between children with and without allergic conditions. The reproducibility of nNO measurements over 24 h was studied in a separate group of children. Eighty-three children participated in the methodological part of the study and nNO was successfully measured in 57 (69%), mean (s.d.) age 3.4 (1.1) years, 14 with allergic conditions. Neither NO plateau duration nor choice of nostril influenced nNO values. The mean (s.d.) nNO for non-atopic children was 208 (103) parts per billion (ppb) and for atopic children was 284 (122), p = 0.032. Nasal NO values were not related to ambient NO, gender and passive smoke exposure; there was a non-significant trend for nNO to be positively related to age. Nasal NO measurements were reproducible in the 21 children tested, mean difference 9.6 ppb (limits of agreement-127, 146). We report a methodology for nNO measurement in young children. Further work is now required to establish the clinical utility of nNO in this age-group.","container-title":"Pediatric Allergy and Immunology: Official Publication of the European Society of Pediatric Allergy and Immunology","DOI":"10.1111/j.1399-3038.2007.00616.x","ISSN":"1399-3038","issue":"3","journalAbbreviation":"Pediatr Allergy Immunol","language":"eng","note":"PMID: 18397407","page":"233-238","source":"PubMed","title":"A methodology for measurements of nasal nitric oxide in children under 5 yr","volume":"19","author":[{"family":"Gupta","given":"Rajesh"},{"family":"Gupta","given":"Nisha"},{"family":"Turner","given":"Stephen W."}],"issued":{"date-parts":[["2008",5]]}}},{"id":10770,"uris":["http://zotero.org/users/local/tVdsBrMV/items/S4MDSTQK"],"uri":["http://zotero.org/users/local/tVdsBrMV/items/S4MDSTQK"],"itemData":{"id":10770,"type":"article-journal","abstract":"INTRODUCTION: Primary ciliary dyskinesia (PCD), a disease of impaired respiratory cilia motility, is often difficult to diagnose. Recent studies show low nasal nitric oxide (nNO) is closely linked to PCD, allowing the use of nNO measurement for PCD assessments. Nasal NO cutoff values for PCD are stratified by age, given nNO levels normally increase with age. However, normative values for nNO have not been established for infants less than 1 year old. In this study, we aim to establish normative values for nNO in infants and determine their utility in guiding infant PCD assessment.\nMETHODS AND RESULTS: We obtained 42 nNO values from infants less than 1 year old without a history of PCD or recurrent sinopulmonary disease. Using regression analysis, we estimated the mean age-adjusted nNO values and established a 95% prediction interval (PI) for normal nNO. Using these findings, we were able to show 14 of 15 infant PCD patients had abnormally low nNO with values below the 95% PI.\nCONCLUSIONS: In this study we determined a regression model that best fits normative nNO values for infants less than 1 year old. This model identified the majority of PCD infants as having abnormally low nNO. These findings suggest nNO measurement can help guide PCD assessment in infants, and perhaps other pulmonary diseases with a link to low nNO. With early assessments, earlier clinical intervention may be possible to slow disease progression and help reduce pulmonary morbidity.","container-title":"Respiratory Medicine","DOI":"10.1016/j.rmed.2015.07.010","ISSN":"1532-3064","issue":"9","journalAbbreviation":"Respir Med","language":"eng","note":"number: 9\nPMID: 26233707","page":"1126-1130","source":"PubMed","title":"Establishing normative nasal nitric oxide values in infants","volume":"109","author":[{"family":"Adams","given":"Phillip S."},{"family":"Tian","given":"Xin"},{"family":"Zahid","given":"Maliha"},{"family":"Khalifa","given":"Omar"},{"family":"Leatherbury","given":"Linda"},{"family":"Lo","given":"Cecilia W."}],"issued":{"date-parts":[["2015",9]]}}},{"id":11297,"uris":["http://zotero.org/users/local/tVdsBrMV/items/GFMCFB9M"],"uri":["http://zotero.org/users/local/tVdsBrMV/items/GFMCFB9M"],"itemData":{"id":11297,"type":"webpage","title":"Feasibility of nasal NO screening in healthy newborns - PubMed","URL":"https://pubmed.ncbi.nlm.nih.gov/34570949/","author":[{"family":"Buechel, Flurina","given":""},{"literal":"Usemann, Jakob"},{"literal":"Aline, A"},{"family":"Salfeld, Peter","given":""},{"literal":"Alexander, Moeller"},{"literal":"Andreas, Jung"}],"accessed":{"date-parts":[["2021",10,5]]}}},{"id":11225,"uris":["http://zotero.org/users/local/tVdsBrMV/items/TTQH37SP"],"uri":["http://zotero.org/users/local/tVdsBrMV/items/TTQH37SP"],"itemData":{"id":11225,"type":"article-journal","abstract":"BACKGROUND: Nasal nitric oxide (nNO) measurement is an established first line test in the work-up for primary ciliary dyskinesia (PCD). Tidal breathing nNO (TB-nNO) measurements require minimal cooperation and are potentially useful even in young children. Hand-held NO devices are becoming increasingly widespread for asthma management. Therefore, we chose to assess whether hand-held TB-nNO measurements reliably discriminate between PCD, and Healthy Subjects (HS) and included Cystic Fibrosis (CF) patients as a disease control group known to have intermediate nNO levels.\nMETHODS: In this cross sectional, single centre, single occasion, proof-of-concept study in children and adults with PCD and CF, and in HS we compared feasibility, success rates, discriminatory capacity, repeatability and agreement between a hand-held electrochemical device equipped with a nNO software application sampling at flow rates 2 ml/s or 5 ml/s, and two stationary chemiluminescence devices, applying both tidal breathing and velum closure techniques.\nRESULTS: Measurements were done in 16 PCD patients, 21 patients with CF and 20 HS aged between 3.8 and 60.9 years. Hand-held TB-nNO showed high success rate (96.5-100%) vs. velum closure nNO techniques (70.2-89.5%). Hand-held TB-nNO sampling at flow rate 5 ml/s showed equally high discriminative power (PCD vs. HS [p&lt;0.0001] and PCD vs. CF [p&lt;0.0001]) and reaching close to 100% sensitivity and specificity, superior repeatability (CV% = 10%) and equal limits of agreement compared to TB-nNO by stationary devices and even compared to velum closure sampling.\nCONCLUSION: Hand-held TB-nNO discriminates significantly between PCD, CF and HS and shows promising potential as a widespread targeted case-finding tool for PCD, although further studies are warranted before implementation.","container-title":"PloS One","DOI":"10.1371/journal.pone.0057262","ISSN":"1932-6203","issue":"2","journalAbbreviation":"PLoS One","language":"eng","note":"PMID: 23437356\nPMCID: PMC3577728","page":"e57262","source":"PubMed","title":"Hand-held tidal breathing nasal nitric oxide measurement--a promising targeted case-finding tool for the diagnosis of primary ciliary dyskinesia","volume":"8","author":[{"family":"Marthin","given":"June Kehlet"},{"family":"Nielsen","given":"Kim Gjerum"}],"issued":{"date-parts":[["2013"]]}}},{"id":3230,"uris":["http://zotero.org/users/local/tVdsBrMV/items/5U4Q8ZHF"],"uri":["http://zotero.org/users/local/tVdsBrMV/items/5U4Q8ZHF"],"itemData":{"id":3230,"type":"article-journal","abstract":"To promote early screening of patients with suspected Primary Ciliary Dyskinesia (PCD), nasal nitric oxide (nNO) measurements during tidal breathing (TB) have been developed for children unable to ensure velum closure (VC) during breath hold or expiration against resistance. To investigate technical and practical issues related to TB-nNO methods in children referred for suspected or asserted PCD, we recorded, in a prospective multicenter study, TB-nNO (calculated as the mean of 5 peaks, 10 or 30 sec during tidal breathing) and VC-nNO when available. We studied 142 children (PCD diagnosis asserted in 47, excluded in 39). Nasal NO values were significantly different according to methods, VC-nNO being higher than TB-nNO (TB-nNO 5 peaks higher than mean of 10 or 30 sec). Specificity (90-94%) and sensitivity (86-97%) were similar between TB-nNO and VC-nNO methods. Age was more correlated with VC-nNO than with TB-nNO. TB-nNO could differ between the two nostrils by more than 10% (or 10 ppb when nNO absolute value lower 100 ppb) in 32-43% of the tested children, according to the different tidal breathing values, and was reproducible in the long term but influenced by ambient NO. Despite TB-nNO values being lower than VC-nNO, TB-nNO was found to be as discriminant for PCD, and probably more discriminant in children less than 8 years old, as the VC method. These results were obtained using the chemiluminescence technique which allows an easier assessment of relevant factors such as nasal permeability and ambient NO than the electrochemical technique.","container-title":"Pediatric Pulmonology","DOI":"10.1002/ppul.23167","ISSN":"1099-0496","issue":"12","journalAbbreviation":"Pediatr. Pulmonol.","language":"eng","note":"number: 12\nPMID: 25731630","page":"1374-1382","source":"PubMed","title":"Technical and practical issues for tidal breathing measurements of nasal nitric oxide in children","volume":"50","author":[{"family":"Beydon","given":"Nicole"},{"family":"Chambellan","given":"Arnaud"},{"family":"Alberti","given":"Corinne"},{"family":"Blic","given":"Jacques","non-dropping-particle":"de"},{"family":"Clément","given":"Annick"},{"family":"Escudier","given":"Estelle"},{"family":"Le Bourgeois","given":"Muriel"}],"issued":{"date-parts":[["2015",12]]}}},{"id":"ru1b7gv9/ZOexShwR","uris":["http://zotero.org/users/local/sdjR02V2/items/JUWUP4BA"],"uri":["http://zotero.org/users/local/sdjR02V2/items/JUWUP4BA"],"itemData":{"id":26031,"type":"article-journal","abstract":"BACKGROUND: Primary Ciliary Dyskinesia (PCD) is an orphan disease characterized by recurrent respiratory infections and an increased prevalence of situs inversus and male infertility. Low nasal Nitric Oxide (nNO) is used as a new test to diagnose PCD. The test sensitivity is good, but specificity has not been studied widely. Therefore, we evaluated the diagnostic accuracy of low nNO to diagnose PCD in a large cohort, including healthy patients and different disease controls.\nMATERIALS AND METHODS: Nasal nitric oxide was measured during plateau exhalation against resistance (nNOplat) and during tidal breathing (nNOtid). Moreover, we measured fractional exhaled NO (FENO). We included 226 patients: 38 with PCD, 49 healthy controls, and 139 disease controls (cystic fibrosis, humoral immunodeficiency, and asthma).\nRESULTS: The nNOplat cut-off value of 300 ppb provided the best sensitivity (89·5%) and specificity (87·3%) to detect PCD. There was overlap between PCD and disease controls: 16·5% of disease controls had a false-positive result. nNOtid correlated with nNOplat (r=0·912), but values differed (P=0·0001). The nNOtid cut-off of 200 ppb had a sensitivity of 89·5% and a specificity of 80·6% to detect PCD. The FENO cut-off of 10 ppb had an acceptable sensitivity (89·5%), but a low specificity (58·3%). Positive and negative likelihood ratios were suboptimal for all tests.\nCONCLUSIONS: nNOplat, nNOtid and FENO measurements overlap between PCD and disease controls. Sensitivity is comparable for the three tests. Applying composite scores slightly improves diagnostic accuracy. Given the less than 90% test sensitivity, PCD should be considered in patients with intermediate results.","container-title":"European Journal of Clinical Investigation","DOI":"10.1111/eci.12254","ISSN":"1365-2362","issue":"5","journalAbbreviation":"Eur J Clin Invest","language":"eng","note":"number: 5\nPMID: 24597492","page":"477-485","source":"PubMed","title":"Diagnostic accuracy of nitric oxide measurements to detect primary ciliary dyskinesia","volume":"44","author":[{"family":"Boon","given":"Mieke"},{"family":"Meyts","given":"Isabelle"},{"family":"Proesmans","given":"Marijke"},{"family":"Vermeulen","given":"Francois L."},{"family":"Jorissen","given":"Mark"},{"family":"De Boeck","given":"Kris"}],"issued":{"date-parts":[["2014",5]]}}},{"id":"ru1b7gv9/l6ZLbkPm","uris":["http://zotero.org/users/local/sdjR02V2/items/I2NTV87D"],"uri":["http://zotero.org/users/local/sdjR02V2/items/I2NTV87D"],"itemData":{"id":26042,"type":"article-journal","abstract":"Nasal nitric oxide measurement may be a surrogate marker of upper airway inflammation. There is, however, no standardized measurement technique; and this led us to examine measurement techniques for acceptability and reproducibility. In five subjects we examined the flow dependence of nasal NO. In 13 healthy volunteers, nasal NO was measured on-line by five methods: 1) Tidal nasal and oral breathing: NO sampling during exclusive nasal followed by exclusive oral tidal breathing; 2) Fixed flow exhalation: NO sampling during exclusive nasal followed by exclusive oral exhalation at 100 mL/second from total lung capacity; 3) Nasal-oral aspiration: air aspirated from the mouth via both nares at 100 mL/second with glottis closure; 4) Aspiration from one nares: air aspirated from one nares at 3.3 mL/second using nitric oxide analyzer sample line with velum closure; 5) Nasal Insufflation: NO sampled at one nares as air insufflated into the other nares at a flow of 100 mL/second with velum closure. Acceptability of all methods was assessed by subjects and technicians. Nasal NO concentration showed a significant inverse correlation with transnasal flow rate. All methods showed excellent reproducibility as assessed by the intraclass correlation coefficient except tidal breathing, which showed highly variable breath-to-breath NO levels, although mean breath values were reproducible. Mean nasal NO concentrations with methods 1, 2, 3, 4, and 5 were 32.1, 50.2, 62.8, 1381, and 60.0 ppb, respectively. Velum closure was not always achieved in methods 4 and 5, whereas methods 1 and 2 required separate nasal and oral procedures. Method 5 had reduced acceptability. NO concentrations were similar with methods that used the same airflow (2, 3, and 5). Nasal NO can be sampled in different ways with excellent reproducibility. In view of the flow dependence of nasal NO, it is vital to use a constant flow rate, and lower airway NO contribution must be excluded or subtracted. The fixed flow exhalation appears to be the preferred method as it is highly reproducible and acceptable.","container-title":"American Journal of Rhinology","DOI":"10.2500/105065899781389803","ISSN":"1050-6586","issue":"3","journalAbbreviation":"Am J Rhinol","language":"eng","note":"number: 3\nPMID: 10392234","page":"169-178","source":"PubMed","title":"Nasal nitric oxide: a comparison of measurement techniques","title-short":"Nasal nitric oxide","volume":"13","author":[{"family":"Silkoff","given":"P. E."},{"family":"Chatkin","given":"J."},{"family":"Qian","given":"W."},{"family":"Chakravorty","given":"S."},{"family":"Gutierrez","given":"C."},{"family":"Furlott","given":"H."},{"family":"McClean","given":"P."},{"family":"Rai","given":"S."},{"family":"Zamel","given":"N."},{"family":"Haight","given":"J."}],"issued":{"date-parts":[["1999",6]]}}},{"id":"ru1b7gv9/PL2bEr3C","uris":["http://zotero.org/users/local/sdjR02V2/items/F64RBAYH"],"uri":["http://zotero.org/users/local/sdjR02V2/items/F64RBAYH"],"itemData":{"id":25063,"type":"article-journal","abstract":"Nasal nitric oxide (NO) discriminates between patients with primary ciliary dyskinesia (PCD) and healthy individuals. We report feasibility of measurement and natural evolution of nasal NO and upon the impact of respiratory tract infection (RTI) on nasal NO in healthy infants (HI), followed from birth until age 2 years, with comparison to nasal NO in infant PCD.Tidal-breathing nasal NO measurements were performed at scheduled visits at 2 weeks old and at 4, 8, 12, 18 and 24 months old, with extra visits during RTIs. Historical nasal NO measurements for infant PCD were included for comparison.Altogether, 224 nasal NO measurements were performed in 44 enrolled infants. Median newborn nasal NO was 46 ppb (interquartile range (IQR) 29-69 ppb), increasing at a rate of 5.4% per month up to 283 ppb (IQR 203-389 ppb) at the age of 2 years. RTIs in 27 out of 44 infants temporarily suppressed nasal NO by 79%. Values for nasal NO in seven infants with PCD ranged from 6-80 ppb. The success rate to accept nasal NO sampling was 223 out of 224 measurements (99.6%).Tidal-breathing nasal NO measurement was indeed feasible in infancy and nasal NO in HI increased significantly up to 2 years of age, in opposition to nasal NO in PCD cases, which stayed low past 2 years of age. RTI episodes caused marked, temporary reductions in nasal NO in HI indistinguishable from that in infant PCD, suggesting that nasal NO should be measured in RTI-free intervals.","container-title":"The European Respiratory Journal","DOI":"10.1183/13993003.02503-2017","ISSN":"1399-3003","issue":"6","journalAbbreviation":"Eur. Respir. J.","language":"eng","note":"number: 6\nPMID: 29748307","source":"PubMed","title":"Infant nasal nitric oxide over time: natural evolution and impact of respiratory tract infection","title-short":"Infant nasal nitric oxide over time","volume":"51","author":[{"family":"Marthin","given":"June K."},{"family":"Philipsen","given":"Maria C."},{"family":"Rosthoj","given":"Susanne"},{"family":"Nielsen","given":"Kim G."}],"issued":{"date-parts":[["2018"]]}}},{"id":"ru1b7gv9/A9x3YQ66","uris":["http://zotero.org/users/local/sdjR02V2/items/IJHTQRDS"],"uri":["http://zotero.org/users/local/sdjR02V2/items/IJHTQRDS"],"itemData":{"id":26284,"type":"article-journal","abstract":"Nasal nitric oxide (nNO) concentrations are low in patients with primary ciliary dyskinesia (PCD) providing a noninvasive screening test. We conducted a systematic review of the literature to examine the utility of nNO in screening for PCD, in particular 1) different respiratory manoeuvres during sampling (velum closure, tidal breathing, etc.), 2) accuracy in screening young/uncooperative children, 3) stationary versus portable analysers, and 4) nNO in \"atypical\" PCD. 96 papers were assessed according to modified PRISMA (Preferred Reporting Items for Systematic Reviews and Meta-Analyses) criteria and 22 were included in this review. Meta-analysis of 11 studies comparing nNO during a velum closure breath hold gave a mean±SD nNO of 19.4±18.6 nL·min(-1) in PCD (n = 478) and 265.0±118.9 nL·min(-1) in healthy controls (n = 338). Weighted mean difference for PCD versus healthy controls was 231.1 nL·min(-1) (95% CI 193.3-268.9; n = 338) and 114.1 nL·min(-1) (95% CI 101.5-126.8; n = 415) for PCD versus cystic fibrosis. Five studies of nNO measurement during tidal breathing demonstrated that this is an acceptable manoeuvre in young children where velum closure is not possible, but the discriminatory value was reduced. Four small studies of portable NO analysers suggest these are reliable tools for screening for PCD. However, nNO must be interpreted alongside clinical suspicion. Future studies should focus on standardising sampling techniques and reporting.","container-title":"The European Respiratory Journal","DOI":"10.1183/09031936.00088614","ISSN":"1399-3003","issue":"6","journalAbbreviation":"Eur Respir J","language":"eng","note":"number: 6\nPMID: 25323224","page":"1589-1599","source":"PubMed","title":"Nasal nitric oxide screening for primary ciliary dyskinesia: systematic review and meta-analysis","title-short":"Nasal nitric oxide screening for primary ciliary dyskinesia","volume":"44","author":[{"family":"Collins","given":"Samuel A."},{"family":"Gove","given":"Kerry"},{"family":"Walker","given":"Woolf"},{"family":"Lucas","given":"Jane S. A."}],"issued":{"date-parts":[["2014",12]]}}},{"id":"ru1b7gv9/K8CxVGwP","uris":["http://zotero.org/users/local/sdjR02V2/items/3HSNHB9S"],"uri":["http://zotero.org/users/local/sdjR02V2/items/3HSNHB9S"],"itemData":{"id":26012,"type":"article-journal","abstract":"BACKGROUND: Specific guidelines are developed for the measurement of bronchial FE(NO), however, nasal nitric oxide (nNO) measurement is not standardised yet, resulting in divergent nNO values. This study compares six different sampling methods for nNO as described in the literature, to analyse their outcome and short term and long term reproducibility.\nDESIGN: nNO concentrations were measured in 38 healthy subjects. Each subject performed nNO measurements during tidal breathing (nNO-TB), single breath quiet exhalations (nNO-QE), QE with oral exhalation against a resistance (nNO-QE + R), breath holding (nNO-BH) and during single-breath humming exhalations at 128 and 440 Hz (nNO-HE(128) and nNO-HE(440), respectively). To assess short term and long term reproducibility all manoeuvres were repeated after one and 24 h.\nRESULTS: Lowest values were found during quiet exhalation (mean nNO-QE was 364 p.p.b., SEM 27). Methods in which there is turbulence of nasal flow (as in TB, HE(128) and HE(440)) result in higher nNO levels. Highest values were found in methods with decreased nasal flow [when there is no nasal flow as in BH or when the velum is closed as in QE + R: mean nNO 763 p.p.b. (SEM 61)]. NNO during humming at 440 Hz was significantly higher than at 128 Hz (P &lt; 0.01). The within-subject coefficient of variation of repeated measurements was lowest during humming and breath holding, 3.4 and 3.8%, respectively. Concerning short term and long term reproducibility, best agreement is reached with humming and second best with breath holding.\nCONCLUSIONS: Different methods result in different levels and reproducibility of nNO. In regard to this, methods of humming and breath holding are recommended for standardised measurement of nasal NO.","container-title":"European Journal of Clinical Investigation","DOI":"10.1111/j.1365-2362.2008.02064.x","ISSN":"1365-2362","issue":"1","journalAbbreviation":"Eur J Clin Invest","language":"eng","note":"number: 1\nPMID: 19087132","page":"72-77","source":"PubMed","title":"Measurement of nasal nitric oxide: evaluation of six different sampling methods","title-short":"Measurement of nasal nitric oxide","volume":"39","author":[{"family":"Winter-de Groot","given":"K. M.","non-dropping-particle":"de"},{"family":"Ent","given":"C. K.","non-dropping-particle":"van der"}],"issued":{"date-parts":[["2009",1]]}}},{"id":3219,"uris":["http://zotero.org/users/local/tVdsBrMV/items/T3I3JD5Z"],"uri":["http://zotero.org/users/local/tVdsBrMV/items/T3I3JD5Z"],"itemData":{"id":3219,"type":"article-journal","abstract":"OBJECTIVES: Nasal nitric oxide (nNO) is a reliable non-invasive screening test for primary ciliary dyskinesia (PCD), but the recommended technique, exhalation against resistance (ER), requires cooperation limiting its use in young children. Our objectives were to determine whether easier non-velum closure techniques have the ability to discriminate PCD and longitudinal reproducibility.\nSTUDY DESIGN: We conducted a case-control study evaluating 5 breathing techniques (ER, breath hold, tidal breathing mouth open, tidal breathing mouth closed, and humming) for measuring nNO in patients with PCD compared with control subjects (cystic fibrosis [CF], non-PCD non-CF bronchiectasis, and healthy). A subgroup repeated measurements 1 month later. Sensitivity, specificity, and intraclass correlation coefficient of each nNO technique were determined.\nRESULTS: We tested 85 children (20 PCD, 32 CF, 14 broncheoctasis, and 19 healthy), aged 5 to 18 years (mean age, 11.5 years); 52% of children were male. All breathing techniques discriminated patients with PCD from control subjects with high specificity (&gt;90%), 100% sensitivity, and intraclass correlation coefficient &gt;0.8. nNO output cutoff values for diagnosing PCD varied with techniques (ER, 59 nL/min; breath hold, 61 nL/min; tidal breathing mouth open, 37 nL/min; tidal breathing mouth closed, 30 nL/min; humming, 41 nL/min).\nCONCLUSION: Non-velum closure techniques are reproducible and valid to discriminate PCD; however, they generally yield lower values than ER.","container-title":"The Journal of Pediatrics","DOI":"10.1016/j.jpeds.2011.03.007","ISSN":"1097-6833","issue":"3","journalAbbreviation":"J. Pediatr.","language":"eng","note":"number: 3\nPMID: 21514598","page":"420-424","source":"PubMed","title":"Diagnostic value of nasal nitric oxide measured with non-velum closure techniques for children with primary ciliary dyskinesia","volume":"159","author":[{"family":"Mateos-Corral","given":"Dimas"},{"family":"Coombs","given":"Robin"},{"family":"Grasemann","given":"Hartmut"},{"family":"Ratjen","given":"Felix"},{"family":"Dell","given":"Sharon D."}],"issued":{"date-parts":[["2011",9]]}}},{"id":"ru1b7gv9/nwE9xQMO","uris":["http://zotero.org/users/local/sdjR02V2/items/YSN2FTGQ"],"uri":["http://zotero.org/users/local/sdjR02V2/items/YSN2FTGQ"],"itemData":{"id":36650,"type":"article-journal","abstract":"BACKGROUND: Primary ciliary dyskinesia (PCD) is a genetic disease characterized by abnormally beating cilia. In these patients, levels of nasal nitric oxide (nNO) are lower than those observed in healthy subjects.\nOBJECTIVES: We identify the nNO levels in healthy pre-school uncooperative children and in PCD patients, in order the application of nNO measurement in the early identification of young children with PCD.\nMETHODS: We measured nNO in 77 healthy children (50 uncooperative and 27 cooperative) and in 10 PCD patients. Fifteen cooperative healthy children were also asked to perform an uncooperative test.\nRESULTS: PCD patients presented low nNO levels (29.7+/-5.7 ppb) compared to those observed in healthy children (358.8+/-35.2 ppb; p&lt;0.05). nNO levels were increased in healthy cooperative children (650+/-60.6 ppb; p&lt;0.05) as compared to those uncooperative aging more than 6 month (309.1+/-45.9 ppb; p&lt;0.05) or less (128.1+/-16.2 ppb; p&lt;0.05). Twenty-four uncooperative children with nNO values &lt; or = 200 ppb performed a second evaluation at least 6 months later and mean levels increased from 104.7+/-10.5 ppb to 169.9+/-19.6 ppb (p&lt;0.05). In the 15 collaborative children nNO levels were higher during the breath holding manoeuvre (687.7+/-96.9 ppb) than during the tidal breathing manoeuvre (335.9+/-57.9 ppb; p&lt;0.05).\nCONCLUSIONS: Healthy children have higher nNO levels than PCD patients. In 15% of uncooperative healthy children can be found low nNO levels, similar to PCD patients, but those values increased some months later, in successive evaluations. Nasal NO may be used for PCD screening even though repeated evaluations may be necessary in young children.","container-title":"Respiratory Medicine","DOI":"10.1016/j.rmed.2007.11.013","ISSN":"0954-6111","issue":"4","journalAbbreviation":"Respir Med","language":"eng","note":"PMID: 18187313","page":"541-547","source":"PubMed","title":"Nasal nitric oxide for early diagnosis of primary ciliary dyskinesia: practical issues in children","title-short":"Nasal nitric oxide for early diagnosis of primary ciliary dyskinesia","volume":"102","author":[{"family":"Piacentini","given":"Giorgio L."},{"family":"Bodini","given":"Alessandro"},{"family":"Peroni","given":"Diego"},{"family":"Rigotti","given":"Erika"},{"family":"Pigozzi","given":"Roberta"},{"family":"Pradal","given":"Ugo"},{"family":"Boner","given":"Attilio L."}],"issued":{"date-parts":[["2008",4]]}}},{"id":"ru1b7gv9/tEojic8x","uris":["http://zotero.org/users/local/sdjR02V2/items/DXN8H8WI"],"uri":["http://zotero.org/users/local/sdjR02V2/items/DXN8H8WI"],"itemData":{"id":36652,"type":"article-journal","abstract":"This study was designed to validate and standardize a method for unilateral nasal nitric oxide (NO) measurement. Fourteen healthy volunteers and 11 patients who had undergone unilateral medial maxillectomy were enrolled. Nasal NO was measured unilaterally by means of a dual pump system, and bilateral nasal NO was measured by aspirating air through the nasal airway in series. The median unilateral NO output was 195 nL/min on the surgical side and 291 nL/min on the contralateral, surgically untreated side (p = .006). The NO output was not significantly different between nostrils in the control group (p = .82). With the bilateral technique, there was no significant difference between the surgery group and the healthy-subjects group (p = .72). The unilateral nasal NO technique is sensitive in determining unilateral differences in nasal NO production. The NO outputs from the nostrils were similar in normal subjects regardless of the nasal cycle, but were significantly lower on the operated side in the unilateral nasal surgery group.","container-title":"The Annals of Otology, Rhinology, and Laryngology","DOI":"10.1177/000348940010901009","ISSN":"0003-4894","issue":"10 Pt 1","journalAbbreviation":"Ann Otol Rhinol Laryngol","language":"eng","note":"PMID: 11051436","page":"952-957","source":"PubMed","title":"Unilateral nasal nitric oxide measurement after nasal surgery","volume":"109","author":[{"family":"Qian","given":"W."},{"family":"Chatkin","given":"J. M."},{"family":"Djupesland","given":"P. G."},{"family":"McClean","given":"P."},{"family":"Zamel","given":"N."},{"family":"Irish","given":"J. C."},{"family":"Haight","given":"J. S."}],"issued":{"date-parts":[["2000",10]]}}}],"schema":"https://github.com/citation-style-language/schema/raw/master/csl-citation.json"} </w:instrText>
      </w:r>
      <w:r w:rsidR="00D51839" w:rsidRPr="00780CCA">
        <w:rPr>
          <w:rFonts w:cstheme="minorHAnsi"/>
        </w:rPr>
        <w:fldChar w:fldCharType="end"/>
      </w:r>
      <w:r w:rsidR="00D51839" w:rsidRPr="00780CCA">
        <w:rPr>
          <w:rFonts w:cstheme="minorHAnsi"/>
        </w:rPr>
        <w:t xml:space="preserve"> where the method has been used among infants, children, and adults, whether healthy or patients with suspected PCD, definite PCD or</w:t>
      </w:r>
      <w:r w:rsidR="002B3D4B">
        <w:rPr>
          <w:rFonts w:cstheme="minorHAnsi"/>
        </w:rPr>
        <w:t xml:space="preserve"> other respiratory conditions</w:t>
      </w:r>
      <w:r w:rsidR="00C44155" w:rsidRPr="00780CCA">
        <w:rPr>
          <w:rFonts w:cstheme="minorHAnsi"/>
        </w:rPr>
        <w:t xml:space="preserve"> </w:t>
      </w:r>
      <w:bookmarkStart w:id="8" w:name="_Hlk107405770"/>
      <w:r w:rsidR="00C44155" w:rsidRPr="00780CCA">
        <w:rPr>
          <w:rFonts w:cstheme="minorHAnsi"/>
        </w:rPr>
        <w:t>(Supplementary files Tables E</w:t>
      </w:r>
      <w:r w:rsidR="00C70AE1" w:rsidRPr="00780CCA">
        <w:rPr>
          <w:rFonts w:cstheme="minorHAnsi"/>
        </w:rPr>
        <w:t>3</w:t>
      </w:r>
      <w:r w:rsidR="00C44155" w:rsidRPr="00780CCA">
        <w:rPr>
          <w:rFonts w:cstheme="minorHAnsi"/>
        </w:rPr>
        <w:t xml:space="preserve"> and</w:t>
      </w:r>
      <w:r w:rsidR="00C70AE1" w:rsidRPr="00780CCA">
        <w:rPr>
          <w:rFonts w:cstheme="minorHAnsi"/>
        </w:rPr>
        <w:t xml:space="preserve"> E4</w:t>
      </w:r>
      <w:r w:rsidR="00C44155" w:rsidRPr="00780CCA">
        <w:rPr>
          <w:rFonts w:cstheme="minorHAnsi"/>
        </w:rPr>
        <w:t>)</w:t>
      </w:r>
      <w:r w:rsidR="00D51839" w:rsidRPr="00780CCA">
        <w:rPr>
          <w:rFonts w:cstheme="minorHAnsi"/>
        </w:rPr>
        <w:t>.</w:t>
      </w:r>
      <w:bookmarkEnd w:id="8"/>
    </w:p>
    <w:p w14:paraId="4D7BECC3" w14:textId="65BA4D99" w:rsidR="0006393B" w:rsidRPr="00780CCA" w:rsidRDefault="00D51839" w:rsidP="00BB7F14">
      <w:pPr>
        <w:spacing w:line="360" w:lineRule="exact"/>
        <w:rPr>
          <w:rFonts w:cstheme="minorHAnsi"/>
        </w:rPr>
      </w:pPr>
      <w:r w:rsidRPr="00780CCA">
        <w:rPr>
          <w:rFonts w:cstheme="minorHAnsi"/>
        </w:rPr>
        <w:t>Measurements have been made predominantly in an upright sitting position or, in the case of infants, lying down and possibly during sleep</w:t>
      </w:r>
      <w:r w:rsidR="0069283D" w:rsidRPr="00780CCA">
        <w:rPr>
          <w:rFonts w:cstheme="minorHAnsi"/>
        </w:rPr>
        <w:t xml:space="preserve"> </w:t>
      </w:r>
      <w:r w:rsidR="0069283D" w:rsidRPr="00780CCA">
        <w:rPr>
          <w:rFonts w:cstheme="minorHAnsi"/>
        </w:rPr>
        <w:fldChar w:fldCharType="begin">
          <w:fldData xml:space="preserve">PEVuZE5vdGU+PENpdGU+PEF1dGhvcj5NYXJ0aGluPC9BdXRob3I+PFllYXI+MjAxMTwvWWVhcj48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</w:fldData>
        </w:fldChar>
      </w:r>
      <w:r w:rsidR="000B3E55">
        <w:rPr>
          <w:rFonts w:cstheme="minorHAnsi"/>
        </w:rPr>
        <w:instrText xml:space="preserve"> ADDIN EN.CITE </w:instrText>
      </w:r>
      <w:r w:rsidR="000B3E55">
        <w:rPr>
          <w:rFonts w:cstheme="minorHAnsi"/>
        </w:rPr>
        <w:fldChar w:fldCharType="begin">
          <w:fldData xml:space="preserve">PEVuZE5vdGU+PENpdGU+PEF1dGhvcj5NYXJ0aGluPC9BdXRob3I+PFllYXI+MjAxMTwvWWVhcj48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</w:fldData>
        </w:fldChar>
      </w:r>
      <w:r w:rsidR="000B3E55">
        <w:rPr>
          <w:rFonts w:cstheme="minorHAnsi"/>
        </w:rPr>
        <w:instrText xml:space="preserve"> ADDIN EN.CITE.DATA </w:instrText>
      </w:r>
      <w:r w:rsidR="000B3E55">
        <w:rPr>
          <w:rFonts w:cstheme="minorHAnsi"/>
        </w:rPr>
      </w:r>
      <w:r w:rsidR="000B3E55">
        <w:rPr>
          <w:rFonts w:cstheme="minorHAnsi"/>
        </w:rPr>
        <w:fldChar w:fldCharType="end"/>
      </w:r>
      <w:r w:rsidR="0069283D" w:rsidRPr="00780CCA">
        <w:rPr>
          <w:rFonts w:cstheme="minorHAnsi"/>
        </w:rPr>
      </w:r>
      <w:r w:rsidR="0069283D" w:rsidRPr="00780CCA">
        <w:rPr>
          <w:rFonts w:cstheme="minorHAnsi"/>
        </w:rPr>
        <w:fldChar w:fldCharType="separate"/>
      </w:r>
      <w:r w:rsidR="000B3E55">
        <w:rPr>
          <w:rFonts w:cstheme="minorHAnsi"/>
          <w:noProof/>
        </w:rPr>
        <w:t>[14-16, 42, 50]</w:t>
      </w:r>
      <w:r w:rsidR="0069283D" w:rsidRPr="00780CCA">
        <w:rPr>
          <w:rFonts w:cstheme="minorHAnsi"/>
        </w:rPr>
        <w:fldChar w:fldCharType="end"/>
      </w:r>
      <w:r w:rsidR="00C44155" w:rsidRPr="00780CCA">
        <w:rPr>
          <w:rFonts w:cstheme="minorHAnsi"/>
        </w:rPr>
        <w:t xml:space="preserve"> (Figure 1)</w:t>
      </w:r>
      <w:r w:rsidRPr="00780CCA">
        <w:rPr>
          <w:rFonts w:cstheme="minorHAnsi"/>
        </w:rPr>
        <w:t xml:space="preserve">. During tidal breathing, which can be performed with open or closed mouth, the sampling </w:t>
      </w:r>
      <w:r w:rsidR="00E45229" w:rsidRPr="00780CCA">
        <w:rPr>
          <w:rFonts w:cstheme="minorHAnsi"/>
        </w:rPr>
        <w:t>described in the literature varies widely</w:t>
      </w:r>
      <w:r w:rsidRPr="00780CCA">
        <w:rPr>
          <w:rFonts w:cstheme="minorHAnsi"/>
        </w:rPr>
        <w:t xml:space="preserve"> from a few second</w:t>
      </w:r>
      <w:r w:rsidR="00C841CC" w:rsidRPr="00780CCA">
        <w:rPr>
          <w:rFonts w:cstheme="minorHAnsi"/>
        </w:rPr>
        <w:t>s</w:t>
      </w:r>
      <w:r w:rsidRPr="00780CCA">
        <w:rPr>
          <w:rFonts w:cstheme="minorHAnsi"/>
        </w:rPr>
        <w:t xml:space="preserve"> to a full minute </w:t>
      </w:r>
      <w:r w:rsidR="0006393B" w:rsidRPr="00780CCA">
        <w:rPr>
          <w:rFonts w:cstheme="minorHAnsi"/>
        </w:rPr>
        <w:fldChar w:fldCharType="begin">
          <w:fldData xml:space="preserve">Y29udHJpYnV0b3JzPjxhdXRob3JzPjxhdXRob3I+UWlhbiwgVy48L2F1dGhvcj48YXV0aG9yPkNo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</w:fldData>
        </w:fldChar>
      </w:r>
      <w:r w:rsidR="000B3E55">
        <w:rPr>
          <w:rFonts w:cstheme="minorHAnsi"/>
        </w:rPr>
        <w:instrText xml:space="preserve"> ADDIN EN.CITE </w:instrText>
      </w:r>
      <w:r w:rsidR="000B3E55">
        <w:rPr>
          <w:rFonts w:cstheme="minorHAnsi"/>
        </w:rPr>
        <w:fldChar w:fldCharType="begin">
          <w:fldData xml:space="preserve">PEVuZE5vdGU+PENpdGU+PEF1dGhvcj5NYXJ0aGluPC9BdXRob3I+PFllYXI+MjAxMTwvWWVhcj48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TcyNjI8L3BhZ2VzPjx2b2x1bWU+ODwvdm9sdW1lPjxudW1iZXI+MjwvbnVtYmVyPjxlZGl0aW9u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==
</w:fldData>
        </w:fldChar>
      </w:r>
      <w:r w:rsidR="000B3E55">
        <w:rPr>
          <w:rFonts w:cstheme="minorHAnsi"/>
        </w:rPr>
        <w:instrText xml:space="preserve"> ADDIN EN.CITE.DATA </w:instrText>
      </w:r>
      <w:r w:rsidR="000B3E55">
        <w:rPr>
          <w:rFonts w:cstheme="minorHAnsi"/>
        </w:rPr>
      </w:r>
      <w:r w:rsidR="000B3E55">
        <w:rPr>
          <w:rFonts w:cstheme="minorHAnsi"/>
        </w:rPr>
        <w:fldChar w:fldCharType="end"/>
      </w:r>
      <w:r w:rsidR="000B3E55">
        <w:rPr>
          <w:rFonts w:cstheme="minorHAnsi"/>
        </w:rPr>
        <w:fldChar w:fldCharType="begin">
          <w:fldData xml:space="preserve">Y29udHJpYnV0b3JzPjxhdXRob3JzPjxhdXRob3I+UWlhbiwgVy48L2F1dGhvcj48YXV0aG9yPkNo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</w:fldData>
        </w:fldChar>
      </w:r>
      <w:r w:rsidR="000B3E55">
        <w:rPr>
          <w:rFonts w:cstheme="minorHAnsi"/>
        </w:rPr>
        <w:instrText xml:space="preserve"> ADDIN EN.CITE.DATA </w:instrText>
      </w:r>
      <w:r w:rsidR="000B3E55">
        <w:rPr>
          <w:rFonts w:cstheme="minorHAnsi"/>
        </w:rPr>
      </w:r>
      <w:r w:rsidR="000B3E55">
        <w:rPr>
          <w:rFonts w:cstheme="minorHAnsi"/>
        </w:rPr>
        <w:fldChar w:fldCharType="end"/>
      </w:r>
      <w:r w:rsidR="0006393B" w:rsidRPr="00780CCA">
        <w:rPr>
          <w:rFonts w:cstheme="minorHAnsi"/>
        </w:rPr>
      </w:r>
      <w:r w:rsidR="0006393B" w:rsidRPr="00780CCA">
        <w:rPr>
          <w:rFonts w:cstheme="minorHAnsi"/>
        </w:rPr>
        <w:fldChar w:fldCharType="separate"/>
      </w:r>
      <w:r w:rsidR="000B3E55">
        <w:rPr>
          <w:rFonts w:cstheme="minorHAnsi"/>
          <w:noProof/>
        </w:rPr>
        <w:t>[9, 12-16, 22, 32, 42-44, 48, 50-53]</w:t>
      </w:r>
      <w:r w:rsidR="0006393B" w:rsidRPr="00780CCA">
        <w:rPr>
          <w:rFonts w:cstheme="minorHAnsi"/>
        </w:rPr>
        <w:fldChar w:fldCharType="end"/>
      </w:r>
      <w:r w:rsidR="00C44155" w:rsidRPr="00780CCA">
        <w:rPr>
          <w:rFonts w:cstheme="minorHAnsi"/>
        </w:rPr>
        <w:t>.</w:t>
      </w:r>
      <w:r w:rsidR="0006393B" w:rsidRPr="00780CCA">
        <w:rPr>
          <w:rFonts w:cstheme="minorHAnsi"/>
        </w:rPr>
        <w:fldChar w:fldCharType="begin"/>
      </w:r>
      <w:r w:rsidR="0006393B" w:rsidRPr="00780CCA">
        <w:rPr>
          <w:rFonts w:cstheme="minorHAnsi"/>
        </w:rPr>
        <w:instrText xml:space="preserve"> ADDIN ZOTERO_ITEM CSL_CITATION {"citationID":"ujLJlbAy","properties":{"formattedCitation":"[4\\uc0\\u8211{}7, 9, 10, 13\\uc0\\u8211{}15, 17, 20\\uc0\\u8211{}24]","plainCitation":"[4–7, 9, 10, 13–15, 17, 20–24]","noteIndex":0},"citationItems":[{"id":3198,"uris":["http://zotero.org/users/local/tVdsBrMV/items/2ULJNM39"],"uri":["http://zotero.org/users/local/tVdsBrMV/items/2ULJNM39"],"itemData":{"id":3198,"type":"article-journal","abstract":"Nasal nitric oxide (nNO) has a well-known potential as an indirect discriminative marker between patients with primary ciliary dyskinesia (PCD) and healthy subjects, but real-life experience and usefulness in young children is sparsely reported. Three nNO sampling methods were examined and compared as first-line tests for PCD. Healthy subjects, confirmed PCDs, consecutive referrals with PCD-like symptoms and patients with cystic fibrosis (CF) had nNO sampled during breath hold (BH-nNO), oral exhalation against resistance (OE-R-nNO) and tidal breathing (TB-nNO) aiming to expand age range into infancy. 282 subjects, 117 consecutive referrals, 59 PCDs, 49 CF patients and 57 healthy subjects, were included. All methods separated significantly between PCD and non-PCD, including CF with reliability, in ranking order BH-nNO&gt;OE-R-nNO&gt;TB-nNO. Acceptability in children ranked in reverse order. A problematic high fraction (39%) of false positive TB-nNO was found in young children. An unexpected large fraction (6.8%) of PCDs had nNO values above cut-off. nNO is a helpful first-line tool in real-life PCD work-up in all age groups if the sampling method is chosen according to age. nNO can be misleading in a few patients with true PCD. Further studies are strongly needed in young children.","container-title":"The European Respiratory Journal","DOI":"10.1183/09031936.00032610","ISSN":"1399-3003","issue":"3","journalAbbreviation":"Eur. Respir. J.","language":"eng","note":"number: 3\nPMID: 20525709","page":"559-565","source":"PubMed","title":"Choice of nasal nitric oxide technique as first-line test for primary ciliary dyskinesia","volume":"37","author":[{"family":"Marthin","given":"J. K."},{"family":"Nielsen","given":"K. G."}],"issued":{"date-parts":[["2011",3]]}}},{"id":"ru1b7gv9/s4vRy0WZ","uris":["http://zotero.org/users/local/tVdsBrMV/items/L3A7MNEN"],"uri":["http://zotero.org/users/local/tVdsBrMV/items/L3A7MNEN"],"itemData":{"id":"M77hWxOP/MVUICegy","type":"article-journal","abstract":"Nasal nitric oxide (nNO) measurement is recommended to screen for Primary Ciliary Dyskinesia (PCD) in subjects with suggestive history and symptoms. Clinical use of alternative methods (i.e., breath-hold [BH], tidal breathing [TB]) in children unable to perform the gold standard slow Exhalation against a Resistance (ER) method has not been sufficiently evaluated. We extracted retrospectively (2013-2019) 454 files (374 subjects) containing nNO results. Median [IQR] age at inclusion was 7.0 [4.7-11.0] years, 105 (28.1%) children were younger than 5 years. ER or BH methods were more frequently mastered by children older than 5 years compared to younger children (69.4% and 52.7% vs. 21% and 5.6%, respectively; p &lt; .0001), the latter succeeding only in TB measurement in 77.4% of cases. In 130 files with both ER and BH measurements (nNO-ER and nNO-BH), nNO-BH was 102 [96.2; 108.3]% that of nNO-ER. In 175 files including nNO-ER and nNO-TB measurements, nNO-TB was 64.4 [IQR: 53.7; 80.4]% that of nNO-ER with an excellent correlation between nNO values (r = .94 [95% CI 0.91; 0.95]; p &lt; .0001) and discordance in the interpretation of nNO results in 16 (10.2%) cases. Final PCD diagnosis was similar in patients included before or after 5 years of age (confirmed 16 (15.2%) and 48 (17.8%); excluded 81 (77.1%) and 192 (71.4%), respectively; p = .32). In conclusion, reliable nNO-BH and nNO-ER results are interchangeable. Children tested with ER or with TB method have similar final PCD diagnosis. Alternative methods to measure nNO might be studied further for use in clinical practice.","container-title":"Pediatric Pulmonology","DOI":"10.1002/ppul.25432","ISSN":"1099-0496","journalAbbreviation":"Pediatr Pulmonol","language":"eng","note":"PMID: 33860637","source":"PubMed","title":"Breath-holding and tidal breathing nasal NO to screen children for Primary Ciliary Dyskinesia","author":[{"family":"Beydon","given":"Nicole"},{"family":"Tamalet","given":"Aline"},{"family":"Escudier","given":"Estelle"},{"family":"Legendre","given":"Marie"},{"family":"Thouvenin","given":"Guillaume"}],"issued":{"date-parts":[["2021",4,16]]}}},{"id":11233,"uris":["http://zotero.org/users/local/tVdsBrMV/items/EPYL39RW"],"uri":["http://zotero.org/users/local/tVdsBrMV/items/EPYL39RW"],"itemData":{"id":11233,"type":"article-journal","abstract":"Measurements of nasal nitric oxide (nNO) may give insight into respiratory conditions in children aged under 5 yr but no methodology has been described for this age-group. The present study aimed to establish the methodology and reproducibility for measuring nNO during tidal breathing in young children and to relate nNO to allergic conditions. Children and siblings aged under 5 yr attending hospital clinics were enrolled. On-line nNO measurements were obtained during tidal breathing using a chemiluminescence analyser. To establish our methodology, nNO was measured over 3, 5 or 10 s NO plateaus and nNO was also measured from left and right nostrils. nNO was then compared between children with and without allergic conditions. The reproducibility of nNO measurements over 24 h was studied in a separate group of children. Eighty-three children participated in the methodological part of the study and nNO was successfully measured in 57 (69%), mean (s.d.) age 3.4 (1.1) years, 14 with allergic conditions. Neither NO plateau duration nor choice of nostril influenced nNO values. The mean (s.d.) nNO for non-atopic children was 208 (103) parts per billion (ppb) and for atopic children was 284 (122), p = 0.032. Nasal NO values were not related to ambient NO, gender and passive smoke exposure; there was a non-significant trend for nNO to be positively related to age. Nasal NO measurements were reproducible in the 21 children tested, mean difference 9.6 ppb (limits of agreement-127, 146). We report a methodology for nNO measurement in young children. Further work is now required to establish the clinical utility of nNO in this age-group.","container-title":"Pediatric Allergy and Immunology: Official Publication of the European Society of Pediatric Allergy and Immunology","DOI":"10.1111/j.1399-3038.2007.00616.x","ISSN":"1399-3038","issue":"3","journalAbbreviation":"Pediatr Allergy Immunol","language":"eng","note":"PMID: 18397407","page":"233-238","source":"PubMed","title":"A methodology for measurements of nasal nitric oxide in children under 5 yr","volume":"19","author":[{"family":"Gupta","given":"Rajesh"},{"family":"Gupta","given":"Nisha"},{"family":"Turner","given":"Stephen W."}],"issued":{"date-parts":[["2008",5]]}}},{"id":10770,"uris":["http://zotero.org/users/local/tVdsBrMV/items/S4MDSTQK"],"uri":["http://zotero.org/users/local/tVdsBrMV/items/S4MDSTQK"],"itemData":{"id":10770,"type":"article-journal","abstract":"INTRODUCTION: Primary ciliary dyskinesia (PCD), a disease of impaired respiratory cilia motility, is often difficult to diagnose. Recent studies show low nasal nitric oxide (nNO) is closely linked to PCD, allowing the use of nNO measurement for PCD assessments. Nasal NO cutoff values for PCD are stratified by age, given nNO levels normally increase with age. However, normative values for nNO have not been established for infants less than 1 year old. In this study, we aim to establish normative values for nNO in infants and determine their utility in guiding infant PCD assessment.\nMETHODS AND RESULTS: We obtained 42 nNO values from infants less than 1 year old without a history of PCD or recurrent sinopulmonary disease. Using regression analysis, we estimated the mean age-adjusted nNO values and established a 95% prediction interval (PI) for normal nNO. Using these findings, we were able to show 14 of 15 infant PCD patients had abnormally low nNO with values below the 95% PI.\nCONCLUSIONS: In this study we determined a regression model that best fits normative nNO values for infants less than 1 year old. This model identified the majority of PCD infants as having abnormally low nNO. These findings suggest nNO measurement can help guide PCD assessment in infants, and perhaps other pulmonary diseases with a link to low nNO. With early assessments, earlier clinical intervention may be possible to slow disease progression and help reduce pulmonary morbidity.","container-title":"Respiratory Medicine","DOI":"10.1016/j.rmed.2015.07.010","ISSN":"1532-3064","issue":"9","journalAbbreviation":"Respir Med","language":"eng","note":"number: 9\nPMID: 26233707","page":"1126-1130","source":"PubMed","title":"Establishing normative nasal nitric oxide values in infants","volume":"109","author":[{"family":"Adams","given":"Phillip S."},{"family":"Tian","given":"Xin"},{"family":"Zahid","given":"Maliha"},{"family":"Khalifa","given":"Omar"},{"family":"Leatherbury","given":"Linda"},{"family":"Lo","given":"Cecilia W."}],"issued":{"date-parts":[["2015",9]]}}},{"id":11297,"uris":["http://zotero.org/users/local/tVdsBrMV/items/GFMCFB9M"],"uri":["http://zotero.org/users/local/tVdsBrMV/items/GFMCFB9M"],"itemData":{"id":11297,"type":"webpage","title":"Feasibility of nasal NO screening in healthy newborns - PubMed","URL":"https://pubmed.ncbi.nlm.nih.gov/34570949/","author":[{"family":"Buechel, Flurina","given":""},{"literal":"Usemann, Jakob"},{"literal":"Aline, A"},{"family":"Salfeld, Peter","given":""},{"literal":"Alexander, Moeller"},{"literal":"Andreas, Jung"}],"accessed":{"date-parts":[["2021",10,5]]}}},{"id":11225,"uris":["http://zotero.org/users/local/tVdsBrMV/items/TTQH37SP"],"uri":["http://zotero.org/users/local/tVdsBrMV/items/TTQH37SP"],"itemData":{"id":11225,"type":"article-journal","abstract":"BACKGROUND: Nasal nitric oxide (nNO) measurement is an established first line test in the work-up for primary ciliary dyskinesia (PCD). Tidal breathing nNO (TB-nNO) measurements require minimal cooperation and are potentially useful even in young children. Hand-held NO devices are becoming increasingly widespread for asthma management. Therefore, we chose to assess whether hand-held TB-nNO measurements reliably discriminate between PCD, and Healthy Subjects (HS) and included Cystic Fibrosis (CF) patients as a disease control group known to have intermediate nNO levels.\nMETHODS: In this cross sectional, single centre, single occasion, proof-of-concept study in children and adults with PCD and CF, and in HS we compared feasibility, success rates, discriminatory capacity, repeatability and agreement between a hand-held electrochemical device equipped with a nNO software application sampling at flow rates 2 ml/s or 5 ml/s, and two stationary chemiluminescence devices, applying both tidal breathing and velum closure techniques.\nRESULTS: Measurements were done in 16 PCD patients, 21 patients with CF and 20 HS aged between 3.8 and 60.9 years. Hand-held TB-nNO showed high success rate (96.5-100%) vs. velum closure nNO techniques (70.2-89.5%). Hand-held TB-nNO sampling at flow rate 5 ml/s showed equally high discriminative power (PCD vs. HS [p&lt;0.0001] and PCD vs. CF [p&lt;0.0001]) and reaching close to 100% sensitivity and specificity, superior repeatability (CV% = 10%) and equal limits of agreement compared to TB-nNO by stationary devices and even compared to velum closure sampling.\nCONCLUSION: Hand-held TB-nNO discriminates significantly between PCD, CF and HS and shows promising potential as a widespread targeted case-finding tool for PCD, although further studies are warranted before implementation.","container-title":"PloS One","DOI":"10.1371/journal.pone.0057262","ISSN":"1932-6203","issue":"2","journalAbbreviation":"PLoS One","language":"eng","note":"PMID: 23437356\nPMCID: PMC3577728","page":"e57262","source":"PubMed","title":"Hand-held tidal breathing nasal nitric oxide measurement--a promising targeted case-finding tool for the diagnosis of primary ciliary dyskinesia","volume":"8","author":[{"family":"Marthin","given":"June Kehlet"},{"family":"Nielsen","given":"Kim Gjerum"}],"issued":{"date-parts":[["2013"]]}}},{"id":3230,"uris":["http://zotero.org/users/local/tVdsBrMV/items/5U4Q8ZHF"],"uri":["http://zotero.org/users/local/tVdsBrMV/items/5U4Q8ZHF"],"itemData":{"id":3230,"type":"article-journal","abstract":"To promote early screening of patients with suspected Primary Ciliary Dyskinesia (PCD), nasal nitric oxide (nNO) measurements during tidal breathing (TB) have been developed for children unable to ensure velum closure (VC) during breath hold or expiration against resistance. To investigate technical and practical issues related to TB-nNO methods in children referred for suspected or asserted PCD, we recorded, in a prospective multicenter study, TB-nNO (calculated as the mean of 5 peaks, 10 or 30 sec during tidal breathing) and VC-nNO when available. We studied 142 children (PCD diagnosis asserted in 47, excluded in 39). Nasal NO values were significantly different according to methods, VC-nNO being higher than TB-nNO (TB-nNO 5 peaks higher than mean of 10 or 30 sec). Specificity (90-94%) and sensitivity (86-97%) were similar between TB-nNO and VC-nNO methods. Age was more correlated with VC-nNO than with TB-nNO. TB-nNO could differ between the two nostrils by more than 10% (or 10 ppb when nNO absolute value lower 100 ppb) in 32-43% of the tested children, according to the different tidal breathing values, and was reproducible in the long term but influenced by ambient NO. Despite TB-nNO values being lower than VC-nNO, TB-nNO was found to be as discriminant for PCD, and probably more discriminant in children less than 8 years old, as the VC method. These results were obtained using the chemiluminescence technique which allows an easier assessment of relevant factors such as nasal permeability and ambient NO than the electrochemical technique.","container-title":"Pediatric Pulmonology","DOI":"10.1002/ppul.23167","ISSN":"1099-0496","issue":"12","journalAbbreviation":"Pediatr. Pulmonol.","language":"eng","note":"number: 12\nPMID: 25731630","page":"1374-1382","source":"PubMed","title":"Technical and practical issues for tidal breathing measurements of nasal nitric oxide in children","volume":"50","author":[{"family":"Beydon","given":"Nicole"},{"family":"Chambellan","given":"Arnaud"},{"family":"Alberti","given":"Corinne"},{"family":"Blic","given":"Jacques","non-dropping-particle":"de"},{"family":"Clément","given":"Annick"},{"family":"Escudier","given":"Estelle"},{"family":"Le Bourgeois","given":"Muriel"}],"issued":{"date-parts":[["2015",12]]}}},{"id":"ru1b7gv9/ZOexShwR","uris":["http://zotero.org/users/local/sdjR02V2/items/JUWUP4BA"],"uri":["http://zotero.org/users/local/sdjR02V2/items/JUWUP4BA"],"itemData":{"id":26031,"type":"article-journal","abstract":"BACKGROUND: Primary Ciliary Dyskinesia (PCD) is an orphan disease characterized by recurrent respiratory infections and an increased prevalence of situs inversus and male infertility. Low nasal Nitric Oxide (nNO) is used as a new test to diagnose PCD. The test sensitivity is good, but specificity has not been studied widely. Therefore, we evaluated the diagnostic accuracy of low nNO to diagnose PCD in a large cohort, including healthy patients and different disease controls.\nMATERIALS AND METHODS: Nasal nitric oxide was measured during plateau exhalation against resistance (nNOplat) and during tidal breathing (nNOtid). Moreover, we measured fractional exhaled NO (FENO). We included 226 patients: 38 with PCD, 49 healthy controls, and 139 disease controls (cystic fibrosis, humoral immunodeficiency, and asthma).\nRESULTS: The nNOplat cut-off value of 300 ppb provided the best sensitivity (89·5%) and specificity (87·3%) to detect PCD. There was overlap between PCD and disease controls: 16·5% of disease controls had a false-positive result. nNOtid correlated with nNOplat (r=0·912), but values differed (P=0·0001). The nNOtid cut-off of 200 ppb had a sensitivity of 89·5% and a specificity of 80·6% to detect PCD. The FENO cut-off of 10 ppb had an acceptable sensitivity (89·5%), but a low specificity (58·3%). Positive and negative likelihood ratios were suboptimal for all tests.\nCONCLUSIONS: nNOplat, nNOtid and FENO measurements overlap between PCD and disease controls. Sensitivity is comparable for the three tests. Applying composite scores slightly improves diagnostic accuracy. Given the less than 90% test sensitivity, PCD should be considered in patients with intermediate results.","container-title":"European Journal of Clinical Investigation","DOI":"10.1111/eci.12254","ISSN":"1365-2362","issue":"5","journalAbbreviation":"Eur J Clin Invest","language":"eng","note":"number: 5\nPMID: 24597492","page":"477-485","source":"PubMed","title":"Diagnostic accuracy of nitric oxide measurements to detect primary ciliary dyskinesia","volume":"44","author":[{"family":"Boon","given":"Mieke"},{"family":"Meyts","given":"Isabelle"},{"family":"Proesmans","given":"Marijke"},{"family":"Vermeulen","given":"Francois L."},{"family":"Jorissen","given":"Mark"},{"family":"De Boeck","given":"Kris"}],"issued":{"date-parts":[["2014",5]]}}},{"id":"ru1b7gv9/l6ZLbkPm","uris":["http://zotero.org/users/local/sdjR02V2/items/I2NTV87D"],"uri":["http://zotero.org/users/local/sdjR02V2/items/I2NTV87D"],"itemData":{"id":26042,"type":"article-journal","abstract":"Nasal nitric oxide measurement may be a surrogate marker of upper airway inflammation. There is, however, no standardized measurement technique; and this led us to examine measurement techniques for acceptability and reproducibility. In five subjects we examined the flow dependence of nasal NO. In 13 healthy volunteers, nasal NO was measured on-line by five methods: 1) Tidal nasal and oral breathing: NO sampling during exclusive nasal followed by exclusive oral tidal breathing; 2) Fixed flow exhalation: NO sampling during exclusive nasal followed by exclusive oral exhalation at 100 mL/second from total lung capacity; 3) Nasal-oral aspiration: air aspirated from the mouth via both nares at 100 mL/second with glottis closure; 4) Aspiration from one nares: air aspirated from one nares at 3.3 mL/second using nitric oxide analyzer sample line with velum closure; 5) Nasal Insufflation: NO sampled at one nares as air insufflated into the other nares at a flow of 100 mL/second with velum closure. Acceptability of all methods was assessed by subjects and technicians. Nasal NO concentration showed a significant inverse correlation with transnasal flow rate. All methods showed excellent reproducibility as assessed by the intraclass correlation coefficient except tidal breathing, which showed highly variable breath-to-breath NO levels, although mean breath values were reproducible. Mean nasal NO concentrations with methods 1, 2, 3, 4, and 5 were 32.1, 50.2, 62.8, 1381, and 60.0 ppb, respectively. Velum closure was not always achieved in methods 4 and 5, whereas methods 1 and 2 required separate nasal and oral procedures. Method 5 had reduced acceptability. NO concentrations were similar with methods that used the same airflow (2, 3, and 5). Nasal NO can be sampled in different ways with excellent reproducibility. In view of the flow dependence of nasal NO, it is vital to use a constant flow rate, and lower airway NO contribution must be excluded or subtracted. The fixed flow exhalation appears to be the preferred method as it is highly reproducible and acceptable.","container-title":"American Journal of Rhinology","DOI":"10.2500/105065899781389803","ISSN":"1050-6586","issue":"3","journalAbbreviation":"Am J Rhinol","language":"eng","note":"number: 3\nPMID: 10392234","page":"169-178","source":"PubMed","title":"Nasal nitric oxide: a comparison of measurement techniques","title-short":"Nasal nitric oxide","volume":"13","author":[{"family":"Silkoff","given":"P. E."},{"family":"Chatkin","given":"J."},{"family":"Qian","given":"W."},{"family":"Chakravorty","given":"S."},{"family":"Gutierrez","given":"C."},{"family":"Furlott","given":"H."},{"family":"McClean","given":"P."},{"family":"Rai","given":"S."},{"family":"Zamel","given":"N."},{"family":"Haight","given":"J."}],"issued":{"date-parts":[["1999",6]]}}},{"id":"ru1b7gv9/PL2bEr3C","uris":["http://zotero.org/users/local/sdjR02V2/items/F64RBAYH"],"uri":["http://zotero.org/users/local/sdjR02V2/items/F64RBAYH"],"itemData":{"id":25063,"type":"article-journal","abstract":"Nasal nitric oxide (NO) discriminates between patients with primary ciliary dyskinesia (PCD) and healthy individuals. We report feasibility of measurement and natural evolution of nasal NO and upon the impact of respiratory tract infection (RTI) on nasal NO in healthy infants (HI), followed from birth until age 2 years, with comparison to nasal NO in infant PCD.Tidal-breathing nasal NO measurements were performed at scheduled visits at 2 weeks old and at 4, 8, 12, 18 and 24 months old, with extra visits during RTIs. Historical nasal NO measurements for infant PCD were included for comparison.Altogether, 224 nasal NO measurements were performed in 44 enrolled infants. Median newborn nasal NO was 46 ppb (interquartile range (IQR) 29-69 ppb), increasing at a rate of 5.4% per month up to 283 ppb (IQR 203-389 ppb) at the age of 2 years. RTIs in 27 out of 44 infants temporarily suppressed nasal NO by 79%. Values for nasal NO in seven infants with PCD ranged from 6-80 ppb. The success rate to accept nasal NO sampling was 223 out of 224 measurements (99.6%).Tidal-breathing nasal NO measurement was indeed feasible in infancy and nasal NO in HI increased significantly up to 2 years of age, in opposition to nasal NO in PCD cases, which stayed low past 2 years of age. RTI episodes caused marked, temporary reductions in nasal NO in HI indistinguishable from that in infant PCD, suggesting that nasal NO should be measured in RTI-free intervals.","container-title":"The European Respiratory Journal","DOI":"10.1183/13993003.02503-2017","ISSN":"1399-3003","issue":"6","journalAbbreviation":"Eur. Respir. J.","language":"eng","note":"number: 6\nPMID: 29748307","source":"PubMed","title":"Infant nasal nitric oxide over time: natural evolution and impact of respiratory tract infection","title-short":"Infant nasal nitric oxide over time","volume":"51","author":[{"family":"Marthin","given":"June K."},{"family":"Philipsen","given":"Maria C."},{"family":"Rosthoj","given":"Susanne"},{"family":"Nielsen","given":"Kim G."}],"issued":{"date-parts":[["2018"]]}}},{"id":"ru1b7gv9/A9x3YQ66","uris":["http://zotero.org/users/local/sdjR02V2/items/IJHTQRDS"],"uri":["http://zotero.org/users/local/sdjR02V2/items/IJHTQRDS"],"itemData":{"id":26284,"type":"article-journal","abstract":"Nasal nitric oxide (nNO) concentrations are low in patients with primary ciliary dyskinesia (PCD) providing a noninvasive screening test. We conducted a systematic review of the literature to examine the utility of nNO in screening for PCD, in particular 1) different respiratory manoeuvres during sampling (velum closure, tidal breathing, etc.), 2) accuracy in screening young/uncooperative children, 3) stationary versus portable analysers, and 4) nNO in \"atypical\" PCD. 96 papers were assessed according to modified PRISMA (Preferred Reporting Items for Systematic Reviews and Meta-Analyses) criteria and 22 were included in this review. Meta-analysis of 11 studies comparing nNO during a velum closure breath hold gave a mean±SD nNO of 19.4±18.6 nL·min(-1) in PCD (n = 478) and 265.0±118.9 nL·min(-1) in healthy controls (n = 338). Weighted mean difference for PCD versus healthy controls was 231.1 nL·min(-1) (95% CI 193.3-268.9; n = 338) and 114.1 nL·min(-1) (95% CI 101.5-126.8; n = 415) for PCD versus cystic fibrosis. Five studies of nNO measurement during tidal breathing demonstrated that this is an acceptable manoeuvre in young children where velum closure is not possible, but the discriminatory value was reduced. Four small studies of portable NO analysers suggest these are reliable tools for screening for PCD. However, nNO must be interpreted alongside clinical suspicion. Future studies should focus on standardising sampling techniques and reporting.","container-title":"The European Respiratory Journal","DOI":"10.1183/09031936.00088614","ISSN":"1399-3003","issue":"6","journalAbbreviation":"Eur Respir J","language":"eng","note":"number: 6\nPMID: 25323224","page":"1589-1599","source":"PubMed","title":"Nasal nitric oxide screening for primary ciliary dyskinesia: systematic review and meta-analysis","title-short":"Nasal nitric oxide screening for primary ciliary dyskinesia","volume":"44","author":[{"family":"Collins","given":"Samuel A."},{"family":"Gove","given":"Kerry"},{"family":"Walker","given":"Woolf"},{"family":"Lucas","given":"Jane S. A."}],"issued":{"date-parts":[["2014",12]]}}},{"id":"ru1b7gv9/K8CxVGwP","uris":["http://zotero.org/users/local/sdjR02V2/items/3HSNHB9S"],"uri":["http://zotero.org/users/local/sdjR02V2/items/3HSNHB9S"],"itemData":{"id":26012,"type":"article-journal","abstract":"BACKGROUND: Specific guidelines are developed for the measurement of bronchial FE(NO), however, nasal nitric oxide (nNO) measurement is not standardised yet, resulting in divergent nNO values. This study compares six different sampling methods for nNO as described in the literature, to analyse their outcome and short term and long term reproducibility.\nDESIGN: nNO concentrations were measured in 38 healthy subjects. Each subject performed nNO measurements during tidal breathing (nNO-TB), single breath quiet exhalations (nNO-QE), QE with oral exhalation against a resistance (nNO-QE + R), breath holding (nNO-BH) and during single-breath humming exhalations at 128 and 440 Hz (nNO-HE(128) and nNO-HE(440), respectively). To assess short term and long term reproducibility all manoeuvres were repeated after one and 24 h.\nRESULTS: Lowest values were found during quiet exhalation (mean nNO-QE was 364 p.p.b., SEM 27). Methods in which there is turbulence of nasal flow (as in TB, HE(128) and HE(440)) result in higher nNO levels. Highest values were found in methods with decreased nasal flow [when there is no nasal flow as in BH or when the velum is closed as in QE + R: mean nNO 763 p.p.b. (SEM 61)]. NNO during humming at 440 Hz was significantly higher than at 128 Hz (P &lt; 0.01). The within-subject coefficient of variation of repeated measurements was lowest during humming and breath holding, 3.4 and 3.8%, respectively. Concerning short term and long term reproducibility, best agreement is reached with humming and second best with breath holding.\nCONCLUSIONS: Different methods result in different levels and reproducibility of nNO. In regard to this, methods of humming and breath holding are recommended for standardised measurement of nasal NO.","container-title":"European Journal of Clinical Investigation","DOI":"10.1111/j.1365-2362.2008.02064.x","ISSN":"1365-2362","issue":"1","journalAbbreviation":"Eur J Clin Invest","language":"eng","note":"number: 1\nPMID: 19087132","page":"72-77","source":"PubMed","title":"Measurement of nasal nitric oxide: evaluation of six different sampling methods","title-short":"Measurement of nasal nitric oxide","volume":"39","author":[{"family":"Winter-de Groot","given":"K. M.","non-dropping-particle":"de"},{"family":"Ent","given":"C. K.","non-dropping-particle":"van der"}],"issued":{"date-parts":[["2009",1]]}}},{"id":3219,"uris":["http://zotero.org/users/local/tVdsBrMV/items/T3I3JD5Z"],"uri":["http://zotero.org/users/local/tVdsBrMV/items/T3I3JD5Z"],"itemData":{"id":3219,"type":"article-journal","abstract":"OBJECTIVES: Nasal nitric oxide (nNO) is a reliable non-invasive screening test for primary ciliary dyskinesia (PCD), but the recommended technique, exhalation against resistance (ER), requires cooperation limiting its use in young children. Our objectives were to determine whether easier non-velum closure techniques have the ability to discriminate PCD and longitudinal reproducibility.\nSTUDY DESIGN: We conducted a case-control study evaluating 5 breathing techniques (ER, breath hold, tidal breathing mouth open, tidal breathing mouth closed, and humming) for measuring nNO in patients with PCD compared with control subjects (cystic fibrosis [CF], non-PCD non-CF bronchiectasis, and healthy). A subgroup repeated measurements 1 month later. Sensitivity, specificity, and intraclass correlation coefficient of each nNO technique were determined.\nRESULTS: We tested 85 children (20 PCD, 32 CF, 14 broncheoctasis, and 19 healthy), aged 5 to 18 years (mean age, 11.5 years); 52% of children were male. All breathing techniques discriminated patients with PCD from control subjects with high specificity (&gt;90%), 100% sensitivity, and intraclass correlation coefficient &gt;0.8. nNO output cutoff values for diagnosing PCD varied with techniques (ER, 59 nL/min; breath hold, 61 nL/min; tidal breathing mouth open, 37 nL/min; tidal breathing mouth closed, 30 nL/min; humming, 41 nL/min).\nCONCLUSION: Non-velum closure techniques are reproducible and valid to discriminate PCD; however, they generally yield lower values than ER.","container-title":"The Journal of Pediatrics","DOI":"10.1016/j.jpeds.2011.03.007","ISSN":"1097-6833","issue":"3","journalAbbreviation":"J. Pediatr.","language":"eng","note":"number: 3\nPMID: 21514598","page":"420-424","source":"PubMed","title":"Diagnostic value of nasal nitric oxide measured with non-velum closure techniques for children with primary ciliary dyskinesia","volume":"159","author":[{"family":"Mateos-Corral","given":"Dimas"},{"family":"Coombs","given":"Robin"},{"family":"Grasemann","given":"Hartmut"},{"family":"Ratjen","given":"Felix"},{"family":"Dell","given":"Sharon D."}],"issued":{"date-parts":[["2011",9]]}}},{"id":"ru1b7gv9/nwE9xQMO","uris":["http://zotero.org/users/local/sdjR02V2/items/YSN2FTGQ"],"uri":["http://zotero.org/users/local/sdjR02V2/items/YSN2FTGQ"],"itemData":{"id":36650,"type":"article-journal","abstract":"BACKGROUND: Primary ciliary dyskinesia (PCD) is a genetic disease characterized by abnormally beating cilia. In these patients, levels of nasal nitric oxide (nNO) are lower than those observed in healthy subjects.\nOBJECTIVES: We identify the nNO levels in healthy pre-school uncooperative children and in PCD patients, in order the application of nNO measurement in the early identification of young children with PCD.\nMETHODS: We measured nNO in 77 healthy children (50 uncooperative and 27 cooperative) and in 10 PCD patients. Fifteen cooperative healthy children were also asked to perform an uncooperative test.\nRESULTS: PCD patients presented low nNO levels (29.7+/-5.7 ppb) compared to those observed in healthy children (358.8+/-35.2 ppb; p&lt;0.05). nNO levels were increased in healthy cooperative children (650+/-60.6 ppb; p&lt;0.05) as compared to those uncooperative aging more than 6 month (309.1+/-45.9 ppb; p&lt;0.05) or less (128.1+/-16.2 ppb; p&lt;0.05). Twenty-four uncooperative children with nNO values &lt; or = 200 ppb performed a second evaluation at least 6 months later and mean levels increased from 104.7+/-10.5 ppb to 169.9+/-19.6 ppb (p&lt;0.05). In the 15 collaborative children nNO levels were higher during the breath holding manoeuvre (687.7+/-96.9 ppb) than during the tidal breathing manoeuvre (335.9+/-57.9 ppb; p&lt;0.05).\nCONCLUSIONS: Healthy children have higher nNO levels than PCD patients. In 15% of uncooperative healthy children can be found low nNO levels, similar to PCD patients, but those values increased some months later, in successive evaluations. Nasal NO may be used for PCD screening even though repeated evaluations may be necessary in young children.","container-title":"Respiratory Medicine","DOI":"10.1016/j.rmed.2007.11.013","ISSN":"0954-6111","issue":"4","journalAbbreviation":"Respir Med","language":"eng","note":"PMID: 18187313","page":"541-547","source":"PubMed","title":"Nasal nitric oxide for early diagnosis of primary ciliary dyskinesia: practical issues in children","title-short":"Nasal nitric oxide for early diagnosis of primary ciliary dyskinesia","volume":"102","author":[{"family":"Piacentini","given":"Giorgio L."},{"family":"Bodini","given":"Alessandro"},{"family":"Peroni","given":"Diego"},{"family":"Rigotti","given":"Erika"},{"family":"Pigozzi","given":"Roberta"},{"family":"Pradal","given":"Ugo"},{"family":"Boner","given":"Attilio L."}],"issued":{"date-parts":[["2008",4]]}}},{"id":"ru1b7gv9/tEojic8x","uris":["http://zotero.org/users/local/sdjR02V2/items/DXN8H8WI"],"uri":["http://zotero.org/users/local/sdjR02V2/items/DXN8H8WI"],"itemData":{"id":36652,"type":"article-journal","abstract":"This study was designed to validate and standardize a method for unilateral nasal nitric oxide (NO) measurement. Fourteen healthy volunteers and 11 patients who had undergone unilateral medial maxillectomy were enrolled. Nasal NO was measured unilaterally by means of a dual pump system, and bilateral nasal NO was measured by aspirating air through the nasal airway in series. The median unilateral NO output was 195 nL/min on the surgical side and 291 nL/min on the contralateral, surgically untreated side (p = .006). The NO output was not significantly different between nostrils in the control group (p = .82). With the bilateral technique, there was no significant difference between the surgery group and the healthy-subjects group (p = .72). The unilateral nasal NO technique is sensitive in determining unilateral differences in nasal NO production. The NO outputs from the nostrils were similar in normal subjects regardless of the nasal cycle, but were significantly lower on the operated side in the unilateral nasal surgery group.","container-title":"The Annals of Otology, Rhinology, and Laryngology","DOI":"10.1177/000348940010901009","ISSN":"0003-4894","issue":"10 Pt 1","journalAbbreviation":"Ann Otol Rhinol Laryngol","language":"eng","note":"PMID: 11051436","page":"952-957","source":"PubMed","title":"Unilateral nasal nitric oxide measurement after nasal surgery","volume":"109","author":[{"family":"Qian","given":"W."},{"family":"Chatkin","given":"J. M."},{"family":"Djupesland","given":"P. G."},{"family":"McClean","given":"P."},{"family":"Zamel","given":"N."},{"family":"Irish","given":"J. C."},{"family":"Haight","given":"J. S."}],"issued":{"date-parts":[["2000",10]]}}}],"schema":"https://github.com/citation-style-language/schema/raw/master/csl-citation.json"} </w:instrText>
      </w:r>
      <w:r w:rsidR="0006393B" w:rsidRPr="00780CCA">
        <w:rPr>
          <w:rFonts w:cstheme="minorHAnsi"/>
        </w:rPr>
        <w:fldChar w:fldCharType="end"/>
      </w:r>
    </w:p>
    <w:p w14:paraId="0B0EA998" w14:textId="0C62E1D1" w:rsidR="00BB7F14" w:rsidRPr="00780CCA" w:rsidRDefault="00BB7F14" w:rsidP="00BB7F14">
      <w:pPr>
        <w:spacing w:line="360" w:lineRule="exact"/>
        <w:rPr>
          <w:rFonts w:cstheme="minorHAnsi"/>
        </w:rPr>
      </w:pPr>
      <w:r w:rsidRPr="00780CCA">
        <w:rPr>
          <w:rFonts w:cstheme="minorHAnsi"/>
        </w:rPr>
        <w:t>TB nNO results ha</w:t>
      </w:r>
      <w:r w:rsidR="0068265C">
        <w:rPr>
          <w:rFonts w:cstheme="minorHAnsi"/>
        </w:rPr>
        <w:t>ve</w:t>
      </w:r>
      <w:r w:rsidRPr="00780CCA">
        <w:rPr>
          <w:rFonts w:cstheme="minorHAnsi"/>
        </w:rPr>
        <w:t xml:space="preserve"> most often been reported as the mean of either three </w:t>
      </w:r>
      <w:r w:rsidR="00BE39D4">
        <w:rPr>
          <w:rFonts w:cstheme="minorHAnsi"/>
        </w:rPr>
        <w:fldChar w:fldCharType="begin">
          <w:fldData xml:space="preserve">PEVuZE5vdGU+PENpdGU+PEF1dGhvcj5NYXJ0aGluPC9BdXRob3I+PFllYXI+MjAxODwvWWVhcj48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NTcyNjI8L3BhZ2VzPjx2b2x1bWU+ODwvdm9sdW1lPjxudW1iZXI+Mjwv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</w:fldData>
        </w:fldChar>
      </w:r>
      <w:r w:rsidR="00BE39D4">
        <w:rPr>
          <w:rFonts w:cstheme="minorHAnsi"/>
        </w:rPr>
        <w:instrText xml:space="preserve"> ADDIN EN.CITE </w:instrText>
      </w:r>
      <w:r w:rsidR="00BE39D4">
        <w:rPr>
          <w:rFonts w:cstheme="minorHAnsi"/>
        </w:rPr>
        <w:fldChar w:fldCharType="begin">
          <w:fldData xml:space="preserve">PEVuZE5vdGU+PENpdGU+PEF1dGhvcj5NYXJ0aGluPC9BdXRob3I+PFllYXI+MjAxODwvWWVhcj48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NTcyNjI8L3BhZ2VzPjx2b2x1bWU+ODwvdm9sdW1lPjxudW1iZXI+Mjwv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</w:fldData>
        </w:fldChar>
      </w:r>
      <w:r w:rsidR="00BE39D4">
        <w:rPr>
          <w:rFonts w:cstheme="minorHAnsi"/>
        </w:rPr>
        <w:instrText xml:space="preserve"> ADDIN EN.CITE.DATA </w:instrText>
      </w:r>
      <w:r w:rsidR="00BE39D4">
        <w:rPr>
          <w:rFonts w:cstheme="minorHAnsi"/>
        </w:rPr>
      </w:r>
      <w:r w:rsidR="00BE39D4">
        <w:rPr>
          <w:rFonts w:cstheme="minorHAnsi"/>
        </w:rPr>
        <w:fldChar w:fldCharType="end"/>
      </w:r>
      <w:r w:rsidR="00BE39D4">
        <w:rPr>
          <w:rFonts w:cstheme="minorHAnsi"/>
        </w:rPr>
      </w:r>
      <w:r w:rsidR="00BE39D4">
        <w:rPr>
          <w:rFonts w:cstheme="minorHAnsi"/>
        </w:rPr>
        <w:fldChar w:fldCharType="separate"/>
      </w:r>
      <w:r w:rsidR="00BE39D4">
        <w:rPr>
          <w:rFonts w:cstheme="minorHAnsi"/>
          <w:noProof/>
        </w:rPr>
        <w:t>[14, 22, 42, 43, 51, 53]</w:t>
      </w:r>
      <w:r w:rsidR="00BE39D4">
        <w:rPr>
          <w:rFonts w:cstheme="minorHAnsi"/>
        </w:rPr>
        <w:fldChar w:fldCharType="end"/>
      </w:r>
      <w:r w:rsidR="004B271D">
        <w:rPr>
          <w:rFonts w:cstheme="minorHAnsi"/>
        </w:rPr>
        <w:t xml:space="preserve"> </w:t>
      </w:r>
      <w:r w:rsidRPr="00780CCA">
        <w:rPr>
          <w:rFonts w:cstheme="minorHAnsi"/>
        </w:rPr>
        <w:t xml:space="preserve">or five peaks from the tracing curve </w:t>
      </w:r>
      <w:r w:rsidR="00C841CC" w:rsidRPr="00780CCA">
        <w:rPr>
          <w:rFonts w:cstheme="minorHAnsi"/>
        </w:rPr>
        <w:t>that displays</w:t>
      </w:r>
      <w:r w:rsidRPr="00780CCA">
        <w:rPr>
          <w:rFonts w:cstheme="minorHAnsi"/>
        </w:rPr>
        <w:t xml:space="preserve"> regular breathing </w:t>
      </w:r>
      <w:r w:rsidR="00263C6E" w:rsidRPr="00780CCA">
        <w:rPr>
          <w:rFonts w:cstheme="minorHAnsi"/>
        </w:rPr>
        <w:fldChar w:fldCharType="begin">
          <w:fldData xml:space="preserve">PEVuZE5vdGU+PENpdGU+PEF1dGhvcj5CZXlkb248L0F1dGhvcj48WWVhcj4yMDE1PC9ZZWFyPjxS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</w:fldData>
        </w:fldChar>
      </w:r>
      <w:r w:rsidR="000B3E55">
        <w:rPr>
          <w:rFonts w:cstheme="minorHAnsi"/>
        </w:rPr>
        <w:instrText xml:space="preserve"> ADDIN EN.CITE </w:instrText>
      </w:r>
      <w:r w:rsidR="000B3E55">
        <w:rPr>
          <w:rFonts w:cstheme="minorHAnsi"/>
        </w:rPr>
        <w:fldChar w:fldCharType="begin">
          <w:fldData xml:space="preserve">PEVuZE5vdGU+PENpdGU+PEF1dGhvcj5CZXlkb248L0F1dGhvcj48WWVhcj4yMDE1PC9ZZWFyPjxS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</w:fldData>
        </w:fldChar>
      </w:r>
      <w:r w:rsidR="000B3E55">
        <w:rPr>
          <w:rFonts w:cstheme="minorHAnsi"/>
        </w:rPr>
        <w:instrText xml:space="preserve"> ADDIN EN.CITE.DATA </w:instrText>
      </w:r>
      <w:r w:rsidR="000B3E55">
        <w:rPr>
          <w:rFonts w:cstheme="minorHAnsi"/>
        </w:rPr>
      </w:r>
      <w:r w:rsidR="000B3E55">
        <w:rPr>
          <w:rFonts w:cstheme="minorHAnsi"/>
        </w:rPr>
        <w:fldChar w:fldCharType="end"/>
      </w:r>
      <w:r w:rsidR="00263C6E" w:rsidRPr="00780CCA">
        <w:rPr>
          <w:rFonts w:cstheme="minorHAnsi"/>
        </w:rPr>
      </w:r>
      <w:r w:rsidR="00263C6E" w:rsidRPr="00780CCA">
        <w:rPr>
          <w:rFonts w:cstheme="minorHAnsi"/>
        </w:rPr>
        <w:fldChar w:fldCharType="separate"/>
      </w:r>
      <w:r w:rsidR="000B3E55">
        <w:rPr>
          <w:rFonts w:cstheme="minorHAnsi"/>
          <w:noProof/>
        </w:rPr>
        <w:t>[12, 16, 50]</w:t>
      </w:r>
      <w:r w:rsidR="00263C6E" w:rsidRPr="00780CCA">
        <w:rPr>
          <w:rFonts w:cstheme="minorHAnsi"/>
        </w:rPr>
        <w:fldChar w:fldCharType="end"/>
      </w:r>
      <w:r w:rsidR="002967FD">
        <w:rPr>
          <w:rFonts w:cstheme="minorHAnsi"/>
        </w:rPr>
        <w:t xml:space="preserve"> (Supplementary Table E3)</w:t>
      </w:r>
      <w:r w:rsidR="00263C6E" w:rsidRPr="00780CCA">
        <w:rPr>
          <w:rFonts w:cstheme="minorHAnsi"/>
        </w:rPr>
        <w:t xml:space="preserve">. </w:t>
      </w:r>
      <w:r w:rsidRPr="00780CCA">
        <w:rPr>
          <w:rFonts w:cstheme="minorHAnsi"/>
        </w:rPr>
        <w:t xml:space="preserve">Peaks </w:t>
      </w:r>
      <w:r w:rsidR="002B3D4B">
        <w:rPr>
          <w:rFonts w:cstheme="minorHAnsi"/>
        </w:rPr>
        <w:t xml:space="preserve">were </w:t>
      </w:r>
      <w:r w:rsidRPr="00780CCA">
        <w:rPr>
          <w:rFonts w:cstheme="minorHAnsi"/>
        </w:rPr>
        <w:t xml:space="preserve">chosen </w:t>
      </w:r>
      <w:r w:rsidR="002B3D4B">
        <w:rPr>
          <w:rFonts w:cstheme="minorHAnsi"/>
        </w:rPr>
        <w:t>based on the</w:t>
      </w:r>
      <w:r w:rsidRPr="00780CCA">
        <w:rPr>
          <w:rFonts w:cstheme="minorHAnsi"/>
        </w:rPr>
        <w:t xml:space="preserve"> hi</w:t>
      </w:r>
      <w:r w:rsidR="002B3D4B">
        <w:rPr>
          <w:rFonts w:cstheme="minorHAnsi"/>
        </w:rPr>
        <w:t>ghest values</w:t>
      </w:r>
      <w:r w:rsidR="00356F17" w:rsidRPr="00780CCA">
        <w:rPr>
          <w:rFonts w:cstheme="minorHAnsi"/>
        </w:rPr>
        <w:t xml:space="preserve">, sometimes needing to be consecutive </w:t>
      </w:r>
      <w:r w:rsidR="008D2926" w:rsidRPr="00780CCA">
        <w:rPr>
          <w:rFonts w:cstheme="minorHAnsi"/>
        </w:rPr>
        <w:t xml:space="preserve">(reflecting the regular respiration) </w:t>
      </w:r>
      <w:r w:rsidR="00D74B72">
        <w:rPr>
          <w:rFonts w:cstheme="minorHAnsi"/>
        </w:rPr>
        <w:t>or</w:t>
      </w:r>
      <w:r w:rsidRPr="00780CCA">
        <w:rPr>
          <w:rFonts w:cstheme="minorHAnsi"/>
        </w:rPr>
        <w:t xml:space="preserve"> sometimes</w:t>
      </w:r>
      <w:r w:rsidR="00D74B72">
        <w:rPr>
          <w:rFonts w:cstheme="minorHAnsi"/>
        </w:rPr>
        <w:t xml:space="preserve"> </w:t>
      </w:r>
      <w:r w:rsidR="00C841CC" w:rsidRPr="00780CCA">
        <w:rPr>
          <w:rFonts w:cstheme="minorHAnsi"/>
        </w:rPr>
        <w:t xml:space="preserve">based </w:t>
      </w:r>
      <w:r w:rsidR="00D74B72">
        <w:rPr>
          <w:rFonts w:cstheme="minorHAnsi"/>
        </w:rPr>
        <w:t>on</w:t>
      </w:r>
      <w:r w:rsidRPr="00780CCA">
        <w:rPr>
          <w:rFonts w:cstheme="minorHAnsi"/>
        </w:rPr>
        <w:t xml:space="preserve"> reproducibility criterion. In other studies</w:t>
      </w:r>
      <w:r w:rsidR="00C841CC" w:rsidRPr="00780CCA">
        <w:rPr>
          <w:rFonts w:cstheme="minorHAnsi"/>
        </w:rPr>
        <w:t>,</w:t>
      </w:r>
      <w:r w:rsidRPr="00780CCA">
        <w:rPr>
          <w:rFonts w:cstheme="minorHAnsi"/>
        </w:rPr>
        <w:t xml:space="preserve"> the result was the average over </w:t>
      </w:r>
      <w:r w:rsidR="0068265C">
        <w:rPr>
          <w:rFonts w:cstheme="minorHAnsi"/>
        </w:rPr>
        <w:t>the</w:t>
      </w:r>
      <w:r w:rsidRPr="00780CCA">
        <w:rPr>
          <w:rFonts w:cstheme="minorHAnsi"/>
        </w:rPr>
        <w:t xml:space="preserve"> time of the sampling </w:t>
      </w:r>
      <w:r w:rsidR="00263C6E" w:rsidRPr="00780CCA">
        <w:rPr>
          <w:rFonts w:cstheme="minorHAnsi"/>
        </w:rPr>
        <w:fldChar w:fldCharType="begin">
          <w:fldData xml:space="preserve">PEVuZE5vdGU+PENpdGU+PEF1dGhvcj5CZXlkb248L0F1dGhvcj48WWVhcj4yMDE1PC9ZZWFyPjxS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</w:fldData>
        </w:fldChar>
      </w:r>
      <w:r w:rsidR="0029782D">
        <w:rPr>
          <w:rFonts w:cstheme="minorHAnsi"/>
        </w:rPr>
        <w:instrText xml:space="preserve"> ADDIN EN.CITE </w:instrText>
      </w:r>
      <w:r w:rsidR="0029782D">
        <w:rPr>
          <w:rFonts w:cstheme="minorHAnsi"/>
        </w:rPr>
        <w:fldChar w:fldCharType="begin">
          <w:fldData xml:space="preserve">PEVuZE5vdGU+PENpdGU+PEF1dGhvcj5CZXlkb248L0F1dGhvcj48WWVhcj4yMDE1PC9ZZWFyPjxS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</w:fldData>
        </w:fldChar>
      </w:r>
      <w:r w:rsidR="0029782D">
        <w:rPr>
          <w:rFonts w:cstheme="minorHAnsi"/>
        </w:rPr>
        <w:instrText xml:space="preserve"> ADDIN EN.CITE.DATA </w:instrText>
      </w:r>
      <w:r w:rsidR="0029782D">
        <w:rPr>
          <w:rFonts w:cstheme="minorHAnsi"/>
        </w:rPr>
      </w:r>
      <w:r w:rsidR="0029782D">
        <w:rPr>
          <w:rFonts w:cstheme="minorHAnsi"/>
        </w:rPr>
        <w:fldChar w:fldCharType="end"/>
      </w:r>
      <w:r w:rsidR="00263C6E" w:rsidRPr="00780CCA">
        <w:rPr>
          <w:rFonts w:cstheme="minorHAnsi"/>
        </w:rPr>
      </w:r>
      <w:r w:rsidR="00263C6E" w:rsidRPr="00780CCA">
        <w:rPr>
          <w:rFonts w:cstheme="minorHAnsi"/>
        </w:rPr>
        <w:fldChar w:fldCharType="separate"/>
      </w:r>
      <w:r w:rsidR="0029782D">
        <w:rPr>
          <w:rFonts w:cstheme="minorHAnsi"/>
          <w:noProof/>
        </w:rPr>
        <w:t>[12, 13, 44, 45, 48]</w:t>
      </w:r>
      <w:r w:rsidR="00263C6E" w:rsidRPr="00780CCA">
        <w:rPr>
          <w:rFonts w:cstheme="minorHAnsi"/>
        </w:rPr>
        <w:fldChar w:fldCharType="end"/>
      </w:r>
      <w:r w:rsidRPr="00780CCA">
        <w:rPr>
          <w:rFonts w:cstheme="minorHAnsi"/>
        </w:rPr>
        <w:t xml:space="preserve">. </w:t>
      </w:r>
    </w:p>
    <w:p w14:paraId="77465C93" w14:textId="35041A96" w:rsidR="00E76D4D" w:rsidRPr="00780CCA" w:rsidRDefault="00E45229" w:rsidP="00CC5013">
      <w:pPr>
        <w:spacing w:line="360" w:lineRule="exact"/>
        <w:rPr>
          <w:rFonts w:cstheme="minorHAnsi"/>
        </w:rPr>
      </w:pPr>
      <w:r w:rsidRPr="00780CCA">
        <w:rPr>
          <w:rFonts w:cstheme="minorHAnsi"/>
        </w:rPr>
        <w:t xml:space="preserve">To standardise the method for measuring TB nNO using a chemiluminescence analyser, we recommend that the mean of 3 to 5 maximum observed peaks is reported during a period of regular breathing over </w:t>
      </w:r>
      <w:r w:rsidR="00B120B5">
        <w:rPr>
          <w:rFonts w:cstheme="minorHAnsi"/>
        </w:rPr>
        <w:t>30 s</w:t>
      </w:r>
      <w:r w:rsidRPr="00780CCA">
        <w:rPr>
          <w:rFonts w:cstheme="minorHAnsi"/>
        </w:rPr>
        <w:t xml:space="preserve">econds. </w:t>
      </w:r>
      <w:r w:rsidR="00EC660B">
        <w:rPr>
          <w:rFonts w:cstheme="minorHAnsi"/>
        </w:rPr>
        <w:t>If the child is uncomfortable and breathes irregularly, then a break before a new trial is preferable than the continuation of the measurement. I</w:t>
      </w:r>
      <w:r w:rsidR="00682AA9">
        <w:rPr>
          <w:rFonts w:cstheme="minorHAnsi"/>
        </w:rPr>
        <w:t xml:space="preserve">f, for no clear reason </w:t>
      </w:r>
      <w:r w:rsidR="00682AA9">
        <w:rPr>
          <w:rFonts w:cstheme="minorHAnsi"/>
        </w:rPr>
        <w:lastRenderedPageBreak/>
        <w:t xml:space="preserve">(calm child breathing regularly) successive peaks are still not regular in </w:t>
      </w:r>
      <w:r w:rsidR="00EC660B">
        <w:rPr>
          <w:rFonts w:cstheme="minorHAnsi"/>
        </w:rPr>
        <w:t>height</w:t>
      </w:r>
      <w:r w:rsidR="00682AA9">
        <w:rPr>
          <w:rFonts w:cstheme="minorHAnsi"/>
        </w:rPr>
        <w:t xml:space="preserve"> </w:t>
      </w:r>
      <w:r w:rsidR="00EC660B">
        <w:rPr>
          <w:rFonts w:cstheme="minorHAnsi"/>
        </w:rPr>
        <w:t>before</w:t>
      </w:r>
      <w:r w:rsidR="00682AA9">
        <w:rPr>
          <w:rFonts w:cstheme="minorHAnsi"/>
        </w:rPr>
        <w:t xml:space="preserve"> 30 s</w:t>
      </w:r>
      <w:r w:rsidR="00EC660B" w:rsidRPr="00EC660B">
        <w:rPr>
          <w:rFonts w:cstheme="minorHAnsi"/>
        </w:rPr>
        <w:t xml:space="preserve"> </w:t>
      </w:r>
      <w:r w:rsidR="00EC660B">
        <w:rPr>
          <w:rFonts w:cstheme="minorHAnsi"/>
        </w:rPr>
        <w:t>the recording can be extended after 30 s</w:t>
      </w:r>
      <w:r w:rsidR="00682AA9">
        <w:rPr>
          <w:rFonts w:cstheme="minorHAnsi"/>
        </w:rPr>
        <w:t xml:space="preserve">. </w:t>
      </w:r>
      <w:r w:rsidRPr="00780CCA">
        <w:rPr>
          <w:rFonts w:cstheme="minorHAnsi"/>
        </w:rPr>
        <w:t xml:space="preserve">The peaks should be within </w:t>
      </w:r>
      <w:r w:rsidR="00806647" w:rsidRPr="00780CCA">
        <w:rPr>
          <w:rFonts w:cstheme="minorHAnsi"/>
        </w:rPr>
        <w:t>2</w:t>
      </w:r>
      <w:r w:rsidR="008D2926" w:rsidRPr="00780CCA">
        <w:rPr>
          <w:rFonts w:cstheme="minorHAnsi"/>
        </w:rPr>
        <w:t>0</w:t>
      </w:r>
      <w:r w:rsidRPr="00780CCA">
        <w:rPr>
          <w:rFonts w:cstheme="minorHAnsi"/>
        </w:rPr>
        <w:t>%</w:t>
      </w:r>
      <w:r w:rsidR="00806647" w:rsidRPr="00780CCA">
        <w:rPr>
          <w:rFonts w:cstheme="minorHAnsi"/>
        </w:rPr>
        <w:t xml:space="preserve"> </w:t>
      </w:r>
      <w:r w:rsidRPr="00780CCA">
        <w:rPr>
          <w:rFonts w:cstheme="minorHAnsi"/>
        </w:rPr>
        <w:t>or 10</w:t>
      </w:r>
      <w:r w:rsidR="00806647" w:rsidRPr="00780CCA">
        <w:rPr>
          <w:rFonts w:cstheme="minorHAnsi"/>
        </w:rPr>
        <w:t xml:space="preserve"> </w:t>
      </w:r>
      <w:r w:rsidRPr="00780CCA">
        <w:rPr>
          <w:rFonts w:cstheme="minorHAnsi"/>
        </w:rPr>
        <w:t xml:space="preserve">ppb whichever is the </w:t>
      </w:r>
      <w:r w:rsidR="00FA3762" w:rsidRPr="00780CCA">
        <w:rPr>
          <w:rFonts w:cstheme="minorHAnsi"/>
        </w:rPr>
        <w:t>greatest</w:t>
      </w:r>
      <w:r w:rsidR="00806647" w:rsidRPr="00780CCA">
        <w:rPr>
          <w:rFonts w:cstheme="minorHAnsi"/>
        </w:rPr>
        <w:t xml:space="preserve"> </w:t>
      </w:r>
      <w:r w:rsidR="004E4225" w:rsidRPr="00780CCA">
        <w:rPr>
          <w:rFonts w:cstheme="minorHAnsi"/>
        </w:rPr>
        <w:fldChar w:fldCharType="begin"/>
      </w:r>
      <w:r w:rsidR="000B3E55">
        <w:rPr>
          <w:rFonts w:cstheme="minorHAnsi"/>
        </w:rPr>
        <w:instrText xml:space="preserve"> ADDIN EN.CITE &lt;EndNote&gt;&lt;Cite&gt;&lt;Author&gt;Beydon&lt;/Author&gt;&lt;Year&gt;2022&lt;/Year&gt;&lt;RecNum&gt;905&lt;/RecNum&gt;&lt;DisplayText&gt;[46]&lt;/DisplayText&gt;&lt;record&gt;&lt;rec-number&gt;905&lt;/rec-number&gt;&lt;foreign-keys&gt;&lt;key app="EN" db-id="99pfwdzpcedx9neza0rpvw9tdxzf0f5tdef9" timestamp="1653907262"&gt;905&lt;/key&gt;&lt;/foreign-keys&gt;&lt;ref-type name="Journal Article"&gt;17&lt;/ref-type&gt;&lt;contributors&gt;&lt;authors&gt;&lt;author&gt;Beydon, Nicole&lt;/author&gt;&lt;/authors&gt;&lt;/contributors&gt;&lt;titles&gt;&lt;title&gt;Nasal nitric oxide measurement variability to establish a standard for reliable results&lt;/title&gt;&lt;secondary-title&gt;ERJ Open Research&lt;/secondary-title&gt;&lt;/titles&gt;&lt;periodical&gt;&lt;full-title&gt;ERJ Open Res&lt;/full-title&gt;&lt;abbr-1&gt;ERJ open research&lt;/abbr-1&gt;&lt;/periodical&gt;&lt;pages&gt;00028-2022&lt;/pages&gt;&lt;dates&gt;&lt;year&gt;2022&lt;/year&gt;&lt;/dates&gt;&lt;urls&gt;&lt;related-urls&gt;&lt;url&gt;https://openres.ersjournals.com/content/erjor/early/2022/05/19/23120541.00028-2022.full.pdf&lt;/url&gt;&lt;/related-urls&gt;&lt;/urls&gt;&lt;electronic-resource-num&gt;10.1183/23120541.00028-2022&lt;/electronic-resource-num&gt;&lt;/record&gt;&lt;/Cite&gt;&lt;/EndNote&gt;</w:instrText>
      </w:r>
      <w:r w:rsidR="004E4225" w:rsidRPr="00780CCA">
        <w:rPr>
          <w:rFonts w:cstheme="minorHAnsi"/>
        </w:rPr>
        <w:fldChar w:fldCharType="separate"/>
      </w:r>
      <w:r w:rsidR="000B3E55">
        <w:rPr>
          <w:rFonts w:cstheme="minorHAnsi"/>
          <w:noProof/>
        </w:rPr>
        <w:t>[46]</w:t>
      </w:r>
      <w:r w:rsidR="004E4225" w:rsidRPr="00780CCA">
        <w:rPr>
          <w:rFonts w:cstheme="minorHAnsi"/>
        </w:rPr>
        <w:fldChar w:fldCharType="end"/>
      </w:r>
      <w:r w:rsidR="00806647" w:rsidRPr="00780CCA">
        <w:rPr>
          <w:rFonts w:cstheme="minorHAnsi"/>
        </w:rPr>
        <w:t>.</w:t>
      </w:r>
      <w:r w:rsidR="00FA3762" w:rsidRPr="00780CCA">
        <w:rPr>
          <w:rFonts w:cstheme="minorHAnsi"/>
        </w:rPr>
        <w:t xml:space="preserve"> </w:t>
      </w:r>
      <w:r w:rsidR="00E76D4D" w:rsidRPr="00780CCA">
        <w:rPr>
          <w:rFonts w:cstheme="minorHAnsi"/>
        </w:rPr>
        <w:t xml:space="preserve">(Figure 5) </w:t>
      </w:r>
      <w:r w:rsidR="00FA3762" w:rsidRPr="00780CCA">
        <w:rPr>
          <w:rFonts w:cstheme="minorHAnsi"/>
        </w:rPr>
        <w:t xml:space="preserve">It is a limitation of electrochemical devices that </w:t>
      </w:r>
      <w:r w:rsidR="005B1D77" w:rsidRPr="00780CCA">
        <w:rPr>
          <w:rFonts w:cstheme="minorHAnsi"/>
        </w:rPr>
        <w:t>you can only report the average nNO sampled during the time set by the machine</w:t>
      </w:r>
      <w:r w:rsidR="00806647" w:rsidRPr="00780CCA">
        <w:rPr>
          <w:rFonts w:cstheme="minorHAnsi"/>
        </w:rPr>
        <w:t xml:space="preserve"> which is always lower than the peak value</w:t>
      </w:r>
      <w:r w:rsidR="00C841CC" w:rsidRPr="00780CCA">
        <w:rPr>
          <w:rFonts w:cstheme="minorHAnsi"/>
        </w:rPr>
        <w:t>s</w:t>
      </w:r>
      <w:r w:rsidR="00806647" w:rsidRPr="00780CCA">
        <w:rPr>
          <w:rFonts w:cstheme="minorHAnsi"/>
        </w:rPr>
        <w:t xml:space="preserve"> and requires specific </w:t>
      </w:r>
      <w:r w:rsidR="0041196D" w:rsidRPr="00780CCA">
        <w:rPr>
          <w:rFonts w:cstheme="minorHAnsi"/>
        </w:rPr>
        <w:t>cut-off</w:t>
      </w:r>
      <w:r w:rsidR="00D74B72">
        <w:rPr>
          <w:rFonts w:cstheme="minorHAnsi"/>
        </w:rPr>
        <w:t xml:space="preserve"> values</w:t>
      </w:r>
      <w:r w:rsidR="003E425B">
        <w:rPr>
          <w:rFonts w:cstheme="minorHAnsi"/>
        </w:rPr>
        <w:t xml:space="preserve"> or algorithms</w:t>
      </w:r>
      <w:r w:rsidR="00A11254" w:rsidRPr="00780CCA">
        <w:rPr>
          <w:rFonts w:cstheme="minorHAnsi"/>
        </w:rPr>
        <w:t xml:space="preserve"> </w:t>
      </w:r>
      <w:r w:rsidR="004E4225" w:rsidRPr="00780CCA">
        <w:rPr>
          <w:rFonts w:cstheme="minorHAnsi"/>
        </w:rPr>
        <w:fldChar w:fldCharType="begin">
          <w:fldData xml:space="preserve">PEVuZE5vdGU+PENpdGU+PEF1dGhvcj5CZXlkb248L0F1dGhvcj48WWVhcj4yMDE1PC9ZZWFyPjxS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=
</w:fldData>
        </w:fldChar>
      </w:r>
      <w:r w:rsidR="00E02DA1">
        <w:rPr>
          <w:rFonts w:cstheme="minorHAnsi"/>
        </w:rPr>
        <w:instrText xml:space="preserve"> ADDIN EN.CITE </w:instrText>
      </w:r>
      <w:r w:rsidR="00E02DA1">
        <w:rPr>
          <w:rFonts w:cstheme="minorHAnsi"/>
        </w:rPr>
        <w:fldChar w:fldCharType="begin">
          <w:fldData xml:space="preserve">PEVuZE5vdGU+PENpdGU+PEF1dGhvcj5CZXlkb248L0F1dGhvcj48WWVhcj4yMDE1PC9ZZWFyPjxS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=
</w:fldData>
        </w:fldChar>
      </w:r>
      <w:r w:rsidR="00E02DA1">
        <w:rPr>
          <w:rFonts w:cstheme="minorHAnsi"/>
        </w:rPr>
        <w:instrText xml:space="preserve"> ADDIN EN.CITE.DATA </w:instrText>
      </w:r>
      <w:r w:rsidR="00E02DA1">
        <w:rPr>
          <w:rFonts w:cstheme="minorHAnsi"/>
        </w:rPr>
      </w:r>
      <w:r w:rsidR="00E02DA1">
        <w:rPr>
          <w:rFonts w:cstheme="minorHAnsi"/>
        </w:rPr>
        <w:fldChar w:fldCharType="end"/>
      </w:r>
      <w:r w:rsidR="004E4225" w:rsidRPr="00780CCA">
        <w:rPr>
          <w:rFonts w:cstheme="minorHAnsi"/>
        </w:rPr>
      </w:r>
      <w:r w:rsidR="004E4225" w:rsidRPr="00780CCA">
        <w:rPr>
          <w:rFonts w:cstheme="minorHAnsi"/>
        </w:rPr>
        <w:fldChar w:fldCharType="separate"/>
      </w:r>
      <w:r w:rsidR="00E02DA1">
        <w:rPr>
          <w:rFonts w:cstheme="minorHAnsi"/>
          <w:noProof/>
        </w:rPr>
        <w:t>[12]</w:t>
      </w:r>
      <w:r w:rsidR="004E4225" w:rsidRPr="00780CCA">
        <w:rPr>
          <w:rFonts w:cstheme="minorHAnsi"/>
        </w:rPr>
        <w:fldChar w:fldCharType="end"/>
      </w:r>
      <w:r w:rsidR="005B1D77" w:rsidRPr="00780CCA">
        <w:rPr>
          <w:rFonts w:cstheme="minorHAnsi"/>
        </w:rPr>
        <w:t xml:space="preserve">. </w:t>
      </w:r>
    </w:p>
    <w:p w14:paraId="3CFE878A" w14:textId="62FC9724" w:rsidR="00D51839" w:rsidRPr="00780CCA" w:rsidRDefault="00D51839" w:rsidP="00D51839">
      <w:pPr>
        <w:spacing w:line="360" w:lineRule="exact"/>
        <w:rPr>
          <w:rFonts w:cstheme="minorHAnsi"/>
          <w:b/>
          <w:i/>
        </w:rPr>
      </w:pPr>
      <w:r w:rsidRPr="00780CCA">
        <w:rPr>
          <w:rFonts w:cstheme="minorHAnsi"/>
          <w:i/>
        </w:rPr>
        <w:t xml:space="preserve">Other </w:t>
      </w:r>
      <w:r w:rsidR="0069283D" w:rsidRPr="00780CCA">
        <w:rPr>
          <w:rFonts w:cstheme="minorHAnsi"/>
          <w:i/>
        </w:rPr>
        <w:t>manoeuvres</w:t>
      </w:r>
      <w:r w:rsidRPr="00780CCA">
        <w:rPr>
          <w:rFonts w:cstheme="minorHAnsi"/>
          <w:i/>
        </w:rPr>
        <w:t xml:space="preserve"> such as humming, slow nasal or oral expiration without velum closed </w:t>
      </w:r>
    </w:p>
    <w:p w14:paraId="7A81BBA4" w14:textId="35C72B87" w:rsidR="00C841CC" w:rsidRPr="00780CCA" w:rsidRDefault="00D51839" w:rsidP="006F4E4D">
      <w:pPr>
        <w:autoSpaceDE w:val="0"/>
        <w:autoSpaceDN w:val="0"/>
        <w:adjustRightInd w:val="0"/>
        <w:spacing w:line="360" w:lineRule="exact"/>
        <w:rPr>
          <w:rFonts w:cstheme="minorHAnsi"/>
        </w:rPr>
      </w:pPr>
      <w:r w:rsidRPr="00780CCA">
        <w:rPr>
          <w:rFonts w:cstheme="minorHAnsi"/>
        </w:rPr>
        <w:t xml:space="preserve">Other techniques, such as </w:t>
      </w:r>
      <w:r w:rsidRPr="00780CCA">
        <w:rPr>
          <w:rFonts w:eastAsia="Times New Roman" w:cstheme="minorHAnsi"/>
        </w:rPr>
        <w:t xml:space="preserve">humming, </w:t>
      </w:r>
      <w:r w:rsidR="00A66AAE">
        <w:rPr>
          <w:rFonts w:eastAsia="Times New Roman" w:cstheme="minorHAnsi"/>
        </w:rPr>
        <w:t>and</w:t>
      </w:r>
      <w:r w:rsidRPr="00780CCA">
        <w:rPr>
          <w:rFonts w:eastAsia="Times New Roman" w:cstheme="minorHAnsi"/>
        </w:rPr>
        <w:t xml:space="preserve"> slow nasal or oral expiration without velum clos</w:t>
      </w:r>
      <w:r w:rsidR="00C841CC" w:rsidRPr="00780CCA">
        <w:rPr>
          <w:rFonts w:eastAsia="Times New Roman" w:cstheme="minorHAnsi"/>
        </w:rPr>
        <w:t>ure</w:t>
      </w:r>
      <w:r w:rsidRPr="00780CCA">
        <w:rPr>
          <w:rFonts w:eastAsia="Times New Roman" w:cstheme="minorHAnsi"/>
        </w:rPr>
        <w:t xml:space="preserve"> have been tested in smaller, single site studies </w:t>
      </w:r>
      <w:r w:rsidR="0069283D" w:rsidRPr="00780CCA">
        <w:rPr>
          <w:rFonts w:eastAsia="Times New Roman" w:cstheme="minorHAnsi"/>
        </w:rPr>
        <w:fldChar w:fldCharType="begin">
          <w:fldData xml:space="preserve">PEVuZE5vdGU+PENpdGU+PEF1dGhvcj5kZSBXaW50ZXItZGUgR3Jvb3Q8L0F1dGhvcj48WWVhcj4y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=
</w:fldData>
        </w:fldChar>
      </w:r>
      <w:r w:rsidR="000B3E55">
        <w:rPr>
          <w:rFonts w:eastAsia="Times New Roman" w:cstheme="minorHAnsi"/>
        </w:rPr>
        <w:instrText xml:space="preserve"> ADDIN EN.CITE </w:instrText>
      </w:r>
      <w:r w:rsidR="000B3E55">
        <w:rPr>
          <w:rFonts w:eastAsia="Times New Roman" w:cstheme="minorHAnsi"/>
        </w:rPr>
        <w:fldChar w:fldCharType="begin">
          <w:fldData xml:space="preserve">PEVuZE5vdGU+PENpdGU+PEF1dGhvcj5kZSBXaW50ZXItZGUgR3Jvb3Q8L0F1dGhvcj48WWVhcj4y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=
</w:fldData>
        </w:fldChar>
      </w:r>
      <w:r w:rsidR="000B3E55">
        <w:rPr>
          <w:rFonts w:eastAsia="Times New Roman" w:cstheme="minorHAnsi"/>
        </w:rPr>
        <w:instrText xml:space="preserve"> ADDIN EN.CITE.DATA </w:instrText>
      </w:r>
      <w:r w:rsidR="000B3E55">
        <w:rPr>
          <w:rFonts w:eastAsia="Times New Roman" w:cstheme="minorHAnsi"/>
        </w:rPr>
      </w:r>
      <w:r w:rsidR="000B3E55">
        <w:rPr>
          <w:rFonts w:eastAsia="Times New Roman" w:cstheme="minorHAnsi"/>
        </w:rPr>
        <w:fldChar w:fldCharType="end"/>
      </w:r>
      <w:r w:rsidR="0069283D" w:rsidRPr="00780CCA">
        <w:rPr>
          <w:rFonts w:eastAsia="Times New Roman" w:cstheme="minorHAnsi"/>
        </w:rPr>
      </w:r>
      <w:r w:rsidR="0069283D" w:rsidRPr="00780CCA">
        <w:rPr>
          <w:rFonts w:eastAsia="Times New Roman" w:cstheme="minorHAnsi"/>
        </w:rPr>
        <w:fldChar w:fldCharType="separate"/>
      </w:r>
      <w:r w:rsidR="000B3E55">
        <w:rPr>
          <w:rFonts w:eastAsia="Times New Roman" w:cstheme="minorHAnsi"/>
          <w:noProof/>
        </w:rPr>
        <w:t>[43, 44, 54]</w:t>
      </w:r>
      <w:r w:rsidR="0069283D" w:rsidRPr="00780CCA">
        <w:rPr>
          <w:rFonts w:eastAsia="Times New Roman" w:cstheme="minorHAnsi"/>
        </w:rPr>
        <w:fldChar w:fldCharType="end"/>
      </w:r>
      <w:r w:rsidRPr="00780CCA">
        <w:rPr>
          <w:rFonts w:eastAsia="Times New Roman" w:cstheme="minorHAnsi"/>
        </w:rPr>
        <w:t xml:space="preserve">. These approaches require subject cooperation and reproducibility, which may be difficult for some patients </w:t>
      </w:r>
      <w:r w:rsidR="0069283D" w:rsidRPr="00780CCA">
        <w:rPr>
          <w:rFonts w:eastAsia="Times New Roman" w:cstheme="minorHAnsi"/>
        </w:rPr>
        <w:fldChar w:fldCharType="begin"/>
      </w:r>
      <w:r w:rsidR="000B3E55">
        <w:rPr>
          <w:rFonts w:eastAsia="Times New Roman" w:cstheme="minorHAnsi"/>
        </w:rPr>
        <w:instrText xml:space="preserve"> ADDIN EN.CITE &lt;EndNote&gt;&lt;Cite&gt;&lt;Author&gt;Marthin&lt;/Author&gt;&lt;Year&gt;2011&lt;/Year&gt;&lt;RecNum&gt;318&lt;/RecNum&gt;&lt;DisplayText&gt;[42]&lt;/DisplayText&gt;&lt;record&gt;&lt;rec-number&gt;318&lt;/rec-number&gt;&lt;foreign-keys&gt;&lt;key app="EN" db-id="99pfwdzpcedx9neza0rpvw9tdxzf0f5tdef9" timestamp="1499500389"&gt;318&lt;/key&gt;&lt;/foreign-keys&gt;&lt;ref-type name="Journal Article"&gt;17&lt;/ref-type&gt;&lt;contributors&gt;&lt;authors&gt;&lt;author&gt;Marthin, J. K.&lt;/author&gt;&lt;author&gt;Nielsen, K. G.&lt;/author&gt;&lt;/authors&gt;&lt;/contributors&gt;&lt;auth-address&gt;Danish PCD Center, Paediatric Pulmonary Service, 5003, Copenhagen University Hospital, Rigshospitalet, Blegdamsvej 9, DK-2100 Copenhagen, Denmark.&lt;/auth-address&gt;&lt;titles&gt;&lt;title&gt;Choice of nasal nitric oxide technique as first-line test for primary ciliary dyskinesia&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559-65&lt;/pages&gt;&lt;volume&gt;37&lt;/volume&gt;&lt;number&gt;3&lt;/number&gt;&lt;edition&gt;2010/06/08&lt;/edition&gt;&lt;keywords&gt;&lt;keyword&gt;Adolescent&lt;/keyword&gt;&lt;keyword&gt;Adult&lt;/keyword&gt;&lt;keyword&gt;Breath Tests/methods&lt;/keyword&gt;&lt;keyword&gt;Case-Control Studies&lt;/keyword&gt;&lt;keyword&gt;Child&lt;/keyword&gt;&lt;keyword&gt;Cohort Studies&lt;/keyword&gt;&lt;keyword&gt;Exhalation&lt;/keyword&gt;&lt;keyword&gt;Female&lt;/keyword&gt;&lt;keyword&gt;Humans&lt;/keyword&gt;&lt;keyword&gt;Kartagener Syndrome/*diagnosis&lt;/keyword&gt;&lt;keyword&gt;Male&lt;/keyword&gt;&lt;keyword&gt;Models, Biological&lt;/keyword&gt;&lt;keyword&gt;Nitric Oxide/*chemistry/metabolism&lt;/keyword&gt;&lt;keyword&gt;Respiration&lt;/keyword&gt;&lt;keyword&gt;Respiratory Function Tests&lt;/keyword&gt;&lt;/keywords&gt;&lt;dates&gt;&lt;year&gt;2011&lt;/year&gt;&lt;pub-dates&gt;&lt;date&gt;Mar&lt;/date&gt;&lt;/pub-dates&gt;&lt;/dates&gt;&lt;isbn&gt;0903-1936&lt;/isbn&gt;&lt;accession-num&gt;20525709&lt;/accession-num&gt;&lt;urls&gt;&lt;/urls&gt;&lt;electronic-resource-num&gt;10.1183/09031936.00032610&lt;/electronic-resource-num&gt;&lt;remote-database-provider&gt;NLM&lt;/remote-database-provider&gt;&lt;language&gt;eng&lt;/language&gt;&lt;/record&gt;&lt;/Cite&gt;&lt;/EndNote&gt;</w:instrText>
      </w:r>
      <w:r w:rsidR="0069283D" w:rsidRPr="00780CCA">
        <w:rPr>
          <w:rFonts w:eastAsia="Times New Roman" w:cstheme="minorHAnsi"/>
        </w:rPr>
        <w:fldChar w:fldCharType="separate"/>
      </w:r>
      <w:r w:rsidR="000B3E55">
        <w:rPr>
          <w:rFonts w:eastAsia="Times New Roman" w:cstheme="minorHAnsi"/>
          <w:noProof/>
        </w:rPr>
        <w:t>[42]</w:t>
      </w:r>
      <w:r w:rsidR="0069283D" w:rsidRPr="00780CCA">
        <w:rPr>
          <w:rFonts w:eastAsia="Times New Roman" w:cstheme="minorHAnsi"/>
        </w:rPr>
        <w:fldChar w:fldCharType="end"/>
      </w:r>
      <w:r w:rsidRPr="00780CCA">
        <w:rPr>
          <w:rFonts w:eastAsia="Times New Roman" w:cstheme="minorHAnsi"/>
        </w:rPr>
        <w:t xml:space="preserve">. The reproducibility and accuracy of these measures have not been determined, and </w:t>
      </w:r>
      <w:r w:rsidRPr="00780CCA">
        <w:rPr>
          <w:rFonts w:cstheme="minorHAnsi"/>
        </w:rPr>
        <w:t>large-scale validation studies</w:t>
      </w:r>
      <w:r w:rsidRPr="00780CCA">
        <w:rPr>
          <w:rFonts w:eastAsia="Times New Roman" w:cstheme="minorHAnsi"/>
        </w:rPr>
        <w:t xml:space="preserve"> </w:t>
      </w:r>
      <w:r w:rsidR="00ED1CE3">
        <w:rPr>
          <w:rFonts w:eastAsia="Times New Roman" w:cstheme="minorHAnsi"/>
        </w:rPr>
        <w:t>would be</w:t>
      </w:r>
      <w:r w:rsidRPr="00780CCA">
        <w:rPr>
          <w:rFonts w:eastAsia="Times New Roman" w:cstheme="minorHAnsi"/>
        </w:rPr>
        <w:t xml:space="preserve"> needed. </w:t>
      </w:r>
    </w:p>
    <w:p w14:paraId="322433A6" w14:textId="397BC812" w:rsidR="00D51839" w:rsidRPr="00780CCA" w:rsidRDefault="00D51839" w:rsidP="006F4E4D">
      <w:pPr>
        <w:autoSpaceDE w:val="0"/>
        <w:autoSpaceDN w:val="0"/>
        <w:adjustRightInd w:val="0"/>
        <w:spacing w:line="360" w:lineRule="exact"/>
        <w:rPr>
          <w:rFonts w:cstheme="minorHAnsi"/>
        </w:rPr>
      </w:pPr>
      <w:r w:rsidRPr="00780CCA">
        <w:rPr>
          <w:rFonts w:cstheme="minorHAnsi"/>
          <w:i/>
        </w:rPr>
        <w:t>Causes of flawed nNO results according to</w:t>
      </w:r>
      <w:r w:rsidR="00C841CC" w:rsidRPr="00780CCA">
        <w:rPr>
          <w:rFonts w:cstheme="minorHAnsi"/>
          <w:i/>
        </w:rPr>
        <w:t xml:space="preserve"> the</w:t>
      </w:r>
      <w:r w:rsidRPr="00780CCA">
        <w:rPr>
          <w:rFonts w:cstheme="minorHAnsi"/>
          <w:i/>
        </w:rPr>
        <w:t xml:space="preserve"> methods of measurement</w:t>
      </w:r>
    </w:p>
    <w:p w14:paraId="47706F06" w14:textId="57A93525" w:rsidR="00D51839" w:rsidRPr="00780CCA" w:rsidRDefault="00D51839" w:rsidP="004E773C">
      <w:pPr>
        <w:spacing w:line="360" w:lineRule="exact"/>
      </w:pPr>
      <w:r w:rsidRPr="00780CCA">
        <w:rPr>
          <w:rFonts w:cstheme="minorHAnsi"/>
        </w:rPr>
        <w:t xml:space="preserve">Considerations about </w:t>
      </w:r>
      <w:r w:rsidR="0071237F" w:rsidRPr="00780CCA">
        <w:rPr>
          <w:rFonts w:cstheme="minorHAnsi"/>
        </w:rPr>
        <w:t>flawed results</w:t>
      </w:r>
      <w:r w:rsidR="00A31968" w:rsidRPr="00780CCA">
        <w:rPr>
          <w:rFonts w:cstheme="minorHAnsi"/>
        </w:rPr>
        <w:t xml:space="preserve"> and troubleshooting</w:t>
      </w:r>
      <w:r w:rsidRPr="00780CCA">
        <w:rPr>
          <w:rFonts w:cstheme="minorHAnsi"/>
        </w:rPr>
        <w:t xml:space="preserve"> are provided in the Online Supplemental Material</w:t>
      </w:r>
      <w:r w:rsidR="00A31968" w:rsidRPr="00780CCA">
        <w:rPr>
          <w:rFonts w:cstheme="minorHAnsi"/>
        </w:rPr>
        <w:t xml:space="preserve"> text and Supplementary Figures E</w:t>
      </w:r>
      <w:r w:rsidR="00FD6436">
        <w:rPr>
          <w:rFonts w:cstheme="minorHAnsi"/>
        </w:rPr>
        <w:t>2-5</w:t>
      </w:r>
      <w:r w:rsidR="00A31968" w:rsidRPr="00780CCA">
        <w:rPr>
          <w:rFonts w:cstheme="minorHAnsi"/>
        </w:rPr>
        <w:t>.</w:t>
      </w:r>
    </w:p>
    <w:p w14:paraId="0C78EBE1" w14:textId="77777777" w:rsidR="00393FAD" w:rsidRPr="00780CCA" w:rsidRDefault="00393FAD" w:rsidP="00020623">
      <w:pPr>
        <w:spacing w:before="200" w:after="0" w:line="216" w:lineRule="auto"/>
        <w:contextualSpacing/>
        <w:rPr>
          <w:rFonts w:cstheme="minorHAnsi"/>
          <w:b/>
          <w:bCs/>
          <w:lang w:eastAsia="en-GB"/>
        </w:rPr>
      </w:pPr>
      <w:bookmarkStart w:id="9" w:name="_Hlk82511732"/>
    </w:p>
    <w:p w14:paraId="535ADF01" w14:textId="590B4EEA" w:rsidR="00020623" w:rsidRPr="00780CCA" w:rsidRDefault="006A7310" w:rsidP="00020623">
      <w:pPr>
        <w:spacing w:before="200" w:after="0" w:line="216" w:lineRule="auto"/>
        <w:contextualSpacing/>
        <w:rPr>
          <w:rFonts w:cstheme="minorHAnsi"/>
          <w:b/>
          <w:bCs/>
          <w:lang w:eastAsia="en-GB"/>
        </w:rPr>
      </w:pPr>
      <w:r w:rsidRPr="00780CCA">
        <w:rPr>
          <w:rFonts w:cstheme="minorHAnsi"/>
          <w:b/>
          <w:bCs/>
          <w:lang w:eastAsia="en-GB"/>
        </w:rPr>
        <w:t>Reporting and i</w:t>
      </w:r>
      <w:r w:rsidR="00020623" w:rsidRPr="00780CCA">
        <w:rPr>
          <w:rFonts w:cstheme="minorHAnsi"/>
          <w:b/>
          <w:bCs/>
          <w:lang w:eastAsia="en-GB"/>
        </w:rPr>
        <w:t>nterpretation of results</w:t>
      </w:r>
      <w:r w:rsidR="00C575B8" w:rsidRPr="00780CCA">
        <w:rPr>
          <w:rFonts w:cstheme="minorHAnsi"/>
          <w:b/>
          <w:bCs/>
          <w:lang w:eastAsia="en-GB"/>
        </w:rPr>
        <w:t xml:space="preserve"> </w:t>
      </w:r>
    </w:p>
    <w:p w14:paraId="21DF43FF" w14:textId="6E773060" w:rsidR="00E37551" w:rsidRPr="00780CCA" w:rsidRDefault="00E37551" w:rsidP="00020623">
      <w:pPr>
        <w:spacing w:before="200" w:after="0" w:line="216" w:lineRule="auto"/>
        <w:contextualSpacing/>
        <w:rPr>
          <w:rFonts w:cstheme="minorHAnsi"/>
          <w:b/>
          <w:bCs/>
          <w:lang w:eastAsia="en-GB"/>
        </w:rPr>
      </w:pPr>
    </w:p>
    <w:p w14:paraId="6D87C669" w14:textId="1168BA11" w:rsidR="00E37551" w:rsidRPr="00780CCA" w:rsidRDefault="00E37551" w:rsidP="000968B2">
      <w:pPr>
        <w:spacing w:before="200" w:after="0" w:line="360" w:lineRule="auto"/>
        <w:contextualSpacing/>
        <w:rPr>
          <w:rFonts w:cstheme="minorHAnsi"/>
          <w:lang w:eastAsia="en-GB"/>
        </w:rPr>
      </w:pPr>
      <w:r w:rsidRPr="00780CCA">
        <w:rPr>
          <w:rFonts w:cstheme="minorHAnsi"/>
          <w:lang w:eastAsia="en-GB"/>
        </w:rPr>
        <w:t>The minimum information to include in a report is summarised in Box 4, and in a sample proforma for data collection</w:t>
      </w:r>
      <w:r w:rsidR="00D455AB" w:rsidRPr="00780CCA">
        <w:rPr>
          <w:rFonts w:cstheme="minorHAnsi"/>
          <w:lang w:eastAsia="en-GB"/>
        </w:rPr>
        <w:t>.</w:t>
      </w:r>
      <w:r w:rsidRPr="00780CCA">
        <w:rPr>
          <w:rFonts w:cstheme="minorHAnsi"/>
          <w:lang w:eastAsia="en-GB"/>
        </w:rPr>
        <w:t xml:space="preserve"> (Supplementary </w:t>
      </w:r>
      <w:r w:rsidR="00A31968" w:rsidRPr="00780CCA">
        <w:rPr>
          <w:rFonts w:cstheme="minorHAnsi"/>
          <w:lang w:eastAsia="en-GB"/>
        </w:rPr>
        <w:t>Figure E</w:t>
      </w:r>
      <w:r w:rsidR="00FD6436">
        <w:rPr>
          <w:rFonts w:cstheme="minorHAnsi"/>
          <w:lang w:eastAsia="en-GB"/>
        </w:rPr>
        <w:t>6</w:t>
      </w:r>
      <w:r w:rsidRPr="00780CCA">
        <w:rPr>
          <w:rFonts w:cstheme="minorHAnsi"/>
          <w:lang w:eastAsia="en-GB"/>
        </w:rPr>
        <w:t>)</w:t>
      </w:r>
      <w:r w:rsidR="000968B2" w:rsidRPr="00780CCA">
        <w:rPr>
          <w:rFonts w:cstheme="minorHAnsi"/>
          <w:lang w:eastAsia="en-GB"/>
        </w:rPr>
        <w:t>. Interpretation of the result is summarised in Box 5.</w:t>
      </w:r>
    </w:p>
    <w:p w14:paraId="64B9DE94" w14:textId="77777777" w:rsidR="00244C14" w:rsidRPr="00780CCA" w:rsidRDefault="00244C14" w:rsidP="00153691">
      <w:pPr>
        <w:spacing w:before="200" w:after="0" w:line="216" w:lineRule="auto"/>
        <w:contextualSpacing/>
        <w:rPr>
          <w:rFonts w:cstheme="minorHAnsi"/>
          <w:i/>
          <w:iCs/>
          <w:lang w:eastAsia="en-GB"/>
        </w:rPr>
      </w:pPr>
    </w:p>
    <w:p w14:paraId="58820A62" w14:textId="5A735CB8" w:rsidR="00153691" w:rsidRPr="00780CCA" w:rsidRDefault="00D455AB" w:rsidP="00153691">
      <w:pPr>
        <w:spacing w:before="200" w:after="0" w:line="216" w:lineRule="auto"/>
        <w:contextualSpacing/>
        <w:rPr>
          <w:rFonts w:cstheme="minorHAnsi"/>
          <w:i/>
          <w:iCs/>
          <w:lang w:eastAsia="en-GB"/>
        </w:rPr>
      </w:pPr>
      <w:bookmarkStart w:id="10" w:name="_Hlk104804443"/>
      <w:r w:rsidRPr="00780CCA">
        <w:rPr>
          <w:rFonts w:cstheme="minorHAnsi"/>
          <w:i/>
          <w:iCs/>
          <w:lang w:eastAsia="en-GB"/>
        </w:rPr>
        <w:t>Reporting and i</w:t>
      </w:r>
      <w:r w:rsidR="00153691" w:rsidRPr="00780CCA">
        <w:rPr>
          <w:rFonts w:cstheme="minorHAnsi"/>
          <w:i/>
          <w:iCs/>
          <w:lang w:eastAsia="en-GB"/>
        </w:rPr>
        <w:t>nterpretation of results</w:t>
      </w:r>
      <w:r w:rsidR="00C575B8" w:rsidRPr="00780CCA">
        <w:rPr>
          <w:rFonts w:cstheme="minorHAnsi"/>
          <w:i/>
          <w:iCs/>
          <w:lang w:eastAsia="en-GB"/>
        </w:rPr>
        <w:t xml:space="preserve"> </w:t>
      </w:r>
      <w:r w:rsidR="00153691" w:rsidRPr="00780CCA">
        <w:rPr>
          <w:rFonts w:cstheme="minorHAnsi"/>
          <w:i/>
          <w:iCs/>
          <w:lang w:eastAsia="en-GB"/>
        </w:rPr>
        <w:t>- general</w:t>
      </w:r>
    </w:p>
    <w:bookmarkEnd w:id="10"/>
    <w:p w14:paraId="72B621FE" w14:textId="77777777" w:rsidR="005F4507" w:rsidRPr="00780CCA" w:rsidRDefault="005F4507" w:rsidP="00020623">
      <w:pPr>
        <w:spacing w:before="200" w:after="0" w:line="216" w:lineRule="auto"/>
        <w:contextualSpacing/>
        <w:rPr>
          <w:rFonts w:cstheme="minorHAnsi"/>
          <w:lang w:eastAsia="en-GB"/>
        </w:rPr>
      </w:pPr>
    </w:p>
    <w:p w14:paraId="396EA12D" w14:textId="118B2BAC" w:rsidR="00016B16" w:rsidRPr="00780CCA" w:rsidRDefault="007C6C72" w:rsidP="002778BC">
      <w:pPr>
        <w:spacing w:before="200" w:after="0" w:line="360" w:lineRule="auto"/>
        <w:contextualSpacing/>
        <w:rPr>
          <w:rFonts w:cstheme="minorHAnsi"/>
          <w:lang w:eastAsia="en-GB"/>
        </w:rPr>
      </w:pPr>
      <w:r w:rsidRPr="00780CCA">
        <w:rPr>
          <w:rFonts w:cstheme="minorHAnsi"/>
          <w:lang w:eastAsia="en-GB"/>
        </w:rPr>
        <w:t xml:space="preserve">Normative data </w:t>
      </w:r>
      <w:r w:rsidR="00BA2BE4" w:rsidRPr="00780CCA">
        <w:rPr>
          <w:rFonts w:cstheme="minorHAnsi"/>
          <w:lang w:eastAsia="en-GB"/>
        </w:rPr>
        <w:t>are</w:t>
      </w:r>
      <w:r w:rsidRPr="00780CCA">
        <w:rPr>
          <w:rFonts w:cstheme="minorHAnsi"/>
          <w:lang w:eastAsia="en-GB"/>
        </w:rPr>
        <w:t xml:space="preserve"> generally lacking, particularly for young children, electrochemical devices, and TB manoeuvres (</w:t>
      </w:r>
      <w:r w:rsidR="00C44155" w:rsidRPr="00780CCA">
        <w:rPr>
          <w:rFonts w:cstheme="minorHAnsi"/>
          <w:lang w:eastAsia="en-GB"/>
        </w:rPr>
        <w:t>Supplementary files Tables E</w:t>
      </w:r>
      <w:r w:rsidR="00F2614F" w:rsidRPr="00780CCA">
        <w:rPr>
          <w:rFonts w:cstheme="minorHAnsi"/>
          <w:lang w:eastAsia="en-GB"/>
        </w:rPr>
        <w:t>3</w:t>
      </w:r>
      <w:r w:rsidR="00C44155" w:rsidRPr="00780CCA">
        <w:rPr>
          <w:rFonts w:cstheme="minorHAnsi"/>
          <w:lang w:eastAsia="en-GB"/>
        </w:rPr>
        <w:t xml:space="preserve"> and E</w:t>
      </w:r>
      <w:r w:rsidR="00F2614F" w:rsidRPr="00780CCA">
        <w:rPr>
          <w:rFonts w:cstheme="minorHAnsi"/>
          <w:lang w:eastAsia="en-GB"/>
        </w:rPr>
        <w:t>4</w:t>
      </w:r>
      <w:r w:rsidR="00C44155" w:rsidRPr="00780CCA">
        <w:rPr>
          <w:rFonts w:cstheme="minorHAnsi"/>
          <w:lang w:eastAsia="en-GB"/>
        </w:rPr>
        <w:t>).</w:t>
      </w:r>
    </w:p>
    <w:p w14:paraId="24C9B323" w14:textId="6340A9A4" w:rsidR="00312FB8" w:rsidRPr="00780CCA" w:rsidRDefault="005F4507" w:rsidP="004361AA">
      <w:pPr>
        <w:spacing w:before="200" w:after="0" w:line="360" w:lineRule="auto"/>
        <w:contextualSpacing/>
        <w:rPr>
          <w:rFonts w:cstheme="minorHAnsi"/>
          <w:lang w:eastAsia="en-GB"/>
        </w:rPr>
      </w:pPr>
      <w:r w:rsidRPr="00780CCA">
        <w:rPr>
          <w:rFonts w:cstheme="minorHAnsi"/>
          <w:lang w:eastAsia="en-GB"/>
        </w:rPr>
        <w:t>Evidence</w:t>
      </w:r>
      <w:r w:rsidR="009D6974" w:rsidRPr="00780CCA">
        <w:rPr>
          <w:rFonts w:cstheme="minorHAnsi"/>
          <w:lang w:eastAsia="en-GB"/>
        </w:rPr>
        <w:t xml:space="preserve"> is based on studies using chemilumines</w:t>
      </w:r>
      <w:r w:rsidR="00FC37B9" w:rsidRPr="00780CCA">
        <w:rPr>
          <w:rFonts w:cstheme="minorHAnsi"/>
          <w:lang w:eastAsia="en-GB"/>
        </w:rPr>
        <w:t>c</w:t>
      </w:r>
      <w:r w:rsidR="009D6974" w:rsidRPr="00780CCA">
        <w:rPr>
          <w:rFonts w:cstheme="minorHAnsi"/>
          <w:lang w:eastAsia="en-GB"/>
        </w:rPr>
        <w:t xml:space="preserve">ence analysers and further research is needed to confirm whether </w:t>
      </w:r>
      <w:r w:rsidRPr="00780CCA">
        <w:rPr>
          <w:rFonts w:cstheme="minorHAnsi"/>
          <w:lang w:eastAsia="en-GB"/>
        </w:rPr>
        <w:t xml:space="preserve">electrochemical devices are equivalent. </w:t>
      </w:r>
    </w:p>
    <w:p w14:paraId="7908D5E2" w14:textId="7412DCD9" w:rsidR="00153691" w:rsidRPr="00780CCA" w:rsidRDefault="0009407F" w:rsidP="004361AA">
      <w:pPr>
        <w:spacing w:before="200" w:after="0" w:line="360" w:lineRule="auto"/>
        <w:contextualSpacing/>
        <w:rPr>
          <w:rFonts w:cstheme="minorHAnsi"/>
          <w:lang w:eastAsia="en-GB"/>
        </w:rPr>
      </w:pPr>
      <w:r w:rsidRPr="00780CCA">
        <w:rPr>
          <w:rFonts w:cstheme="minorHAnsi"/>
          <w:lang w:eastAsia="en-GB"/>
        </w:rPr>
        <w:t>T</w:t>
      </w:r>
      <w:r w:rsidR="00312FB8" w:rsidRPr="00780CCA">
        <w:rPr>
          <w:rFonts w:cstheme="minorHAnsi"/>
          <w:lang w:eastAsia="en-GB"/>
        </w:rPr>
        <w:t xml:space="preserve">he </w:t>
      </w:r>
      <w:r w:rsidRPr="00780CCA">
        <w:rPr>
          <w:rFonts w:cstheme="minorHAnsi"/>
          <w:lang w:eastAsia="en-GB"/>
        </w:rPr>
        <w:t>difference between ER or BH nNO</w:t>
      </w:r>
      <w:r w:rsidR="00D74B72">
        <w:rPr>
          <w:rFonts w:cstheme="minorHAnsi"/>
          <w:lang w:eastAsia="en-GB"/>
        </w:rPr>
        <w:t xml:space="preserve"> values</w:t>
      </w:r>
      <w:r w:rsidRPr="00780CCA">
        <w:rPr>
          <w:rFonts w:cstheme="minorHAnsi"/>
          <w:lang w:eastAsia="en-GB"/>
        </w:rPr>
        <w:t xml:space="preserve"> obtained using one or the other </w:t>
      </w:r>
      <w:r w:rsidR="00C44155" w:rsidRPr="00780CCA">
        <w:rPr>
          <w:rFonts w:cstheme="minorHAnsi"/>
          <w:lang w:eastAsia="en-GB"/>
        </w:rPr>
        <w:t>analyser</w:t>
      </w:r>
      <w:r w:rsidRPr="00780CCA">
        <w:rPr>
          <w:rFonts w:cstheme="minorHAnsi"/>
          <w:lang w:eastAsia="en-GB"/>
        </w:rPr>
        <w:t xml:space="preserve"> should be </w:t>
      </w:r>
      <w:r w:rsidR="006A4EBA" w:rsidRPr="00780CCA">
        <w:rPr>
          <w:rFonts w:cstheme="minorHAnsi"/>
          <w:lang w:eastAsia="en-GB"/>
        </w:rPr>
        <w:t xml:space="preserve">small </w:t>
      </w:r>
      <w:r w:rsidRPr="00780CCA">
        <w:rPr>
          <w:rFonts w:cstheme="minorHAnsi"/>
          <w:lang w:eastAsia="en-GB"/>
        </w:rPr>
        <w:t xml:space="preserve">and only due to the difference in the chemical process </w:t>
      </w:r>
      <w:r w:rsidR="00F21FEC" w:rsidRPr="00780CCA">
        <w:rPr>
          <w:rFonts w:cstheme="minorHAnsi"/>
          <w:lang w:eastAsia="en-GB"/>
        </w:rPr>
        <w:t>calculat</w:t>
      </w:r>
      <w:r w:rsidRPr="00780CCA">
        <w:rPr>
          <w:rFonts w:cstheme="minorHAnsi"/>
          <w:lang w:eastAsia="en-GB"/>
        </w:rPr>
        <w:t>ing NO molecules</w:t>
      </w:r>
      <w:r w:rsidR="00D74B72">
        <w:rPr>
          <w:rFonts w:cstheme="minorHAnsi"/>
          <w:lang w:eastAsia="en-GB"/>
        </w:rPr>
        <w:t xml:space="preserve">. However, </w:t>
      </w:r>
      <w:r w:rsidRPr="00780CCA">
        <w:rPr>
          <w:rFonts w:cstheme="minorHAnsi"/>
          <w:lang w:eastAsia="en-GB"/>
        </w:rPr>
        <w:t>the difference between TB nNO measured using chemilumines</w:t>
      </w:r>
      <w:r w:rsidR="00FC37B9" w:rsidRPr="00780CCA">
        <w:rPr>
          <w:rFonts w:cstheme="minorHAnsi"/>
          <w:lang w:eastAsia="en-GB"/>
        </w:rPr>
        <w:t>c</w:t>
      </w:r>
      <w:r w:rsidRPr="00780CCA">
        <w:rPr>
          <w:rFonts w:cstheme="minorHAnsi"/>
          <w:lang w:eastAsia="en-GB"/>
        </w:rPr>
        <w:t xml:space="preserve">ence or electrochemical devices is </w:t>
      </w:r>
      <w:r w:rsidR="005B2BF2" w:rsidRPr="00780CCA">
        <w:rPr>
          <w:rFonts w:cstheme="minorHAnsi"/>
          <w:lang w:eastAsia="en-GB"/>
        </w:rPr>
        <w:t>additionally</w:t>
      </w:r>
      <w:r w:rsidRPr="00780CCA">
        <w:rPr>
          <w:rFonts w:cstheme="minorHAnsi"/>
          <w:lang w:eastAsia="en-GB"/>
        </w:rPr>
        <w:t xml:space="preserve"> </w:t>
      </w:r>
      <w:r w:rsidR="005B2BF2" w:rsidRPr="00780CCA">
        <w:rPr>
          <w:rFonts w:cstheme="minorHAnsi"/>
          <w:lang w:eastAsia="en-GB"/>
        </w:rPr>
        <w:t>altered by</w:t>
      </w:r>
      <w:r w:rsidRPr="00780CCA">
        <w:rPr>
          <w:rFonts w:cstheme="minorHAnsi"/>
          <w:lang w:eastAsia="en-GB"/>
        </w:rPr>
        <w:t xml:space="preserve"> the differen</w:t>
      </w:r>
      <w:r w:rsidR="005B2BF2" w:rsidRPr="00780CCA">
        <w:rPr>
          <w:rFonts w:cstheme="minorHAnsi"/>
          <w:lang w:eastAsia="en-GB"/>
        </w:rPr>
        <w:t>ce in the</w:t>
      </w:r>
      <w:r w:rsidRPr="00780CCA">
        <w:rPr>
          <w:rFonts w:cstheme="minorHAnsi"/>
          <w:lang w:eastAsia="en-GB"/>
        </w:rPr>
        <w:t xml:space="preserve"> part of the sampling </w:t>
      </w:r>
      <w:r w:rsidR="006A4EBA" w:rsidRPr="00780CCA">
        <w:rPr>
          <w:rFonts w:cstheme="minorHAnsi"/>
          <w:lang w:eastAsia="en-GB"/>
        </w:rPr>
        <w:t>used to calculate</w:t>
      </w:r>
      <w:r w:rsidRPr="00780CCA">
        <w:rPr>
          <w:rFonts w:cstheme="minorHAnsi"/>
          <w:lang w:eastAsia="en-GB"/>
        </w:rPr>
        <w:t xml:space="preserve"> the result (mean of peaks versus mean of a period of TB</w:t>
      </w:r>
      <w:r w:rsidR="005B2BF2" w:rsidRPr="00780CCA">
        <w:rPr>
          <w:rFonts w:cstheme="minorHAnsi"/>
          <w:lang w:eastAsia="en-GB"/>
        </w:rPr>
        <w:t>).</w:t>
      </w:r>
    </w:p>
    <w:bookmarkEnd w:id="9"/>
    <w:p w14:paraId="602A0C0B" w14:textId="3742C00A" w:rsidR="00020623" w:rsidRPr="00780CCA" w:rsidRDefault="00A66AAE" w:rsidP="00020623">
      <w:pPr>
        <w:autoSpaceDE w:val="0"/>
        <w:autoSpaceDN w:val="0"/>
        <w:adjustRightInd w:val="0"/>
        <w:spacing w:line="360" w:lineRule="exact"/>
        <w:rPr>
          <w:rFonts w:cstheme="minorHAnsi"/>
        </w:rPr>
      </w:pPr>
      <w:r w:rsidRPr="00A66AAE">
        <w:rPr>
          <w:rFonts w:cstheme="minorHAnsi"/>
        </w:rPr>
        <w:t xml:space="preserve">The highest of two repeatable nNO measurements for each nostril </w:t>
      </w:r>
      <w:r w:rsidR="00020623" w:rsidRPr="00780CCA">
        <w:rPr>
          <w:rFonts w:cstheme="minorHAnsi"/>
        </w:rPr>
        <w:t xml:space="preserve">should be </w:t>
      </w:r>
      <w:r w:rsidR="005F4507" w:rsidRPr="00780CCA">
        <w:rPr>
          <w:rFonts w:cstheme="minorHAnsi"/>
        </w:rPr>
        <w:t>recorded</w:t>
      </w:r>
      <w:r w:rsidR="00020623" w:rsidRPr="00780CCA">
        <w:rPr>
          <w:rFonts w:cstheme="minorHAnsi"/>
        </w:rPr>
        <w:t xml:space="preserve">. </w:t>
      </w:r>
      <w:r w:rsidR="00A07796" w:rsidRPr="00780CCA">
        <w:rPr>
          <w:rFonts w:cstheme="minorHAnsi"/>
        </w:rPr>
        <w:t xml:space="preserve">In around </w:t>
      </w:r>
      <w:r w:rsidR="000F7184">
        <w:rPr>
          <w:rFonts w:cstheme="minorHAnsi"/>
        </w:rPr>
        <w:t xml:space="preserve">75% </w:t>
      </w:r>
      <w:r w:rsidR="00A07796" w:rsidRPr="00780CCA">
        <w:rPr>
          <w:rFonts w:cstheme="minorHAnsi"/>
        </w:rPr>
        <w:t xml:space="preserve">of cases, </w:t>
      </w:r>
      <w:r w:rsidR="002778BC" w:rsidRPr="00780CCA">
        <w:rPr>
          <w:rFonts w:cstheme="minorHAnsi"/>
        </w:rPr>
        <w:t xml:space="preserve">nNO variability in the same nostril is expected to be </w:t>
      </w:r>
      <w:r w:rsidR="00AA621D" w:rsidRPr="00780CCA">
        <w:rPr>
          <w:rFonts w:cstheme="minorHAnsi"/>
          <w:u w:val="single"/>
        </w:rPr>
        <w:t>&lt;</w:t>
      </w:r>
      <w:r w:rsidR="00244C14" w:rsidRPr="00780CCA">
        <w:rPr>
          <w:rFonts w:cstheme="minorHAnsi"/>
          <w:u w:val="single"/>
        </w:rPr>
        <w:t xml:space="preserve"> </w:t>
      </w:r>
      <w:r w:rsidR="002778BC" w:rsidRPr="00780CCA">
        <w:rPr>
          <w:rFonts w:cstheme="minorHAnsi"/>
        </w:rPr>
        <w:t>10% for measurements performed with</w:t>
      </w:r>
      <w:r w:rsidR="00FE45B6" w:rsidRPr="00780CCA">
        <w:rPr>
          <w:rFonts w:cstheme="minorHAnsi"/>
        </w:rPr>
        <w:t xml:space="preserve"> the</w:t>
      </w:r>
      <w:r w:rsidR="002778BC" w:rsidRPr="00780CCA">
        <w:rPr>
          <w:rFonts w:cstheme="minorHAnsi"/>
        </w:rPr>
        <w:t xml:space="preserve"> velum closed and </w:t>
      </w:r>
      <w:r w:rsidR="00AA621D" w:rsidRPr="00780CCA">
        <w:rPr>
          <w:rFonts w:cstheme="minorHAnsi"/>
          <w:u w:val="single"/>
        </w:rPr>
        <w:t>&lt;</w:t>
      </w:r>
      <w:r w:rsidR="00244C14" w:rsidRPr="00780CCA">
        <w:rPr>
          <w:rFonts w:cstheme="minorHAnsi"/>
          <w:u w:val="single"/>
        </w:rPr>
        <w:t xml:space="preserve"> </w:t>
      </w:r>
      <w:r w:rsidR="00A07796" w:rsidRPr="00780CCA">
        <w:rPr>
          <w:rFonts w:cstheme="minorHAnsi"/>
        </w:rPr>
        <w:t>20</w:t>
      </w:r>
      <w:r w:rsidR="002778BC" w:rsidRPr="00780CCA">
        <w:rPr>
          <w:rFonts w:cstheme="minorHAnsi"/>
        </w:rPr>
        <w:t>% for measurements performed during tidal br</w:t>
      </w:r>
      <w:r w:rsidR="009B5D70" w:rsidRPr="00780CCA">
        <w:rPr>
          <w:rFonts w:cstheme="minorHAnsi"/>
        </w:rPr>
        <w:t>e</w:t>
      </w:r>
      <w:r w:rsidR="002778BC" w:rsidRPr="00780CCA">
        <w:rPr>
          <w:rFonts w:cstheme="minorHAnsi"/>
        </w:rPr>
        <w:t>athing</w:t>
      </w:r>
      <w:r w:rsidR="00A07796" w:rsidRPr="00780CCA">
        <w:rPr>
          <w:rFonts w:cstheme="minorHAnsi"/>
        </w:rPr>
        <w:t xml:space="preserve"> </w:t>
      </w:r>
      <w:r w:rsidR="004361AA" w:rsidRPr="00780CCA">
        <w:rPr>
          <w:rFonts w:cstheme="minorHAnsi"/>
        </w:rPr>
        <w:fldChar w:fldCharType="begin"/>
      </w:r>
      <w:r w:rsidR="000B3E55">
        <w:rPr>
          <w:rFonts w:cstheme="minorHAnsi"/>
        </w:rPr>
        <w:instrText xml:space="preserve"> ADDIN EN.CITE &lt;EndNote&gt;&lt;Cite&gt;&lt;Author&gt;Beydon&lt;/Author&gt;&lt;Year&gt;2022&lt;/Year&gt;&lt;RecNum&gt;905&lt;/RecNum&gt;&lt;DisplayText&gt;[46]&lt;/DisplayText&gt;&lt;record&gt;&lt;rec-number&gt;905&lt;/rec-number&gt;&lt;foreign-keys&gt;&lt;key app="EN" db-id="99pfwdzpcedx9neza0rpvw9tdxzf0f5tdef9" timestamp="1653907262"&gt;905&lt;/key&gt;&lt;/foreign-keys&gt;&lt;ref-type name="Journal Article"&gt;17&lt;/ref-type&gt;&lt;contributors&gt;&lt;authors&gt;&lt;author&gt;Beydon, Nicole&lt;/author&gt;&lt;/authors&gt;&lt;/contributors&gt;&lt;titles&gt;&lt;title&gt;Nasal nitric oxide measurement variability to establish a standard for reliable results&lt;/title&gt;&lt;secondary-title&gt;ERJ Open Research&lt;/secondary-title&gt;&lt;/titles&gt;&lt;periodical&gt;&lt;full-title&gt;ERJ Open Res&lt;/full-title&gt;&lt;abbr-1&gt;ERJ open research&lt;/abbr-1&gt;&lt;/periodical&gt;&lt;pages&gt;00028-2022&lt;/pages&gt;&lt;dates&gt;&lt;year&gt;2022&lt;/year&gt;&lt;/dates&gt;&lt;urls&gt;&lt;related-urls&gt;&lt;url&gt;https://openres.ersjournals.com/content/erjor/early/2022/05/19/23120541.00028-2022.full.pdf&lt;/url&gt;&lt;/related-urls&gt;&lt;/urls&gt;&lt;electronic-resource-num&gt;10.1183/23120541.00028-2022&lt;/electronic-resource-num&gt;&lt;/record&gt;&lt;/Cite&gt;&lt;/EndNote&gt;</w:instrText>
      </w:r>
      <w:r w:rsidR="004361AA" w:rsidRPr="00780CCA">
        <w:rPr>
          <w:rFonts w:cstheme="minorHAnsi"/>
        </w:rPr>
        <w:fldChar w:fldCharType="separate"/>
      </w:r>
      <w:r w:rsidR="000B3E55">
        <w:rPr>
          <w:rFonts w:cstheme="minorHAnsi"/>
          <w:noProof/>
        </w:rPr>
        <w:t>[46]</w:t>
      </w:r>
      <w:r w:rsidR="004361AA" w:rsidRPr="00780CCA">
        <w:rPr>
          <w:rFonts w:cstheme="minorHAnsi"/>
        </w:rPr>
        <w:fldChar w:fldCharType="end"/>
      </w:r>
      <w:r w:rsidR="00325F8B" w:rsidRPr="00780CCA">
        <w:rPr>
          <w:rFonts w:cstheme="minorHAnsi"/>
        </w:rPr>
        <w:t>(Figure 4).</w:t>
      </w:r>
      <w:r w:rsidR="002778BC" w:rsidRPr="00780CCA">
        <w:rPr>
          <w:rFonts w:cstheme="minorHAnsi"/>
        </w:rPr>
        <w:t xml:space="preserve"> </w:t>
      </w:r>
      <w:r w:rsidR="00020623" w:rsidRPr="00780CCA">
        <w:rPr>
          <w:rFonts w:cstheme="minorHAnsi"/>
        </w:rPr>
        <w:t xml:space="preserve">The nNO levels </w:t>
      </w:r>
      <w:r w:rsidR="002778BC" w:rsidRPr="00780CCA">
        <w:rPr>
          <w:rFonts w:cstheme="minorHAnsi"/>
        </w:rPr>
        <w:t xml:space="preserve">in parts per billion (ppb) </w:t>
      </w:r>
      <w:r w:rsidR="00020623" w:rsidRPr="00780CCA">
        <w:rPr>
          <w:rFonts w:cstheme="minorHAnsi"/>
        </w:rPr>
        <w:t xml:space="preserve">obtained from each nostril </w:t>
      </w:r>
      <w:r w:rsidR="005F4507" w:rsidRPr="00780CCA">
        <w:rPr>
          <w:rFonts w:cstheme="minorHAnsi"/>
        </w:rPr>
        <w:t>should then be reported</w:t>
      </w:r>
      <w:r w:rsidR="002778BC" w:rsidRPr="00780CCA">
        <w:rPr>
          <w:rFonts w:cstheme="minorHAnsi"/>
        </w:rPr>
        <w:t xml:space="preserve"> along with inter-nostril repeatability</w:t>
      </w:r>
      <w:r w:rsidR="00A07796" w:rsidRPr="00780CCA">
        <w:rPr>
          <w:rFonts w:cstheme="minorHAnsi"/>
        </w:rPr>
        <w:t>, since</w:t>
      </w:r>
      <w:r w:rsidR="00AA621D" w:rsidRPr="00780CCA">
        <w:rPr>
          <w:rFonts w:cstheme="minorHAnsi"/>
        </w:rPr>
        <w:t xml:space="preserve"> </w:t>
      </w:r>
      <w:r w:rsidR="00A07796" w:rsidRPr="00780CCA">
        <w:rPr>
          <w:rFonts w:cstheme="minorHAnsi"/>
        </w:rPr>
        <w:t xml:space="preserve">the </w:t>
      </w:r>
      <w:r w:rsidR="009B5D70" w:rsidRPr="00780CCA">
        <w:rPr>
          <w:rFonts w:cstheme="minorHAnsi"/>
        </w:rPr>
        <w:t>result reliability will decrease with increasing variability</w:t>
      </w:r>
      <w:r w:rsidR="000B6BA2" w:rsidRPr="00780CCA">
        <w:rPr>
          <w:rFonts w:cstheme="minorHAnsi"/>
        </w:rPr>
        <w:t xml:space="preserve">, especially with electrochemical analysers </w:t>
      </w:r>
      <w:r w:rsidR="00ED1CE3">
        <w:rPr>
          <w:rFonts w:cstheme="minorHAnsi"/>
        </w:rPr>
        <w:t xml:space="preserve">where </w:t>
      </w:r>
      <w:r w:rsidR="000B6BA2" w:rsidRPr="00780CCA">
        <w:rPr>
          <w:rFonts w:cstheme="minorHAnsi"/>
        </w:rPr>
        <w:t xml:space="preserve">no </w:t>
      </w:r>
      <w:proofErr w:type="spellStart"/>
      <w:r w:rsidR="000B6BA2" w:rsidRPr="00780CCA">
        <w:rPr>
          <w:rFonts w:cstheme="minorHAnsi"/>
        </w:rPr>
        <w:t>NO</w:t>
      </w:r>
      <w:proofErr w:type="spellEnd"/>
      <w:r w:rsidR="000B6BA2" w:rsidRPr="00780CCA">
        <w:rPr>
          <w:rFonts w:cstheme="minorHAnsi"/>
        </w:rPr>
        <w:t xml:space="preserve"> curve </w:t>
      </w:r>
      <w:r w:rsidR="00ED1CE3">
        <w:rPr>
          <w:rFonts w:cstheme="minorHAnsi"/>
        </w:rPr>
        <w:t xml:space="preserve">is </w:t>
      </w:r>
      <w:r w:rsidR="000B6BA2" w:rsidRPr="00780CCA">
        <w:rPr>
          <w:rFonts w:cstheme="minorHAnsi"/>
        </w:rPr>
        <w:t>displayed</w:t>
      </w:r>
      <w:r w:rsidR="00ED1CE3">
        <w:rPr>
          <w:rFonts w:cstheme="minorHAnsi"/>
        </w:rPr>
        <w:t xml:space="preserve"> </w:t>
      </w:r>
      <w:r w:rsidR="00965A2A" w:rsidRPr="00780CCA">
        <w:rPr>
          <w:rFonts w:cstheme="minorHAnsi"/>
        </w:rPr>
        <w:t>(</w:t>
      </w:r>
      <w:r w:rsidR="00F2614F" w:rsidRPr="00780CCA">
        <w:rPr>
          <w:rFonts w:cstheme="minorHAnsi"/>
        </w:rPr>
        <w:t>Box 1</w:t>
      </w:r>
      <w:r w:rsidR="00965A2A" w:rsidRPr="00780CCA">
        <w:rPr>
          <w:rFonts w:cstheme="minorHAnsi"/>
        </w:rPr>
        <w:t>)</w:t>
      </w:r>
      <w:r w:rsidR="009B5D70" w:rsidRPr="00780CCA">
        <w:rPr>
          <w:rFonts w:cstheme="minorHAnsi"/>
        </w:rPr>
        <w:t>.</w:t>
      </w:r>
    </w:p>
    <w:p w14:paraId="176F43CE" w14:textId="29FBD769" w:rsidR="00020623" w:rsidRPr="00780CCA" w:rsidRDefault="00020623" w:rsidP="00020623">
      <w:pPr>
        <w:autoSpaceDE w:val="0"/>
        <w:autoSpaceDN w:val="0"/>
        <w:adjustRightInd w:val="0"/>
        <w:spacing w:line="360" w:lineRule="exact"/>
        <w:rPr>
          <w:rFonts w:cstheme="minorHAnsi"/>
        </w:rPr>
      </w:pPr>
      <w:r w:rsidRPr="00780CCA">
        <w:rPr>
          <w:rFonts w:cstheme="minorHAnsi"/>
        </w:rPr>
        <w:lastRenderedPageBreak/>
        <w:t>Having determined the final nNO result in parts per billion</w:t>
      </w:r>
      <w:r w:rsidR="006A4EBA" w:rsidRPr="00780CCA">
        <w:rPr>
          <w:rFonts w:cstheme="minorHAnsi"/>
        </w:rPr>
        <w:t xml:space="preserve"> for each nostril</w:t>
      </w:r>
      <w:r w:rsidRPr="00780CCA">
        <w:rPr>
          <w:rFonts w:cstheme="minorHAnsi"/>
        </w:rPr>
        <w:t xml:space="preserve">, the </w:t>
      </w:r>
      <w:r w:rsidR="006A4EBA" w:rsidRPr="00780CCA">
        <w:rPr>
          <w:rFonts w:cstheme="minorHAnsi"/>
        </w:rPr>
        <w:t xml:space="preserve">highest </w:t>
      </w:r>
      <w:r w:rsidR="00A66AAE">
        <w:rPr>
          <w:rFonts w:cstheme="minorHAnsi"/>
        </w:rPr>
        <w:t>nNO value</w:t>
      </w:r>
      <w:r w:rsidR="006A4EBA" w:rsidRPr="00780CCA">
        <w:rPr>
          <w:rFonts w:cstheme="minorHAnsi"/>
        </w:rPr>
        <w:t xml:space="preserve"> </w:t>
      </w:r>
      <w:r w:rsidR="00A66AAE">
        <w:rPr>
          <w:rFonts w:cstheme="minorHAnsi"/>
        </w:rPr>
        <w:t>from</w:t>
      </w:r>
      <w:r w:rsidR="006A4EBA" w:rsidRPr="00780CCA">
        <w:rPr>
          <w:rFonts w:cstheme="minorHAnsi"/>
        </w:rPr>
        <w:t xml:space="preserve"> the </w:t>
      </w:r>
      <w:r w:rsidR="00A66AAE">
        <w:rPr>
          <w:rFonts w:cstheme="minorHAnsi"/>
        </w:rPr>
        <w:t>two nostrils</w:t>
      </w:r>
      <w:r w:rsidRPr="00780CCA">
        <w:rPr>
          <w:rFonts w:cstheme="minorHAnsi"/>
        </w:rPr>
        <w:t xml:space="preserve"> is converted to nanolitres per minute to standardise for the sampling rate using the equation:</w:t>
      </w:r>
    </w:p>
    <w:p w14:paraId="788E1DB0" w14:textId="49EFDE81" w:rsidR="00020623" w:rsidRPr="00780CCA" w:rsidRDefault="00020623" w:rsidP="00721E07">
      <w:pPr>
        <w:pBdr>
          <w:top w:val="single" w:sz="4" w:space="1" w:color="auto"/>
          <w:left w:val="single" w:sz="4" w:space="4" w:color="auto"/>
          <w:bottom w:val="single" w:sz="4" w:space="1" w:color="auto"/>
          <w:right w:val="single" w:sz="4" w:space="4" w:color="auto"/>
        </w:pBdr>
        <w:autoSpaceDE w:val="0"/>
        <w:autoSpaceDN w:val="0"/>
        <w:adjustRightInd w:val="0"/>
        <w:spacing w:line="360" w:lineRule="exact"/>
        <w:rPr>
          <w:rFonts w:cstheme="minorHAnsi"/>
          <w:b/>
          <w:i/>
          <w:iCs/>
        </w:rPr>
      </w:pPr>
      <w:bookmarkStart w:id="11" w:name="_Hlk107844493"/>
      <w:r w:rsidRPr="00780CCA">
        <w:rPr>
          <w:rFonts w:cstheme="minorHAnsi"/>
          <w:b/>
          <w:i/>
          <w:iCs/>
        </w:rPr>
        <w:t>Standardised nNO value (</w:t>
      </w:r>
      <w:r w:rsidR="00E62B92" w:rsidRPr="00780CCA">
        <w:rPr>
          <w:rFonts w:cstheme="minorHAnsi"/>
          <w:b/>
          <w:i/>
        </w:rPr>
        <w:t>n</w:t>
      </w:r>
      <w:r w:rsidR="00E62B92" w:rsidRPr="00780CCA">
        <w:rPr>
          <w:b/>
          <w:i/>
        </w:rPr>
        <w:t>L.min</w:t>
      </w:r>
      <w:r w:rsidR="00E62B92" w:rsidRPr="00780CCA">
        <w:rPr>
          <w:b/>
          <w:i/>
          <w:vertAlign w:val="superscript"/>
        </w:rPr>
        <w:t>-1</w:t>
      </w:r>
      <w:r w:rsidRPr="00780CCA">
        <w:rPr>
          <w:rFonts w:cstheme="minorHAnsi"/>
          <w:b/>
          <w:i/>
          <w:iCs/>
        </w:rPr>
        <w:t>)</w:t>
      </w:r>
      <w:r w:rsidR="00F540A2" w:rsidRPr="00780CCA">
        <w:rPr>
          <w:rFonts w:cstheme="minorHAnsi"/>
          <w:b/>
          <w:i/>
          <w:iCs/>
        </w:rPr>
        <w:t xml:space="preserve"> </w:t>
      </w:r>
      <w:r w:rsidRPr="00780CCA">
        <w:rPr>
          <w:rFonts w:cstheme="minorHAnsi"/>
          <w:b/>
          <w:i/>
          <w:iCs/>
        </w:rPr>
        <w:t>= nNO concentration</w:t>
      </w:r>
      <w:r w:rsidR="00A07796" w:rsidRPr="00780CCA">
        <w:rPr>
          <w:rFonts w:cstheme="minorHAnsi"/>
          <w:b/>
          <w:i/>
          <w:iCs/>
        </w:rPr>
        <w:t xml:space="preserve"> </w:t>
      </w:r>
      <w:r w:rsidRPr="00780CCA">
        <w:rPr>
          <w:rFonts w:cstheme="minorHAnsi"/>
          <w:b/>
          <w:i/>
          <w:iCs/>
        </w:rPr>
        <w:t>(ppb) x flow sampling rate of analyser (</w:t>
      </w:r>
      <w:r w:rsidR="00E62B92" w:rsidRPr="00780CCA">
        <w:rPr>
          <w:b/>
          <w:i/>
        </w:rPr>
        <w:t>L.min</w:t>
      </w:r>
      <w:r w:rsidR="00E62B92" w:rsidRPr="00780CCA">
        <w:rPr>
          <w:b/>
          <w:i/>
          <w:vertAlign w:val="superscript"/>
        </w:rPr>
        <w:t>-1</w:t>
      </w:r>
      <w:r w:rsidRPr="00780CCA">
        <w:rPr>
          <w:rFonts w:cstheme="minorHAnsi"/>
          <w:b/>
          <w:i/>
          <w:iCs/>
        </w:rPr>
        <w:t>)</w:t>
      </w:r>
    </w:p>
    <w:bookmarkEnd w:id="11"/>
    <w:p w14:paraId="7F15F31A" w14:textId="141CF2EA" w:rsidR="00020623" w:rsidRPr="00780CCA" w:rsidRDefault="00020623" w:rsidP="00020623">
      <w:pPr>
        <w:autoSpaceDE w:val="0"/>
        <w:autoSpaceDN w:val="0"/>
        <w:adjustRightInd w:val="0"/>
        <w:spacing w:line="360" w:lineRule="exact"/>
        <w:rPr>
          <w:rFonts w:cstheme="minorHAnsi"/>
        </w:rPr>
      </w:pPr>
      <w:r w:rsidRPr="00780CCA">
        <w:rPr>
          <w:rFonts w:cstheme="minorHAnsi"/>
        </w:rPr>
        <w:t>For example, using a CL</w:t>
      </w:r>
      <w:r w:rsidR="00D66A62" w:rsidRPr="00780CCA">
        <w:rPr>
          <w:rFonts w:cstheme="minorHAnsi"/>
        </w:rPr>
        <w:t>D</w:t>
      </w:r>
      <w:r w:rsidRPr="00780CCA">
        <w:rPr>
          <w:rFonts w:cstheme="minorHAnsi"/>
        </w:rPr>
        <w:t>88</w:t>
      </w:r>
      <w:r w:rsidR="00F00E2B" w:rsidRPr="00780CCA">
        <w:rPr>
          <w:rFonts w:cstheme="minorHAnsi"/>
        </w:rPr>
        <w:t>s</w:t>
      </w:r>
      <w:r w:rsidR="007652C4" w:rsidRPr="00780CCA">
        <w:rPr>
          <w:rFonts w:cstheme="minorHAnsi"/>
        </w:rPr>
        <w:t>p</w:t>
      </w:r>
      <w:r w:rsidRPr="00780CCA">
        <w:rPr>
          <w:rFonts w:cstheme="minorHAnsi"/>
        </w:rPr>
        <w:t xml:space="preserve"> analyser (</w:t>
      </w:r>
      <w:proofErr w:type="spellStart"/>
      <w:r w:rsidRPr="00780CCA">
        <w:rPr>
          <w:rFonts w:cstheme="minorHAnsi"/>
        </w:rPr>
        <w:t>EcoPhysics</w:t>
      </w:r>
      <w:proofErr w:type="spellEnd"/>
      <w:r w:rsidRPr="00780CCA">
        <w:rPr>
          <w:rFonts w:cstheme="minorHAnsi"/>
        </w:rPr>
        <w:t>) w</w:t>
      </w:r>
      <w:r w:rsidR="00A66AAE">
        <w:rPr>
          <w:rFonts w:cstheme="minorHAnsi"/>
        </w:rPr>
        <w:t>ith</w:t>
      </w:r>
      <w:r w:rsidRPr="00780CCA">
        <w:rPr>
          <w:rFonts w:cstheme="minorHAnsi"/>
        </w:rPr>
        <w:t xml:space="preserve"> a sampling rate of 0.33 </w:t>
      </w:r>
      <w:r w:rsidR="00E62B92" w:rsidRPr="00780CCA">
        <w:t>L.min</w:t>
      </w:r>
      <w:r w:rsidR="00E62B92" w:rsidRPr="00780CCA">
        <w:rPr>
          <w:vertAlign w:val="superscript"/>
        </w:rPr>
        <w:t>-1</w:t>
      </w:r>
      <w:r w:rsidRPr="00780CCA">
        <w:rPr>
          <w:rFonts w:cstheme="minorHAnsi"/>
        </w:rPr>
        <w:t>, if the final averaged nNO concentration is 500 ppb, the final standardised value is 500 x 0.33</w:t>
      </w:r>
      <w:r w:rsidR="00A07796" w:rsidRPr="00780CCA">
        <w:rPr>
          <w:rFonts w:cstheme="minorHAnsi"/>
        </w:rPr>
        <w:t xml:space="preserve"> </w:t>
      </w:r>
      <w:r w:rsidRPr="00780CCA">
        <w:rPr>
          <w:rFonts w:cstheme="minorHAnsi"/>
        </w:rPr>
        <w:t xml:space="preserve">= 165 </w:t>
      </w:r>
      <w:r w:rsidR="00E62B92" w:rsidRPr="00780CCA">
        <w:rPr>
          <w:rFonts w:cstheme="minorHAnsi"/>
        </w:rPr>
        <w:t>n</w:t>
      </w:r>
      <w:r w:rsidR="00E62B92" w:rsidRPr="00780CCA">
        <w:t>L.min</w:t>
      </w:r>
      <w:r w:rsidR="00E62B92" w:rsidRPr="00780CCA">
        <w:rPr>
          <w:vertAlign w:val="superscript"/>
        </w:rPr>
        <w:t>-1</w:t>
      </w:r>
      <w:r w:rsidRPr="00780CCA">
        <w:rPr>
          <w:rFonts w:cstheme="minorHAnsi"/>
        </w:rPr>
        <w:t xml:space="preserve">. </w:t>
      </w:r>
      <w:r w:rsidR="00C21817" w:rsidRPr="00780CCA">
        <w:rPr>
          <w:rFonts w:cstheme="minorHAnsi"/>
        </w:rPr>
        <w:t>The sampling rate should be recorded as a subscript of nNO</w:t>
      </w:r>
      <w:r w:rsidR="00A07796" w:rsidRPr="00780CCA">
        <w:rPr>
          <w:rFonts w:cstheme="minorHAnsi"/>
        </w:rPr>
        <w:t xml:space="preserve"> to allow between-result comparisons,</w:t>
      </w:r>
      <w:r w:rsidR="00C21817" w:rsidRPr="00780CCA">
        <w:rPr>
          <w:rFonts w:cstheme="minorHAnsi"/>
        </w:rPr>
        <w:t xml:space="preserve"> </w:t>
      </w:r>
      <w:r w:rsidR="005A3F08" w:rsidRPr="00780CCA">
        <w:rPr>
          <w:rFonts w:cstheme="minorHAnsi"/>
        </w:rPr>
        <w:t>e.g.,</w:t>
      </w:r>
      <w:r w:rsidR="00C21817" w:rsidRPr="00780CCA">
        <w:rPr>
          <w:rFonts w:cstheme="minorHAnsi"/>
        </w:rPr>
        <w:t xml:space="preserve"> TB nNO</w:t>
      </w:r>
      <w:r w:rsidR="00C21817" w:rsidRPr="00780CCA">
        <w:rPr>
          <w:rFonts w:cstheme="minorHAnsi"/>
          <w:vertAlign w:val="subscript"/>
        </w:rPr>
        <w:t>0.</w:t>
      </w:r>
      <w:proofErr w:type="gramStart"/>
      <w:r w:rsidR="00C21817" w:rsidRPr="00780CCA">
        <w:rPr>
          <w:rFonts w:cstheme="minorHAnsi"/>
          <w:vertAlign w:val="subscript"/>
        </w:rPr>
        <w:t>33</w:t>
      </w:r>
      <w:r w:rsidR="00C21817" w:rsidRPr="00780CCA">
        <w:rPr>
          <w:rFonts w:cstheme="minorHAnsi"/>
        </w:rPr>
        <w:t>.</w:t>
      </w:r>
      <w:r w:rsidR="001D1E5D" w:rsidRPr="00780CCA">
        <w:rPr>
          <w:rFonts w:cstheme="minorHAnsi"/>
        </w:rPr>
        <w:t>=</w:t>
      </w:r>
      <w:proofErr w:type="gramEnd"/>
      <w:r w:rsidR="001D1E5D" w:rsidRPr="00780CCA">
        <w:rPr>
          <w:rFonts w:cstheme="minorHAnsi"/>
        </w:rPr>
        <w:t xml:space="preserve"> 500</w:t>
      </w:r>
      <w:r w:rsidR="00FC37B9" w:rsidRPr="00780CCA">
        <w:rPr>
          <w:rFonts w:cstheme="minorHAnsi"/>
        </w:rPr>
        <w:t xml:space="preserve"> </w:t>
      </w:r>
      <w:r w:rsidR="001D1E5D" w:rsidRPr="00780CCA">
        <w:rPr>
          <w:rFonts w:cstheme="minorHAnsi"/>
        </w:rPr>
        <w:t>ppb; or TB nNO</w:t>
      </w:r>
      <w:r w:rsidR="001D1E5D" w:rsidRPr="00780CCA">
        <w:rPr>
          <w:rFonts w:cstheme="minorHAnsi"/>
          <w:vertAlign w:val="subscript"/>
        </w:rPr>
        <w:t>0.33</w:t>
      </w:r>
      <w:r w:rsidR="001D1E5D" w:rsidRPr="00780CCA">
        <w:rPr>
          <w:rFonts w:cstheme="minorHAnsi"/>
        </w:rPr>
        <w:t xml:space="preserve">= 165 </w:t>
      </w:r>
      <w:r w:rsidR="00E62B92" w:rsidRPr="00780CCA">
        <w:rPr>
          <w:rFonts w:cstheme="minorHAnsi"/>
        </w:rPr>
        <w:t>n</w:t>
      </w:r>
      <w:r w:rsidR="00E62B92" w:rsidRPr="00780CCA">
        <w:t>L.min</w:t>
      </w:r>
      <w:r w:rsidR="00E62B92" w:rsidRPr="00780CCA">
        <w:rPr>
          <w:vertAlign w:val="superscript"/>
        </w:rPr>
        <w:t>-1</w:t>
      </w:r>
      <w:r w:rsidR="001D1E5D" w:rsidRPr="00780CCA">
        <w:rPr>
          <w:rFonts w:cstheme="minorHAnsi"/>
        </w:rPr>
        <w:t xml:space="preserve">. </w:t>
      </w:r>
    </w:p>
    <w:p w14:paraId="081C2A8E" w14:textId="7ED472B9" w:rsidR="00020623" w:rsidRPr="00780CCA" w:rsidRDefault="00393FAD" w:rsidP="00020623">
      <w:pPr>
        <w:autoSpaceDE w:val="0"/>
        <w:autoSpaceDN w:val="0"/>
        <w:adjustRightInd w:val="0"/>
        <w:spacing w:line="360" w:lineRule="exact"/>
        <w:rPr>
          <w:rFonts w:cstheme="minorHAnsi"/>
        </w:rPr>
      </w:pPr>
      <w:r w:rsidRPr="00780CCA">
        <w:rPr>
          <w:rFonts w:cstheme="minorHAnsi"/>
        </w:rPr>
        <w:t xml:space="preserve">The standardised nNO </w:t>
      </w:r>
      <w:r w:rsidR="00ED1CE3">
        <w:rPr>
          <w:rFonts w:cstheme="minorHAnsi"/>
        </w:rPr>
        <w:t xml:space="preserve">from the </w:t>
      </w:r>
      <w:r w:rsidRPr="00780CCA">
        <w:rPr>
          <w:rFonts w:cstheme="minorHAnsi"/>
        </w:rPr>
        <w:t xml:space="preserve">highest result from </w:t>
      </w:r>
      <w:r w:rsidR="00ED1CE3">
        <w:rPr>
          <w:rFonts w:cstheme="minorHAnsi"/>
        </w:rPr>
        <w:t xml:space="preserve">the </w:t>
      </w:r>
      <w:r w:rsidRPr="00780CCA">
        <w:rPr>
          <w:rFonts w:cstheme="minorHAnsi"/>
        </w:rPr>
        <w:t>nostril</w:t>
      </w:r>
      <w:r w:rsidR="00ED1CE3">
        <w:rPr>
          <w:rFonts w:cstheme="minorHAnsi"/>
        </w:rPr>
        <w:t xml:space="preserve"> with highest reading,</w:t>
      </w:r>
      <w:r w:rsidR="00020623" w:rsidRPr="00780CCA">
        <w:rPr>
          <w:rFonts w:cstheme="minorHAnsi"/>
        </w:rPr>
        <w:t xml:space="preserve"> should then be compared to reference data</w:t>
      </w:r>
      <w:r w:rsidR="008A2656" w:rsidRPr="00780CCA">
        <w:rPr>
          <w:rFonts w:cstheme="minorHAnsi"/>
        </w:rPr>
        <w:t xml:space="preserve"> </w:t>
      </w:r>
      <w:r w:rsidRPr="00780CCA">
        <w:rPr>
          <w:rFonts w:cstheme="minorHAnsi"/>
        </w:rPr>
        <w:t>or</w:t>
      </w:r>
      <w:r w:rsidR="008A2656" w:rsidRPr="00780CCA">
        <w:rPr>
          <w:rFonts w:cstheme="minorHAnsi"/>
        </w:rPr>
        <w:t xml:space="preserve"> cut-off</w:t>
      </w:r>
      <w:r w:rsidR="00020623" w:rsidRPr="00780CCA">
        <w:rPr>
          <w:rFonts w:cstheme="minorHAnsi"/>
        </w:rPr>
        <w:t xml:space="preserve"> </w:t>
      </w:r>
      <w:r w:rsidRPr="00780CCA">
        <w:rPr>
          <w:rFonts w:cstheme="minorHAnsi"/>
        </w:rPr>
        <w:t>as described below</w:t>
      </w:r>
      <w:r w:rsidR="00020623" w:rsidRPr="00780CCA">
        <w:rPr>
          <w:rFonts w:cstheme="minorHAnsi"/>
        </w:rPr>
        <w:t xml:space="preserve">, </w:t>
      </w:r>
      <w:proofErr w:type="gramStart"/>
      <w:r w:rsidR="00020623" w:rsidRPr="00780CCA">
        <w:rPr>
          <w:rFonts w:cstheme="minorHAnsi"/>
        </w:rPr>
        <w:t>taking into account</w:t>
      </w:r>
      <w:proofErr w:type="gramEnd"/>
      <w:r w:rsidR="00020623" w:rsidRPr="00780CCA">
        <w:rPr>
          <w:rFonts w:cstheme="minorHAnsi"/>
        </w:rPr>
        <w:t xml:space="preserve"> age, breathing manoeuvre</w:t>
      </w:r>
      <w:r w:rsidR="000B6BA2" w:rsidRPr="00780CCA">
        <w:rPr>
          <w:rFonts w:cstheme="minorHAnsi"/>
        </w:rPr>
        <w:t>, ambient NO</w:t>
      </w:r>
      <w:r w:rsidR="00020623" w:rsidRPr="00780CCA">
        <w:rPr>
          <w:rFonts w:cstheme="minorHAnsi"/>
        </w:rPr>
        <w:t xml:space="preserve"> and analyser.</w:t>
      </w:r>
    </w:p>
    <w:p w14:paraId="4016C52E" w14:textId="7208297C" w:rsidR="00250547" w:rsidRPr="00780CCA" w:rsidRDefault="0007762A" w:rsidP="004E773C">
      <w:pPr>
        <w:autoSpaceDE w:val="0"/>
        <w:autoSpaceDN w:val="0"/>
        <w:adjustRightInd w:val="0"/>
        <w:spacing w:line="360" w:lineRule="auto"/>
        <w:rPr>
          <w:rFonts w:cstheme="minorHAnsi"/>
        </w:rPr>
      </w:pPr>
      <w:r w:rsidRPr="00780CCA">
        <w:rPr>
          <w:rFonts w:cstheme="minorHAnsi"/>
        </w:rPr>
        <w:t>When interpreting the results</w:t>
      </w:r>
      <w:r w:rsidR="00106767" w:rsidRPr="00780CCA">
        <w:rPr>
          <w:rFonts w:cstheme="minorHAnsi"/>
        </w:rPr>
        <w:t>,</w:t>
      </w:r>
      <w:r w:rsidRPr="00780CCA">
        <w:rPr>
          <w:rFonts w:cstheme="minorHAnsi"/>
        </w:rPr>
        <w:t xml:space="preserve"> it is important to remember that although </w:t>
      </w:r>
      <w:r w:rsidR="00020623" w:rsidRPr="00780CCA">
        <w:rPr>
          <w:rFonts w:cstheme="minorHAnsi"/>
        </w:rPr>
        <w:t xml:space="preserve">nNO is an excellent test </w:t>
      </w:r>
      <w:r w:rsidR="00D74B72">
        <w:rPr>
          <w:rFonts w:cstheme="minorHAnsi"/>
        </w:rPr>
        <w:t>during the</w:t>
      </w:r>
      <w:r w:rsidR="00020623" w:rsidRPr="00780CCA">
        <w:rPr>
          <w:rFonts w:cstheme="minorHAnsi"/>
        </w:rPr>
        <w:t xml:space="preserve"> PCD</w:t>
      </w:r>
      <w:r w:rsidR="00D74B72">
        <w:rPr>
          <w:rFonts w:cstheme="minorHAnsi"/>
        </w:rPr>
        <w:t xml:space="preserve"> work-up</w:t>
      </w:r>
      <w:r w:rsidRPr="00780CCA">
        <w:rPr>
          <w:rFonts w:cstheme="minorHAnsi"/>
        </w:rPr>
        <w:t>,</w:t>
      </w:r>
      <w:r w:rsidR="00020623" w:rsidRPr="00780CCA">
        <w:rPr>
          <w:rFonts w:cstheme="minorHAnsi"/>
        </w:rPr>
        <w:t xml:space="preserve"> false positive and false negative results occur. </w:t>
      </w:r>
      <w:r w:rsidR="00C575B8" w:rsidRPr="00780CCA">
        <w:rPr>
          <w:rFonts w:cstheme="minorHAnsi"/>
        </w:rPr>
        <w:t>There is as an increasing number of PCD genes associated with nNO</w:t>
      </w:r>
      <w:r w:rsidR="00450261">
        <w:rPr>
          <w:rFonts w:cstheme="minorHAnsi"/>
        </w:rPr>
        <w:t xml:space="preserve"> levels above the 77</w:t>
      </w:r>
      <w:r w:rsidR="00450261" w:rsidRPr="00450261">
        <w:rPr>
          <w:rFonts w:cstheme="minorHAnsi"/>
          <w:b/>
          <w:i/>
        </w:rPr>
        <w:t xml:space="preserve"> </w:t>
      </w:r>
      <w:r w:rsidR="00450261" w:rsidRPr="00450261">
        <w:rPr>
          <w:rFonts w:cstheme="minorHAnsi"/>
          <w:bCs/>
          <w:iCs/>
        </w:rPr>
        <w:t>nL.min</w:t>
      </w:r>
      <w:r w:rsidR="00450261" w:rsidRPr="00450261">
        <w:rPr>
          <w:rFonts w:cstheme="minorHAnsi"/>
          <w:bCs/>
          <w:iCs/>
          <w:vertAlign w:val="superscript"/>
        </w:rPr>
        <w:t>-1</w:t>
      </w:r>
      <w:r w:rsidR="00450261" w:rsidRPr="00450261">
        <w:rPr>
          <w:rFonts w:cstheme="minorHAnsi"/>
          <w:bCs/>
          <w:iCs/>
          <w:vertAlign w:val="superscript"/>
        </w:rPr>
        <w:t xml:space="preserve"> </w:t>
      </w:r>
      <w:proofErr w:type="gramStart"/>
      <w:r w:rsidR="00450261" w:rsidRPr="00450261">
        <w:rPr>
          <w:rFonts w:cstheme="minorHAnsi"/>
          <w:bCs/>
          <w:iCs/>
        </w:rPr>
        <w:t>cut-off</w:t>
      </w:r>
      <w:proofErr w:type="gramEnd"/>
      <w:r w:rsidR="00C575B8" w:rsidRPr="00780CCA">
        <w:rPr>
          <w:rFonts w:cstheme="minorHAnsi"/>
        </w:rPr>
        <w:t xml:space="preserve">, </w:t>
      </w:r>
      <w:r w:rsidR="00760249" w:rsidRPr="00780CCA">
        <w:rPr>
          <w:rFonts w:cstheme="minorHAnsi"/>
        </w:rPr>
        <w:t>which</w:t>
      </w:r>
      <w:r w:rsidR="00C575B8" w:rsidRPr="00780CCA">
        <w:rPr>
          <w:rFonts w:cstheme="minorHAnsi"/>
        </w:rPr>
        <w:t xml:space="preserve"> will need to be revisited in multinational studies </w:t>
      </w:r>
      <w:r w:rsidR="00C575B8" w:rsidRPr="00780CCA">
        <w:rPr>
          <w:rFonts w:cstheme="minorHAnsi"/>
        </w:rPr>
        <w:fldChar w:fldCharType="begin">
          <w:fldData xml:space="preserve">PEVuZE5vdGU+PENpdGU+PEF1dGhvcj5MZWdlbmRyZTwvQXV0aG9yPjxZZWFyPjIwMjI8L1llYXI+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</w:fldData>
        </w:fldChar>
      </w:r>
      <w:r w:rsidR="000B3E55">
        <w:rPr>
          <w:rFonts w:cstheme="minorHAnsi"/>
        </w:rPr>
        <w:instrText xml:space="preserve"> ADDIN EN.CITE </w:instrText>
      </w:r>
      <w:r w:rsidR="000B3E55">
        <w:rPr>
          <w:rFonts w:cstheme="minorHAnsi"/>
        </w:rPr>
        <w:fldChar w:fldCharType="begin">
          <w:fldData xml:space="preserve">PEVuZE5vdGU+PENpdGU+PEF1dGhvcj5MZWdlbmRyZTwvQXV0aG9yPjxZZWFyPjIwMjI8L1llYXI+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</w:fldData>
        </w:fldChar>
      </w:r>
      <w:r w:rsidR="000B3E55">
        <w:rPr>
          <w:rFonts w:cstheme="minorHAnsi"/>
        </w:rPr>
        <w:instrText xml:space="preserve"> ADDIN EN.CITE.DATA </w:instrText>
      </w:r>
      <w:r w:rsidR="000B3E55">
        <w:rPr>
          <w:rFonts w:cstheme="minorHAnsi"/>
        </w:rPr>
      </w:r>
      <w:r w:rsidR="000B3E55">
        <w:rPr>
          <w:rFonts w:cstheme="minorHAnsi"/>
        </w:rPr>
        <w:fldChar w:fldCharType="end"/>
      </w:r>
      <w:r w:rsidR="00C575B8" w:rsidRPr="00780CCA">
        <w:rPr>
          <w:rFonts w:cstheme="minorHAnsi"/>
        </w:rPr>
      </w:r>
      <w:r w:rsidR="00C575B8" w:rsidRPr="00780CCA">
        <w:rPr>
          <w:rFonts w:cstheme="minorHAnsi"/>
        </w:rPr>
        <w:fldChar w:fldCharType="separate"/>
      </w:r>
      <w:r w:rsidR="000B3E55">
        <w:rPr>
          <w:rFonts w:cstheme="minorHAnsi"/>
          <w:noProof/>
        </w:rPr>
        <w:t>[55, 56]</w:t>
      </w:r>
      <w:r w:rsidR="00C575B8" w:rsidRPr="00780CCA">
        <w:rPr>
          <w:rFonts w:cstheme="minorHAnsi"/>
        </w:rPr>
        <w:fldChar w:fldCharType="end"/>
      </w:r>
      <w:r w:rsidR="00C575B8" w:rsidRPr="00780CCA">
        <w:rPr>
          <w:rFonts w:cstheme="minorHAnsi"/>
        </w:rPr>
        <w:t xml:space="preserve">. </w:t>
      </w:r>
      <w:r w:rsidRPr="00780CCA">
        <w:rPr>
          <w:rFonts w:cstheme="minorHAnsi"/>
        </w:rPr>
        <w:t>We recommend that a</w:t>
      </w:r>
      <w:r w:rsidR="00ED1CE3">
        <w:rPr>
          <w:rFonts w:cstheme="minorHAnsi"/>
        </w:rPr>
        <w:t>ll</w:t>
      </w:r>
      <w:r w:rsidRPr="00780CCA">
        <w:rPr>
          <w:rFonts w:cstheme="minorHAnsi"/>
        </w:rPr>
        <w:t xml:space="preserve"> low </w:t>
      </w:r>
      <w:r w:rsidR="00A07796" w:rsidRPr="00780CCA">
        <w:rPr>
          <w:rFonts w:cstheme="minorHAnsi"/>
        </w:rPr>
        <w:t xml:space="preserve">or doubtful </w:t>
      </w:r>
      <w:r w:rsidRPr="00780CCA">
        <w:rPr>
          <w:rFonts w:cstheme="minorHAnsi"/>
        </w:rPr>
        <w:t>result</w:t>
      </w:r>
      <w:r w:rsidR="00ED1CE3">
        <w:rPr>
          <w:rFonts w:cstheme="minorHAnsi"/>
        </w:rPr>
        <w:t>s</w:t>
      </w:r>
      <w:r w:rsidRPr="00780CCA">
        <w:rPr>
          <w:rFonts w:cstheme="minorHAnsi"/>
        </w:rPr>
        <w:t xml:space="preserve"> </w:t>
      </w:r>
      <w:r w:rsidR="00ED1CE3">
        <w:rPr>
          <w:rFonts w:cstheme="minorHAnsi"/>
        </w:rPr>
        <w:t>are</w:t>
      </w:r>
      <w:r w:rsidR="00106767" w:rsidRPr="00780CCA">
        <w:rPr>
          <w:rFonts w:cstheme="minorHAnsi"/>
        </w:rPr>
        <w:t xml:space="preserve"> </w:t>
      </w:r>
      <w:r w:rsidR="00ED1CE3">
        <w:rPr>
          <w:rFonts w:cstheme="minorHAnsi"/>
        </w:rPr>
        <w:t>confirmed</w:t>
      </w:r>
      <w:r w:rsidRPr="00780CCA">
        <w:rPr>
          <w:rFonts w:cstheme="minorHAnsi"/>
        </w:rPr>
        <w:t xml:space="preserve"> on a different </w:t>
      </w:r>
      <w:r w:rsidR="00ED1CE3">
        <w:rPr>
          <w:rFonts w:cstheme="minorHAnsi"/>
        </w:rPr>
        <w:t>day</w:t>
      </w:r>
      <w:r w:rsidR="00BF6397" w:rsidRPr="00780CCA">
        <w:rPr>
          <w:rFonts w:cstheme="minorHAnsi"/>
        </w:rPr>
        <w:t>.</w:t>
      </w:r>
    </w:p>
    <w:p w14:paraId="6F916089" w14:textId="07190794" w:rsidR="00153691" w:rsidRPr="00780CCA" w:rsidRDefault="00153691" w:rsidP="004E773C">
      <w:pPr>
        <w:spacing w:line="360" w:lineRule="auto"/>
        <w:rPr>
          <w:i/>
          <w:iCs/>
        </w:rPr>
      </w:pPr>
      <w:bookmarkStart w:id="12" w:name="_Hlk87962683"/>
      <w:r w:rsidRPr="00780CCA">
        <w:rPr>
          <w:i/>
          <w:iCs/>
        </w:rPr>
        <w:t>Interpreting results</w:t>
      </w:r>
      <w:r w:rsidR="004C07E6" w:rsidRPr="00780CCA">
        <w:rPr>
          <w:i/>
          <w:iCs/>
        </w:rPr>
        <w:t xml:space="preserve"> </w:t>
      </w:r>
      <w:r w:rsidRPr="00780CCA">
        <w:rPr>
          <w:i/>
          <w:iCs/>
        </w:rPr>
        <w:t>- exhalation against resistance</w:t>
      </w:r>
    </w:p>
    <w:p w14:paraId="10C0F2EC" w14:textId="50E40E70" w:rsidR="00885332" w:rsidRPr="00780CCA" w:rsidRDefault="00A66AAE" w:rsidP="004E773C">
      <w:pPr>
        <w:autoSpaceDE w:val="0"/>
        <w:autoSpaceDN w:val="0"/>
        <w:adjustRightInd w:val="0"/>
        <w:spacing w:line="360" w:lineRule="auto"/>
        <w:rPr>
          <w:rFonts w:cstheme="minorHAnsi"/>
        </w:rPr>
      </w:pPr>
      <w:bookmarkStart w:id="13" w:name="_Hlk87965180"/>
      <w:bookmarkEnd w:id="12"/>
      <w:r>
        <w:rPr>
          <w:rFonts w:cstheme="minorHAnsi"/>
        </w:rPr>
        <w:t>Several</w:t>
      </w:r>
      <w:r w:rsidR="00153691" w:rsidRPr="00780CCA">
        <w:rPr>
          <w:rFonts w:cstheme="minorHAnsi"/>
        </w:rPr>
        <w:t xml:space="preserve"> </w:t>
      </w:r>
      <w:r w:rsidR="00325F8B" w:rsidRPr="00780CCA">
        <w:rPr>
          <w:rFonts w:cstheme="minorHAnsi"/>
        </w:rPr>
        <w:t xml:space="preserve">single centre </w:t>
      </w:r>
      <w:r w:rsidR="00153691" w:rsidRPr="00780CCA">
        <w:rPr>
          <w:rFonts w:cstheme="minorHAnsi"/>
        </w:rPr>
        <w:t>studies have evaluated</w:t>
      </w:r>
      <w:r w:rsidR="00325F8B" w:rsidRPr="00780CCA">
        <w:rPr>
          <w:rFonts w:cstheme="minorHAnsi"/>
        </w:rPr>
        <w:t xml:space="preserve"> reference data and</w:t>
      </w:r>
      <w:r w:rsidR="00153691" w:rsidRPr="00780CCA">
        <w:rPr>
          <w:rFonts w:cstheme="minorHAnsi"/>
        </w:rPr>
        <w:t xml:space="preserve"> nNO</w:t>
      </w:r>
      <w:r w:rsidR="00B24234" w:rsidRPr="00780CCA">
        <w:rPr>
          <w:rFonts w:cstheme="minorHAnsi"/>
        </w:rPr>
        <w:t xml:space="preserve"> </w:t>
      </w:r>
      <w:r w:rsidR="00FE45B6" w:rsidRPr="00780CCA">
        <w:rPr>
          <w:rFonts w:cstheme="minorHAnsi"/>
        </w:rPr>
        <w:t xml:space="preserve">values obtained using ER </w:t>
      </w:r>
      <w:r w:rsidR="00325F8B" w:rsidRPr="00780CCA">
        <w:rPr>
          <w:rFonts w:cstheme="minorHAnsi"/>
        </w:rPr>
        <w:t>in diagnostic settings</w:t>
      </w:r>
      <w:r w:rsidR="00A31968" w:rsidRPr="00780CCA">
        <w:rPr>
          <w:rFonts w:cstheme="minorHAnsi"/>
        </w:rPr>
        <w:t xml:space="preserve"> </w:t>
      </w:r>
      <w:r w:rsidR="00325F8B" w:rsidRPr="00780CCA">
        <w:rPr>
          <w:rFonts w:cstheme="minorHAnsi"/>
        </w:rPr>
        <w:t>(</w:t>
      </w:r>
      <w:bookmarkStart w:id="14" w:name="_Hlk107409353"/>
      <w:r w:rsidR="00325F8B" w:rsidRPr="00780CCA">
        <w:rPr>
          <w:rFonts w:cstheme="minorHAnsi"/>
        </w:rPr>
        <w:t>Supplementary files Tables E</w:t>
      </w:r>
      <w:r w:rsidR="00F2614F" w:rsidRPr="00780CCA">
        <w:rPr>
          <w:rFonts w:cstheme="minorHAnsi"/>
        </w:rPr>
        <w:t>3</w:t>
      </w:r>
      <w:r w:rsidR="00325F8B" w:rsidRPr="00780CCA">
        <w:rPr>
          <w:rFonts w:cstheme="minorHAnsi"/>
        </w:rPr>
        <w:t xml:space="preserve"> and E</w:t>
      </w:r>
      <w:bookmarkEnd w:id="14"/>
      <w:r w:rsidR="00F2614F" w:rsidRPr="00780CCA">
        <w:rPr>
          <w:rFonts w:cstheme="minorHAnsi"/>
        </w:rPr>
        <w:t>4</w:t>
      </w:r>
      <w:r w:rsidR="00325F8B" w:rsidRPr="00780CCA">
        <w:rPr>
          <w:rFonts w:cstheme="minorHAnsi"/>
        </w:rPr>
        <w:t>).</w:t>
      </w:r>
      <w:r w:rsidR="00153691" w:rsidRPr="00780CCA">
        <w:rPr>
          <w:rFonts w:cstheme="minorHAnsi"/>
        </w:rPr>
        <w:t xml:space="preserve"> </w:t>
      </w:r>
      <w:bookmarkEnd w:id="13"/>
      <w:r w:rsidR="00325F8B" w:rsidRPr="00780CCA">
        <w:rPr>
          <w:rFonts w:cstheme="minorHAnsi"/>
        </w:rPr>
        <w:t xml:space="preserve">In a multicentre study, </w:t>
      </w:r>
      <w:r w:rsidR="00153691" w:rsidRPr="00780CCA">
        <w:rPr>
          <w:rFonts w:cstheme="minorHAnsi"/>
        </w:rPr>
        <w:t>Leigh et al</w:t>
      </w:r>
      <w:r w:rsidR="00757739" w:rsidRPr="00780CCA">
        <w:rPr>
          <w:rFonts w:cstheme="minorHAnsi"/>
        </w:rPr>
        <w:t>.</w:t>
      </w:r>
      <w:r w:rsidR="00153691" w:rsidRPr="00780CCA">
        <w:rPr>
          <w:rFonts w:cstheme="minorHAnsi"/>
        </w:rPr>
        <w:t xml:space="preserve"> reported that </w:t>
      </w:r>
      <w:r w:rsidR="00325F8B" w:rsidRPr="00780CCA">
        <w:rPr>
          <w:rFonts w:cstheme="minorHAnsi"/>
        </w:rPr>
        <w:t>for</w:t>
      </w:r>
      <w:r w:rsidR="00153691" w:rsidRPr="00780CCA">
        <w:rPr>
          <w:rFonts w:cstheme="minorHAnsi"/>
        </w:rPr>
        <w:t xml:space="preserve"> children 5</w:t>
      </w:r>
      <w:r w:rsidR="0041155D">
        <w:rPr>
          <w:rFonts w:cstheme="minorHAnsi"/>
        </w:rPr>
        <w:t>-</w:t>
      </w:r>
      <w:r w:rsidR="00153691" w:rsidRPr="00780CCA">
        <w:rPr>
          <w:rFonts w:cstheme="minorHAnsi"/>
        </w:rPr>
        <w:t>years and older, nNO</w:t>
      </w:r>
      <w:r w:rsidR="00885332" w:rsidRPr="00780CCA">
        <w:rPr>
          <w:rFonts w:cstheme="minorHAnsi"/>
        </w:rPr>
        <w:t xml:space="preserve"> measured using chemiluminescence</w:t>
      </w:r>
      <w:r w:rsidR="00153691" w:rsidRPr="00780CCA">
        <w:rPr>
          <w:rFonts w:cstheme="minorHAnsi"/>
        </w:rPr>
        <w:t xml:space="preserve"> is typically &gt; 250-300 </w:t>
      </w:r>
      <w:r w:rsidR="00E62B92" w:rsidRPr="00780CCA">
        <w:rPr>
          <w:rFonts w:cstheme="minorHAnsi"/>
        </w:rPr>
        <w:t>n</w:t>
      </w:r>
      <w:r w:rsidR="00E62B92" w:rsidRPr="00780CCA">
        <w:t>L.min</w:t>
      </w:r>
      <w:r w:rsidR="00E62B92" w:rsidRPr="00780CCA">
        <w:rPr>
          <w:vertAlign w:val="superscript"/>
        </w:rPr>
        <w:t xml:space="preserve">-1 </w:t>
      </w:r>
      <w:r w:rsidR="00153691" w:rsidRPr="00780CCA">
        <w:rPr>
          <w:rFonts w:cstheme="minorHAnsi"/>
        </w:rPr>
        <w:t xml:space="preserve">in healthy controls and &lt; 77 </w:t>
      </w:r>
      <w:r w:rsidR="00E62B92" w:rsidRPr="00780CCA">
        <w:rPr>
          <w:rFonts w:cstheme="minorHAnsi"/>
        </w:rPr>
        <w:t>n</w:t>
      </w:r>
      <w:r w:rsidR="00E62B92" w:rsidRPr="00780CCA">
        <w:t>L.min</w:t>
      </w:r>
      <w:r w:rsidR="00E62B92" w:rsidRPr="00780CCA">
        <w:rPr>
          <w:vertAlign w:val="superscript"/>
        </w:rPr>
        <w:t>-1</w:t>
      </w:r>
      <w:r w:rsidR="00153691" w:rsidRPr="00780CCA">
        <w:rPr>
          <w:rFonts w:cstheme="minorHAnsi"/>
        </w:rPr>
        <w:t xml:space="preserve"> in PCD </w:t>
      </w:r>
      <w:r w:rsidR="00153691" w:rsidRPr="00780CCA">
        <w:rPr>
          <w:rFonts w:cstheme="minorHAnsi"/>
        </w:rPr>
        <w:fldChar w:fldCharType="begin">
          <w:fldData xml:space="preserve">PEVuZE5vdGU+PENpdGU+PEF1dGhvcj5MZWlnaDwvQXV0aG9yPjxZZWFyPjIwMTM8L1llYXI+PFJl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</w:fldData>
        </w:fldChar>
      </w:r>
      <w:r w:rsidR="00E02DA1">
        <w:rPr>
          <w:rFonts w:cstheme="minorHAnsi"/>
        </w:rPr>
        <w:instrText xml:space="preserve"> ADDIN EN.CITE </w:instrText>
      </w:r>
      <w:r w:rsidR="00E02DA1">
        <w:rPr>
          <w:rFonts w:cstheme="minorHAnsi"/>
        </w:rPr>
        <w:fldChar w:fldCharType="begin">
          <w:fldData xml:space="preserve">PEVuZE5vdGU+PENpdGU+PEF1dGhvcj5MZWlnaDwvQXV0aG9yPjxZZWFyPjIwMTM8L1llYXI+PFJl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</w:fldData>
        </w:fldChar>
      </w:r>
      <w:r w:rsidR="00E02DA1">
        <w:rPr>
          <w:rFonts w:cstheme="minorHAnsi"/>
        </w:rPr>
        <w:instrText xml:space="preserve"> ADDIN EN.CITE.DATA </w:instrText>
      </w:r>
      <w:r w:rsidR="00E02DA1">
        <w:rPr>
          <w:rFonts w:cstheme="minorHAnsi"/>
        </w:rPr>
      </w:r>
      <w:r w:rsidR="00E02DA1">
        <w:rPr>
          <w:rFonts w:cstheme="minorHAnsi"/>
        </w:rPr>
        <w:fldChar w:fldCharType="end"/>
      </w:r>
      <w:r w:rsidR="00153691" w:rsidRPr="00780CCA">
        <w:rPr>
          <w:rFonts w:cstheme="minorHAnsi"/>
        </w:rPr>
      </w:r>
      <w:r w:rsidR="00153691" w:rsidRPr="00780CCA">
        <w:rPr>
          <w:rFonts w:cstheme="minorHAnsi"/>
        </w:rPr>
        <w:fldChar w:fldCharType="separate"/>
      </w:r>
      <w:r w:rsidR="00E02DA1">
        <w:rPr>
          <w:rFonts w:cstheme="minorHAnsi"/>
          <w:noProof/>
        </w:rPr>
        <w:t>[11]</w:t>
      </w:r>
      <w:r w:rsidR="00153691" w:rsidRPr="00780CCA">
        <w:rPr>
          <w:rFonts w:cstheme="minorHAnsi"/>
        </w:rPr>
        <w:fldChar w:fldCharType="end"/>
      </w:r>
      <w:r w:rsidR="00BE39D4">
        <w:rPr>
          <w:rFonts w:cstheme="minorHAnsi"/>
        </w:rPr>
        <w:t>.</w:t>
      </w:r>
      <w:r w:rsidR="00153691" w:rsidRPr="00780CCA">
        <w:rPr>
          <w:rFonts w:cstheme="minorHAnsi"/>
        </w:rPr>
        <w:t xml:space="preserve"> This </w:t>
      </w:r>
      <w:r w:rsidR="00ED1CE3">
        <w:rPr>
          <w:rFonts w:cstheme="minorHAnsi"/>
        </w:rPr>
        <w:t>study</w:t>
      </w:r>
      <w:r w:rsidR="00153691" w:rsidRPr="00780CCA">
        <w:rPr>
          <w:rFonts w:cstheme="minorHAnsi"/>
        </w:rPr>
        <w:t xml:space="preserve"> reported that with a cut-off of 77 </w:t>
      </w:r>
      <w:r w:rsidR="00E62B92" w:rsidRPr="00780CCA">
        <w:rPr>
          <w:rFonts w:cstheme="minorHAnsi"/>
        </w:rPr>
        <w:t>n</w:t>
      </w:r>
      <w:r w:rsidR="00E62B92" w:rsidRPr="00780CCA">
        <w:t>L.min</w:t>
      </w:r>
      <w:r w:rsidR="00E62B92" w:rsidRPr="00780CCA">
        <w:rPr>
          <w:vertAlign w:val="superscript"/>
        </w:rPr>
        <w:t>-1</w:t>
      </w:r>
      <w:r w:rsidR="00153691" w:rsidRPr="00780CCA">
        <w:rPr>
          <w:rFonts w:cstheme="minorHAnsi"/>
        </w:rPr>
        <w:t>, the sensitivity was &gt;98% and specificity was &gt;99.9% across all age groups</w:t>
      </w:r>
      <w:r w:rsidR="00ED1CE3">
        <w:rPr>
          <w:rFonts w:cstheme="minorHAnsi"/>
        </w:rPr>
        <w:t xml:space="preserve"> to identify PCD</w:t>
      </w:r>
      <w:r w:rsidR="00153691" w:rsidRPr="00780CCA">
        <w:rPr>
          <w:rFonts w:cstheme="minorHAnsi"/>
        </w:rPr>
        <w:t xml:space="preserve">. </w:t>
      </w:r>
      <w:r w:rsidR="00885332" w:rsidRPr="00780CCA">
        <w:rPr>
          <w:rFonts w:cstheme="minorHAnsi"/>
        </w:rPr>
        <w:t xml:space="preserve">Other studies, </w:t>
      </w:r>
      <w:r>
        <w:rPr>
          <w:rFonts w:cstheme="minorHAnsi"/>
        </w:rPr>
        <w:t>primarily</w:t>
      </w:r>
      <w:r w:rsidR="00885332" w:rsidRPr="00780CCA">
        <w:rPr>
          <w:rFonts w:cstheme="minorHAnsi"/>
        </w:rPr>
        <w:t xml:space="preserve"> using similar cut-off values</w:t>
      </w:r>
      <w:r w:rsidR="007D68A5" w:rsidRPr="00780CCA">
        <w:rPr>
          <w:rFonts w:cstheme="minorHAnsi"/>
        </w:rPr>
        <w:t>,</w:t>
      </w:r>
      <w:r w:rsidR="00885332" w:rsidRPr="00780CCA">
        <w:rPr>
          <w:rFonts w:cstheme="minorHAnsi"/>
        </w:rPr>
        <w:t xml:space="preserve"> reported variable but generally good accuracy.</w:t>
      </w:r>
      <w:r w:rsidR="002967FD">
        <w:rPr>
          <w:rFonts w:cstheme="minorHAnsi"/>
        </w:rPr>
        <w:fldChar w:fldCharType="begin">
          <w:fldData xml:space="preserve">PEVuZE5vdGU+PENpdGU+PEF1dGhvcj5Cb29uPC9BdXRob3I+PFllYXI+MjAxNDwvWWVhcj48UmVj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TcyNjI8L3BhZ2VzPjx2b2x1bWU+ODwv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</w:fldData>
        </w:fldChar>
      </w:r>
      <w:r w:rsidR="0029782D">
        <w:rPr>
          <w:rFonts w:cstheme="minorHAnsi"/>
        </w:rPr>
        <w:instrText xml:space="preserve"> ADDIN EN.CITE </w:instrText>
      </w:r>
      <w:r w:rsidR="0029782D">
        <w:rPr>
          <w:rFonts w:cstheme="minorHAnsi"/>
        </w:rPr>
        <w:fldChar w:fldCharType="begin">
          <w:fldData xml:space="preserve">PEVuZE5vdGU+PENpdGU+PEF1dGhvcj5Cb29uPC9BdXRob3I+PFllYXI+MjAxNDwvWWVhcj48UmVj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TcyNjI8L3BhZ2VzPjx2b2x1bWU+ODwv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</w:fldData>
        </w:fldChar>
      </w:r>
      <w:r w:rsidR="0029782D">
        <w:rPr>
          <w:rFonts w:cstheme="minorHAnsi"/>
        </w:rPr>
        <w:instrText xml:space="preserve"> ADDIN EN.CITE.DATA </w:instrText>
      </w:r>
      <w:r w:rsidR="0029782D">
        <w:rPr>
          <w:rFonts w:cstheme="minorHAnsi"/>
        </w:rPr>
      </w:r>
      <w:r w:rsidR="0029782D">
        <w:rPr>
          <w:rFonts w:cstheme="minorHAnsi"/>
        </w:rPr>
        <w:fldChar w:fldCharType="end"/>
      </w:r>
      <w:r w:rsidR="002967FD">
        <w:rPr>
          <w:rFonts w:cstheme="minorHAnsi"/>
        </w:rPr>
      </w:r>
      <w:r w:rsidR="002967FD">
        <w:rPr>
          <w:rFonts w:cstheme="minorHAnsi"/>
        </w:rPr>
        <w:fldChar w:fldCharType="separate"/>
      </w:r>
      <w:r w:rsidR="0029782D">
        <w:rPr>
          <w:rFonts w:cstheme="minorHAnsi"/>
          <w:noProof/>
        </w:rPr>
        <w:t>[9, 22, 35, 40, 42, 43, 51, 57-60]</w:t>
      </w:r>
      <w:r w:rsidR="002967FD">
        <w:rPr>
          <w:rFonts w:cstheme="minorHAnsi"/>
        </w:rPr>
        <w:fldChar w:fldCharType="end"/>
      </w:r>
      <w:r w:rsidR="00885332" w:rsidRPr="00780CCA">
        <w:rPr>
          <w:rFonts w:cstheme="minorHAnsi"/>
        </w:rPr>
        <w:t xml:space="preserve"> </w:t>
      </w:r>
      <w:r w:rsidR="00325F8B" w:rsidRPr="00780CCA">
        <w:rPr>
          <w:rFonts w:cstheme="minorHAnsi"/>
        </w:rPr>
        <w:t>(Supplementary files Table E</w:t>
      </w:r>
      <w:r w:rsidR="00F2614F" w:rsidRPr="00780CCA">
        <w:rPr>
          <w:rFonts w:cstheme="minorHAnsi"/>
        </w:rPr>
        <w:t>4</w:t>
      </w:r>
      <w:r w:rsidR="00325F8B" w:rsidRPr="00780CCA">
        <w:rPr>
          <w:rFonts w:cstheme="minorHAnsi"/>
        </w:rPr>
        <w:t>).</w:t>
      </w:r>
      <w:r w:rsidR="00501178" w:rsidRPr="00780CCA">
        <w:rPr>
          <w:rFonts w:cstheme="minorHAnsi"/>
        </w:rPr>
        <w:t xml:space="preserve"> </w:t>
      </w:r>
      <w:r w:rsidR="008B67F7" w:rsidRPr="00780CCA">
        <w:rPr>
          <w:rFonts w:cstheme="minorHAnsi"/>
        </w:rPr>
        <w:t xml:space="preserve">There is a strong agreement between </w:t>
      </w:r>
      <w:r w:rsidR="000F7184">
        <w:rPr>
          <w:rFonts w:cstheme="minorHAnsi"/>
        </w:rPr>
        <w:t xml:space="preserve">repeated ER measurements </w:t>
      </w:r>
      <w:r w:rsidR="00ED1CE3">
        <w:rPr>
          <w:rFonts w:cstheme="minorHAnsi"/>
        </w:rPr>
        <w:t xml:space="preserve">made </w:t>
      </w:r>
      <w:r w:rsidR="000F7184">
        <w:rPr>
          <w:rFonts w:cstheme="minorHAnsi"/>
        </w:rPr>
        <w:t>1 to 4 months apart</w:t>
      </w:r>
      <w:r w:rsidR="00BF6397" w:rsidRPr="00780CCA">
        <w:rPr>
          <w:rFonts w:cstheme="minorHAnsi"/>
        </w:rPr>
        <w:t xml:space="preserve"> </w:t>
      </w:r>
      <w:r w:rsidR="00501178" w:rsidRPr="00780CCA">
        <w:rPr>
          <w:rFonts w:cstheme="minorHAnsi"/>
        </w:rPr>
        <w:t xml:space="preserve">(ICC 0.80; 95% CI 0.61 to 0.89) </w:t>
      </w:r>
      <w:r w:rsidR="00501178" w:rsidRPr="00780CCA">
        <w:rPr>
          <w:rFonts w:cstheme="minorHAnsi"/>
        </w:rPr>
        <w:fldChar w:fldCharType="begin">
          <w:fldData xml:space="preserve">PEVuZE5vdGU+PENpdGU+PEF1dGhvcj5NYXRlb3MtQ29ycmFsPC9BdXRob3I+PFllYXI+MjAxMTwv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</w:fldData>
        </w:fldChar>
      </w:r>
      <w:r w:rsidR="0029782D">
        <w:rPr>
          <w:rFonts w:cstheme="minorHAnsi"/>
        </w:rPr>
        <w:instrText xml:space="preserve"> ADDIN EN.CITE </w:instrText>
      </w:r>
      <w:r w:rsidR="0029782D">
        <w:rPr>
          <w:rFonts w:cstheme="minorHAnsi"/>
        </w:rPr>
        <w:fldChar w:fldCharType="begin">
          <w:fldData xml:space="preserve">PEVuZE5vdGU+PENpdGU+PEF1dGhvcj5NYXRlb3MtQ29ycmFsPC9BdXRob3I+PFllYXI+MjAxMTwv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</w:fldData>
        </w:fldChar>
      </w:r>
      <w:r w:rsidR="0029782D">
        <w:rPr>
          <w:rFonts w:cstheme="minorHAnsi"/>
        </w:rPr>
        <w:instrText xml:space="preserve"> ADDIN EN.CITE.DATA </w:instrText>
      </w:r>
      <w:r w:rsidR="0029782D">
        <w:rPr>
          <w:rFonts w:cstheme="minorHAnsi"/>
        </w:rPr>
      </w:r>
      <w:r w:rsidR="0029782D">
        <w:rPr>
          <w:rFonts w:cstheme="minorHAnsi"/>
        </w:rPr>
        <w:fldChar w:fldCharType="end"/>
      </w:r>
      <w:r w:rsidR="00501178" w:rsidRPr="00780CCA">
        <w:rPr>
          <w:rFonts w:cstheme="minorHAnsi"/>
        </w:rPr>
      </w:r>
      <w:r w:rsidR="00501178" w:rsidRPr="00780CCA">
        <w:rPr>
          <w:rFonts w:cstheme="minorHAnsi"/>
        </w:rPr>
        <w:fldChar w:fldCharType="separate"/>
      </w:r>
      <w:r w:rsidR="0029782D">
        <w:rPr>
          <w:rFonts w:cstheme="minorHAnsi"/>
          <w:noProof/>
        </w:rPr>
        <w:t>[43]</w:t>
      </w:r>
      <w:r w:rsidR="00501178" w:rsidRPr="00780CCA">
        <w:rPr>
          <w:rFonts w:cstheme="minorHAnsi"/>
        </w:rPr>
        <w:fldChar w:fldCharType="end"/>
      </w:r>
      <w:r w:rsidR="00501178" w:rsidRPr="00780CCA">
        <w:rPr>
          <w:rFonts w:cstheme="minorHAnsi"/>
        </w:rPr>
        <w:t>.</w:t>
      </w:r>
    </w:p>
    <w:p w14:paraId="4B319336" w14:textId="15BCEA85" w:rsidR="00A07796" w:rsidRPr="00780CCA" w:rsidRDefault="00191C81" w:rsidP="004E773C">
      <w:pPr>
        <w:spacing w:line="360" w:lineRule="auto"/>
        <w:rPr>
          <w:rFonts w:cstheme="minorHAnsi"/>
        </w:rPr>
      </w:pPr>
      <w:r w:rsidRPr="00780CCA">
        <w:rPr>
          <w:rFonts w:cstheme="minorHAnsi"/>
        </w:rPr>
        <w:t xml:space="preserve">To be consistent with the North American Technical standard, </w:t>
      </w:r>
      <w:r w:rsidR="00744BFE" w:rsidRPr="00780CCA">
        <w:rPr>
          <w:rFonts w:cstheme="minorHAnsi"/>
        </w:rPr>
        <w:t xml:space="preserve">for </w:t>
      </w:r>
      <w:r w:rsidR="00517CA1" w:rsidRPr="00780CCA">
        <w:rPr>
          <w:rFonts w:cstheme="minorHAnsi"/>
        </w:rPr>
        <w:t xml:space="preserve">nNO </w:t>
      </w:r>
      <w:r w:rsidR="00744BFE" w:rsidRPr="00780CCA">
        <w:rPr>
          <w:rFonts w:cstheme="minorHAnsi"/>
        </w:rPr>
        <w:t xml:space="preserve">measurements performed </w:t>
      </w:r>
      <w:r w:rsidR="00661320" w:rsidRPr="00780CCA">
        <w:rPr>
          <w:rFonts w:cstheme="minorHAnsi"/>
        </w:rPr>
        <w:t>during ex</w:t>
      </w:r>
      <w:r w:rsidR="000F7184">
        <w:rPr>
          <w:rFonts w:cstheme="minorHAnsi"/>
        </w:rPr>
        <w:t>halation</w:t>
      </w:r>
      <w:r w:rsidR="00661320" w:rsidRPr="00780CCA">
        <w:rPr>
          <w:rFonts w:cstheme="minorHAnsi"/>
        </w:rPr>
        <w:t xml:space="preserve"> against resistance </w:t>
      </w:r>
      <w:r w:rsidR="00744BFE" w:rsidRPr="00780CCA">
        <w:rPr>
          <w:rFonts w:cstheme="minorHAnsi"/>
        </w:rPr>
        <w:t>with a sampling rate</w:t>
      </w:r>
      <w:r w:rsidR="0077647D">
        <w:rPr>
          <w:rFonts w:cstheme="minorHAnsi"/>
        </w:rPr>
        <w:t xml:space="preserve"> of</w:t>
      </w:r>
      <w:r w:rsidR="00744BFE" w:rsidRPr="00780CCA">
        <w:rPr>
          <w:rFonts w:cstheme="minorHAnsi"/>
        </w:rPr>
        <w:t xml:space="preserve"> </w:t>
      </w:r>
      <w:r w:rsidR="0074431B" w:rsidRPr="00780CCA">
        <w:rPr>
          <w:rFonts w:cstheme="minorHAnsi"/>
        </w:rPr>
        <w:t>0.3</w:t>
      </w:r>
      <w:r w:rsidR="00ED1CE3">
        <w:rPr>
          <w:rFonts w:cstheme="minorHAnsi"/>
        </w:rPr>
        <w:t xml:space="preserve"> or 0.33</w:t>
      </w:r>
      <w:r w:rsidR="00744BFE" w:rsidRPr="00780CCA">
        <w:rPr>
          <w:rFonts w:cstheme="minorHAnsi"/>
        </w:rPr>
        <w:t xml:space="preserve"> </w:t>
      </w:r>
      <w:r w:rsidR="00744BFE" w:rsidRPr="00780CCA">
        <w:t>L.min</w:t>
      </w:r>
      <w:r w:rsidR="00744BFE" w:rsidRPr="00780CCA">
        <w:rPr>
          <w:vertAlign w:val="superscript"/>
        </w:rPr>
        <w:t>-1</w:t>
      </w:r>
      <w:r w:rsidR="00DF53AA" w:rsidRPr="00780CCA">
        <w:rPr>
          <w:rFonts w:cstheme="minorHAnsi"/>
        </w:rPr>
        <w:t xml:space="preserve">, </w:t>
      </w:r>
      <w:r w:rsidRPr="00780CCA">
        <w:rPr>
          <w:rFonts w:cstheme="minorHAnsi"/>
        </w:rPr>
        <w:t xml:space="preserve">we </w:t>
      </w:r>
      <w:r w:rsidR="000F7184">
        <w:rPr>
          <w:rFonts w:cstheme="minorHAnsi"/>
        </w:rPr>
        <w:t xml:space="preserve">currently </w:t>
      </w:r>
      <w:r w:rsidRPr="00780CCA">
        <w:rPr>
          <w:rFonts w:cstheme="minorHAnsi"/>
        </w:rPr>
        <w:t>suggest</w:t>
      </w:r>
      <w:r w:rsidR="00744BFE" w:rsidRPr="00780CCA">
        <w:rPr>
          <w:rFonts w:cstheme="minorHAnsi"/>
        </w:rPr>
        <w:t xml:space="preserve"> </w:t>
      </w:r>
      <w:r w:rsidRPr="00780CCA">
        <w:rPr>
          <w:rFonts w:cstheme="minorHAnsi"/>
        </w:rPr>
        <w:t>using a cut-off of 77 nL.min</w:t>
      </w:r>
      <w:r w:rsidRPr="00780CCA">
        <w:rPr>
          <w:rFonts w:cstheme="minorHAnsi"/>
          <w:vertAlign w:val="superscript"/>
        </w:rPr>
        <w:t>-1</w:t>
      </w:r>
      <w:r w:rsidRPr="00780CCA">
        <w:rPr>
          <w:rFonts w:cstheme="minorHAnsi"/>
        </w:rPr>
        <w:t xml:space="preserve"> as part of the PCD diagnostic workup. </w:t>
      </w:r>
      <w:r w:rsidR="00A1063E" w:rsidRPr="00780CCA">
        <w:rPr>
          <w:rFonts w:cstheme="minorHAnsi"/>
        </w:rPr>
        <w:t>This assumes that most cooperative children will be 5-years or older.</w:t>
      </w:r>
    </w:p>
    <w:p w14:paraId="3BF9C4CD" w14:textId="603DDB01" w:rsidR="00407783" w:rsidRPr="00780CCA" w:rsidRDefault="00F5070D" w:rsidP="004E773C">
      <w:pPr>
        <w:spacing w:line="360" w:lineRule="auto"/>
        <w:rPr>
          <w:rFonts w:cstheme="minorHAnsi"/>
          <w:bCs/>
        </w:rPr>
      </w:pPr>
      <w:r w:rsidRPr="00780CCA">
        <w:rPr>
          <w:bCs/>
          <w:i/>
          <w:iCs/>
        </w:rPr>
        <w:t>Interpreting results</w:t>
      </w:r>
      <w:r w:rsidR="004C07E6" w:rsidRPr="00780CCA">
        <w:rPr>
          <w:bCs/>
          <w:i/>
          <w:iCs/>
        </w:rPr>
        <w:t xml:space="preserve"> </w:t>
      </w:r>
      <w:r w:rsidRPr="00780CCA">
        <w:rPr>
          <w:bCs/>
          <w:i/>
          <w:iCs/>
        </w:rPr>
        <w:t>- breath hold</w:t>
      </w:r>
    </w:p>
    <w:p w14:paraId="10E7BC00" w14:textId="50037797" w:rsidR="00F5070D" w:rsidRPr="00780CCA" w:rsidRDefault="00407783" w:rsidP="004E773C">
      <w:pPr>
        <w:spacing w:line="360" w:lineRule="auto"/>
      </w:pPr>
      <w:r w:rsidRPr="00780CCA">
        <w:rPr>
          <w:rFonts w:cstheme="minorHAnsi"/>
        </w:rPr>
        <w:lastRenderedPageBreak/>
        <w:t>S</w:t>
      </w:r>
      <w:r w:rsidR="0077647D">
        <w:rPr>
          <w:rFonts w:cstheme="minorHAnsi"/>
        </w:rPr>
        <w:t>everal s</w:t>
      </w:r>
      <w:r w:rsidR="00F5070D" w:rsidRPr="00780CCA">
        <w:rPr>
          <w:rFonts w:cstheme="minorHAnsi"/>
        </w:rPr>
        <w:t>tudies have evaluated nNO</w:t>
      </w:r>
      <w:r w:rsidR="00C32D4B" w:rsidRPr="00780CCA">
        <w:rPr>
          <w:rFonts w:cstheme="minorHAnsi"/>
        </w:rPr>
        <w:t xml:space="preserve"> measurements</w:t>
      </w:r>
      <w:r w:rsidR="00F5070D" w:rsidRPr="00780CCA">
        <w:rPr>
          <w:rFonts w:cstheme="minorHAnsi"/>
        </w:rPr>
        <w:t xml:space="preserve"> </w:t>
      </w:r>
      <w:r w:rsidR="00FE45B6" w:rsidRPr="00780CCA">
        <w:rPr>
          <w:rFonts w:cstheme="minorHAnsi"/>
        </w:rPr>
        <w:t xml:space="preserve">obtained through the BH </w:t>
      </w:r>
      <w:r w:rsidR="004C07E6" w:rsidRPr="00780CCA">
        <w:rPr>
          <w:rFonts w:cstheme="minorHAnsi"/>
        </w:rPr>
        <w:t>method</w:t>
      </w:r>
      <w:r w:rsidR="00FE45B6" w:rsidRPr="00780CCA">
        <w:rPr>
          <w:rFonts w:cstheme="minorHAnsi"/>
        </w:rPr>
        <w:t xml:space="preserve"> </w:t>
      </w:r>
      <w:r w:rsidR="00F5070D" w:rsidRPr="00780CCA">
        <w:rPr>
          <w:rFonts w:cstheme="minorHAnsi"/>
        </w:rPr>
        <w:t>in PCD (</w:t>
      </w:r>
      <w:r w:rsidR="00393FAD" w:rsidRPr="00780CCA">
        <w:rPr>
          <w:rFonts w:cstheme="minorHAnsi"/>
        </w:rPr>
        <w:t>Supplementary files Tables E</w:t>
      </w:r>
      <w:r w:rsidR="00F2614F" w:rsidRPr="00780CCA">
        <w:rPr>
          <w:rFonts w:cstheme="minorHAnsi"/>
        </w:rPr>
        <w:t>3</w:t>
      </w:r>
      <w:r w:rsidR="00393FAD" w:rsidRPr="00780CCA">
        <w:rPr>
          <w:rFonts w:cstheme="minorHAnsi"/>
        </w:rPr>
        <w:t xml:space="preserve"> and E</w:t>
      </w:r>
      <w:r w:rsidR="00F2614F" w:rsidRPr="00780CCA">
        <w:rPr>
          <w:rFonts w:cstheme="minorHAnsi"/>
        </w:rPr>
        <w:t>4</w:t>
      </w:r>
      <w:r w:rsidR="00F5070D" w:rsidRPr="00780CCA">
        <w:rPr>
          <w:rFonts w:cstheme="minorHAnsi"/>
        </w:rPr>
        <w:t xml:space="preserve">). </w:t>
      </w:r>
      <w:r w:rsidR="00F5070D" w:rsidRPr="00780CCA">
        <w:t>Mean BH</w:t>
      </w:r>
      <w:r w:rsidR="002F4FDA" w:rsidRPr="00780CCA">
        <w:t xml:space="preserve"> </w:t>
      </w:r>
      <w:r w:rsidR="00F5070D" w:rsidRPr="00780CCA">
        <w:t>nNO values may be lower than ER</w:t>
      </w:r>
      <w:r w:rsidR="002F4FDA" w:rsidRPr="00780CCA">
        <w:t xml:space="preserve"> nNO </w:t>
      </w:r>
      <w:r w:rsidR="00C32D4B" w:rsidRPr="00780CCA">
        <w:t>measurements</w:t>
      </w:r>
      <w:r w:rsidR="00F5070D" w:rsidRPr="00780CCA">
        <w:t xml:space="preserve">, with larger standard deviations </w:t>
      </w:r>
      <w:r w:rsidR="0077647D">
        <w:t>if</w:t>
      </w:r>
      <w:r w:rsidR="00F5070D" w:rsidRPr="00780CCA">
        <w:t xml:space="preserve"> the velum </w:t>
      </w:r>
      <w:r w:rsidR="0077647D">
        <w:t>is</w:t>
      </w:r>
      <w:r w:rsidR="004F1937">
        <w:t xml:space="preserve"> not</w:t>
      </w:r>
      <w:r w:rsidR="005C3B74" w:rsidRPr="00780CCA">
        <w:t xml:space="preserve"> </w:t>
      </w:r>
      <w:r w:rsidR="00F5070D" w:rsidRPr="00780CCA">
        <w:t>completely closed</w:t>
      </w:r>
      <w:r w:rsidR="004F1937">
        <w:t xml:space="preserve"> </w:t>
      </w:r>
      <w:r w:rsidR="00B24234" w:rsidRPr="00780CCA">
        <w:t xml:space="preserve">resulting in </w:t>
      </w:r>
      <w:r w:rsidR="000F7184">
        <w:t>dilution</w:t>
      </w:r>
      <w:r w:rsidR="00B24234" w:rsidRPr="00780CCA">
        <w:t xml:space="preserve"> from the </w:t>
      </w:r>
      <w:r w:rsidR="00F5070D" w:rsidRPr="00780CCA">
        <w:t xml:space="preserve">lower airway. Despite this, </w:t>
      </w:r>
      <w:r w:rsidR="00B24234" w:rsidRPr="00780CCA">
        <w:t xml:space="preserve">its </w:t>
      </w:r>
      <w:r w:rsidR="00F5070D" w:rsidRPr="00780CCA">
        <w:t xml:space="preserve">discriminatory value is </w:t>
      </w:r>
      <w:r w:rsidR="000F7184">
        <w:t>comparable to ER</w:t>
      </w:r>
      <w:r w:rsidR="00F5070D" w:rsidRPr="00780CCA">
        <w:t>, and BH provides an a</w:t>
      </w:r>
      <w:r w:rsidR="000F7184">
        <w:t>dequate</w:t>
      </w:r>
      <w:r w:rsidR="00F5070D" w:rsidRPr="00780CCA">
        <w:t xml:space="preserve"> alternative to ER</w:t>
      </w:r>
      <w:r w:rsidR="00971E58" w:rsidRPr="00780CCA">
        <w:t xml:space="preserve"> using</w:t>
      </w:r>
      <w:r w:rsidR="00C32D4B" w:rsidRPr="00780CCA">
        <w:t xml:space="preserve"> the</w:t>
      </w:r>
      <w:r w:rsidR="00971E58" w:rsidRPr="00780CCA">
        <w:t xml:space="preserve"> same cut-off</w:t>
      </w:r>
      <w:r w:rsidR="00C32D4B" w:rsidRPr="00780CCA">
        <w:t xml:space="preserve"> values</w:t>
      </w:r>
      <w:r w:rsidR="00F5070D" w:rsidRPr="00780CCA">
        <w:t xml:space="preserve">. </w:t>
      </w:r>
      <w:r w:rsidR="00501178" w:rsidRPr="00780CCA">
        <w:t>BH</w:t>
      </w:r>
      <w:r w:rsidR="002F4FDA" w:rsidRPr="00780CCA">
        <w:t xml:space="preserve"> </w:t>
      </w:r>
      <w:r w:rsidR="00501178" w:rsidRPr="00780CCA">
        <w:t xml:space="preserve">nNO </w:t>
      </w:r>
      <w:r w:rsidR="008B67F7" w:rsidRPr="00780CCA">
        <w:t xml:space="preserve">demonstrated </w:t>
      </w:r>
      <w:r w:rsidR="000F7184">
        <w:t>very</w:t>
      </w:r>
      <w:r w:rsidR="008B67F7" w:rsidRPr="00780CCA">
        <w:t xml:space="preserve"> strong agreement between</w:t>
      </w:r>
      <w:r w:rsidR="00114AB2" w:rsidRPr="00780CCA">
        <w:t xml:space="preserve"> measurements repeated</w:t>
      </w:r>
      <w:r w:rsidR="00B92422" w:rsidRPr="00780CCA">
        <w:t xml:space="preserve"> 1 </w:t>
      </w:r>
      <w:r w:rsidR="00114AB2" w:rsidRPr="00780CCA">
        <w:t xml:space="preserve">to </w:t>
      </w:r>
      <w:r w:rsidR="00B92422" w:rsidRPr="00780CCA">
        <w:t>4 months</w:t>
      </w:r>
      <w:r w:rsidR="0077647D">
        <w:t xml:space="preserve"> apart</w:t>
      </w:r>
      <w:r w:rsidR="00B92422" w:rsidRPr="00780CCA">
        <w:t xml:space="preserve"> (ICC 0.85; 95%CI 0.70 to 0.92) </w:t>
      </w:r>
      <w:r w:rsidR="00B92422" w:rsidRPr="00780CCA">
        <w:fldChar w:fldCharType="begin">
          <w:fldData xml:space="preserve">PEVuZE5vdGU+PENpdGU+PEF1dGhvcj5NYXRlb3MtQ29ycmFsPC9BdXRob3I+PFllYXI+MjAxMTwv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</w:fldData>
        </w:fldChar>
      </w:r>
      <w:r w:rsidR="0029782D">
        <w:instrText xml:space="preserve"> ADDIN EN.CITE </w:instrText>
      </w:r>
      <w:r w:rsidR="0029782D">
        <w:fldChar w:fldCharType="begin">
          <w:fldData xml:space="preserve">PEVuZE5vdGU+PENpdGU+PEF1dGhvcj5NYXRlb3MtQ29ycmFsPC9BdXRob3I+PFllYXI+MjAxMTwv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</w:fldData>
        </w:fldChar>
      </w:r>
      <w:r w:rsidR="0029782D">
        <w:instrText xml:space="preserve"> ADDIN EN.CITE.DATA </w:instrText>
      </w:r>
      <w:r w:rsidR="0029782D">
        <w:fldChar w:fldCharType="end"/>
      </w:r>
      <w:r w:rsidR="00B92422" w:rsidRPr="00780CCA">
        <w:fldChar w:fldCharType="separate"/>
      </w:r>
      <w:r w:rsidR="0029782D">
        <w:rPr>
          <w:noProof/>
        </w:rPr>
        <w:t>[43]</w:t>
      </w:r>
      <w:r w:rsidR="00B92422" w:rsidRPr="00780CCA">
        <w:fldChar w:fldCharType="end"/>
      </w:r>
      <w:r w:rsidR="00B92422" w:rsidRPr="00780CCA">
        <w:t>.</w:t>
      </w:r>
    </w:p>
    <w:p w14:paraId="38F5CDA2" w14:textId="4418247F" w:rsidR="00F5070D" w:rsidRPr="00780CCA" w:rsidRDefault="00191C81" w:rsidP="004E773C">
      <w:pPr>
        <w:spacing w:line="360" w:lineRule="auto"/>
      </w:pPr>
      <w:r w:rsidRPr="00780CCA">
        <w:t xml:space="preserve">We </w:t>
      </w:r>
      <w:r w:rsidR="00C32D4B" w:rsidRPr="00780CCA">
        <w:t>recommend</w:t>
      </w:r>
      <w:r w:rsidRPr="00780CCA">
        <w:t xml:space="preserve"> a cut</w:t>
      </w:r>
      <w:r w:rsidR="00325F8B" w:rsidRPr="00780CCA">
        <w:t>-</w:t>
      </w:r>
      <w:r w:rsidRPr="00780CCA">
        <w:t>of</w:t>
      </w:r>
      <w:r w:rsidR="00C32D4B" w:rsidRPr="00780CCA">
        <w:t>f of</w:t>
      </w:r>
      <w:bookmarkStart w:id="15" w:name="_Hlk107845421"/>
      <w:r w:rsidRPr="00780CCA">
        <w:t xml:space="preserve"> </w:t>
      </w:r>
      <w:bookmarkStart w:id="16" w:name="_Hlk101363988"/>
      <w:r w:rsidRPr="00780CCA">
        <w:t>77nL.min</w:t>
      </w:r>
      <w:r w:rsidRPr="00780CCA">
        <w:rPr>
          <w:vertAlign w:val="superscript"/>
        </w:rPr>
        <w:t>-1</w:t>
      </w:r>
      <w:r w:rsidRPr="00780CCA">
        <w:t xml:space="preserve"> </w:t>
      </w:r>
      <w:bookmarkEnd w:id="16"/>
      <w:r w:rsidRPr="00780CCA">
        <w:t xml:space="preserve">for </w:t>
      </w:r>
      <w:r w:rsidR="00636909" w:rsidRPr="00780CCA">
        <w:t xml:space="preserve">nNO measurements during </w:t>
      </w:r>
      <w:r w:rsidRPr="00780CCA">
        <w:t>breath hold</w:t>
      </w:r>
      <w:r w:rsidR="00C2738D" w:rsidRPr="00780CCA">
        <w:t xml:space="preserve"> (</w:t>
      </w:r>
      <w:r w:rsidR="00C2738D" w:rsidRPr="00780CCA">
        <w:rPr>
          <w:rFonts w:cstheme="minorHAnsi"/>
        </w:rPr>
        <w:t>sampling rate 0.3</w:t>
      </w:r>
      <w:r w:rsidR="007C1210" w:rsidRPr="00780CCA">
        <w:rPr>
          <w:rFonts w:cstheme="minorHAnsi"/>
        </w:rPr>
        <w:t xml:space="preserve"> </w:t>
      </w:r>
      <w:r w:rsidR="0077647D">
        <w:rPr>
          <w:rFonts w:cstheme="minorHAnsi"/>
        </w:rPr>
        <w:t xml:space="preserve">or 0.33 </w:t>
      </w:r>
      <w:r w:rsidR="00C2738D" w:rsidRPr="00780CCA">
        <w:t>L.min</w:t>
      </w:r>
      <w:r w:rsidR="00C2738D" w:rsidRPr="00780CCA">
        <w:rPr>
          <w:vertAlign w:val="superscript"/>
        </w:rPr>
        <w:t>-1</w:t>
      </w:r>
      <w:r w:rsidR="00A1063E" w:rsidRPr="00780CCA">
        <w:t>, and assuming around 5-years or older</w:t>
      </w:r>
      <w:r w:rsidR="00C2738D" w:rsidRPr="00780CCA">
        <w:t>)</w:t>
      </w:r>
      <w:r w:rsidRPr="00780CCA">
        <w:t xml:space="preserve">. </w:t>
      </w:r>
      <w:bookmarkEnd w:id="15"/>
      <w:r w:rsidRPr="00780CCA">
        <w:t>If the level is lower than 77nL.min</w:t>
      </w:r>
      <w:r w:rsidRPr="00780CCA">
        <w:rPr>
          <w:vertAlign w:val="superscript"/>
        </w:rPr>
        <w:t>-1</w:t>
      </w:r>
      <w:r w:rsidRPr="00780CCA">
        <w:t xml:space="preserve">, we </w:t>
      </w:r>
      <w:r w:rsidR="00C32D4B" w:rsidRPr="00780CCA">
        <w:t>recommend that</w:t>
      </w:r>
      <w:r w:rsidRPr="00780CCA">
        <w:t xml:space="preserve"> a tidal breathing </w:t>
      </w:r>
      <w:r w:rsidR="00016B16" w:rsidRPr="00780CCA">
        <w:t>manoeuvre</w:t>
      </w:r>
      <w:r w:rsidRPr="00780CCA">
        <w:t xml:space="preserve"> a</w:t>
      </w:r>
      <w:r w:rsidR="00A66AAE">
        <w:t>dditionally</w:t>
      </w:r>
      <w:r w:rsidRPr="00780CCA">
        <w:t xml:space="preserve"> </w:t>
      </w:r>
      <w:r w:rsidR="00C32D4B" w:rsidRPr="00780CCA">
        <w:t xml:space="preserve">be </w:t>
      </w:r>
      <w:r w:rsidR="00016B16" w:rsidRPr="00780CCA">
        <w:t xml:space="preserve">performed to exclude a false low reading </w:t>
      </w:r>
      <w:r w:rsidR="00A66AAE">
        <w:t>(</w:t>
      </w:r>
      <w:r w:rsidR="005A3F08">
        <w:t>e.g.,</w:t>
      </w:r>
      <w:r w:rsidR="00A66AAE">
        <w:t xml:space="preserve"> if </w:t>
      </w:r>
      <w:r w:rsidR="00016B16" w:rsidRPr="00780CCA">
        <w:t>velum closure was not attained</w:t>
      </w:r>
      <w:r w:rsidR="00A66AAE">
        <w:t>)</w:t>
      </w:r>
      <w:r w:rsidR="00016B16" w:rsidRPr="00780CCA">
        <w:t xml:space="preserve">. </w:t>
      </w:r>
    </w:p>
    <w:p w14:paraId="4E9DB441" w14:textId="5B3B73B3" w:rsidR="00F5070D" w:rsidRPr="00780CCA" w:rsidRDefault="00F5070D" w:rsidP="004E773C">
      <w:pPr>
        <w:spacing w:line="360" w:lineRule="auto"/>
        <w:rPr>
          <w:i/>
          <w:iCs/>
        </w:rPr>
      </w:pPr>
      <w:r w:rsidRPr="00780CCA">
        <w:rPr>
          <w:i/>
          <w:iCs/>
        </w:rPr>
        <w:t>Interpreting results</w:t>
      </w:r>
      <w:r w:rsidR="00FF68A4" w:rsidRPr="00780CCA">
        <w:rPr>
          <w:i/>
          <w:iCs/>
        </w:rPr>
        <w:t xml:space="preserve"> </w:t>
      </w:r>
      <w:r w:rsidRPr="00780CCA">
        <w:rPr>
          <w:i/>
          <w:iCs/>
        </w:rPr>
        <w:t>- tidal breathing</w:t>
      </w:r>
    </w:p>
    <w:p w14:paraId="3EAE5FCD" w14:textId="26535269" w:rsidR="00F5070D" w:rsidRPr="00780CCA" w:rsidRDefault="00F5070D" w:rsidP="004E773C">
      <w:pPr>
        <w:autoSpaceDE w:val="0"/>
        <w:autoSpaceDN w:val="0"/>
        <w:adjustRightInd w:val="0"/>
        <w:spacing w:line="360" w:lineRule="auto"/>
        <w:rPr>
          <w:rFonts w:cstheme="minorHAnsi"/>
        </w:rPr>
      </w:pPr>
      <w:r w:rsidRPr="00780CCA">
        <w:rPr>
          <w:rFonts w:cstheme="minorHAnsi"/>
        </w:rPr>
        <w:t xml:space="preserve">Several studies have </w:t>
      </w:r>
      <w:r w:rsidR="00407783" w:rsidRPr="00780CCA">
        <w:rPr>
          <w:rFonts w:cstheme="minorHAnsi"/>
        </w:rPr>
        <w:t xml:space="preserve">shown </w:t>
      </w:r>
      <w:r w:rsidRPr="00780CCA">
        <w:rPr>
          <w:rFonts w:cstheme="minorHAnsi"/>
        </w:rPr>
        <w:t xml:space="preserve">that nNO values are lower during TB than during </w:t>
      </w:r>
      <w:r w:rsidR="00E233D2">
        <w:rPr>
          <w:rFonts w:cstheme="minorHAnsi"/>
        </w:rPr>
        <w:t>ER</w:t>
      </w:r>
      <w:r w:rsidRPr="00780CCA">
        <w:rPr>
          <w:rFonts w:cstheme="minorHAnsi"/>
        </w:rPr>
        <w:t xml:space="preserve"> or </w:t>
      </w:r>
      <w:r w:rsidR="00E233D2">
        <w:rPr>
          <w:rFonts w:cstheme="minorHAnsi"/>
        </w:rPr>
        <w:t>BH</w:t>
      </w:r>
      <w:r w:rsidRPr="00780CCA">
        <w:rPr>
          <w:rFonts w:cstheme="minorHAnsi"/>
        </w:rPr>
        <w:t xml:space="preserve"> manoeuvres</w:t>
      </w:r>
      <w:r w:rsidR="00636909" w:rsidRPr="00780CCA">
        <w:rPr>
          <w:rFonts w:cstheme="minorHAnsi"/>
        </w:rPr>
        <w:t xml:space="preserve"> </w:t>
      </w:r>
      <w:r w:rsidR="0093670A" w:rsidRPr="00780CCA">
        <w:rPr>
          <w:rFonts w:cstheme="minorHAnsi"/>
        </w:rPr>
        <w:fldChar w:fldCharType="begin">
          <w:fldData xml:space="preserve">PEVuZE5vdGU+PENpdGU+PEF1dGhvcj5NYXJ0aGluPC9BdXRob3I+PFllYXI+MjAxMzwvWWVhcj48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U3MjYyPC9wYWdlcz48dm9sdW1lPjg8L3ZvbHVt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</w:fldData>
        </w:fldChar>
      </w:r>
      <w:r w:rsidR="0029782D">
        <w:rPr>
          <w:rFonts w:cstheme="minorHAnsi"/>
        </w:rPr>
        <w:instrText xml:space="preserve"> ADDIN EN.CITE </w:instrText>
      </w:r>
      <w:r w:rsidR="0029782D">
        <w:rPr>
          <w:rFonts w:cstheme="minorHAnsi"/>
        </w:rPr>
        <w:fldChar w:fldCharType="begin">
          <w:fldData xml:space="preserve">PEVuZE5vdGU+PENpdGU+PEF1dGhvcj5NYXJ0aGluPC9BdXRob3I+PFllYXI+MjAxMzwvWWVhcj48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U3MjYyPC9wYWdlcz48dm9sdW1lPjg8L3ZvbHVt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</w:fldData>
        </w:fldChar>
      </w:r>
      <w:r w:rsidR="0029782D">
        <w:rPr>
          <w:rFonts w:cstheme="minorHAnsi"/>
        </w:rPr>
        <w:instrText xml:space="preserve"> ADDIN EN.CITE.DATA </w:instrText>
      </w:r>
      <w:r w:rsidR="0029782D">
        <w:rPr>
          <w:rFonts w:cstheme="minorHAnsi"/>
        </w:rPr>
      </w:r>
      <w:r w:rsidR="0029782D">
        <w:rPr>
          <w:rFonts w:cstheme="minorHAnsi"/>
        </w:rPr>
        <w:fldChar w:fldCharType="end"/>
      </w:r>
      <w:r w:rsidR="0093670A" w:rsidRPr="00780CCA">
        <w:rPr>
          <w:rFonts w:cstheme="minorHAnsi"/>
        </w:rPr>
      </w:r>
      <w:r w:rsidR="0093670A" w:rsidRPr="00780CCA">
        <w:rPr>
          <w:rFonts w:cstheme="minorHAnsi"/>
        </w:rPr>
        <w:fldChar w:fldCharType="separate"/>
      </w:r>
      <w:r w:rsidR="0029782D">
        <w:rPr>
          <w:rFonts w:cstheme="minorHAnsi"/>
          <w:noProof/>
        </w:rPr>
        <w:t>[9, 12, 21, 22, 42, 43, 45, 48]</w:t>
      </w:r>
      <w:r w:rsidR="0093670A" w:rsidRPr="00780CCA">
        <w:rPr>
          <w:rFonts w:cstheme="minorHAnsi"/>
        </w:rPr>
        <w:fldChar w:fldCharType="end"/>
      </w:r>
      <w:r w:rsidR="00757739" w:rsidRPr="00780CCA">
        <w:rPr>
          <w:rFonts w:cstheme="minorHAnsi"/>
        </w:rPr>
        <w:t xml:space="preserve"> </w:t>
      </w:r>
      <w:r w:rsidR="00407783" w:rsidRPr="00780CCA">
        <w:rPr>
          <w:rFonts w:cstheme="minorHAnsi"/>
        </w:rPr>
        <w:t xml:space="preserve">and </w:t>
      </w:r>
      <w:r w:rsidR="00A5605B" w:rsidRPr="00780CCA">
        <w:rPr>
          <w:rFonts w:cstheme="minorHAnsi"/>
        </w:rPr>
        <w:t xml:space="preserve">specific </w:t>
      </w:r>
      <w:r w:rsidR="00325F8B" w:rsidRPr="00780CCA">
        <w:rPr>
          <w:rFonts w:cstheme="minorHAnsi"/>
        </w:rPr>
        <w:t>cut-off</w:t>
      </w:r>
      <w:r w:rsidRPr="00780CCA">
        <w:rPr>
          <w:rFonts w:cstheme="minorHAnsi"/>
        </w:rPr>
        <w:t xml:space="preserve"> values are needed to discriminate PCD from non-PCD patients when using </w:t>
      </w:r>
      <w:r w:rsidR="00407783" w:rsidRPr="00780CCA">
        <w:rPr>
          <w:rFonts w:cstheme="minorHAnsi"/>
        </w:rPr>
        <w:t xml:space="preserve">this </w:t>
      </w:r>
      <w:r w:rsidRPr="00780CCA">
        <w:rPr>
          <w:rFonts w:cstheme="minorHAnsi"/>
        </w:rPr>
        <w:t xml:space="preserve">technique in the diagnostic </w:t>
      </w:r>
      <w:r w:rsidR="001F7394">
        <w:rPr>
          <w:rFonts w:cstheme="minorHAnsi"/>
        </w:rPr>
        <w:t>setting</w:t>
      </w:r>
      <w:r w:rsidR="00835411">
        <w:rPr>
          <w:rFonts w:cstheme="minorHAnsi"/>
        </w:rPr>
        <w:t xml:space="preserve"> (Supplementary Table E4)</w:t>
      </w:r>
      <w:r w:rsidRPr="00780CCA">
        <w:rPr>
          <w:rFonts w:cstheme="minorHAnsi"/>
        </w:rPr>
        <w:t xml:space="preserve">. Furthermore, values are slightly lower during TB with the mouth closed </w:t>
      </w:r>
      <w:r w:rsidR="001F7394">
        <w:rPr>
          <w:rFonts w:cstheme="minorHAnsi"/>
        </w:rPr>
        <w:t>than</w:t>
      </w:r>
      <w:r w:rsidR="00DF28E2" w:rsidRPr="00780CCA">
        <w:rPr>
          <w:rFonts w:cstheme="minorHAnsi"/>
        </w:rPr>
        <w:t xml:space="preserve"> when the mouth is open</w:t>
      </w:r>
      <w:r w:rsidR="00A953CC" w:rsidRPr="00780CCA">
        <w:rPr>
          <w:rFonts w:cstheme="minorHAnsi"/>
        </w:rPr>
        <w:t xml:space="preserve"> </w:t>
      </w:r>
      <w:r w:rsidR="0093670A" w:rsidRPr="00780CCA">
        <w:rPr>
          <w:rFonts w:cstheme="minorHAnsi"/>
        </w:rPr>
        <w:fldChar w:fldCharType="begin">
          <w:fldData xml:space="preserve">PEVuZE5vdGU+PENpdGU+PEF1dGhvcj5NYXRlb3MtQ29ycmFsPC9BdXRob3I+PFllYXI+MjAxMTwv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</w:fldData>
        </w:fldChar>
      </w:r>
      <w:r w:rsidR="0029782D">
        <w:rPr>
          <w:rFonts w:cstheme="minorHAnsi"/>
        </w:rPr>
        <w:instrText xml:space="preserve"> ADDIN EN.CITE </w:instrText>
      </w:r>
      <w:r w:rsidR="0029782D">
        <w:rPr>
          <w:rFonts w:cstheme="minorHAnsi"/>
        </w:rPr>
        <w:fldChar w:fldCharType="begin">
          <w:fldData xml:space="preserve">PEVuZE5vdGU+PENpdGU+PEF1dGhvcj5NYXRlb3MtQ29ycmFsPC9BdXRob3I+PFllYXI+MjAxMTwv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</w:fldData>
        </w:fldChar>
      </w:r>
      <w:r w:rsidR="0029782D">
        <w:rPr>
          <w:rFonts w:cstheme="minorHAnsi"/>
        </w:rPr>
        <w:instrText xml:space="preserve"> ADDIN EN.CITE.DATA </w:instrText>
      </w:r>
      <w:r w:rsidR="0029782D">
        <w:rPr>
          <w:rFonts w:cstheme="minorHAnsi"/>
        </w:rPr>
      </w:r>
      <w:r w:rsidR="0029782D">
        <w:rPr>
          <w:rFonts w:cstheme="minorHAnsi"/>
        </w:rPr>
        <w:fldChar w:fldCharType="end"/>
      </w:r>
      <w:r w:rsidR="0093670A" w:rsidRPr="00780CCA">
        <w:rPr>
          <w:rFonts w:cstheme="minorHAnsi"/>
        </w:rPr>
      </w:r>
      <w:r w:rsidR="0093670A" w:rsidRPr="00780CCA">
        <w:rPr>
          <w:rFonts w:cstheme="minorHAnsi"/>
        </w:rPr>
        <w:fldChar w:fldCharType="separate"/>
      </w:r>
      <w:r w:rsidR="0029782D">
        <w:rPr>
          <w:rFonts w:cstheme="minorHAnsi"/>
          <w:noProof/>
        </w:rPr>
        <w:t>[43]</w:t>
      </w:r>
      <w:r w:rsidR="0093670A" w:rsidRPr="00780CCA">
        <w:rPr>
          <w:rFonts w:cstheme="minorHAnsi"/>
        </w:rPr>
        <w:fldChar w:fldCharType="end"/>
      </w:r>
      <w:r w:rsidR="00BD06EF" w:rsidRPr="00780CCA">
        <w:rPr>
          <w:rFonts w:cstheme="minorHAnsi"/>
        </w:rPr>
        <w:t>.</w:t>
      </w:r>
      <w:r w:rsidRPr="00780CCA">
        <w:rPr>
          <w:rFonts w:cstheme="minorHAnsi"/>
        </w:rPr>
        <w:t xml:space="preserve"> A study of children (median age 7</w:t>
      </w:r>
      <w:r w:rsidR="00A1063E" w:rsidRPr="00780CCA">
        <w:rPr>
          <w:rFonts w:cstheme="minorHAnsi"/>
        </w:rPr>
        <w:t>-</w:t>
      </w:r>
      <w:r w:rsidRPr="00780CCA">
        <w:rPr>
          <w:rFonts w:cstheme="minorHAnsi"/>
        </w:rPr>
        <w:t>y</w:t>
      </w:r>
      <w:r w:rsidR="00757739" w:rsidRPr="00780CCA">
        <w:rPr>
          <w:rFonts w:cstheme="minorHAnsi"/>
        </w:rPr>
        <w:t>ears</w:t>
      </w:r>
      <w:r w:rsidR="0077647D">
        <w:rPr>
          <w:rFonts w:cstheme="minorHAnsi"/>
        </w:rPr>
        <w:t xml:space="preserve">; </w:t>
      </w:r>
      <w:r w:rsidRPr="00780CCA">
        <w:rPr>
          <w:rFonts w:cstheme="minorHAnsi"/>
        </w:rPr>
        <w:t>IQR 4.7-11.0) undergoing PCD diagnostic testing reported</w:t>
      </w:r>
      <w:r w:rsidR="00DF28E2" w:rsidRPr="00780CCA">
        <w:rPr>
          <w:rFonts w:cstheme="minorHAnsi"/>
        </w:rPr>
        <w:t xml:space="preserve"> that</w:t>
      </w:r>
      <w:r w:rsidR="00FF68A4" w:rsidRPr="00780CCA">
        <w:rPr>
          <w:rFonts w:cstheme="minorHAnsi"/>
        </w:rPr>
        <w:t xml:space="preserve"> </w:t>
      </w:r>
      <w:r w:rsidRPr="00780CCA">
        <w:rPr>
          <w:rFonts w:cstheme="minorHAnsi"/>
        </w:rPr>
        <w:t xml:space="preserve">nNO </w:t>
      </w:r>
      <w:r w:rsidR="00DF28E2" w:rsidRPr="00780CCA">
        <w:rPr>
          <w:rFonts w:cstheme="minorHAnsi"/>
        </w:rPr>
        <w:t>levels</w:t>
      </w:r>
      <w:r w:rsidR="00BD06EF" w:rsidRPr="00780CCA">
        <w:rPr>
          <w:rFonts w:cstheme="minorHAnsi"/>
        </w:rPr>
        <w:t xml:space="preserve"> measured during TB</w:t>
      </w:r>
      <w:r w:rsidR="00DF28E2" w:rsidRPr="00780CCA">
        <w:rPr>
          <w:rFonts w:cstheme="minorHAnsi"/>
        </w:rPr>
        <w:t xml:space="preserve"> were</w:t>
      </w:r>
      <w:r w:rsidRPr="00780CCA">
        <w:rPr>
          <w:rFonts w:cstheme="minorHAnsi"/>
        </w:rPr>
        <w:t xml:space="preserve"> two-thirds </w:t>
      </w:r>
      <w:r w:rsidR="00DF28E2" w:rsidRPr="00780CCA">
        <w:rPr>
          <w:rFonts w:cstheme="minorHAnsi"/>
        </w:rPr>
        <w:t xml:space="preserve">of the </w:t>
      </w:r>
      <w:r w:rsidRPr="00780CCA">
        <w:rPr>
          <w:rFonts w:cstheme="minorHAnsi"/>
        </w:rPr>
        <w:t>ER values with excellent correlation between methods</w:t>
      </w:r>
      <w:r w:rsidR="003626E7" w:rsidRPr="00780CCA">
        <w:rPr>
          <w:rFonts w:cstheme="minorHAnsi"/>
        </w:rPr>
        <w:t>,</w:t>
      </w:r>
      <w:r w:rsidR="00030EFA" w:rsidRPr="00780CCA">
        <w:rPr>
          <w:rFonts w:cstheme="minorHAnsi"/>
        </w:rPr>
        <w:t xml:space="preserve"> as </w:t>
      </w:r>
      <w:r w:rsidR="003626E7" w:rsidRPr="00780CCA">
        <w:rPr>
          <w:rFonts w:cstheme="minorHAnsi"/>
        </w:rPr>
        <w:t xml:space="preserve">was </w:t>
      </w:r>
      <w:r w:rsidR="00030EFA" w:rsidRPr="00780CCA">
        <w:rPr>
          <w:rFonts w:cstheme="minorHAnsi"/>
        </w:rPr>
        <w:t>also found by Boon et al</w:t>
      </w:r>
      <w:r w:rsidR="004F4BC3" w:rsidRPr="00780CCA">
        <w:rPr>
          <w:rFonts w:cstheme="minorHAnsi"/>
        </w:rPr>
        <w:t>.</w:t>
      </w:r>
      <w:r w:rsidR="00030EFA" w:rsidRPr="00780CCA">
        <w:rPr>
          <w:rFonts w:cstheme="minorHAnsi"/>
        </w:rPr>
        <w:t xml:space="preserve"> </w:t>
      </w:r>
      <w:r w:rsidR="003626E7" w:rsidRPr="00780CCA">
        <w:rPr>
          <w:rFonts w:cstheme="minorHAnsi"/>
        </w:rPr>
        <w:fldChar w:fldCharType="begin">
          <w:fldData xml:space="preserve">PEVuZE5vdGU+PENpdGU+PEF1dGhvcj5CZXlkb248L0F1dGhvcj48WWVhcj4yMDIxPC9ZZWFyPjxS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=
</w:fldData>
        </w:fldChar>
      </w:r>
      <w:r w:rsidR="000B3E55">
        <w:rPr>
          <w:rFonts w:cstheme="minorHAnsi"/>
        </w:rPr>
        <w:instrText xml:space="preserve"> ADDIN EN.CITE </w:instrText>
      </w:r>
      <w:r w:rsidR="000B3E55">
        <w:rPr>
          <w:rFonts w:cstheme="minorHAnsi"/>
        </w:rPr>
        <w:fldChar w:fldCharType="begin">
          <w:fldData xml:space="preserve">PEVuZE5vdGU+PENpdGU+PEF1dGhvcj5CZXlkb248L0F1dGhvcj48WWVhcj4yMDIxPC9ZZWFyPjxS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=
</w:fldData>
        </w:fldChar>
      </w:r>
      <w:r w:rsidR="000B3E55">
        <w:rPr>
          <w:rFonts w:cstheme="minorHAnsi"/>
        </w:rPr>
        <w:instrText xml:space="preserve"> ADDIN EN.CITE.DATA </w:instrText>
      </w:r>
      <w:r w:rsidR="000B3E55">
        <w:rPr>
          <w:rFonts w:cstheme="minorHAnsi"/>
        </w:rPr>
      </w:r>
      <w:r w:rsidR="000B3E55">
        <w:rPr>
          <w:rFonts w:cstheme="minorHAnsi"/>
        </w:rPr>
        <w:fldChar w:fldCharType="end"/>
      </w:r>
      <w:r w:rsidR="003626E7" w:rsidRPr="00780CCA">
        <w:rPr>
          <w:rFonts w:cstheme="minorHAnsi"/>
        </w:rPr>
      </w:r>
      <w:r w:rsidR="003626E7" w:rsidRPr="00780CCA">
        <w:rPr>
          <w:rFonts w:cstheme="minorHAnsi"/>
        </w:rPr>
        <w:fldChar w:fldCharType="separate"/>
      </w:r>
      <w:r w:rsidR="000B3E55">
        <w:rPr>
          <w:rFonts w:cstheme="minorHAnsi"/>
          <w:noProof/>
        </w:rPr>
        <w:t>[50, 51]</w:t>
      </w:r>
      <w:r w:rsidR="003626E7" w:rsidRPr="00780CCA">
        <w:rPr>
          <w:rFonts w:cstheme="minorHAnsi"/>
        </w:rPr>
        <w:fldChar w:fldCharType="end"/>
      </w:r>
      <w:r w:rsidR="00407783" w:rsidRPr="00780CCA">
        <w:rPr>
          <w:rFonts w:cstheme="minorHAnsi"/>
        </w:rPr>
        <w:t>. I</w:t>
      </w:r>
      <w:r w:rsidRPr="00780CCA">
        <w:rPr>
          <w:rFonts w:cstheme="minorHAnsi"/>
        </w:rPr>
        <w:t xml:space="preserve">n </w:t>
      </w:r>
      <w:r w:rsidR="00030EFA" w:rsidRPr="00780CCA">
        <w:rPr>
          <w:rFonts w:cstheme="minorHAnsi"/>
        </w:rPr>
        <w:t xml:space="preserve">the former </w:t>
      </w:r>
      <w:r w:rsidR="00407783" w:rsidRPr="00780CCA">
        <w:rPr>
          <w:rFonts w:cstheme="minorHAnsi"/>
        </w:rPr>
        <w:t xml:space="preserve">study, </w:t>
      </w:r>
      <w:r w:rsidRPr="00780CCA">
        <w:rPr>
          <w:rFonts w:cstheme="minorHAnsi"/>
        </w:rPr>
        <w:t>a cut</w:t>
      </w:r>
      <w:r w:rsidR="00407783" w:rsidRPr="00780CCA">
        <w:rPr>
          <w:rFonts w:cstheme="minorHAnsi"/>
        </w:rPr>
        <w:t>-</w:t>
      </w:r>
      <w:r w:rsidRPr="00780CCA">
        <w:rPr>
          <w:rFonts w:cstheme="minorHAnsi"/>
        </w:rPr>
        <w:t xml:space="preserve">off </w:t>
      </w:r>
      <w:r w:rsidR="00407783" w:rsidRPr="00780CCA">
        <w:rPr>
          <w:rFonts w:cstheme="minorHAnsi"/>
        </w:rPr>
        <w:t>value</w:t>
      </w:r>
      <w:r w:rsidR="00DF28E2" w:rsidRPr="00780CCA">
        <w:rPr>
          <w:rFonts w:cstheme="minorHAnsi"/>
        </w:rPr>
        <w:t xml:space="preserve"> of</w:t>
      </w:r>
      <w:r w:rsidR="00407783" w:rsidRPr="00780CCA">
        <w:rPr>
          <w:rFonts w:cstheme="minorHAnsi"/>
        </w:rPr>
        <w:t xml:space="preserve"> </w:t>
      </w:r>
      <w:r w:rsidRPr="00780CCA">
        <w:rPr>
          <w:rFonts w:cstheme="minorHAnsi"/>
        </w:rPr>
        <w:t>44</w:t>
      </w:r>
      <w:r w:rsidR="00E62B92" w:rsidRPr="00780CCA">
        <w:rPr>
          <w:rFonts w:cstheme="minorHAnsi"/>
        </w:rPr>
        <w:t xml:space="preserve"> n</w:t>
      </w:r>
      <w:r w:rsidR="00E62B92" w:rsidRPr="00780CCA">
        <w:t>L.min</w:t>
      </w:r>
      <w:r w:rsidR="00E62B92" w:rsidRPr="00780CCA">
        <w:rPr>
          <w:vertAlign w:val="superscript"/>
        </w:rPr>
        <w:t xml:space="preserve">-1 </w:t>
      </w:r>
      <w:r w:rsidR="00FF68A4" w:rsidRPr="00780CCA">
        <w:t>(sampling rate of 0.3 L.min</w:t>
      </w:r>
      <w:r w:rsidR="00FF68A4" w:rsidRPr="00780CCA">
        <w:rPr>
          <w:vertAlign w:val="superscript"/>
        </w:rPr>
        <w:t>-1</w:t>
      </w:r>
      <w:r w:rsidR="00FF68A4" w:rsidRPr="00780CCA">
        <w:t xml:space="preserve">) </w:t>
      </w:r>
      <w:r w:rsidRPr="00780CCA">
        <w:rPr>
          <w:rFonts w:cstheme="minorHAnsi"/>
        </w:rPr>
        <w:t>was calculated to identify patients with PCD</w:t>
      </w:r>
      <w:r w:rsidR="00037F0D" w:rsidRPr="00780CCA">
        <w:rPr>
          <w:rFonts w:cstheme="minorHAnsi"/>
        </w:rPr>
        <w:t xml:space="preserve"> </w:t>
      </w:r>
      <w:r w:rsidR="0093670A" w:rsidRPr="00780CCA">
        <w:rPr>
          <w:rFonts w:cstheme="minorHAnsi"/>
        </w:rPr>
        <w:fldChar w:fldCharType="begin"/>
      </w:r>
      <w:r w:rsidR="000B3E55">
        <w:rPr>
          <w:rFonts w:cstheme="minorHAnsi"/>
        </w:rPr>
        <w:instrText xml:space="preserve"> ADDIN EN.CITE &lt;EndNote&gt;&lt;Cite&gt;&lt;Author&gt;Beydon&lt;/Author&gt;&lt;Year&gt;2021&lt;/Year&gt;&lt;RecNum&gt;875&lt;/RecNum&gt;&lt;DisplayText&gt;[50]&lt;/DisplayText&gt;&lt;record&gt;&lt;rec-number&gt;875&lt;/rec-number&gt;&lt;foreign-keys&gt;&lt;key app="EN" db-id="99pfwdzpcedx9neza0rpvw9tdxzf0f5tdef9" timestamp="1630339928"&gt;875&lt;/key&gt;&lt;/foreign-keys&gt;&lt;ref-type name="Journal Article"&gt;17&lt;/ref-type&gt;&lt;contributors&gt;&lt;authors&gt;&lt;author&gt;Beydon, N.&lt;/author&gt;&lt;author&gt;Tamalet, A.&lt;/author&gt;&lt;author&gt;Escudier, E.&lt;/author&gt;&lt;author&gt;Legendre, M.&lt;/author&gt;&lt;author&gt;Thouvenin, G.&lt;/author&gt;&lt;/authors&gt;&lt;/contributors&gt;&lt;auth-address&gt;APHP, Unité Fonctionnelle de Physiologie-Explorations Fonctionnelles Respiratoires (EFR), Hôpital Armand-Trousseau, Paris, France.&amp;#xD;INSERM U934, Centre de Recherche Saint Antoine, Paris, France.&amp;#xD;AP-HP, Centre de Référence des Maladies Respiratoires Rares, Service de pneumologie pédiatrique, Hôpital Armand-Trousseau, Paris, France.&amp;#xD;AP-HP Département de Génétique médicale, Sorbonne Université, Inserm UMR_S933 Maladies génétiques d&amp;apos;expression pédiatrique, Hôpital Armand Trousseau, Paris, France.&lt;/auth-address&gt;&lt;titles&gt;&lt;title&gt;Breath-holding and tidal breathing nasal NO to screen children for Primary Ciliary Dyskinesia&lt;/title&gt;&lt;secondary-title&gt;Pediatr Pulmonol&lt;/secondary-title&gt;&lt;/titles&gt;&lt;periodical&gt;&lt;full-title&gt;Pediatr Pulmonol&lt;/full-title&gt;&lt;abbr-1&gt;Pediatric pulmonology&lt;/abbr-1&gt;&lt;/periodical&gt;&lt;pages&gt;2242-2249&lt;/pages&gt;&lt;volume&gt;56&lt;/volume&gt;&lt;number&gt;7&lt;/number&gt;&lt;edition&gt;2021/04/17&lt;/edition&gt;&lt;keywords&gt;&lt;keyword&gt;Bronchiectasis &amp;amp; Primary Ciliary Dyskinesia&lt;/keyword&gt;&lt;keyword&gt;nitric oxide (NO)&lt;/keyword&gt;&lt;/keywords&gt;&lt;dates&gt;&lt;year&gt;2021&lt;/year&gt;&lt;pub-dates&gt;&lt;date&gt;Jul&lt;/date&gt;&lt;/pub-dates&gt;&lt;/dates&gt;&lt;isbn&gt;1099-0496&lt;/isbn&gt;&lt;accession-num&gt;33860637&lt;/accession-num&gt;&lt;urls&gt;&lt;/urls&gt;&lt;electronic-resource-num&gt;10.1002/ppul.25432&lt;/electronic-resource-num&gt;&lt;remote-database-provider&gt;NLM&lt;/remote-database-provider&gt;&lt;language&gt;eng&lt;/language&gt;&lt;/record&gt;&lt;/Cite&gt;&lt;/EndNote&gt;</w:instrText>
      </w:r>
      <w:r w:rsidR="0093670A" w:rsidRPr="00780CCA">
        <w:rPr>
          <w:rFonts w:cstheme="minorHAnsi"/>
        </w:rPr>
        <w:fldChar w:fldCharType="separate"/>
      </w:r>
      <w:r w:rsidR="000B3E55">
        <w:rPr>
          <w:rFonts w:cstheme="minorHAnsi"/>
          <w:noProof/>
        </w:rPr>
        <w:t>[50]</w:t>
      </w:r>
      <w:r w:rsidR="0093670A" w:rsidRPr="00780CCA">
        <w:rPr>
          <w:rFonts w:cstheme="minorHAnsi"/>
        </w:rPr>
        <w:fldChar w:fldCharType="end"/>
      </w:r>
      <w:r w:rsidR="00037F0D" w:rsidRPr="00780CCA">
        <w:rPr>
          <w:rFonts w:cstheme="minorHAnsi"/>
        </w:rPr>
        <w:t>.</w:t>
      </w:r>
      <w:r w:rsidRPr="00780CCA">
        <w:rPr>
          <w:rFonts w:cstheme="minorHAnsi"/>
        </w:rPr>
        <w:t xml:space="preserve"> In children under 5</w:t>
      </w:r>
      <w:r w:rsidR="00835411">
        <w:rPr>
          <w:rFonts w:cstheme="minorHAnsi"/>
        </w:rPr>
        <w:t>-</w:t>
      </w:r>
      <w:r w:rsidRPr="00780CCA">
        <w:rPr>
          <w:rFonts w:cstheme="minorHAnsi"/>
        </w:rPr>
        <w:t>years</w:t>
      </w:r>
      <w:r w:rsidR="00DF28E2" w:rsidRPr="00780CCA">
        <w:rPr>
          <w:rFonts w:cstheme="minorHAnsi"/>
        </w:rPr>
        <w:t xml:space="preserve"> of age</w:t>
      </w:r>
      <w:r w:rsidRPr="00780CCA">
        <w:rPr>
          <w:rFonts w:cstheme="minorHAnsi"/>
        </w:rPr>
        <w:t xml:space="preserve"> (n=90), </w:t>
      </w:r>
      <w:r w:rsidR="00DF28E2" w:rsidRPr="00780CCA">
        <w:rPr>
          <w:rFonts w:cstheme="minorHAnsi"/>
        </w:rPr>
        <w:t>TB</w:t>
      </w:r>
      <w:r w:rsidRPr="00780CCA">
        <w:rPr>
          <w:rFonts w:cstheme="minorHAnsi"/>
        </w:rPr>
        <w:t xml:space="preserve"> sensitivity and specificity were 76.9</w:t>
      </w:r>
      <w:r w:rsidR="004F1937">
        <w:rPr>
          <w:rFonts w:cstheme="minorHAnsi"/>
        </w:rPr>
        <w:t xml:space="preserve">% </w:t>
      </w:r>
      <w:r w:rsidRPr="00780CCA">
        <w:rPr>
          <w:rFonts w:cstheme="minorHAnsi"/>
        </w:rPr>
        <w:t>(95% CI 54; 99.8) and 85.7</w:t>
      </w:r>
      <w:r w:rsidR="004F1937">
        <w:rPr>
          <w:rFonts w:cstheme="minorHAnsi"/>
        </w:rPr>
        <w:t>%</w:t>
      </w:r>
      <w:r w:rsidRPr="00780CCA">
        <w:rPr>
          <w:rFonts w:cstheme="minorHAnsi"/>
        </w:rPr>
        <w:t xml:space="preserve"> (95% CI 77.9; 93.5) res</w:t>
      </w:r>
      <w:r w:rsidR="00DF28E2" w:rsidRPr="00780CCA">
        <w:rPr>
          <w:rFonts w:cstheme="minorHAnsi"/>
        </w:rPr>
        <w:t>p</w:t>
      </w:r>
      <w:r w:rsidRPr="00780CCA">
        <w:rPr>
          <w:rFonts w:cstheme="minorHAnsi"/>
        </w:rPr>
        <w:t>ectively</w:t>
      </w:r>
      <w:r w:rsidR="00037F0D" w:rsidRPr="00780CCA">
        <w:rPr>
          <w:rFonts w:cstheme="minorHAnsi"/>
        </w:rPr>
        <w:t xml:space="preserve"> </w:t>
      </w:r>
      <w:r w:rsidR="0093670A" w:rsidRPr="00780CCA">
        <w:rPr>
          <w:rFonts w:cstheme="minorHAnsi"/>
        </w:rPr>
        <w:fldChar w:fldCharType="begin"/>
      </w:r>
      <w:r w:rsidR="000B3E55">
        <w:rPr>
          <w:rFonts w:cstheme="minorHAnsi"/>
        </w:rPr>
        <w:instrText xml:space="preserve"> ADDIN EN.CITE &lt;EndNote&gt;&lt;Cite&gt;&lt;Author&gt;Beydon&lt;/Author&gt;&lt;Year&gt;2021&lt;/Year&gt;&lt;RecNum&gt;875&lt;/RecNum&gt;&lt;DisplayText&gt;[50]&lt;/DisplayText&gt;&lt;record&gt;&lt;rec-number&gt;875&lt;/rec-number&gt;&lt;foreign-keys&gt;&lt;key app="EN" db-id="99pfwdzpcedx9neza0rpvw9tdxzf0f5tdef9" timestamp="1630339928"&gt;875&lt;/key&gt;&lt;/foreign-keys&gt;&lt;ref-type name="Journal Article"&gt;17&lt;/ref-type&gt;&lt;contributors&gt;&lt;authors&gt;&lt;author&gt;Beydon, N.&lt;/author&gt;&lt;author&gt;Tamalet, A.&lt;/author&gt;&lt;author&gt;Escudier, E.&lt;/author&gt;&lt;author&gt;Legendre, M.&lt;/author&gt;&lt;author&gt;Thouvenin, G.&lt;/author&gt;&lt;/authors&gt;&lt;/contributors&gt;&lt;auth-address&gt;APHP, Unité Fonctionnelle de Physiologie-Explorations Fonctionnelles Respiratoires (EFR), Hôpital Armand-Trousseau, Paris, France.&amp;#xD;INSERM U934, Centre de Recherche Saint Antoine, Paris, France.&amp;#xD;AP-HP, Centre de Référence des Maladies Respiratoires Rares, Service de pneumologie pédiatrique, Hôpital Armand-Trousseau, Paris, France.&amp;#xD;AP-HP Département de Génétique médicale, Sorbonne Université, Inserm UMR_S933 Maladies génétiques d&amp;apos;expression pédiatrique, Hôpital Armand Trousseau, Paris, France.&lt;/auth-address&gt;&lt;titles&gt;&lt;title&gt;Breath-holding and tidal breathing nasal NO to screen children for Primary Ciliary Dyskinesia&lt;/title&gt;&lt;secondary-title&gt;Pediatr Pulmonol&lt;/secondary-title&gt;&lt;/titles&gt;&lt;periodical&gt;&lt;full-title&gt;Pediatr Pulmonol&lt;/full-title&gt;&lt;abbr-1&gt;Pediatric pulmonology&lt;/abbr-1&gt;&lt;/periodical&gt;&lt;pages&gt;2242-2249&lt;/pages&gt;&lt;volume&gt;56&lt;/volume&gt;&lt;number&gt;7&lt;/number&gt;&lt;edition&gt;2021/04/17&lt;/edition&gt;&lt;keywords&gt;&lt;keyword&gt;Bronchiectasis &amp;amp; Primary Ciliary Dyskinesia&lt;/keyword&gt;&lt;keyword&gt;nitric oxide (NO)&lt;/keyword&gt;&lt;/keywords&gt;&lt;dates&gt;&lt;year&gt;2021&lt;/year&gt;&lt;pub-dates&gt;&lt;date&gt;Jul&lt;/date&gt;&lt;/pub-dates&gt;&lt;/dates&gt;&lt;isbn&gt;1099-0496&lt;/isbn&gt;&lt;accession-num&gt;33860637&lt;/accession-num&gt;&lt;urls&gt;&lt;/urls&gt;&lt;electronic-resource-num&gt;10.1002/ppul.25432&lt;/electronic-resource-num&gt;&lt;remote-database-provider&gt;NLM&lt;/remote-database-provider&gt;&lt;language&gt;eng&lt;/language&gt;&lt;/record&gt;&lt;/Cite&gt;&lt;/EndNote&gt;</w:instrText>
      </w:r>
      <w:r w:rsidR="0093670A" w:rsidRPr="00780CCA">
        <w:rPr>
          <w:rFonts w:cstheme="minorHAnsi"/>
        </w:rPr>
        <w:fldChar w:fldCharType="separate"/>
      </w:r>
      <w:r w:rsidR="000B3E55">
        <w:rPr>
          <w:rFonts w:cstheme="minorHAnsi"/>
          <w:noProof/>
        </w:rPr>
        <w:t>[50]</w:t>
      </w:r>
      <w:r w:rsidR="0093670A" w:rsidRPr="00780CCA">
        <w:rPr>
          <w:rFonts w:cstheme="minorHAnsi"/>
        </w:rPr>
        <w:fldChar w:fldCharType="end"/>
      </w:r>
      <w:r w:rsidR="00037F0D" w:rsidRPr="00780CCA">
        <w:rPr>
          <w:rFonts w:cstheme="minorHAnsi"/>
        </w:rPr>
        <w:t>.</w:t>
      </w:r>
      <w:r w:rsidRPr="00780CCA">
        <w:rPr>
          <w:rFonts w:cstheme="minorHAnsi"/>
        </w:rPr>
        <w:t xml:space="preserve"> The low sensitivity was explained by nNO </w:t>
      </w:r>
      <w:r w:rsidR="00407783" w:rsidRPr="00780CCA">
        <w:rPr>
          <w:rFonts w:cstheme="minorHAnsi"/>
        </w:rPr>
        <w:t>level</w:t>
      </w:r>
      <w:r w:rsidR="00DF28E2" w:rsidRPr="00780CCA">
        <w:rPr>
          <w:rFonts w:cstheme="minorHAnsi"/>
        </w:rPr>
        <w:t>s</w:t>
      </w:r>
      <w:r w:rsidR="00407783" w:rsidRPr="00780CCA">
        <w:rPr>
          <w:rFonts w:cstheme="minorHAnsi"/>
        </w:rPr>
        <w:t xml:space="preserve"> </w:t>
      </w:r>
      <w:r w:rsidRPr="00780CCA">
        <w:rPr>
          <w:rFonts w:cstheme="minorHAnsi"/>
        </w:rPr>
        <w:t>above the cut-off value in three children (</w:t>
      </w:r>
      <w:r w:rsidR="00636909" w:rsidRPr="00780CCA">
        <w:rPr>
          <w:rFonts w:cstheme="minorHAnsi"/>
        </w:rPr>
        <w:t xml:space="preserve">mutations in </w:t>
      </w:r>
      <w:r w:rsidRPr="00780CCA">
        <w:rPr>
          <w:rFonts w:cstheme="minorHAnsi"/>
          <w:i/>
        </w:rPr>
        <w:t>RSPH1</w:t>
      </w:r>
      <w:r w:rsidRPr="00780CCA">
        <w:rPr>
          <w:rFonts w:cstheme="minorHAnsi"/>
        </w:rPr>
        <w:t xml:space="preserve">, </w:t>
      </w:r>
      <w:r w:rsidRPr="00780CCA">
        <w:rPr>
          <w:rFonts w:cstheme="minorHAnsi"/>
          <w:i/>
        </w:rPr>
        <w:t>CCDC103</w:t>
      </w:r>
      <w:r w:rsidRPr="00780CCA">
        <w:rPr>
          <w:rFonts w:cstheme="minorHAnsi"/>
        </w:rPr>
        <w:t xml:space="preserve"> and </w:t>
      </w:r>
      <w:r w:rsidR="00F23F0D" w:rsidRPr="00780CCA">
        <w:rPr>
          <w:rFonts w:cstheme="minorHAnsi"/>
          <w:i/>
        </w:rPr>
        <w:t>FOXJ1</w:t>
      </w:r>
      <w:r w:rsidR="00F23F0D" w:rsidRPr="00780CCA">
        <w:rPr>
          <w:rFonts w:cstheme="minorHAnsi"/>
        </w:rPr>
        <w:t>)</w:t>
      </w:r>
      <w:r w:rsidRPr="00780CCA">
        <w:rPr>
          <w:rFonts w:cstheme="minorHAnsi"/>
        </w:rPr>
        <w:t xml:space="preserve">. Boon et al. also reported lower specificity when measuring </w:t>
      </w:r>
      <w:r w:rsidR="00BD06EF" w:rsidRPr="00780CCA">
        <w:rPr>
          <w:rFonts w:cstheme="minorHAnsi"/>
        </w:rPr>
        <w:t xml:space="preserve">nNO during </w:t>
      </w:r>
      <w:r w:rsidRPr="00780CCA">
        <w:rPr>
          <w:rFonts w:cstheme="minorHAnsi"/>
        </w:rPr>
        <w:t>TB</w:t>
      </w:r>
      <w:r w:rsidR="00DF28E2" w:rsidRPr="00780CCA">
        <w:rPr>
          <w:rFonts w:cstheme="minorHAnsi"/>
        </w:rPr>
        <w:t xml:space="preserve"> compared to </w:t>
      </w:r>
      <w:r w:rsidR="00636909" w:rsidRPr="00780CCA">
        <w:rPr>
          <w:rFonts w:cstheme="minorHAnsi"/>
        </w:rPr>
        <w:t>ER</w:t>
      </w:r>
      <w:r w:rsidRPr="00780CCA">
        <w:rPr>
          <w:rFonts w:cstheme="minorHAnsi"/>
        </w:rPr>
        <w:t xml:space="preserve"> </w:t>
      </w:r>
      <w:r w:rsidR="0093670A" w:rsidRPr="00780CCA">
        <w:rPr>
          <w:rFonts w:cstheme="minorHAnsi"/>
        </w:rPr>
        <w:fldChar w:fldCharType="begin">
          <w:fldData xml:space="preserve">PEVuZE5vdGU+PENpdGU+PEF1dGhvcj5Cb29uPC9BdXRob3I+PFllYXI+MjAxNDwvWWVhcj48UmVj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=
</w:fldData>
        </w:fldChar>
      </w:r>
      <w:r w:rsidR="000B3E55">
        <w:rPr>
          <w:rFonts w:cstheme="minorHAnsi"/>
        </w:rPr>
        <w:instrText xml:space="preserve"> ADDIN EN.CITE </w:instrText>
      </w:r>
      <w:r w:rsidR="000B3E55">
        <w:rPr>
          <w:rFonts w:cstheme="minorHAnsi"/>
        </w:rPr>
        <w:fldChar w:fldCharType="begin">
          <w:fldData xml:space="preserve">PEVuZE5vdGU+PENpdGU+PEF1dGhvcj5Cb29uPC9BdXRob3I+PFllYXI+MjAxNDwvWWVhcj48UmVj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=
</w:fldData>
        </w:fldChar>
      </w:r>
      <w:r w:rsidR="000B3E55">
        <w:rPr>
          <w:rFonts w:cstheme="minorHAnsi"/>
        </w:rPr>
        <w:instrText xml:space="preserve"> ADDIN EN.CITE.DATA </w:instrText>
      </w:r>
      <w:r w:rsidR="000B3E55">
        <w:rPr>
          <w:rFonts w:cstheme="minorHAnsi"/>
        </w:rPr>
      </w:r>
      <w:r w:rsidR="000B3E55">
        <w:rPr>
          <w:rFonts w:cstheme="minorHAnsi"/>
        </w:rPr>
        <w:fldChar w:fldCharType="end"/>
      </w:r>
      <w:r w:rsidR="0093670A" w:rsidRPr="00780CCA">
        <w:rPr>
          <w:rFonts w:cstheme="minorHAnsi"/>
        </w:rPr>
      </w:r>
      <w:r w:rsidR="0093670A" w:rsidRPr="00780CCA">
        <w:rPr>
          <w:rFonts w:cstheme="minorHAnsi"/>
        </w:rPr>
        <w:fldChar w:fldCharType="separate"/>
      </w:r>
      <w:r w:rsidR="000B3E55">
        <w:rPr>
          <w:rFonts w:cstheme="minorHAnsi"/>
          <w:noProof/>
        </w:rPr>
        <w:t>[51]</w:t>
      </w:r>
      <w:r w:rsidR="0093670A" w:rsidRPr="00780CCA">
        <w:rPr>
          <w:rFonts w:cstheme="minorHAnsi"/>
        </w:rPr>
        <w:fldChar w:fldCharType="end"/>
      </w:r>
      <w:r w:rsidR="00BE39D4">
        <w:rPr>
          <w:rFonts w:cstheme="minorHAnsi"/>
        </w:rPr>
        <w:t>.</w:t>
      </w:r>
      <w:r w:rsidRPr="00780CCA">
        <w:rPr>
          <w:rFonts w:cstheme="minorHAnsi"/>
        </w:rPr>
        <w:t xml:space="preserve"> The variability of nNO measured during TB is larger than in manoeuvres</w:t>
      </w:r>
      <w:r w:rsidR="00E86AB6" w:rsidRPr="00780CCA">
        <w:rPr>
          <w:rFonts w:cstheme="minorHAnsi"/>
        </w:rPr>
        <w:t xml:space="preserve"> ensuring velum closure</w:t>
      </w:r>
      <w:r w:rsidRPr="00780CCA">
        <w:rPr>
          <w:rFonts w:cstheme="minorHAnsi"/>
        </w:rPr>
        <w:t xml:space="preserve"> for PCD and controls, </w:t>
      </w:r>
      <w:r w:rsidR="00407783" w:rsidRPr="00780CCA">
        <w:rPr>
          <w:rFonts w:cstheme="minorHAnsi"/>
        </w:rPr>
        <w:t xml:space="preserve">reducing </w:t>
      </w:r>
      <w:r w:rsidR="004F4BC3" w:rsidRPr="00780CCA">
        <w:rPr>
          <w:rFonts w:cstheme="minorHAnsi"/>
        </w:rPr>
        <w:t xml:space="preserve">the </w:t>
      </w:r>
      <w:r w:rsidRPr="00780CCA">
        <w:rPr>
          <w:rFonts w:cstheme="minorHAnsi"/>
        </w:rPr>
        <w:t>discriminatory ability of the test</w:t>
      </w:r>
      <w:r w:rsidR="00037F0D" w:rsidRPr="00780CCA">
        <w:rPr>
          <w:rFonts w:cstheme="minorHAnsi"/>
        </w:rPr>
        <w:t xml:space="preserve"> </w:t>
      </w:r>
      <w:r w:rsidR="00D0025A" w:rsidRPr="00780CCA">
        <w:rPr>
          <w:rFonts w:cstheme="minorHAnsi"/>
        </w:rPr>
        <w:fldChar w:fldCharType="begin">
          <w:fldData xml:space="preserve">PEVuZE5vdGU+PENpdGU+PEF1dGhvcj5Db2xsaW5zPC9BdXRob3I+PFllYXI+MjAxNDwvWWVhcj48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</w:fldData>
        </w:fldChar>
      </w:r>
      <w:r w:rsidR="00E02DA1">
        <w:rPr>
          <w:rFonts w:cstheme="minorHAnsi"/>
        </w:rPr>
        <w:instrText xml:space="preserve"> ADDIN EN.CITE </w:instrText>
      </w:r>
      <w:r w:rsidR="00E02DA1">
        <w:rPr>
          <w:rFonts w:cstheme="minorHAnsi"/>
        </w:rPr>
        <w:fldChar w:fldCharType="begin">
          <w:fldData xml:space="preserve">PEVuZE5vdGU+PENpdGU+PEF1dGhvcj5Db2xsaW5zPC9BdXRob3I+PFllYXI+MjAxNDwvWWVhcj48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</w:fldData>
        </w:fldChar>
      </w:r>
      <w:r w:rsidR="00E02DA1">
        <w:rPr>
          <w:rFonts w:cstheme="minorHAnsi"/>
        </w:rPr>
        <w:instrText xml:space="preserve"> ADDIN EN.CITE.DATA </w:instrText>
      </w:r>
      <w:r w:rsidR="00E02DA1">
        <w:rPr>
          <w:rFonts w:cstheme="minorHAnsi"/>
        </w:rPr>
      </w:r>
      <w:r w:rsidR="00E02DA1">
        <w:rPr>
          <w:rFonts w:cstheme="minorHAnsi"/>
        </w:rPr>
        <w:fldChar w:fldCharType="end"/>
      </w:r>
      <w:r w:rsidR="00D0025A" w:rsidRPr="00780CCA">
        <w:rPr>
          <w:rFonts w:cstheme="minorHAnsi"/>
        </w:rPr>
      </w:r>
      <w:r w:rsidR="00D0025A" w:rsidRPr="00780CCA">
        <w:rPr>
          <w:rFonts w:cstheme="minorHAnsi"/>
        </w:rPr>
        <w:fldChar w:fldCharType="separate"/>
      </w:r>
      <w:r w:rsidR="00E02DA1">
        <w:rPr>
          <w:rFonts w:cstheme="minorHAnsi"/>
          <w:noProof/>
        </w:rPr>
        <w:t>[9]</w:t>
      </w:r>
      <w:r w:rsidR="00D0025A" w:rsidRPr="00780CCA">
        <w:rPr>
          <w:rFonts w:cstheme="minorHAnsi"/>
        </w:rPr>
        <w:fldChar w:fldCharType="end"/>
      </w:r>
      <w:r w:rsidR="00D0025A" w:rsidRPr="00780CCA">
        <w:rPr>
          <w:rFonts w:cstheme="minorHAnsi"/>
        </w:rPr>
        <w:t>.</w:t>
      </w:r>
    </w:p>
    <w:p w14:paraId="429E1D8E" w14:textId="409EF872" w:rsidR="00F5070D" w:rsidRPr="00780CCA" w:rsidRDefault="00E233D2" w:rsidP="00362F64">
      <w:pPr>
        <w:autoSpaceDE w:val="0"/>
        <w:autoSpaceDN w:val="0"/>
        <w:adjustRightInd w:val="0"/>
        <w:spacing w:line="360" w:lineRule="auto"/>
        <w:rPr>
          <w:rFonts w:cstheme="minorHAnsi"/>
        </w:rPr>
      </w:pPr>
      <w:r>
        <w:rPr>
          <w:rFonts w:cstheme="minorHAnsi"/>
        </w:rPr>
        <w:t>As previously discussed, i</w:t>
      </w:r>
      <w:r w:rsidR="00F5070D" w:rsidRPr="00780CCA">
        <w:rPr>
          <w:rFonts w:cstheme="minorHAnsi"/>
        </w:rPr>
        <w:t>nfant nNO levels are extremely low at birth</w:t>
      </w:r>
      <w:r w:rsidR="00407783" w:rsidRPr="00780CCA">
        <w:rPr>
          <w:rFonts w:cstheme="minorHAnsi"/>
        </w:rPr>
        <w:t>,</w:t>
      </w:r>
      <w:r w:rsidR="00F5070D" w:rsidRPr="00780CCA">
        <w:rPr>
          <w:rFonts w:cstheme="minorHAnsi"/>
        </w:rPr>
        <w:t xml:space="preserve"> and increase throughout the first few years of life, most rapidly </w:t>
      </w:r>
      <w:r w:rsidR="00407783" w:rsidRPr="00780CCA">
        <w:rPr>
          <w:rFonts w:cstheme="minorHAnsi"/>
        </w:rPr>
        <w:t xml:space="preserve">during </w:t>
      </w:r>
      <w:r w:rsidR="00F5070D" w:rsidRPr="00780CCA">
        <w:rPr>
          <w:rFonts w:cstheme="minorHAnsi"/>
        </w:rPr>
        <w:t xml:space="preserve">the first 6 months </w:t>
      </w:r>
      <w:bookmarkStart w:id="17" w:name="_Hlk82533968"/>
      <w:r w:rsidR="00F5070D" w:rsidRPr="00780CCA">
        <w:rPr>
          <w:rFonts w:cstheme="minorHAnsi"/>
        </w:rPr>
        <w:fldChar w:fldCharType="begin">
          <w:fldData xml:space="preserve">PEVuZE5vdGU+PENpdGU+PEF1dGhvcj5NYXJ0aGluPC9BdXRob3I+PFllYXI+MjAxODwvWWVhcj48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</w:fldData>
        </w:fldChar>
      </w:r>
      <w:r w:rsidR="00E02DA1">
        <w:rPr>
          <w:rFonts w:cstheme="minorHAnsi"/>
        </w:rPr>
        <w:instrText xml:space="preserve"> ADDIN EN.CITE </w:instrText>
      </w:r>
      <w:r w:rsidR="00E02DA1">
        <w:rPr>
          <w:rFonts w:cstheme="minorHAnsi"/>
        </w:rPr>
        <w:fldChar w:fldCharType="begin">
          <w:fldData xml:space="preserve">PEVuZE5vdGU+PENpdGU+PEF1dGhvcj5NYXJ0aGluPC9BdXRob3I+PFllYXI+MjAxODwvWWVhcj48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</w:fldData>
        </w:fldChar>
      </w:r>
      <w:r w:rsidR="00E02DA1">
        <w:rPr>
          <w:rFonts w:cstheme="minorHAnsi"/>
        </w:rPr>
        <w:instrText xml:space="preserve"> ADDIN EN.CITE.DATA </w:instrText>
      </w:r>
      <w:r w:rsidR="00E02DA1">
        <w:rPr>
          <w:rFonts w:cstheme="minorHAnsi"/>
        </w:rPr>
      </w:r>
      <w:r w:rsidR="00E02DA1">
        <w:rPr>
          <w:rFonts w:cstheme="minorHAnsi"/>
        </w:rPr>
        <w:fldChar w:fldCharType="end"/>
      </w:r>
      <w:r w:rsidR="00F5070D" w:rsidRPr="00780CCA">
        <w:rPr>
          <w:rFonts w:cstheme="minorHAnsi"/>
        </w:rPr>
      </w:r>
      <w:r w:rsidR="00F5070D" w:rsidRPr="00780CCA">
        <w:rPr>
          <w:rFonts w:cstheme="minorHAnsi"/>
        </w:rPr>
        <w:fldChar w:fldCharType="separate"/>
      </w:r>
      <w:r w:rsidR="00E02DA1">
        <w:rPr>
          <w:rFonts w:cstheme="minorHAnsi"/>
          <w:noProof/>
        </w:rPr>
        <w:t>[14, 16]</w:t>
      </w:r>
      <w:r w:rsidR="00F5070D" w:rsidRPr="00780CCA">
        <w:rPr>
          <w:rFonts w:cstheme="minorHAnsi"/>
        </w:rPr>
        <w:fldChar w:fldCharType="end"/>
      </w:r>
      <w:r w:rsidR="00F5070D" w:rsidRPr="00780CCA">
        <w:rPr>
          <w:rFonts w:cstheme="minorHAnsi"/>
        </w:rPr>
        <w:t>.</w:t>
      </w:r>
      <w:bookmarkEnd w:id="17"/>
      <w:r w:rsidR="00F5070D" w:rsidRPr="00780CCA">
        <w:rPr>
          <w:rFonts w:cstheme="minorHAnsi"/>
        </w:rPr>
        <w:t xml:space="preserve"> </w:t>
      </w:r>
      <w:r w:rsidR="00407783" w:rsidRPr="00780CCA">
        <w:rPr>
          <w:rFonts w:cstheme="minorHAnsi"/>
        </w:rPr>
        <w:t>In a cross-sectional study of 42 healthy infants less than 1</w:t>
      </w:r>
      <w:r w:rsidR="0041155D">
        <w:rPr>
          <w:rFonts w:cstheme="minorHAnsi"/>
        </w:rPr>
        <w:t>-</w:t>
      </w:r>
      <w:r w:rsidR="00407783" w:rsidRPr="00780CCA">
        <w:rPr>
          <w:rFonts w:cstheme="minorHAnsi"/>
        </w:rPr>
        <w:t>year</w:t>
      </w:r>
      <w:r w:rsidR="00CC7C47" w:rsidRPr="00780CCA">
        <w:rPr>
          <w:rFonts w:cstheme="minorHAnsi"/>
        </w:rPr>
        <w:t xml:space="preserve"> of age</w:t>
      </w:r>
      <w:r w:rsidR="00407783" w:rsidRPr="00780CCA">
        <w:rPr>
          <w:rFonts w:cstheme="minorHAnsi"/>
        </w:rPr>
        <w:t xml:space="preserve">, </w:t>
      </w:r>
      <w:r w:rsidR="00F5070D" w:rsidRPr="00780CCA">
        <w:rPr>
          <w:rFonts w:cstheme="minorHAnsi"/>
        </w:rPr>
        <w:t xml:space="preserve">Adams et al. reported low </w:t>
      </w:r>
      <w:r w:rsidR="00030EFA" w:rsidRPr="00780CCA">
        <w:rPr>
          <w:rFonts w:cstheme="minorHAnsi"/>
        </w:rPr>
        <w:t xml:space="preserve">mean </w:t>
      </w:r>
      <w:r w:rsidR="00F5070D" w:rsidRPr="00780CCA">
        <w:rPr>
          <w:rFonts w:cstheme="minorHAnsi"/>
        </w:rPr>
        <w:t>nNO</w:t>
      </w:r>
      <w:r w:rsidR="00CC7C47" w:rsidRPr="00780CCA">
        <w:rPr>
          <w:rFonts w:cstheme="minorHAnsi"/>
        </w:rPr>
        <w:t xml:space="preserve"> levels</w:t>
      </w:r>
      <w:r w:rsidR="00F5070D" w:rsidRPr="00780CCA">
        <w:rPr>
          <w:rFonts w:cstheme="minorHAnsi"/>
        </w:rPr>
        <w:t xml:space="preserve"> (&lt;</w:t>
      </w:r>
      <w:r w:rsidR="00D53E5A">
        <w:rPr>
          <w:rFonts w:cstheme="minorHAnsi"/>
        </w:rPr>
        <w:t xml:space="preserve"> </w:t>
      </w:r>
      <w:r w:rsidR="00F5070D" w:rsidRPr="00780CCA">
        <w:rPr>
          <w:rFonts w:cstheme="minorHAnsi"/>
        </w:rPr>
        <w:t xml:space="preserve">15 </w:t>
      </w:r>
      <w:r w:rsidR="00362F64" w:rsidRPr="00780CCA">
        <w:rPr>
          <w:rFonts w:cstheme="minorHAnsi"/>
        </w:rPr>
        <w:t>nL.min</w:t>
      </w:r>
      <w:r w:rsidR="00362F64" w:rsidRPr="00780CCA">
        <w:rPr>
          <w:rFonts w:cstheme="minorHAnsi"/>
          <w:vertAlign w:val="superscript"/>
        </w:rPr>
        <w:t>-1</w:t>
      </w:r>
      <w:r w:rsidR="00F5070D" w:rsidRPr="00780CCA">
        <w:rPr>
          <w:rFonts w:cstheme="minorHAnsi"/>
        </w:rPr>
        <w:t xml:space="preserve">) in neonates, </w:t>
      </w:r>
      <w:r w:rsidR="00407783" w:rsidRPr="00780CCA">
        <w:rPr>
          <w:rFonts w:cstheme="minorHAnsi"/>
        </w:rPr>
        <w:t xml:space="preserve">that </w:t>
      </w:r>
      <w:r w:rsidR="00F5070D" w:rsidRPr="00780CCA">
        <w:rPr>
          <w:rFonts w:cstheme="minorHAnsi"/>
        </w:rPr>
        <w:t>increase</w:t>
      </w:r>
      <w:r w:rsidR="00407783" w:rsidRPr="00780CCA">
        <w:rPr>
          <w:rFonts w:cstheme="minorHAnsi"/>
        </w:rPr>
        <w:t>d to approximately 60 nL</w:t>
      </w:r>
      <w:r w:rsidR="00362F64" w:rsidRPr="00780CCA">
        <w:rPr>
          <w:rFonts w:cstheme="minorHAnsi"/>
        </w:rPr>
        <w:t>.min</w:t>
      </w:r>
      <w:r w:rsidR="00362F64" w:rsidRPr="00780CCA">
        <w:rPr>
          <w:rFonts w:cstheme="minorHAnsi"/>
          <w:vertAlign w:val="superscript"/>
        </w:rPr>
        <w:t>-1</w:t>
      </w:r>
      <w:r w:rsidR="00F5070D" w:rsidRPr="00780CCA">
        <w:rPr>
          <w:rFonts w:cstheme="minorHAnsi"/>
        </w:rPr>
        <w:t xml:space="preserve"> </w:t>
      </w:r>
      <w:r w:rsidR="00407783" w:rsidRPr="00780CCA">
        <w:rPr>
          <w:rFonts w:cstheme="minorHAnsi"/>
        </w:rPr>
        <w:t>by</w:t>
      </w:r>
      <w:r w:rsidR="00F5070D" w:rsidRPr="00780CCA">
        <w:rPr>
          <w:rFonts w:cstheme="minorHAnsi"/>
        </w:rPr>
        <w:t xml:space="preserve"> 12</w:t>
      </w:r>
      <w:r w:rsidR="00407783" w:rsidRPr="00780CCA">
        <w:rPr>
          <w:rFonts w:cstheme="minorHAnsi"/>
        </w:rPr>
        <w:t>-</w:t>
      </w:r>
      <w:r w:rsidR="00F5070D" w:rsidRPr="00780CCA">
        <w:rPr>
          <w:rFonts w:cstheme="minorHAnsi"/>
        </w:rPr>
        <w:t>months</w:t>
      </w:r>
      <w:r w:rsidR="00407783" w:rsidRPr="00780CCA">
        <w:rPr>
          <w:rFonts w:cstheme="minorHAnsi"/>
        </w:rPr>
        <w:t xml:space="preserve"> of age</w:t>
      </w:r>
      <w:r w:rsidR="000B6BA2" w:rsidRPr="00780CCA">
        <w:rPr>
          <w:rFonts w:cstheme="minorHAnsi"/>
        </w:rPr>
        <w:t xml:space="preserve"> </w:t>
      </w:r>
      <w:r w:rsidR="00F5070D" w:rsidRPr="00780CCA">
        <w:rPr>
          <w:rFonts w:cstheme="minorHAnsi"/>
        </w:rPr>
        <w:fldChar w:fldCharType="begin">
          <w:fldData xml:space="preserve">PEVuZE5vdGU+PENpdGU+PEF1dGhvcj5BZGFtczwvQXV0aG9yPjxZZWFyPjIwMTU8L1llYXI+PFJl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</w:fldData>
        </w:fldChar>
      </w:r>
      <w:r w:rsidR="00E02DA1">
        <w:rPr>
          <w:rFonts w:cstheme="minorHAnsi"/>
        </w:rPr>
        <w:instrText xml:space="preserve"> ADDIN EN.CITE </w:instrText>
      </w:r>
      <w:r w:rsidR="00E02DA1">
        <w:rPr>
          <w:rFonts w:cstheme="minorHAnsi"/>
        </w:rPr>
        <w:fldChar w:fldCharType="begin">
          <w:fldData xml:space="preserve">PEVuZE5vdGU+PENpdGU+PEF1dGhvcj5BZGFtczwvQXV0aG9yPjxZZWFyPjIwMTU8L1llYXI+PFJl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</w:fldData>
        </w:fldChar>
      </w:r>
      <w:r w:rsidR="00E02DA1">
        <w:rPr>
          <w:rFonts w:cstheme="minorHAnsi"/>
        </w:rPr>
        <w:instrText xml:space="preserve"> ADDIN EN.CITE.DATA </w:instrText>
      </w:r>
      <w:r w:rsidR="00E02DA1">
        <w:rPr>
          <w:rFonts w:cstheme="minorHAnsi"/>
        </w:rPr>
      </w:r>
      <w:r w:rsidR="00E02DA1">
        <w:rPr>
          <w:rFonts w:cstheme="minorHAnsi"/>
        </w:rPr>
        <w:fldChar w:fldCharType="end"/>
      </w:r>
      <w:r w:rsidR="00F5070D" w:rsidRPr="00780CCA">
        <w:rPr>
          <w:rFonts w:cstheme="minorHAnsi"/>
        </w:rPr>
      </w:r>
      <w:r w:rsidR="00F5070D" w:rsidRPr="00780CCA">
        <w:rPr>
          <w:rFonts w:cstheme="minorHAnsi"/>
        </w:rPr>
        <w:fldChar w:fldCharType="separate"/>
      </w:r>
      <w:r w:rsidR="00E02DA1">
        <w:rPr>
          <w:rFonts w:cstheme="minorHAnsi"/>
          <w:noProof/>
        </w:rPr>
        <w:t>[16]</w:t>
      </w:r>
      <w:r w:rsidR="00F5070D" w:rsidRPr="00780CCA">
        <w:rPr>
          <w:rFonts w:cstheme="minorHAnsi"/>
        </w:rPr>
        <w:fldChar w:fldCharType="end"/>
      </w:r>
      <w:r w:rsidR="00F5070D" w:rsidRPr="00780CCA">
        <w:rPr>
          <w:rFonts w:cstheme="minorHAnsi"/>
        </w:rPr>
        <w:t>. Similarly, Marthin et al</w:t>
      </w:r>
      <w:r w:rsidR="00407783" w:rsidRPr="00780CCA">
        <w:rPr>
          <w:rFonts w:cstheme="minorHAnsi"/>
        </w:rPr>
        <w:t>.</w:t>
      </w:r>
      <w:r w:rsidR="00F5070D" w:rsidRPr="00780CCA">
        <w:rPr>
          <w:rFonts w:cstheme="minorHAnsi"/>
        </w:rPr>
        <w:t xml:space="preserve"> reported median</w:t>
      </w:r>
      <w:r w:rsidR="001B2AB9" w:rsidRPr="00780CCA">
        <w:rPr>
          <w:rFonts w:cstheme="minorHAnsi"/>
        </w:rPr>
        <w:t xml:space="preserve"> values of</w:t>
      </w:r>
      <w:r w:rsidR="00F5070D" w:rsidRPr="00780CCA">
        <w:rPr>
          <w:rFonts w:cstheme="minorHAnsi"/>
        </w:rPr>
        <w:t xml:space="preserve"> 15 </w:t>
      </w:r>
      <w:r w:rsidR="00471EF2" w:rsidRPr="00780CCA">
        <w:rPr>
          <w:rFonts w:cstheme="minorHAnsi"/>
        </w:rPr>
        <w:t>nL</w:t>
      </w:r>
      <w:r w:rsidR="00362F64" w:rsidRPr="00780CCA">
        <w:rPr>
          <w:rFonts w:cstheme="minorHAnsi"/>
        </w:rPr>
        <w:t>.min</w:t>
      </w:r>
      <w:r w:rsidR="00362F64" w:rsidRPr="00780CCA">
        <w:rPr>
          <w:rFonts w:cstheme="minorHAnsi"/>
          <w:vertAlign w:val="superscript"/>
        </w:rPr>
        <w:t>-1</w:t>
      </w:r>
      <w:r w:rsidR="00F5070D" w:rsidRPr="00780CCA">
        <w:rPr>
          <w:rFonts w:cstheme="minorHAnsi"/>
        </w:rPr>
        <w:t xml:space="preserve"> at 2 weeks; 42.6 </w:t>
      </w:r>
      <w:r w:rsidR="00362F64" w:rsidRPr="00780CCA">
        <w:rPr>
          <w:rFonts w:cstheme="minorHAnsi"/>
        </w:rPr>
        <w:t>nL.min</w:t>
      </w:r>
      <w:r w:rsidR="00362F64" w:rsidRPr="00780CCA">
        <w:rPr>
          <w:rFonts w:cstheme="minorHAnsi"/>
          <w:vertAlign w:val="superscript"/>
        </w:rPr>
        <w:t>-1</w:t>
      </w:r>
      <w:r w:rsidR="00362F64" w:rsidRPr="00780CCA">
        <w:rPr>
          <w:rFonts w:cstheme="minorHAnsi"/>
        </w:rPr>
        <w:t xml:space="preserve"> </w:t>
      </w:r>
      <w:r w:rsidR="00F5070D" w:rsidRPr="00780CCA">
        <w:rPr>
          <w:rFonts w:cstheme="minorHAnsi"/>
        </w:rPr>
        <w:t xml:space="preserve">at 8 months; 58.7 </w:t>
      </w:r>
      <w:r w:rsidR="00362F64" w:rsidRPr="00780CCA">
        <w:rPr>
          <w:rFonts w:cstheme="minorHAnsi"/>
        </w:rPr>
        <w:t>nL.min</w:t>
      </w:r>
      <w:r w:rsidR="00362F64" w:rsidRPr="00780CCA">
        <w:rPr>
          <w:rFonts w:cstheme="minorHAnsi"/>
          <w:vertAlign w:val="superscript"/>
        </w:rPr>
        <w:t>-1</w:t>
      </w:r>
      <w:r w:rsidR="00362F64" w:rsidRPr="00780CCA">
        <w:rPr>
          <w:rFonts w:cstheme="minorHAnsi"/>
        </w:rPr>
        <w:t xml:space="preserve"> </w:t>
      </w:r>
      <w:r w:rsidR="00F5070D" w:rsidRPr="00780CCA">
        <w:rPr>
          <w:rFonts w:cstheme="minorHAnsi"/>
        </w:rPr>
        <w:t>at 18</w:t>
      </w:r>
      <w:r w:rsidR="00407783" w:rsidRPr="00780CCA">
        <w:rPr>
          <w:rFonts w:cstheme="minorHAnsi"/>
        </w:rPr>
        <w:t xml:space="preserve"> months</w:t>
      </w:r>
      <w:r w:rsidR="00F5070D" w:rsidRPr="00780CCA">
        <w:rPr>
          <w:rFonts w:cstheme="minorHAnsi"/>
        </w:rPr>
        <w:t xml:space="preserve">; </w:t>
      </w:r>
      <w:r w:rsidR="00407783" w:rsidRPr="00780CCA">
        <w:rPr>
          <w:rFonts w:cstheme="minorHAnsi"/>
        </w:rPr>
        <w:t xml:space="preserve">and </w:t>
      </w:r>
      <w:r w:rsidR="00F5070D" w:rsidRPr="00780CCA">
        <w:rPr>
          <w:rFonts w:cstheme="minorHAnsi"/>
        </w:rPr>
        <w:t xml:space="preserve">93.4 </w:t>
      </w:r>
      <w:r w:rsidR="00362F64" w:rsidRPr="00780CCA">
        <w:rPr>
          <w:rFonts w:cstheme="minorHAnsi"/>
        </w:rPr>
        <w:t>nL.min</w:t>
      </w:r>
      <w:r w:rsidR="00362F64" w:rsidRPr="00780CCA">
        <w:rPr>
          <w:rFonts w:cstheme="minorHAnsi"/>
          <w:vertAlign w:val="superscript"/>
        </w:rPr>
        <w:t>-1</w:t>
      </w:r>
      <w:r w:rsidR="00362F64" w:rsidRPr="00780CCA">
        <w:rPr>
          <w:rFonts w:cstheme="minorHAnsi"/>
        </w:rPr>
        <w:t xml:space="preserve"> </w:t>
      </w:r>
      <w:r w:rsidR="00F5070D" w:rsidRPr="00780CCA">
        <w:rPr>
          <w:rFonts w:cstheme="minorHAnsi"/>
        </w:rPr>
        <w:t>at 24 months</w:t>
      </w:r>
      <w:r w:rsidR="00030EFA" w:rsidRPr="00780CCA">
        <w:rPr>
          <w:rFonts w:cstheme="minorHAnsi"/>
        </w:rPr>
        <w:t xml:space="preserve"> </w:t>
      </w:r>
      <w:r w:rsidR="00F5070D" w:rsidRPr="00780CCA">
        <w:rPr>
          <w:rFonts w:cstheme="minorHAnsi"/>
        </w:rPr>
        <w:fldChar w:fldCharType="begin">
          <w:fldData xml:space="preserve">PEVuZE5vdGU+PENpdGU+PEF1dGhvcj5NYXJ0aGluPC9BdXRob3I+PFllYXI+MjAxODwvWWVhcj48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</w:fldData>
        </w:fldChar>
      </w:r>
      <w:r w:rsidR="00E02DA1">
        <w:rPr>
          <w:rFonts w:cstheme="minorHAnsi"/>
        </w:rPr>
        <w:instrText xml:space="preserve"> ADDIN EN.CITE </w:instrText>
      </w:r>
      <w:r w:rsidR="00E02DA1">
        <w:rPr>
          <w:rFonts w:cstheme="minorHAnsi"/>
        </w:rPr>
        <w:fldChar w:fldCharType="begin">
          <w:fldData xml:space="preserve">PEVuZE5vdGU+PENpdGU+PEF1dGhvcj5NYXJ0aGluPC9BdXRob3I+PFllYXI+MjAxODwvWWVhcj48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</w:fldData>
        </w:fldChar>
      </w:r>
      <w:r w:rsidR="00E02DA1">
        <w:rPr>
          <w:rFonts w:cstheme="minorHAnsi"/>
        </w:rPr>
        <w:instrText xml:space="preserve"> ADDIN EN.CITE.DATA </w:instrText>
      </w:r>
      <w:r w:rsidR="00E02DA1">
        <w:rPr>
          <w:rFonts w:cstheme="minorHAnsi"/>
        </w:rPr>
      </w:r>
      <w:r w:rsidR="00E02DA1">
        <w:rPr>
          <w:rFonts w:cstheme="minorHAnsi"/>
        </w:rPr>
        <w:fldChar w:fldCharType="end"/>
      </w:r>
      <w:r w:rsidR="00F5070D" w:rsidRPr="00780CCA">
        <w:rPr>
          <w:rFonts w:cstheme="minorHAnsi"/>
        </w:rPr>
      </w:r>
      <w:r w:rsidR="00F5070D" w:rsidRPr="00780CCA">
        <w:rPr>
          <w:rFonts w:cstheme="minorHAnsi"/>
        </w:rPr>
        <w:fldChar w:fldCharType="separate"/>
      </w:r>
      <w:r w:rsidR="00E02DA1">
        <w:rPr>
          <w:rFonts w:cstheme="minorHAnsi"/>
          <w:noProof/>
        </w:rPr>
        <w:t>[14]</w:t>
      </w:r>
      <w:r w:rsidR="00F5070D" w:rsidRPr="00780CCA">
        <w:rPr>
          <w:rFonts w:cstheme="minorHAnsi"/>
        </w:rPr>
        <w:fldChar w:fldCharType="end"/>
      </w:r>
      <w:r w:rsidR="00407783" w:rsidRPr="00780CCA">
        <w:rPr>
          <w:rFonts w:cstheme="minorHAnsi"/>
        </w:rPr>
        <w:t xml:space="preserve"> in a longitudinal study of 44 healthy infants </w:t>
      </w:r>
      <w:r w:rsidR="00407783" w:rsidRPr="00780CCA">
        <w:rPr>
          <w:rFonts w:cstheme="minorHAnsi"/>
        </w:rPr>
        <w:lastRenderedPageBreak/>
        <w:t>recruited at birth</w:t>
      </w:r>
      <w:r w:rsidR="00F5070D" w:rsidRPr="00780CCA">
        <w:rPr>
          <w:rFonts w:cstheme="minorHAnsi"/>
        </w:rPr>
        <w:t xml:space="preserve">. </w:t>
      </w:r>
      <w:r w:rsidR="00BE39D4">
        <w:rPr>
          <w:rFonts w:cstheme="minorHAnsi"/>
        </w:rPr>
        <w:t>As expected, l</w:t>
      </w:r>
      <w:r w:rsidR="00F5070D" w:rsidRPr="00780CCA">
        <w:rPr>
          <w:rFonts w:cstheme="minorHAnsi"/>
        </w:rPr>
        <w:t xml:space="preserve">imited data suggest that nNO levels are even lower in the first few months in infants with </w:t>
      </w:r>
      <w:r w:rsidR="0077647D" w:rsidRPr="00780CCA">
        <w:rPr>
          <w:rFonts w:cstheme="minorHAnsi"/>
        </w:rPr>
        <w:t>PCD and</w:t>
      </w:r>
      <w:r w:rsidR="00F5070D" w:rsidRPr="00780CCA">
        <w:rPr>
          <w:rFonts w:cstheme="minorHAnsi"/>
        </w:rPr>
        <w:t xml:space="preserve"> remain very low</w:t>
      </w:r>
      <w:r w:rsidR="00030EFA" w:rsidRPr="00780CCA">
        <w:rPr>
          <w:rFonts w:cstheme="minorHAnsi"/>
        </w:rPr>
        <w:t xml:space="preserve"> </w:t>
      </w:r>
      <w:r w:rsidR="00F5070D" w:rsidRPr="00780CCA">
        <w:rPr>
          <w:rFonts w:cstheme="minorHAnsi"/>
        </w:rPr>
        <w:fldChar w:fldCharType="begin">
          <w:fldData xml:space="preserve">PEVuZE5vdGU+PENpdGU+PEF1dGhvcj5NYXJ0aGluPC9BdXRob3I+PFllYXI+MjAxODwvWWVhcj48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</w:fldData>
        </w:fldChar>
      </w:r>
      <w:r w:rsidR="00BE39D4">
        <w:rPr>
          <w:rFonts w:cstheme="minorHAnsi"/>
        </w:rPr>
        <w:instrText xml:space="preserve"> ADDIN EN.CITE </w:instrText>
      </w:r>
      <w:r w:rsidR="00BE39D4">
        <w:rPr>
          <w:rFonts w:cstheme="minorHAnsi"/>
        </w:rPr>
        <w:fldChar w:fldCharType="begin">
          <w:fldData xml:space="preserve">PEVuZE5vdGU+PENpdGU+PEF1dGhvcj5NYXJ0aGluPC9BdXRob3I+PFllYXI+MjAxODwvWWVhcj48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</w:fldData>
        </w:fldChar>
      </w:r>
      <w:r w:rsidR="00BE39D4">
        <w:rPr>
          <w:rFonts w:cstheme="minorHAnsi"/>
        </w:rPr>
        <w:instrText xml:space="preserve"> ADDIN EN.CITE.DATA </w:instrText>
      </w:r>
      <w:r w:rsidR="00BE39D4">
        <w:rPr>
          <w:rFonts w:cstheme="minorHAnsi"/>
        </w:rPr>
      </w:r>
      <w:r w:rsidR="00BE39D4">
        <w:rPr>
          <w:rFonts w:cstheme="minorHAnsi"/>
        </w:rPr>
        <w:fldChar w:fldCharType="end"/>
      </w:r>
      <w:r w:rsidR="00F5070D" w:rsidRPr="00780CCA">
        <w:rPr>
          <w:rFonts w:cstheme="minorHAnsi"/>
        </w:rPr>
      </w:r>
      <w:r w:rsidR="00F5070D" w:rsidRPr="00780CCA">
        <w:rPr>
          <w:rFonts w:cstheme="minorHAnsi"/>
        </w:rPr>
        <w:fldChar w:fldCharType="separate"/>
      </w:r>
      <w:r w:rsidR="00BE39D4">
        <w:rPr>
          <w:rFonts w:cstheme="minorHAnsi"/>
          <w:noProof/>
        </w:rPr>
        <w:t>[14-16]</w:t>
      </w:r>
      <w:r w:rsidR="00F5070D" w:rsidRPr="00780CCA">
        <w:rPr>
          <w:rFonts w:cstheme="minorHAnsi"/>
        </w:rPr>
        <w:fldChar w:fldCharType="end"/>
      </w:r>
      <w:r w:rsidR="00F5070D" w:rsidRPr="00780CCA">
        <w:rPr>
          <w:rFonts w:cstheme="minorHAnsi"/>
        </w:rPr>
        <w:t xml:space="preserve">. </w:t>
      </w:r>
    </w:p>
    <w:p w14:paraId="7CBB47E8" w14:textId="0B941C60" w:rsidR="0093670A" w:rsidRPr="00780CCA" w:rsidRDefault="00A700BB" w:rsidP="004E773C">
      <w:pPr>
        <w:spacing w:line="360" w:lineRule="auto"/>
      </w:pPr>
      <w:r w:rsidRPr="00780CCA">
        <w:t>In older children and adolescents (age</w:t>
      </w:r>
      <w:r w:rsidR="00CC7C47" w:rsidRPr="00780CCA">
        <w:t>s</w:t>
      </w:r>
      <w:r w:rsidRPr="00780CCA">
        <w:t xml:space="preserve"> 5-18 years), </w:t>
      </w:r>
      <w:proofErr w:type="spellStart"/>
      <w:r w:rsidR="0093670A" w:rsidRPr="00780CCA">
        <w:t>Mateos</w:t>
      </w:r>
      <w:proofErr w:type="spellEnd"/>
      <w:r w:rsidR="0093670A" w:rsidRPr="00780CCA">
        <w:t>-Corral et al</w:t>
      </w:r>
      <w:r w:rsidR="004F4BC3" w:rsidRPr="00780CCA">
        <w:t>.</w:t>
      </w:r>
      <w:r w:rsidR="0093670A" w:rsidRPr="00780CCA">
        <w:t xml:space="preserve"> </w:t>
      </w:r>
      <w:r w:rsidR="00471EF2" w:rsidRPr="00780CCA">
        <w:t xml:space="preserve">found </w:t>
      </w:r>
      <w:r w:rsidR="00E233D2">
        <w:t xml:space="preserve">very </w:t>
      </w:r>
      <w:r w:rsidR="008B67F7" w:rsidRPr="00780CCA">
        <w:t>strong agreement</w:t>
      </w:r>
      <w:r w:rsidR="0093670A" w:rsidRPr="00780CCA">
        <w:t xml:space="preserve"> of TB </w:t>
      </w:r>
      <w:r w:rsidRPr="00780CCA">
        <w:t>measurements</w:t>
      </w:r>
      <w:r w:rsidR="00CC7C47" w:rsidRPr="00780CCA">
        <w:t xml:space="preserve"> when</w:t>
      </w:r>
      <w:r w:rsidR="00471EF2" w:rsidRPr="00780CCA">
        <w:t xml:space="preserve"> </w:t>
      </w:r>
      <w:r w:rsidRPr="00780CCA">
        <w:t xml:space="preserve">repeated after </w:t>
      </w:r>
      <w:r w:rsidR="0093670A" w:rsidRPr="00780CCA">
        <w:t xml:space="preserve">1 </w:t>
      </w:r>
      <w:r w:rsidR="00114AB2" w:rsidRPr="00780CCA">
        <w:t xml:space="preserve">to </w:t>
      </w:r>
      <w:r w:rsidR="00B92422" w:rsidRPr="00780CCA">
        <w:t xml:space="preserve">4 </w:t>
      </w:r>
      <w:r w:rsidR="0093670A" w:rsidRPr="00780CCA">
        <w:t>month</w:t>
      </w:r>
      <w:r w:rsidR="00B92422" w:rsidRPr="00780CCA">
        <w:t>s</w:t>
      </w:r>
      <w:r w:rsidR="00114AB2" w:rsidRPr="00780CCA">
        <w:t xml:space="preserve"> (ICC 0.88; 95%CI 0.76 to 0.94)</w:t>
      </w:r>
      <w:r w:rsidR="00037F0D" w:rsidRPr="00780CCA">
        <w:t xml:space="preserve"> </w:t>
      </w:r>
      <w:r w:rsidR="0093670A" w:rsidRPr="00780CCA">
        <w:fldChar w:fldCharType="begin">
          <w:fldData xml:space="preserve">PEVuZE5vdGU+PENpdGU+PEF1dGhvcj5NYXRlb3MtQ29ycmFsPC9BdXRob3I+PFllYXI+MjAxMTwv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</w:fldData>
        </w:fldChar>
      </w:r>
      <w:r w:rsidR="0029782D">
        <w:instrText xml:space="preserve"> ADDIN EN.CITE </w:instrText>
      </w:r>
      <w:r w:rsidR="0029782D">
        <w:fldChar w:fldCharType="begin">
          <w:fldData xml:space="preserve">PEVuZE5vdGU+PENpdGU+PEF1dGhvcj5NYXRlb3MtQ29ycmFsPC9BdXRob3I+PFllYXI+MjAxMTwv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</w:fldData>
        </w:fldChar>
      </w:r>
      <w:r w:rsidR="0029782D">
        <w:instrText xml:space="preserve"> ADDIN EN.CITE.DATA </w:instrText>
      </w:r>
      <w:r w:rsidR="0029782D">
        <w:fldChar w:fldCharType="end"/>
      </w:r>
      <w:r w:rsidR="0093670A" w:rsidRPr="00780CCA">
        <w:fldChar w:fldCharType="separate"/>
      </w:r>
      <w:r w:rsidR="0029782D">
        <w:rPr>
          <w:noProof/>
        </w:rPr>
        <w:t>[43]</w:t>
      </w:r>
      <w:r w:rsidR="0093670A" w:rsidRPr="00780CCA">
        <w:fldChar w:fldCharType="end"/>
      </w:r>
      <w:r w:rsidR="00037F0D" w:rsidRPr="00780CCA">
        <w:t>.</w:t>
      </w:r>
      <w:r w:rsidR="0093670A" w:rsidRPr="00780CCA">
        <w:t xml:space="preserve"> Gupta et al</w:t>
      </w:r>
      <w:r w:rsidR="004F4BC3" w:rsidRPr="00780CCA">
        <w:t>.</w:t>
      </w:r>
      <w:r w:rsidR="0093670A" w:rsidRPr="00780CCA">
        <w:t xml:space="preserve"> showed </w:t>
      </w:r>
      <w:r w:rsidR="00471EF2" w:rsidRPr="00780CCA">
        <w:t xml:space="preserve">similar </w:t>
      </w:r>
      <w:r w:rsidR="0093670A" w:rsidRPr="00780CCA">
        <w:t>reproducibility over 24 hours</w:t>
      </w:r>
      <w:r w:rsidR="00602021" w:rsidRPr="00780CCA">
        <w:t xml:space="preserve"> </w:t>
      </w:r>
      <w:r w:rsidR="008E695E" w:rsidRPr="00780CCA">
        <w:t>in 21 children under 5</w:t>
      </w:r>
      <w:r w:rsidR="0041155D">
        <w:t>-</w:t>
      </w:r>
      <w:r w:rsidR="008E695E" w:rsidRPr="00780CCA">
        <w:t>years</w:t>
      </w:r>
      <w:r w:rsidR="00CC7C47" w:rsidRPr="00780CCA">
        <w:t xml:space="preserve"> of age</w:t>
      </w:r>
      <w:r w:rsidR="008E695E" w:rsidRPr="00780CCA">
        <w:t xml:space="preserve"> </w:t>
      </w:r>
      <w:r w:rsidR="00602021" w:rsidRPr="00780CCA">
        <w:t>(ICC 0.88; 95%CI 0.71 to 0.95)</w:t>
      </w:r>
      <w:r w:rsidR="00037F0D" w:rsidRPr="00780CCA">
        <w:t xml:space="preserve"> </w:t>
      </w:r>
      <w:r w:rsidR="0093670A" w:rsidRPr="00780CCA">
        <w:fldChar w:fldCharType="begin"/>
      </w:r>
      <w:r w:rsidR="00E02DA1">
        <w:instrText xml:space="preserve"> ADDIN EN.CITE &lt;EndNote&gt;&lt;Cite&gt;&lt;Author&gt;Gupta&lt;/Author&gt;&lt;Year&gt;2008&lt;/Year&gt;&lt;RecNum&gt;874&lt;/RecNum&gt;&lt;DisplayText&gt;[13]&lt;/DisplayText&gt;&lt;record&gt;&lt;rec-number&gt;874&lt;/rec-number&gt;&lt;foreign-keys&gt;&lt;key app="EN" db-id="99pfwdzpcedx9neza0rpvw9tdxzf0f5tdef9" timestamp="1630339887"&gt;874&lt;/key&gt;&lt;/foreign-keys&gt;&lt;ref-type name="Journal Article"&gt;17&lt;/ref-type&gt;&lt;contributors&gt;&lt;authors&gt;&lt;author&gt;Gupta, R.&lt;/author&gt;&lt;author&gt;Gupta, N.&lt;/author&gt;&lt;author&gt;Turner, S. W.&lt;/author&gt;&lt;/authors&gt;&lt;/contributors&gt;&lt;auth-address&gt;Department of Child Health, University of Aberdeen, Aberdeen, UK.&lt;/auth-address&gt;&lt;titles&gt;&lt;title&gt;A methodology for measurements of nasal nitric oxide in children under 5 yr&lt;/title&gt;&lt;secondary-title&gt;Pediatr Allergy Immunol&lt;/secondary-title&gt;&lt;/titles&gt;&lt;periodical&gt;&lt;full-title&gt;Pediatr Allergy Immunol&lt;/full-title&gt;&lt;abbr-1&gt;Pediatric allergy and immunology : official publication of the European Society of Pediatric Allergy and Immunology&lt;/abbr-1&gt;&lt;/periodical&gt;&lt;pages&gt;233-8&lt;/pages&gt;&lt;volume&gt;19&lt;/volume&gt;&lt;number&gt;3&lt;/number&gt;&lt;edition&gt;2008/04/10&lt;/edition&gt;&lt;keywords&gt;&lt;keyword&gt;Breath Tests/*methods&lt;/keyword&gt;&lt;keyword&gt;Child, Preschool&lt;/keyword&gt;&lt;keyword&gt;Exhalation&lt;/keyword&gt;&lt;keyword&gt;Female&lt;/keyword&gt;&lt;keyword&gt;Humans&lt;/keyword&gt;&lt;keyword&gt;Hypersensitivity/*diagnosis/immunology&lt;/keyword&gt;&lt;keyword&gt;Infant&lt;/keyword&gt;&lt;keyword&gt;*Luminescent Measurements&lt;/keyword&gt;&lt;keyword&gt;Male&lt;/keyword&gt;&lt;keyword&gt;Nitric Oxide/*analysis&lt;/keyword&gt;&lt;keyword&gt;Nose&lt;/keyword&gt;&lt;keyword&gt;Reproducibility of Results&lt;/keyword&gt;&lt;/keywords&gt;&lt;dates&gt;&lt;year&gt;2008&lt;/year&gt;&lt;pub-dates&gt;&lt;date&gt;May&lt;/date&gt;&lt;/pub-dates&gt;&lt;/dates&gt;&lt;isbn&gt;0905-6157&lt;/isbn&gt;&lt;accession-num&gt;18397407&lt;/accession-num&gt;&lt;urls&gt;&lt;/urls&gt;&lt;electronic-resource-num&gt;10.1111/j.1399-3038.2007.00616.x&lt;/electronic-resource-num&gt;&lt;remote-database-provider&gt;NLM&lt;/remote-database-provider&gt;&lt;language&gt;eng&lt;/language&gt;&lt;/record&gt;&lt;/Cite&gt;&lt;/EndNote&gt;</w:instrText>
      </w:r>
      <w:r w:rsidR="0093670A" w:rsidRPr="00780CCA">
        <w:fldChar w:fldCharType="separate"/>
      </w:r>
      <w:r w:rsidR="00E02DA1">
        <w:rPr>
          <w:noProof/>
        </w:rPr>
        <w:t>[13]</w:t>
      </w:r>
      <w:r w:rsidR="0093670A" w:rsidRPr="00780CCA">
        <w:fldChar w:fldCharType="end"/>
      </w:r>
      <w:r w:rsidR="00037F0D" w:rsidRPr="00780CCA">
        <w:t>.</w:t>
      </w:r>
      <w:r w:rsidR="0093670A" w:rsidRPr="00780CCA">
        <w:t xml:space="preserve"> </w:t>
      </w:r>
    </w:p>
    <w:p w14:paraId="46E0A182" w14:textId="4A1E0D0B" w:rsidR="00F5070D" w:rsidRPr="00780CCA" w:rsidRDefault="000357D1" w:rsidP="004E773C">
      <w:pPr>
        <w:autoSpaceDE w:val="0"/>
        <w:autoSpaceDN w:val="0"/>
        <w:adjustRightInd w:val="0"/>
        <w:spacing w:line="360" w:lineRule="auto"/>
        <w:rPr>
          <w:rFonts w:cstheme="minorHAnsi"/>
        </w:rPr>
      </w:pPr>
      <w:r w:rsidRPr="00780CCA">
        <w:rPr>
          <w:rFonts w:cstheme="minorHAnsi"/>
        </w:rPr>
        <w:t xml:space="preserve">Small, single </w:t>
      </w:r>
      <w:r w:rsidR="00C332E7" w:rsidRPr="00780CCA">
        <w:rPr>
          <w:rFonts w:cstheme="minorHAnsi"/>
        </w:rPr>
        <w:t>centre</w:t>
      </w:r>
      <w:r w:rsidRPr="00780CCA">
        <w:rPr>
          <w:rFonts w:cstheme="minorHAnsi"/>
        </w:rPr>
        <w:t xml:space="preserve"> studies</w:t>
      </w:r>
      <w:r w:rsidR="00106767" w:rsidRPr="00780CCA">
        <w:rPr>
          <w:rFonts w:cstheme="minorHAnsi"/>
        </w:rPr>
        <w:t xml:space="preserve"> </w:t>
      </w:r>
      <w:r w:rsidR="007F7842">
        <w:rPr>
          <w:rFonts w:cstheme="minorHAnsi"/>
        </w:rPr>
        <w:t xml:space="preserve">measuring the mean of 3 to 5 peaks with a sampling rate close to </w:t>
      </w:r>
      <w:r w:rsidR="007F7842" w:rsidRPr="00780CCA">
        <w:rPr>
          <w:rFonts w:cstheme="minorHAnsi"/>
        </w:rPr>
        <w:t xml:space="preserve">0.3 </w:t>
      </w:r>
      <w:r w:rsidR="007F7842" w:rsidRPr="00780CCA">
        <w:t>L.min</w:t>
      </w:r>
      <w:r w:rsidR="007F7842" w:rsidRPr="00780CCA">
        <w:rPr>
          <w:vertAlign w:val="superscript"/>
        </w:rPr>
        <w:t>-1</w:t>
      </w:r>
      <w:r w:rsidR="007F7842">
        <w:rPr>
          <w:vertAlign w:val="superscript"/>
        </w:rPr>
        <w:t xml:space="preserve"> </w:t>
      </w:r>
      <w:r w:rsidR="00E022DD" w:rsidRPr="00780CCA">
        <w:rPr>
          <w:rFonts w:cstheme="minorHAnsi"/>
        </w:rPr>
        <w:t>suggest a cut-off of 30 nL.min</w:t>
      </w:r>
      <w:r w:rsidR="00E022DD" w:rsidRPr="00780CCA">
        <w:rPr>
          <w:rFonts w:cstheme="minorHAnsi"/>
          <w:vertAlign w:val="superscript"/>
        </w:rPr>
        <w:t>-1</w:t>
      </w:r>
      <w:r w:rsidR="00E022DD" w:rsidRPr="00780CCA">
        <w:rPr>
          <w:rFonts w:cstheme="minorHAnsi"/>
        </w:rPr>
        <w:t xml:space="preserve"> </w:t>
      </w:r>
      <w:r w:rsidR="00EA7C5F">
        <w:rPr>
          <w:rFonts w:cstheme="minorHAnsi"/>
        </w:rPr>
        <w:t>(</w:t>
      </w:r>
      <w:proofErr w:type="spellStart"/>
      <w:r w:rsidR="00EA7C5F">
        <w:rPr>
          <w:rFonts w:cstheme="minorHAnsi"/>
        </w:rPr>
        <w:t>ie</w:t>
      </w:r>
      <w:proofErr w:type="spellEnd"/>
      <w:r w:rsidR="00EA7C5F">
        <w:rPr>
          <w:rFonts w:cstheme="minorHAnsi"/>
        </w:rPr>
        <w:t>.</w:t>
      </w:r>
      <w:r w:rsidR="00165A78">
        <w:rPr>
          <w:rFonts w:cstheme="minorHAnsi"/>
        </w:rPr>
        <w:t xml:space="preserve"> lower limit of normal) </w:t>
      </w:r>
      <w:r w:rsidR="00E022DD" w:rsidRPr="00780CCA">
        <w:rPr>
          <w:rFonts w:cstheme="minorHAnsi"/>
        </w:rPr>
        <w:t>when measuring nNO</w:t>
      </w:r>
      <w:r w:rsidR="00CC7C47" w:rsidRPr="00780CCA">
        <w:rPr>
          <w:rFonts w:cstheme="minorHAnsi"/>
        </w:rPr>
        <w:t xml:space="preserve"> </w:t>
      </w:r>
      <w:r w:rsidR="000B18E5" w:rsidRPr="00780CCA">
        <w:rPr>
          <w:rFonts w:cstheme="minorHAnsi"/>
        </w:rPr>
        <w:t>during</w:t>
      </w:r>
      <w:r w:rsidR="00CC7C47" w:rsidRPr="00780CCA">
        <w:rPr>
          <w:rFonts w:cstheme="minorHAnsi"/>
        </w:rPr>
        <w:t xml:space="preserve"> TB </w:t>
      </w:r>
      <w:r w:rsidR="00E022DD" w:rsidRPr="00780CCA">
        <w:rPr>
          <w:rFonts w:cstheme="minorHAnsi"/>
        </w:rPr>
        <w:t xml:space="preserve">in </w:t>
      </w:r>
      <w:r w:rsidR="00016B16" w:rsidRPr="00780CCA">
        <w:rPr>
          <w:rFonts w:cstheme="minorHAnsi"/>
        </w:rPr>
        <w:t xml:space="preserve">children </w:t>
      </w:r>
      <w:r w:rsidR="00CC7C47" w:rsidRPr="00780CCA">
        <w:rPr>
          <w:rFonts w:cstheme="minorHAnsi"/>
        </w:rPr>
        <w:t xml:space="preserve">between the ages of </w:t>
      </w:r>
      <w:r w:rsidR="00016B16" w:rsidRPr="00780CCA">
        <w:rPr>
          <w:rFonts w:cstheme="minorHAnsi"/>
        </w:rPr>
        <w:t>1-2 years</w:t>
      </w:r>
      <w:r w:rsidR="00106767" w:rsidRPr="00780CCA">
        <w:rPr>
          <w:rFonts w:cstheme="minorHAnsi"/>
        </w:rPr>
        <w:t xml:space="preserve">, and </w:t>
      </w:r>
      <w:r w:rsidR="00E022DD" w:rsidRPr="00780CCA">
        <w:rPr>
          <w:rFonts w:cstheme="minorHAnsi"/>
        </w:rPr>
        <w:t xml:space="preserve">for children </w:t>
      </w:r>
      <w:r w:rsidR="00E022DD" w:rsidRPr="00780CCA">
        <w:rPr>
          <w:rFonts w:cstheme="minorHAnsi"/>
          <w:u w:val="single"/>
        </w:rPr>
        <w:t>&gt;</w:t>
      </w:r>
      <w:r w:rsidR="00E022DD" w:rsidRPr="00780CCA">
        <w:rPr>
          <w:rFonts w:cstheme="minorHAnsi"/>
        </w:rPr>
        <w:t>2</w:t>
      </w:r>
      <w:r w:rsidR="0041155D">
        <w:rPr>
          <w:rFonts w:cstheme="minorHAnsi"/>
        </w:rPr>
        <w:t>-</w:t>
      </w:r>
      <w:r w:rsidR="00E022DD" w:rsidRPr="00780CCA">
        <w:rPr>
          <w:rFonts w:cstheme="minorHAnsi"/>
        </w:rPr>
        <w:t xml:space="preserve">years, we suggest </w:t>
      </w:r>
      <w:r w:rsidR="001A18D2" w:rsidRPr="00780CCA">
        <w:rPr>
          <w:rFonts w:cstheme="minorHAnsi"/>
        </w:rPr>
        <w:t>44</w:t>
      </w:r>
      <w:r w:rsidR="00A06B0D" w:rsidRPr="00780CCA">
        <w:rPr>
          <w:rFonts w:cstheme="minorHAnsi"/>
        </w:rPr>
        <w:t xml:space="preserve"> </w:t>
      </w:r>
      <w:r w:rsidR="00E022DD" w:rsidRPr="00780CCA">
        <w:rPr>
          <w:rFonts w:cstheme="minorHAnsi"/>
        </w:rPr>
        <w:t>nL.min</w:t>
      </w:r>
      <w:r w:rsidR="00E022DD" w:rsidRPr="00780CCA">
        <w:rPr>
          <w:rFonts w:cstheme="minorHAnsi"/>
          <w:vertAlign w:val="superscript"/>
        </w:rPr>
        <w:t>-1</w:t>
      </w:r>
      <w:r w:rsidR="00D74A7F" w:rsidRPr="00EA7C5F">
        <w:rPr>
          <w:rFonts w:cstheme="minorHAnsi"/>
        </w:rPr>
        <w:t xml:space="preserve"> </w:t>
      </w:r>
      <w:r w:rsidR="00EA7C5F" w:rsidRPr="00EA7C5F">
        <w:rPr>
          <w:rFonts w:cstheme="minorHAnsi"/>
        </w:rPr>
        <w:t xml:space="preserve">cut-off </w:t>
      </w:r>
      <w:r w:rsidR="00165A78" w:rsidRPr="00165A78">
        <w:rPr>
          <w:rFonts w:cstheme="minorHAnsi"/>
        </w:rPr>
        <w:t>(</w:t>
      </w:r>
      <w:proofErr w:type="spellStart"/>
      <w:r w:rsidR="00EA7C5F">
        <w:rPr>
          <w:rFonts w:cstheme="minorHAnsi"/>
        </w:rPr>
        <w:t>ie</w:t>
      </w:r>
      <w:proofErr w:type="spellEnd"/>
      <w:r w:rsidR="00EA7C5F">
        <w:rPr>
          <w:rFonts w:cstheme="minorHAnsi"/>
        </w:rPr>
        <w:t>.</w:t>
      </w:r>
      <w:r w:rsidR="00165A78">
        <w:rPr>
          <w:rFonts w:cstheme="minorHAnsi"/>
        </w:rPr>
        <w:t xml:space="preserve"> best cut-off established in children 4 years </w:t>
      </w:r>
      <w:r w:rsidR="003316A0">
        <w:rPr>
          <w:rFonts w:cstheme="minorHAnsi"/>
        </w:rPr>
        <w:t>and older</w:t>
      </w:r>
      <w:r w:rsidR="00165A78">
        <w:rPr>
          <w:rFonts w:cstheme="minorHAnsi"/>
        </w:rPr>
        <w:t>)</w:t>
      </w:r>
      <w:r w:rsidR="00D0025A" w:rsidRPr="00780CCA">
        <w:rPr>
          <w:rFonts w:cstheme="minorHAnsi"/>
        </w:rPr>
        <w:t xml:space="preserve"> </w:t>
      </w:r>
      <w:r w:rsidR="00D0025A" w:rsidRPr="00780CCA">
        <w:rPr>
          <w:rFonts w:cstheme="minorHAnsi"/>
        </w:rPr>
        <w:fldChar w:fldCharType="begin">
          <w:fldData xml:space="preserve">PEVuZE5vdGU+PENpdGU+PEF1dGhvcj5BZGFtczwvQXV0aG9yPjxZZWFyPjIwMTU8L1llYXI+PFJl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</w:fldData>
        </w:fldChar>
      </w:r>
      <w:r w:rsidR="000B3E55">
        <w:rPr>
          <w:rFonts w:cstheme="minorHAnsi"/>
        </w:rPr>
        <w:instrText xml:space="preserve"> ADDIN EN.CITE </w:instrText>
      </w:r>
      <w:r w:rsidR="000B3E55">
        <w:rPr>
          <w:rFonts w:cstheme="minorHAnsi"/>
        </w:rPr>
        <w:fldChar w:fldCharType="begin">
          <w:fldData xml:space="preserve">PEVuZE5vdGU+PENpdGU+PEF1dGhvcj5BZGFtczwvQXV0aG9yPjxZZWFyPjIwMTU8L1llYXI+PFJl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</w:fldData>
        </w:fldChar>
      </w:r>
      <w:r w:rsidR="000B3E55">
        <w:rPr>
          <w:rFonts w:cstheme="minorHAnsi"/>
        </w:rPr>
        <w:instrText xml:space="preserve"> ADDIN EN.CITE.DATA </w:instrText>
      </w:r>
      <w:r w:rsidR="000B3E55">
        <w:rPr>
          <w:rFonts w:cstheme="minorHAnsi"/>
        </w:rPr>
      </w:r>
      <w:r w:rsidR="000B3E55">
        <w:rPr>
          <w:rFonts w:cstheme="minorHAnsi"/>
        </w:rPr>
        <w:fldChar w:fldCharType="end"/>
      </w:r>
      <w:r w:rsidR="00D0025A" w:rsidRPr="00780CCA">
        <w:rPr>
          <w:rFonts w:cstheme="minorHAnsi"/>
        </w:rPr>
      </w:r>
      <w:r w:rsidR="00D0025A" w:rsidRPr="00780CCA">
        <w:rPr>
          <w:rFonts w:cstheme="minorHAnsi"/>
        </w:rPr>
        <w:fldChar w:fldCharType="separate"/>
      </w:r>
      <w:r w:rsidR="000B3E55">
        <w:rPr>
          <w:rFonts w:cstheme="minorHAnsi"/>
          <w:noProof/>
        </w:rPr>
        <w:t>[14, 16, 50]</w:t>
      </w:r>
      <w:r w:rsidR="00D0025A" w:rsidRPr="00780CCA">
        <w:rPr>
          <w:rFonts w:cstheme="minorHAnsi"/>
        </w:rPr>
        <w:fldChar w:fldCharType="end"/>
      </w:r>
      <w:r w:rsidR="00E233D2">
        <w:rPr>
          <w:rFonts w:cstheme="minorHAnsi"/>
        </w:rPr>
        <w:t>.</w:t>
      </w:r>
      <w:r w:rsidR="007F7842">
        <w:rPr>
          <w:rFonts w:cstheme="minorHAnsi"/>
        </w:rPr>
        <w:t xml:space="preserve"> For the mean of 30 s of TB in children 4 years and older, the cut off would be slightly lower (40 </w:t>
      </w:r>
      <w:r w:rsidR="007F7842" w:rsidRPr="00780CCA">
        <w:rPr>
          <w:rFonts w:cstheme="minorHAnsi"/>
        </w:rPr>
        <w:t>nL.min</w:t>
      </w:r>
      <w:r w:rsidR="007F7842" w:rsidRPr="00780CCA">
        <w:rPr>
          <w:rFonts w:cstheme="minorHAnsi"/>
          <w:vertAlign w:val="superscript"/>
        </w:rPr>
        <w:t>-1</w:t>
      </w:r>
      <w:r w:rsidR="007F7842" w:rsidRPr="007F7842">
        <w:rPr>
          <w:rFonts w:cstheme="minorHAnsi"/>
        </w:rPr>
        <w:t>)</w:t>
      </w:r>
      <w:r w:rsidR="00461439">
        <w:rPr>
          <w:rFonts w:cstheme="minorHAnsi"/>
        </w:rPr>
        <w:t xml:space="preserve"> [12,22].</w:t>
      </w:r>
      <w:r w:rsidR="007F7842" w:rsidRPr="00EA7C5F">
        <w:rPr>
          <w:rFonts w:cstheme="minorHAnsi"/>
        </w:rPr>
        <w:t xml:space="preserve"> </w:t>
      </w:r>
      <w:r w:rsidR="00E233D2">
        <w:rPr>
          <w:rFonts w:cstheme="minorHAnsi"/>
        </w:rPr>
        <w:t>However,</w:t>
      </w:r>
      <w:r w:rsidRPr="00780CCA">
        <w:rPr>
          <w:rFonts w:cstheme="minorHAnsi"/>
        </w:rPr>
        <w:t xml:space="preserve"> i</w:t>
      </w:r>
      <w:r w:rsidR="00106767" w:rsidRPr="00780CCA">
        <w:rPr>
          <w:rFonts w:cstheme="minorHAnsi"/>
        </w:rPr>
        <w:t xml:space="preserve">t is important to remember that </w:t>
      </w:r>
      <w:r w:rsidRPr="00780CCA">
        <w:rPr>
          <w:rFonts w:cstheme="minorHAnsi"/>
        </w:rPr>
        <w:t xml:space="preserve">published, </w:t>
      </w:r>
      <w:r w:rsidR="00106767" w:rsidRPr="00780CCA">
        <w:rPr>
          <w:rFonts w:cstheme="minorHAnsi"/>
        </w:rPr>
        <w:t>multi</w:t>
      </w:r>
      <w:r w:rsidR="00C332E7" w:rsidRPr="00780CCA">
        <w:rPr>
          <w:rFonts w:cstheme="minorHAnsi"/>
        </w:rPr>
        <w:t>centre</w:t>
      </w:r>
      <w:r w:rsidR="00FE7EC6" w:rsidRPr="00780CCA">
        <w:rPr>
          <w:rFonts w:cstheme="minorHAnsi"/>
        </w:rPr>
        <w:t xml:space="preserve"> </w:t>
      </w:r>
      <w:r w:rsidRPr="00780CCA">
        <w:rPr>
          <w:rFonts w:cstheme="minorHAnsi"/>
        </w:rPr>
        <w:t>studies validating these cut-off values are lacking.</w:t>
      </w:r>
      <w:r w:rsidR="00E022DD" w:rsidRPr="00780CCA">
        <w:rPr>
          <w:rFonts w:cstheme="minorHAnsi"/>
        </w:rPr>
        <w:t xml:space="preserve"> Repeated measures over time are</w:t>
      </w:r>
      <w:r w:rsidRPr="00780CCA">
        <w:rPr>
          <w:rFonts w:cstheme="minorHAnsi"/>
        </w:rPr>
        <w:t xml:space="preserve"> </w:t>
      </w:r>
      <w:r w:rsidR="00E022DD" w:rsidRPr="00780CCA">
        <w:rPr>
          <w:rFonts w:cstheme="minorHAnsi"/>
        </w:rPr>
        <w:t xml:space="preserve">needed to confirm low results in young children. </w:t>
      </w:r>
    </w:p>
    <w:p w14:paraId="702DEE32" w14:textId="77777777" w:rsidR="006374C3" w:rsidRPr="00780CCA" w:rsidRDefault="006374C3" w:rsidP="004E773C">
      <w:pPr>
        <w:spacing w:line="360" w:lineRule="auto"/>
        <w:rPr>
          <w:b/>
          <w:bCs/>
        </w:rPr>
      </w:pPr>
      <w:r w:rsidRPr="00780CCA">
        <w:rPr>
          <w:b/>
          <w:bCs/>
        </w:rPr>
        <w:t>Gaps in knowledge and future directions</w:t>
      </w:r>
    </w:p>
    <w:p w14:paraId="45EF3F22" w14:textId="7350BD2B" w:rsidR="00947632" w:rsidRPr="00780CCA" w:rsidRDefault="00947632" w:rsidP="004E773C">
      <w:pPr>
        <w:spacing w:line="360" w:lineRule="auto"/>
        <w:rPr>
          <w:rFonts w:cstheme="minorHAnsi"/>
        </w:rPr>
      </w:pPr>
      <w:r w:rsidRPr="00780CCA">
        <w:rPr>
          <w:rFonts w:cstheme="minorHAnsi"/>
        </w:rPr>
        <w:t xml:space="preserve">Despite </w:t>
      </w:r>
      <w:r w:rsidR="00B16DAB" w:rsidRPr="00780CCA">
        <w:rPr>
          <w:rFonts w:cstheme="minorHAnsi"/>
        </w:rPr>
        <w:t>longstanding use of</w:t>
      </w:r>
      <w:r w:rsidRPr="00780CCA">
        <w:rPr>
          <w:rFonts w:cstheme="minorHAnsi"/>
        </w:rPr>
        <w:t xml:space="preserve"> nNO measurement</w:t>
      </w:r>
      <w:r w:rsidR="00D74A7F" w:rsidRPr="00780CCA">
        <w:rPr>
          <w:rFonts w:cstheme="minorHAnsi"/>
        </w:rPr>
        <w:t>s</w:t>
      </w:r>
      <w:r w:rsidR="00B16DAB" w:rsidRPr="00780CCA">
        <w:rPr>
          <w:rFonts w:cstheme="minorHAnsi"/>
        </w:rPr>
        <w:t xml:space="preserve"> in the diagnosis of PCD</w:t>
      </w:r>
      <w:r w:rsidRPr="00780CCA">
        <w:rPr>
          <w:rFonts w:cstheme="minorHAnsi"/>
        </w:rPr>
        <w:t>, many issues remain un</w:t>
      </w:r>
      <w:r w:rsidR="00382A37">
        <w:rPr>
          <w:rFonts w:cstheme="minorHAnsi"/>
        </w:rPr>
        <w:t>re</w:t>
      </w:r>
      <w:r w:rsidRPr="00780CCA">
        <w:rPr>
          <w:rFonts w:cstheme="minorHAnsi"/>
        </w:rPr>
        <w:t>solved regarding the</w:t>
      </w:r>
      <w:r w:rsidR="00D74A7F" w:rsidRPr="00780CCA">
        <w:rPr>
          <w:rFonts w:cstheme="minorHAnsi"/>
        </w:rPr>
        <w:t>se</w:t>
      </w:r>
      <w:r w:rsidRPr="00780CCA">
        <w:rPr>
          <w:rFonts w:cstheme="minorHAnsi"/>
        </w:rPr>
        <w:t xml:space="preserve"> </w:t>
      </w:r>
      <w:r w:rsidR="00B4742A" w:rsidRPr="00780CCA">
        <w:rPr>
          <w:rFonts w:cstheme="minorHAnsi"/>
        </w:rPr>
        <w:t>measurement</w:t>
      </w:r>
      <w:r w:rsidR="00D74A7F" w:rsidRPr="00780CCA">
        <w:rPr>
          <w:rFonts w:cstheme="minorHAnsi"/>
        </w:rPr>
        <w:t>s</w:t>
      </w:r>
      <w:r w:rsidR="00B4742A" w:rsidRPr="00780CCA">
        <w:rPr>
          <w:rFonts w:cstheme="minorHAnsi"/>
        </w:rPr>
        <w:t xml:space="preserve"> and</w:t>
      </w:r>
      <w:r w:rsidR="00B16DAB" w:rsidRPr="00780CCA">
        <w:rPr>
          <w:rFonts w:cstheme="minorHAnsi"/>
        </w:rPr>
        <w:t xml:space="preserve"> research is urgently required</w:t>
      </w:r>
      <w:r w:rsidR="007C6C72" w:rsidRPr="00780CCA">
        <w:rPr>
          <w:rFonts w:cstheme="minorHAnsi"/>
        </w:rPr>
        <w:t xml:space="preserve">. </w:t>
      </w:r>
      <w:proofErr w:type="gramStart"/>
      <w:r w:rsidR="007C6C72" w:rsidRPr="00780CCA">
        <w:rPr>
          <w:rFonts w:cstheme="minorHAnsi"/>
        </w:rPr>
        <w:t xml:space="preserve">In particular, </w:t>
      </w:r>
      <w:r w:rsidR="00417982">
        <w:rPr>
          <w:rFonts w:cstheme="minorHAnsi"/>
        </w:rPr>
        <w:t>although</w:t>
      </w:r>
      <w:proofErr w:type="gramEnd"/>
      <w:r w:rsidR="00417982">
        <w:rPr>
          <w:rFonts w:cstheme="minorHAnsi"/>
        </w:rPr>
        <w:t xml:space="preserve"> </w:t>
      </w:r>
      <w:r w:rsidR="007C6C72" w:rsidRPr="00780CCA">
        <w:rPr>
          <w:rFonts w:cstheme="minorHAnsi"/>
        </w:rPr>
        <w:t xml:space="preserve">electrochemical analysers are the most commonly used devices in Europe, no research has been conducted in </w:t>
      </w:r>
      <w:r w:rsidR="00417982">
        <w:rPr>
          <w:rFonts w:cstheme="minorHAnsi"/>
        </w:rPr>
        <w:t xml:space="preserve">the </w:t>
      </w:r>
      <w:r w:rsidR="007C6C72" w:rsidRPr="00780CCA">
        <w:rPr>
          <w:rFonts w:cstheme="minorHAnsi"/>
        </w:rPr>
        <w:t>diagnostic setting. The following research is urgently needed:</w:t>
      </w:r>
    </w:p>
    <w:p w14:paraId="49ECB7E3" w14:textId="188EAD18" w:rsidR="00B16DAB" w:rsidRPr="00780CCA" w:rsidRDefault="00B16DAB" w:rsidP="00C259BD">
      <w:pPr>
        <w:pStyle w:val="ListParagraph"/>
        <w:numPr>
          <w:ilvl w:val="0"/>
          <w:numId w:val="13"/>
        </w:numPr>
        <w:spacing w:line="360" w:lineRule="auto"/>
        <w:rPr>
          <w:rFonts w:cstheme="minorHAnsi"/>
        </w:rPr>
      </w:pPr>
      <w:r w:rsidRPr="00780CCA">
        <w:rPr>
          <w:rFonts w:cstheme="minorHAnsi"/>
        </w:rPr>
        <w:t xml:space="preserve">Reference data is required, particularly </w:t>
      </w:r>
    </w:p>
    <w:p w14:paraId="1E7CABDD" w14:textId="25D56A77" w:rsidR="00B16DAB" w:rsidRPr="00780CCA" w:rsidRDefault="00B16DAB" w:rsidP="00C259BD">
      <w:pPr>
        <w:pStyle w:val="ListParagraph"/>
        <w:numPr>
          <w:ilvl w:val="1"/>
          <w:numId w:val="13"/>
        </w:numPr>
        <w:spacing w:line="360" w:lineRule="auto"/>
        <w:rPr>
          <w:rFonts w:cstheme="minorHAnsi"/>
        </w:rPr>
      </w:pPr>
      <w:r w:rsidRPr="00780CCA">
        <w:rPr>
          <w:rFonts w:cstheme="minorHAnsi"/>
        </w:rPr>
        <w:t>in young children</w:t>
      </w:r>
      <w:r w:rsidR="00E04A3E" w:rsidRPr="00780CCA">
        <w:rPr>
          <w:rFonts w:cstheme="minorHAnsi"/>
        </w:rPr>
        <w:t xml:space="preserve"> and infants</w:t>
      </w:r>
    </w:p>
    <w:p w14:paraId="43E45D7F" w14:textId="2E4035DA" w:rsidR="00B16DAB" w:rsidRPr="00780CCA" w:rsidRDefault="00B16DAB" w:rsidP="00C259BD">
      <w:pPr>
        <w:pStyle w:val="ListParagraph"/>
        <w:numPr>
          <w:ilvl w:val="1"/>
          <w:numId w:val="13"/>
        </w:numPr>
        <w:spacing w:line="360" w:lineRule="auto"/>
        <w:rPr>
          <w:rFonts w:cstheme="minorHAnsi"/>
        </w:rPr>
      </w:pPr>
      <w:r w:rsidRPr="00780CCA">
        <w:rPr>
          <w:rFonts w:cstheme="minorHAnsi"/>
        </w:rPr>
        <w:t>using electrochemical devi</w:t>
      </w:r>
      <w:r w:rsidR="00D74A7F" w:rsidRPr="00780CCA">
        <w:rPr>
          <w:rFonts w:cstheme="minorHAnsi"/>
        </w:rPr>
        <w:t>c</w:t>
      </w:r>
      <w:r w:rsidRPr="00780CCA">
        <w:rPr>
          <w:rFonts w:cstheme="minorHAnsi"/>
        </w:rPr>
        <w:t>es</w:t>
      </w:r>
    </w:p>
    <w:p w14:paraId="1FB9F0F2" w14:textId="310824AF" w:rsidR="00B16DAB" w:rsidRPr="00780CCA" w:rsidRDefault="00B16DAB" w:rsidP="00B16DAB">
      <w:pPr>
        <w:pStyle w:val="ListParagraph"/>
        <w:numPr>
          <w:ilvl w:val="1"/>
          <w:numId w:val="13"/>
        </w:numPr>
        <w:spacing w:line="360" w:lineRule="auto"/>
        <w:rPr>
          <w:rFonts w:cstheme="minorHAnsi"/>
        </w:rPr>
      </w:pPr>
      <w:r w:rsidRPr="00780CCA">
        <w:rPr>
          <w:rFonts w:cstheme="minorHAnsi"/>
        </w:rPr>
        <w:t xml:space="preserve">during tidal breathing manoeuvres. </w:t>
      </w:r>
    </w:p>
    <w:p w14:paraId="20742637" w14:textId="11B33974" w:rsidR="00B4742A" w:rsidRPr="00780CCA" w:rsidRDefault="00B4742A" w:rsidP="00B4742A">
      <w:pPr>
        <w:pStyle w:val="ListParagraph"/>
        <w:numPr>
          <w:ilvl w:val="0"/>
          <w:numId w:val="13"/>
        </w:numPr>
        <w:spacing w:line="360" w:lineRule="auto"/>
        <w:rPr>
          <w:rFonts w:cstheme="minorHAnsi"/>
        </w:rPr>
      </w:pPr>
      <w:r w:rsidRPr="00780CCA">
        <w:rPr>
          <w:rFonts w:cstheme="minorHAnsi"/>
        </w:rPr>
        <w:t>The accuracy of nNO</w:t>
      </w:r>
      <w:r w:rsidR="00D74A7F" w:rsidRPr="00780CCA">
        <w:rPr>
          <w:rFonts w:cstheme="minorHAnsi"/>
        </w:rPr>
        <w:t xml:space="preserve"> measurements</w:t>
      </w:r>
      <w:r w:rsidRPr="00780CCA">
        <w:rPr>
          <w:rFonts w:cstheme="minorHAnsi"/>
        </w:rPr>
        <w:t xml:space="preserve"> in diagnostic settings and</w:t>
      </w:r>
      <w:r w:rsidR="00D74A7F" w:rsidRPr="00780CCA">
        <w:rPr>
          <w:rFonts w:cstheme="minorHAnsi"/>
        </w:rPr>
        <w:t xml:space="preserve"> the</w:t>
      </w:r>
      <w:r w:rsidRPr="00780CCA">
        <w:rPr>
          <w:rFonts w:cstheme="minorHAnsi"/>
        </w:rPr>
        <w:t xml:space="preserve"> optimal </w:t>
      </w:r>
      <w:r w:rsidR="00325F8B" w:rsidRPr="00780CCA">
        <w:rPr>
          <w:rFonts w:cstheme="minorHAnsi"/>
        </w:rPr>
        <w:t>cut-off</w:t>
      </w:r>
      <w:r w:rsidRPr="00780CCA">
        <w:rPr>
          <w:rFonts w:cstheme="minorHAnsi"/>
        </w:rPr>
        <w:t xml:space="preserve"> values </w:t>
      </w:r>
      <w:proofErr w:type="gramStart"/>
      <w:r w:rsidRPr="00780CCA">
        <w:rPr>
          <w:rFonts w:cstheme="minorHAnsi"/>
        </w:rPr>
        <w:t>taking</w:t>
      </w:r>
      <w:r w:rsidR="00D74A7F" w:rsidRPr="00780CCA">
        <w:rPr>
          <w:rFonts w:cstheme="minorHAnsi"/>
        </w:rPr>
        <w:t xml:space="preserve"> into</w:t>
      </w:r>
      <w:r w:rsidRPr="00780CCA">
        <w:rPr>
          <w:rFonts w:cstheme="minorHAnsi"/>
        </w:rPr>
        <w:t xml:space="preserve"> account</w:t>
      </w:r>
      <w:proofErr w:type="gramEnd"/>
      <w:r w:rsidRPr="00780CCA">
        <w:rPr>
          <w:rFonts w:cstheme="minorHAnsi"/>
        </w:rPr>
        <w:t xml:space="preserve"> </w:t>
      </w:r>
    </w:p>
    <w:p w14:paraId="7E0B0D30" w14:textId="3E0060AB" w:rsidR="00B4742A" w:rsidRPr="00780CCA" w:rsidRDefault="00B4742A" w:rsidP="00B4742A">
      <w:pPr>
        <w:pStyle w:val="ListParagraph"/>
        <w:numPr>
          <w:ilvl w:val="1"/>
          <w:numId w:val="13"/>
        </w:numPr>
        <w:spacing w:line="360" w:lineRule="auto"/>
        <w:rPr>
          <w:rFonts w:cstheme="minorHAnsi"/>
        </w:rPr>
      </w:pPr>
      <w:r w:rsidRPr="00780CCA">
        <w:rPr>
          <w:rFonts w:cstheme="minorHAnsi"/>
        </w:rPr>
        <w:t>The ages of patients</w:t>
      </w:r>
    </w:p>
    <w:p w14:paraId="2F895BFC" w14:textId="4FD7BE75" w:rsidR="00B4742A" w:rsidRPr="00780CCA" w:rsidRDefault="00B4742A" w:rsidP="00B4742A">
      <w:pPr>
        <w:pStyle w:val="ListParagraph"/>
        <w:numPr>
          <w:ilvl w:val="1"/>
          <w:numId w:val="13"/>
        </w:numPr>
        <w:spacing w:line="360" w:lineRule="auto"/>
        <w:rPr>
          <w:rFonts w:cstheme="minorHAnsi"/>
        </w:rPr>
      </w:pPr>
      <w:r w:rsidRPr="00780CCA">
        <w:rPr>
          <w:rFonts w:cstheme="minorHAnsi"/>
        </w:rPr>
        <w:t>The genetic cause of PCD</w:t>
      </w:r>
    </w:p>
    <w:p w14:paraId="6E5CD6E6" w14:textId="41DEA22D" w:rsidR="00B4742A" w:rsidRPr="00780CCA" w:rsidRDefault="00B4742A" w:rsidP="00B4742A">
      <w:pPr>
        <w:pStyle w:val="ListParagraph"/>
        <w:numPr>
          <w:ilvl w:val="1"/>
          <w:numId w:val="13"/>
        </w:numPr>
        <w:spacing w:line="360" w:lineRule="auto"/>
        <w:rPr>
          <w:rFonts w:cstheme="minorHAnsi"/>
        </w:rPr>
      </w:pPr>
      <w:r w:rsidRPr="00780CCA">
        <w:rPr>
          <w:rFonts w:cstheme="minorHAnsi"/>
        </w:rPr>
        <w:t>The analyser type (chemiluminescence or electrochemical)</w:t>
      </w:r>
    </w:p>
    <w:p w14:paraId="217E8602" w14:textId="51137995" w:rsidR="00B4742A" w:rsidRPr="00780CCA" w:rsidRDefault="00B4742A" w:rsidP="00B4742A">
      <w:pPr>
        <w:pStyle w:val="ListParagraph"/>
        <w:numPr>
          <w:ilvl w:val="1"/>
          <w:numId w:val="13"/>
        </w:numPr>
        <w:spacing w:line="360" w:lineRule="auto"/>
        <w:rPr>
          <w:rFonts w:cstheme="minorHAnsi"/>
        </w:rPr>
      </w:pPr>
      <w:r w:rsidRPr="00780CCA">
        <w:rPr>
          <w:rFonts w:cstheme="minorHAnsi"/>
        </w:rPr>
        <w:t>The breathing manoeuvre (ER, BH, TB)</w:t>
      </w:r>
    </w:p>
    <w:p w14:paraId="732C1CD2" w14:textId="29F40E5E" w:rsidR="00B4742A" w:rsidRPr="00780CCA" w:rsidRDefault="00B4742A" w:rsidP="00C259BD">
      <w:pPr>
        <w:pStyle w:val="ListParagraph"/>
        <w:numPr>
          <w:ilvl w:val="0"/>
          <w:numId w:val="13"/>
        </w:numPr>
        <w:spacing w:line="360" w:lineRule="auto"/>
        <w:rPr>
          <w:rFonts w:cstheme="minorHAnsi"/>
        </w:rPr>
      </w:pPr>
      <w:r w:rsidRPr="00780CCA">
        <w:rPr>
          <w:rFonts w:cstheme="minorHAnsi"/>
        </w:rPr>
        <w:t>The effect of ambient nNO</w:t>
      </w:r>
      <w:r w:rsidR="00D74A7F" w:rsidRPr="00780CCA">
        <w:rPr>
          <w:rFonts w:cstheme="minorHAnsi"/>
        </w:rPr>
        <w:t xml:space="preserve"> </w:t>
      </w:r>
      <w:r w:rsidRPr="00780CCA">
        <w:rPr>
          <w:rFonts w:cstheme="minorHAnsi"/>
        </w:rPr>
        <w:t>on readings, and how best to manage high levels of ambient nNO</w:t>
      </w:r>
      <w:r w:rsidR="00D74A7F" w:rsidRPr="00780CCA">
        <w:rPr>
          <w:rFonts w:cstheme="minorHAnsi"/>
        </w:rPr>
        <w:t xml:space="preserve"> levels</w:t>
      </w:r>
      <w:r w:rsidRPr="00780CCA">
        <w:rPr>
          <w:rFonts w:cstheme="minorHAnsi"/>
        </w:rPr>
        <w:t xml:space="preserve"> when reporting and interpreting results. </w:t>
      </w:r>
    </w:p>
    <w:p w14:paraId="6B7C0B7F" w14:textId="5CB7393F" w:rsidR="00607833" w:rsidRPr="00780CCA" w:rsidRDefault="00607833" w:rsidP="00C259BD">
      <w:pPr>
        <w:pStyle w:val="ListParagraph"/>
        <w:numPr>
          <w:ilvl w:val="0"/>
          <w:numId w:val="13"/>
        </w:numPr>
        <w:spacing w:line="360" w:lineRule="auto"/>
        <w:rPr>
          <w:rFonts w:cstheme="minorHAnsi"/>
        </w:rPr>
      </w:pPr>
      <w:r w:rsidRPr="00780CCA">
        <w:rPr>
          <w:rFonts w:cstheme="minorHAnsi"/>
        </w:rPr>
        <w:t xml:space="preserve">How long to delay measuring nNO after a respiratory </w:t>
      </w:r>
      <w:r w:rsidR="004F4BC3" w:rsidRPr="00780CCA">
        <w:rPr>
          <w:rFonts w:cstheme="minorHAnsi"/>
        </w:rPr>
        <w:t xml:space="preserve">tract </w:t>
      </w:r>
      <w:r w:rsidRPr="00780CCA">
        <w:rPr>
          <w:rFonts w:cstheme="minorHAnsi"/>
        </w:rPr>
        <w:t>infection</w:t>
      </w:r>
      <w:r w:rsidR="00D53E5A">
        <w:rPr>
          <w:rFonts w:cstheme="minorHAnsi"/>
        </w:rPr>
        <w:t>?</w:t>
      </w:r>
      <w:r w:rsidR="00D53E5A" w:rsidRPr="00780CCA">
        <w:rPr>
          <w:rFonts w:cstheme="minorHAnsi"/>
        </w:rPr>
        <w:t xml:space="preserve"> </w:t>
      </w:r>
      <w:r w:rsidRPr="00780CCA">
        <w:rPr>
          <w:rFonts w:cstheme="minorHAnsi"/>
        </w:rPr>
        <w:t xml:space="preserve">Current practice is 2-4 weeks. </w:t>
      </w:r>
    </w:p>
    <w:p w14:paraId="11B69F84" w14:textId="20F7A059" w:rsidR="00607833" w:rsidRPr="00780CCA" w:rsidRDefault="00947632" w:rsidP="00C259BD">
      <w:pPr>
        <w:pStyle w:val="ListParagraph"/>
        <w:numPr>
          <w:ilvl w:val="0"/>
          <w:numId w:val="13"/>
        </w:numPr>
        <w:spacing w:line="360" w:lineRule="auto"/>
        <w:rPr>
          <w:rFonts w:cstheme="minorHAnsi"/>
        </w:rPr>
      </w:pPr>
      <w:r w:rsidRPr="00780CCA">
        <w:rPr>
          <w:rFonts w:cstheme="minorHAnsi"/>
          <w:bCs/>
        </w:rPr>
        <w:lastRenderedPageBreak/>
        <w:t xml:space="preserve">How long to wait between </w:t>
      </w:r>
      <w:r w:rsidR="00D16B50">
        <w:rPr>
          <w:rFonts w:cstheme="minorHAnsi"/>
          <w:bCs/>
        </w:rPr>
        <w:t xml:space="preserve">with-in occasion </w:t>
      </w:r>
      <w:r w:rsidRPr="00780CCA">
        <w:rPr>
          <w:rFonts w:cstheme="minorHAnsi"/>
          <w:bCs/>
        </w:rPr>
        <w:t>repeat</w:t>
      </w:r>
      <w:r w:rsidR="00067A29" w:rsidRPr="00780CCA">
        <w:rPr>
          <w:rFonts w:cstheme="minorHAnsi"/>
          <w:bCs/>
        </w:rPr>
        <w:t>ed</w:t>
      </w:r>
      <w:r w:rsidRPr="00780CCA">
        <w:rPr>
          <w:rFonts w:cstheme="minorHAnsi"/>
          <w:bCs/>
        </w:rPr>
        <w:t xml:space="preserve"> measurements</w:t>
      </w:r>
      <w:r w:rsidR="000357D1" w:rsidRPr="00780CCA">
        <w:rPr>
          <w:rFonts w:cstheme="minorHAnsi"/>
        </w:rPr>
        <w:t xml:space="preserve">? </w:t>
      </w:r>
    </w:p>
    <w:p w14:paraId="36C3BBF6" w14:textId="2B82212D" w:rsidR="00D16B50" w:rsidRDefault="00D16B50" w:rsidP="00607833">
      <w:pPr>
        <w:pStyle w:val="ListParagraph"/>
        <w:numPr>
          <w:ilvl w:val="0"/>
          <w:numId w:val="13"/>
        </w:numPr>
        <w:spacing w:line="360" w:lineRule="auto"/>
        <w:rPr>
          <w:rFonts w:cstheme="minorHAnsi"/>
        </w:rPr>
      </w:pPr>
      <w:r>
        <w:rPr>
          <w:rFonts w:cstheme="minorHAnsi"/>
        </w:rPr>
        <w:t xml:space="preserve">The </w:t>
      </w:r>
      <w:r w:rsidRPr="00D16B50">
        <w:rPr>
          <w:rFonts w:cstheme="minorHAnsi"/>
        </w:rPr>
        <w:t>exten</w:t>
      </w:r>
      <w:r w:rsidR="005A3F08">
        <w:rPr>
          <w:rFonts w:cstheme="minorHAnsi"/>
        </w:rPr>
        <w:t>t</w:t>
      </w:r>
      <w:r w:rsidRPr="00D16B50">
        <w:rPr>
          <w:rFonts w:cstheme="minorHAnsi"/>
        </w:rPr>
        <w:t xml:space="preserve"> </w:t>
      </w:r>
      <w:r w:rsidR="00417982">
        <w:rPr>
          <w:rFonts w:cstheme="minorHAnsi"/>
        </w:rPr>
        <w:t xml:space="preserve">that </w:t>
      </w:r>
      <w:r w:rsidR="00417982" w:rsidRPr="00D16B50">
        <w:rPr>
          <w:rFonts w:cstheme="minorHAnsi"/>
        </w:rPr>
        <w:t>preschool child</w:t>
      </w:r>
      <w:r w:rsidR="00417982">
        <w:rPr>
          <w:rFonts w:cstheme="minorHAnsi"/>
        </w:rPr>
        <w:t>ren</w:t>
      </w:r>
      <w:r w:rsidRPr="00D16B50">
        <w:rPr>
          <w:rFonts w:cstheme="minorHAnsi"/>
        </w:rPr>
        <w:t xml:space="preserve"> with frequent adenoidal hypertrophy may have false low nNO valu</w:t>
      </w:r>
      <w:r w:rsidR="00417982">
        <w:rPr>
          <w:rFonts w:cstheme="minorHAnsi"/>
        </w:rPr>
        <w:t>es</w:t>
      </w:r>
      <w:r w:rsidRPr="00D16B50">
        <w:rPr>
          <w:rFonts w:cstheme="minorHAnsi"/>
        </w:rPr>
        <w:t xml:space="preserve"> and how to “correct” for this in routine practice. </w:t>
      </w:r>
    </w:p>
    <w:p w14:paraId="02141801" w14:textId="6D671311" w:rsidR="00D74A7F" w:rsidRPr="00780CCA" w:rsidRDefault="007C6C72" w:rsidP="00607833">
      <w:pPr>
        <w:pStyle w:val="ListParagraph"/>
        <w:numPr>
          <w:ilvl w:val="0"/>
          <w:numId w:val="13"/>
        </w:numPr>
        <w:spacing w:line="360" w:lineRule="auto"/>
        <w:rPr>
          <w:rFonts w:cstheme="minorHAnsi"/>
        </w:rPr>
      </w:pPr>
      <w:r w:rsidRPr="00780CCA">
        <w:rPr>
          <w:rFonts w:cstheme="minorHAnsi"/>
        </w:rPr>
        <w:t xml:space="preserve">Other </w:t>
      </w:r>
      <w:r w:rsidR="00417982">
        <w:rPr>
          <w:rFonts w:cstheme="minorHAnsi"/>
        </w:rPr>
        <w:t xml:space="preserve">necessary </w:t>
      </w:r>
      <w:r w:rsidRPr="00780CCA">
        <w:rPr>
          <w:rFonts w:cstheme="minorHAnsi"/>
        </w:rPr>
        <w:t xml:space="preserve">studies </w:t>
      </w:r>
      <w:proofErr w:type="gramStart"/>
      <w:r w:rsidRPr="00780CCA">
        <w:rPr>
          <w:rFonts w:cstheme="minorHAnsi"/>
        </w:rPr>
        <w:t>include:</w:t>
      </w:r>
      <w:proofErr w:type="gramEnd"/>
      <w:r w:rsidRPr="00780CCA">
        <w:rPr>
          <w:rFonts w:cstheme="minorHAnsi"/>
        </w:rPr>
        <w:t xml:space="preserve"> maintenance frequency, calibration frequency,</w:t>
      </w:r>
      <w:r w:rsidR="00417982">
        <w:rPr>
          <w:rFonts w:cstheme="minorHAnsi"/>
        </w:rPr>
        <w:t xml:space="preserve"> the</w:t>
      </w:r>
      <w:r w:rsidRPr="00780CCA">
        <w:rPr>
          <w:rFonts w:cstheme="minorHAnsi"/>
        </w:rPr>
        <w:t xml:space="preserve"> </w:t>
      </w:r>
      <w:r w:rsidR="00D74A7F" w:rsidRPr="00780CCA">
        <w:rPr>
          <w:rFonts w:cstheme="minorHAnsi"/>
        </w:rPr>
        <w:t>i</w:t>
      </w:r>
      <w:r w:rsidR="00607833" w:rsidRPr="00780CCA">
        <w:rPr>
          <w:rFonts w:cstheme="minorHAnsi"/>
        </w:rPr>
        <w:t xml:space="preserve">nfluence of sampling tube diameter on sampling rate, </w:t>
      </w:r>
      <w:r w:rsidR="00417982">
        <w:rPr>
          <w:rFonts w:cstheme="minorHAnsi"/>
        </w:rPr>
        <w:t xml:space="preserve">the </w:t>
      </w:r>
      <w:r w:rsidRPr="00780CCA">
        <w:rPr>
          <w:rFonts w:cstheme="minorHAnsi"/>
        </w:rPr>
        <w:t xml:space="preserve">long-term stability of NO-sensors, </w:t>
      </w:r>
      <w:r w:rsidR="00417982">
        <w:rPr>
          <w:rFonts w:cstheme="minorHAnsi"/>
        </w:rPr>
        <w:t xml:space="preserve">and </w:t>
      </w:r>
      <w:r w:rsidRPr="00780CCA">
        <w:rPr>
          <w:rFonts w:cstheme="minorHAnsi"/>
        </w:rPr>
        <w:t>whether biological control</w:t>
      </w:r>
      <w:r w:rsidR="00417982">
        <w:rPr>
          <w:rFonts w:cstheme="minorHAnsi"/>
        </w:rPr>
        <w:t xml:space="preserve"> testing</w:t>
      </w:r>
      <w:r w:rsidRPr="00780CCA">
        <w:rPr>
          <w:rFonts w:cstheme="minorHAnsi"/>
        </w:rPr>
        <w:t xml:space="preserve"> can be used for electrochemical sensors where standardised calibration is not possible.</w:t>
      </w:r>
    </w:p>
    <w:p w14:paraId="63A06128" w14:textId="75D27086" w:rsidR="007C6C72" w:rsidRPr="00780CCA" w:rsidRDefault="00D74A7F" w:rsidP="00607833">
      <w:pPr>
        <w:pStyle w:val="ListParagraph"/>
        <w:numPr>
          <w:ilvl w:val="0"/>
          <w:numId w:val="13"/>
        </w:numPr>
        <w:spacing w:line="360" w:lineRule="auto"/>
        <w:rPr>
          <w:rFonts w:cstheme="minorHAnsi"/>
        </w:rPr>
      </w:pPr>
      <w:r w:rsidRPr="00780CCA">
        <w:rPr>
          <w:rFonts w:cstheme="minorHAnsi"/>
        </w:rPr>
        <w:t xml:space="preserve">It is also unclear if nNO measurement should be </w:t>
      </w:r>
      <w:r w:rsidR="00B158EF">
        <w:rPr>
          <w:rFonts w:cstheme="minorHAnsi"/>
        </w:rPr>
        <w:t>repeated</w:t>
      </w:r>
      <w:r w:rsidRPr="00780CCA">
        <w:rPr>
          <w:rFonts w:cstheme="minorHAnsi"/>
        </w:rPr>
        <w:t xml:space="preserve"> to confirm </w:t>
      </w:r>
      <w:r w:rsidR="00254C49" w:rsidRPr="00780CCA">
        <w:rPr>
          <w:rFonts w:cstheme="minorHAnsi"/>
        </w:rPr>
        <w:t>results and</w:t>
      </w:r>
      <w:r w:rsidR="004F4BC3" w:rsidRPr="00780CCA">
        <w:rPr>
          <w:rFonts w:cstheme="minorHAnsi"/>
        </w:rPr>
        <w:t>, if so,</w:t>
      </w:r>
      <w:r w:rsidR="00254C49" w:rsidRPr="00780CCA">
        <w:rPr>
          <w:rFonts w:cstheme="minorHAnsi"/>
        </w:rPr>
        <w:t xml:space="preserve"> what is the</w:t>
      </w:r>
      <w:r w:rsidR="0041155D">
        <w:rPr>
          <w:rFonts w:cstheme="minorHAnsi"/>
        </w:rPr>
        <w:t xml:space="preserve"> </w:t>
      </w:r>
      <w:r w:rsidR="00A1063E" w:rsidRPr="00780CCA">
        <w:rPr>
          <w:rFonts w:cstheme="minorHAnsi"/>
        </w:rPr>
        <w:t>best</w:t>
      </w:r>
      <w:r w:rsidR="00254C49" w:rsidRPr="00780CCA">
        <w:rPr>
          <w:rFonts w:cstheme="minorHAnsi"/>
        </w:rPr>
        <w:t xml:space="preserve"> timing of this repeat measurement (</w:t>
      </w:r>
      <w:proofErr w:type="gramStart"/>
      <w:r w:rsidR="00254C49" w:rsidRPr="00780CCA">
        <w:rPr>
          <w:rFonts w:cstheme="minorHAnsi"/>
        </w:rPr>
        <w:t>e.g.</w:t>
      </w:r>
      <w:proofErr w:type="gramEnd"/>
      <w:r w:rsidR="00254C49" w:rsidRPr="00780CCA">
        <w:rPr>
          <w:rFonts w:cstheme="minorHAnsi"/>
        </w:rPr>
        <w:t xml:space="preserve"> 1 month later).</w:t>
      </w:r>
      <w:r w:rsidR="008F2054" w:rsidRPr="00780CCA">
        <w:rPr>
          <w:rFonts w:cstheme="minorHAnsi"/>
        </w:rPr>
        <w:t xml:space="preserve"> </w:t>
      </w:r>
    </w:p>
    <w:p w14:paraId="68193A31" w14:textId="580C829F" w:rsidR="003805EF" w:rsidRPr="00780CCA" w:rsidRDefault="00A9743B" w:rsidP="0019721F">
      <w:pPr>
        <w:rPr>
          <w:b/>
          <w:bCs/>
        </w:rPr>
      </w:pPr>
      <w:r w:rsidRPr="00780CCA">
        <w:rPr>
          <w:b/>
          <w:bCs/>
        </w:rPr>
        <w:t>Conclusions</w:t>
      </w:r>
    </w:p>
    <w:p w14:paraId="036E7A6A" w14:textId="77777777" w:rsidR="00226D38" w:rsidRDefault="00A9743B" w:rsidP="00226D38">
      <w:pPr>
        <w:spacing w:line="360" w:lineRule="auto"/>
        <w:rPr>
          <w:rFonts w:ascii="Calibri" w:hAnsi="Calibri" w:cs="Calibri"/>
          <w:noProof/>
        </w:rPr>
      </w:pPr>
      <w:r w:rsidRPr="00780CCA">
        <w:rPr>
          <w:noProof/>
        </w:rPr>
        <w:t>Nasal n</w:t>
      </w:r>
      <w:r w:rsidR="00344F33" w:rsidRPr="00780CCA">
        <w:rPr>
          <w:noProof/>
        </w:rPr>
        <w:t>itric oxide</w:t>
      </w:r>
      <w:r w:rsidRPr="00780CCA">
        <w:rPr>
          <w:noProof/>
        </w:rPr>
        <w:t xml:space="preserve"> is a relatively quick and inexpensive test which contributes to the diagnosis of PCD. Previous technical guidelines have focussed on measurement</w:t>
      </w:r>
      <w:r w:rsidR="00254C49" w:rsidRPr="00780CCA">
        <w:rPr>
          <w:noProof/>
        </w:rPr>
        <w:t>s</w:t>
      </w:r>
      <w:r w:rsidRPr="00780CCA">
        <w:rPr>
          <w:noProof/>
        </w:rPr>
        <w:t xml:space="preserve"> using a chemiluminescence analyser during velum closure manoeuvres. A recent global survey demonstrated that many </w:t>
      </w:r>
      <w:r w:rsidR="00C332E7" w:rsidRPr="00780CCA">
        <w:rPr>
          <w:noProof/>
        </w:rPr>
        <w:t>centre</w:t>
      </w:r>
      <w:r w:rsidRPr="00780CCA">
        <w:rPr>
          <w:noProof/>
        </w:rPr>
        <w:t xml:space="preserve">s instead use electrochemical analysers, which are less expensive to purchase and maintain </w:t>
      </w:r>
      <w:r w:rsidRPr="00780CCA">
        <w:rPr>
          <w:noProof/>
        </w:rPr>
        <w:fldChar w:fldCharType="begin">
          <w:fldData xml:space="preserve">PEVuZE5vdGU+PENpdGU+PEF1dGhvcj5CZXlkb248L0F1dGhvcj48WWVhcj4yMDIyPC9ZZWFyPjxS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</w:fldData>
        </w:fldChar>
      </w:r>
      <w:r w:rsidR="00E02DA1">
        <w:rPr>
          <w:noProof/>
        </w:rPr>
        <w:instrText xml:space="preserve"> ADDIN EN.CITE </w:instrText>
      </w:r>
      <w:r w:rsidR="00E02DA1">
        <w:rPr>
          <w:noProof/>
        </w:rPr>
        <w:fldChar w:fldCharType="begin">
          <w:fldData xml:space="preserve">PEVuZE5vdGU+PENpdGU+PEF1dGhvcj5CZXlkb248L0F1dGhvcj48WWVhcj4yMDIyPC9ZZWFyPjxS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</w:fldData>
        </w:fldChar>
      </w:r>
      <w:r w:rsidR="00E02DA1">
        <w:rPr>
          <w:noProof/>
        </w:rPr>
        <w:instrText xml:space="preserve"> ADDIN EN.CITE.DATA </w:instrText>
      </w:r>
      <w:r w:rsidR="00E02DA1">
        <w:rPr>
          <w:noProof/>
        </w:rPr>
      </w:r>
      <w:r w:rsidR="00E02DA1">
        <w:rPr>
          <w:noProof/>
        </w:rPr>
        <w:fldChar w:fldCharType="end"/>
      </w:r>
      <w:r w:rsidRPr="00780CCA">
        <w:rPr>
          <w:noProof/>
        </w:rPr>
      </w:r>
      <w:r w:rsidRPr="00780CCA">
        <w:rPr>
          <w:noProof/>
        </w:rPr>
        <w:fldChar w:fldCharType="separate"/>
      </w:r>
      <w:r w:rsidR="00E02DA1">
        <w:rPr>
          <w:noProof/>
        </w:rPr>
        <w:t>[20]</w:t>
      </w:r>
      <w:r w:rsidRPr="00780CCA">
        <w:rPr>
          <w:noProof/>
        </w:rPr>
        <w:fldChar w:fldCharType="end"/>
      </w:r>
      <w:r w:rsidRPr="00780CCA">
        <w:rPr>
          <w:noProof/>
        </w:rPr>
        <w:t xml:space="preserve">. Also, non-velum closure manoeuvres are commonly used, particularly with young children. </w:t>
      </w:r>
      <w:r w:rsidR="0082618D">
        <w:rPr>
          <w:noProof/>
        </w:rPr>
        <w:t>Despite widespread use, t</w:t>
      </w:r>
      <w:r w:rsidR="0063178B" w:rsidRPr="00780CCA">
        <w:rPr>
          <w:noProof/>
        </w:rPr>
        <w:t>here are many gaps in</w:t>
      </w:r>
      <w:r w:rsidR="00254C49" w:rsidRPr="00780CCA">
        <w:rPr>
          <w:noProof/>
        </w:rPr>
        <w:t xml:space="preserve"> our</w:t>
      </w:r>
      <w:r w:rsidR="0063178B" w:rsidRPr="00780CCA">
        <w:rPr>
          <w:noProof/>
        </w:rPr>
        <w:t xml:space="preserve"> current knowledge regarding use of electrochemical analysers, and </w:t>
      </w:r>
      <w:r w:rsidR="005948C1" w:rsidRPr="00780CCA">
        <w:rPr>
          <w:noProof/>
        </w:rPr>
        <w:t xml:space="preserve">the role of </w:t>
      </w:r>
      <w:r w:rsidR="0063178B" w:rsidRPr="00780CCA">
        <w:rPr>
          <w:noProof/>
        </w:rPr>
        <w:t>nNO</w:t>
      </w:r>
      <w:r w:rsidR="00254C49" w:rsidRPr="00780CCA">
        <w:rPr>
          <w:noProof/>
        </w:rPr>
        <w:t xml:space="preserve"> measurements</w:t>
      </w:r>
      <w:r w:rsidR="0063178B" w:rsidRPr="00780CCA">
        <w:rPr>
          <w:noProof/>
        </w:rPr>
        <w:t xml:space="preserve"> </w:t>
      </w:r>
      <w:r w:rsidR="00B158EF">
        <w:rPr>
          <w:noProof/>
        </w:rPr>
        <w:t>in the diagnostic woork-up of</w:t>
      </w:r>
      <w:r w:rsidR="0063178B" w:rsidRPr="00780CCA">
        <w:rPr>
          <w:noProof/>
        </w:rPr>
        <w:t xml:space="preserve"> PCD in pre-school children. A </w:t>
      </w:r>
      <w:r w:rsidR="009C74C3" w:rsidRPr="00780CCA">
        <w:rPr>
          <w:rFonts w:cstheme="minorHAnsi"/>
        </w:rPr>
        <w:t>Task Force</w:t>
      </w:r>
      <w:r w:rsidR="0063178B" w:rsidRPr="00780CCA">
        <w:rPr>
          <w:noProof/>
        </w:rPr>
        <w:t xml:space="preserve"> of experts therefore developed this technical standard</w:t>
      </w:r>
      <w:r w:rsidR="005948C1" w:rsidRPr="00780CCA">
        <w:rPr>
          <w:noProof/>
        </w:rPr>
        <w:t xml:space="preserve">, relying more </w:t>
      </w:r>
      <w:r w:rsidR="0063178B" w:rsidRPr="00780CCA">
        <w:rPr>
          <w:noProof/>
        </w:rPr>
        <w:t xml:space="preserve">on experience rather than </w:t>
      </w:r>
      <w:r w:rsidR="00743001">
        <w:rPr>
          <w:noProof/>
        </w:rPr>
        <w:t>extensive</w:t>
      </w:r>
      <w:r w:rsidR="0063178B" w:rsidRPr="00780CCA">
        <w:rPr>
          <w:noProof/>
        </w:rPr>
        <w:t xml:space="preserve"> multi</w:t>
      </w:r>
      <w:r w:rsidR="00C332E7" w:rsidRPr="00780CCA">
        <w:rPr>
          <w:noProof/>
        </w:rPr>
        <w:t>centre</w:t>
      </w:r>
      <w:r w:rsidR="0063178B" w:rsidRPr="00780CCA">
        <w:rPr>
          <w:noProof/>
        </w:rPr>
        <w:t xml:space="preserve"> evidence</w:t>
      </w:r>
      <w:r w:rsidR="00067A29" w:rsidRPr="00780CCA">
        <w:rPr>
          <w:noProof/>
        </w:rPr>
        <w:t>.</w:t>
      </w:r>
      <w:r w:rsidR="00254C49" w:rsidRPr="00780CCA">
        <w:rPr>
          <w:noProof/>
        </w:rPr>
        <w:t xml:space="preserve"> The </w:t>
      </w:r>
      <w:r w:rsidR="009C74C3" w:rsidRPr="00780CCA">
        <w:rPr>
          <w:noProof/>
        </w:rPr>
        <w:t>Task Force</w:t>
      </w:r>
      <w:r w:rsidR="0063178B" w:rsidRPr="00780CCA">
        <w:rPr>
          <w:noProof/>
        </w:rPr>
        <w:t xml:space="preserve"> highlighted where research is urgently needed to facilitate</w:t>
      </w:r>
      <w:r w:rsidR="00254C49" w:rsidRPr="00780CCA">
        <w:rPr>
          <w:noProof/>
        </w:rPr>
        <w:t xml:space="preserve"> future</w:t>
      </w:r>
      <w:r w:rsidR="0063178B" w:rsidRPr="00780CCA">
        <w:rPr>
          <w:noProof/>
        </w:rPr>
        <w:t xml:space="preserve"> evidence</w:t>
      </w:r>
      <w:r w:rsidR="00743001">
        <w:rPr>
          <w:noProof/>
        </w:rPr>
        <w:t>-</w:t>
      </w:r>
      <w:r w:rsidR="0063178B" w:rsidRPr="00780CCA">
        <w:rPr>
          <w:noProof/>
        </w:rPr>
        <w:t>based standards</w:t>
      </w:r>
      <w:r w:rsidR="00254C49" w:rsidRPr="00780CCA">
        <w:rPr>
          <w:noProof/>
        </w:rPr>
        <w:t>.</w:t>
      </w:r>
    </w:p>
    <w:p w14:paraId="421CD515" w14:textId="77777777" w:rsidR="005A3F08" w:rsidRDefault="005A3F08">
      <w:pPr>
        <w:rPr>
          <w:rFonts w:ascii="Calibri" w:hAnsi="Calibri" w:cs="Calibri"/>
          <w:noProof/>
        </w:rPr>
      </w:pPr>
    </w:p>
    <w:p w14:paraId="5274EE47" w14:textId="0D426E52" w:rsidR="005A3F08" w:rsidRPr="005A3F08" w:rsidRDefault="005A3F08" w:rsidP="005A3F08">
      <w:pPr>
        <w:rPr>
          <w:rFonts w:ascii="Calibri" w:hAnsi="Calibri" w:cs="Calibri"/>
          <w:b/>
          <w:bCs/>
          <w:noProof/>
        </w:rPr>
      </w:pPr>
      <w:r w:rsidRPr="005A3F08">
        <w:rPr>
          <w:rFonts w:ascii="Calibri" w:hAnsi="Calibri" w:cs="Calibri"/>
          <w:b/>
          <w:bCs/>
          <w:noProof/>
        </w:rPr>
        <w:t xml:space="preserve">Acknowledgements: </w:t>
      </w:r>
      <w:r w:rsidRPr="005A3F08">
        <w:rPr>
          <w:rFonts w:ascii="Calibri" w:hAnsi="Calibri" w:cs="Calibri"/>
          <w:noProof/>
        </w:rPr>
        <w:t xml:space="preserve">We are grateful to the </w:t>
      </w:r>
      <w:r w:rsidR="002766C4" w:rsidRPr="002766C4">
        <w:rPr>
          <w:rFonts w:ascii="Calibri" w:hAnsi="Calibri" w:cs="Calibri"/>
          <w:noProof/>
          <w:lang w:val="en-US"/>
        </w:rPr>
        <w:t>Guidelines Working Group</w:t>
      </w:r>
      <w:r w:rsidR="002766C4" w:rsidRPr="002766C4" w:rsidDel="002766C4">
        <w:rPr>
          <w:rFonts w:ascii="Calibri" w:hAnsi="Calibri" w:cs="Calibri"/>
          <w:noProof/>
        </w:rPr>
        <w:t xml:space="preserve"> </w:t>
      </w:r>
      <w:r w:rsidRPr="005A3F08">
        <w:rPr>
          <w:rFonts w:ascii="Calibri" w:hAnsi="Calibri" w:cs="Calibri"/>
          <w:noProof/>
        </w:rPr>
        <w:t>for their advice and support. Thank you to Lynn Reeves for the administrative support for the Task Force. Members of the Task Force are members of BEAT-PCD, an ERS Clinical Research Collaboration, and the European Reference Network for Rare Diseases (ERN-Lung).</w:t>
      </w:r>
      <w:r w:rsidRPr="005A3F08">
        <w:rPr>
          <w:rFonts w:ascii="Calibri" w:hAnsi="Calibri" w:cs="Calibri"/>
          <w:b/>
          <w:bCs/>
          <w:noProof/>
        </w:rPr>
        <w:t xml:space="preserve"> </w:t>
      </w:r>
    </w:p>
    <w:p w14:paraId="7AE43BD2" w14:textId="7EBD601B" w:rsidR="00226D38" w:rsidRDefault="00226D38">
      <w:pPr>
        <w:rPr>
          <w:rFonts w:ascii="Calibri" w:hAnsi="Calibri" w:cs="Calibri"/>
          <w:noProof/>
        </w:rPr>
      </w:pPr>
      <w:r>
        <w:rPr>
          <w:rFonts w:ascii="Calibri" w:hAnsi="Calibri" w:cs="Calibri"/>
          <w:noProof/>
        </w:rPr>
        <w:br w:type="page"/>
      </w:r>
    </w:p>
    <w:p w14:paraId="0343E0E4" w14:textId="77777777" w:rsidR="00226D38" w:rsidRPr="00780CCA" w:rsidRDefault="00226D38" w:rsidP="00226D38">
      <w:r w:rsidRPr="00780CCA">
        <w:rPr>
          <w:b/>
          <w:bCs/>
        </w:rPr>
        <w:lastRenderedPageBreak/>
        <w:t>Table 1:</w:t>
      </w:r>
      <w:r w:rsidRPr="00780CCA">
        <w:t xml:space="preserve"> </w:t>
      </w:r>
      <w:r>
        <w:t>T</w:t>
      </w:r>
      <w:r w:rsidRPr="00780CCA">
        <w:t>he advantages and disadvantages of chemiluminescence and electrochemical analysers</w:t>
      </w:r>
    </w:p>
    <w:tbl>
      <w:tblPr>
        <w:tblStyle w:val="TableGrid"/>
        <w:tblW w:w="9813" w:type="dxa"/>
        <w:tblLook w:val="04A0" w:firstRow="1" w:lastRow="0" w:firstColumn="1" w:lastColumn="0" w:noHBand="0" w:noVBand="1"/>
      </w:tblPr>
      <w:tblGrid>
        <w:gridCol w:w="1964"/>
        <w:gridCol w:w="3897"/>
        <w:gridCol w:w="3952"/>
      </w:tblGrid>
      <w:tr w:rsidR="00226D38" w:rsidRPr="00780CCA" w14:paraId="4494E1E9" w14:textId="77777777" w:rsidTr="00C001F3">
        <w:trPr>
          <w:trHeight w:val="300"/>
        </w:trPr>
        <w:tc>
          <w:tcPr>
            <w:tcW w:w="1964" w:type="dxa"/>
            <w:vAlign w:val="center"/>
            <w:hideMark/>
          </w:tcPr>
          <w:p w14:paraId="5E1740B3" w14:textId="77777777" w:rsidR="00226D38" w:rsidRPr="00780CCA" w:rsidRDefault="00226D38" w:rsidP="00C001F3">
            <w:pPr>
              <w:spacing w:after="60"/>
              <w:jc w:val="center"/>
              <w:rPr>
                <w:rFonts w:cstheme="minorHAnsi"/>
                <w:sz w:val="20"/>
                <w:szCs w:val="20"/>
              </w:rPr>
            </w:pPr>
          </w:p>
        </w:tc>
        <w:tc>
          <w:tcPr>
            <w:tcW w:w="3897" w:type="dxa"/>
            <w:vAlign w:val="center"/>
            <w:hideMark/>
          </w:tcPr>
          <w:p w14:paraId="3D1A03DF" w14:textId="6A47A6EF" w:rsidR="00226D38" w:rsidRPr="00780CCA" w:rsidRDefault="00A25F8F" w:rsidP="00C001F3">
            <w:pPr>
              <w:spacing w:after="60"/>
              <w:jc w:val="center"/>
              <w:rPr>
                <w:rFonts w:cstheme="minorHAnsi"/>
                <w:b/>
                <w:bCs/>
                <w:sz w:val="20"/>
                <w:szCs w:val="20"/>
              </w:rPr>
            </w:pPr>
            <w:r>
              <w:rPr>
                <w:rFonts w:cstheme="minorHAnsi"/>
                <w:b/>
                <w:bCs/>
                <w:sz w:val="20"/>
                <w:szCs w:val="20"/>
              </w:rPr>
              <w:t>Advantages</w:t>
            </w:r>
          </w:p>
        </w:tc>
        <w:tc>
          <w:tcPr>
            <w:tcW w:w="3952" w:type="dxa"/>
            <w:vAlign w:val="center"/>
            <w:hideMark/>
          </w:tcPr>
          <w:p w14:paraId="2A13619F" w14:textId="4CC5FACB" w:rsidR="00226D38" w:rsidRPr="00780CCA" w:rsidRDefault="00A25F8F" w:rsidP="00C001F3">
            <w:pPr>
              <w:spacing w:after="60"/>
              <w:jc w:val="center"/>
              <w:rPr>
                <w:rFonts w:cstheme="minorHAnsi"/>
                <w:b/>
                <w:bCs/>
                <w:sz w:val="20"/>
                <w:szCs w:val="20"/>
              </w:rPr>
            </w:pPr>
            <w:r>
              <w:rPr>
                <w:rFonts w:cstheme="minorHAnsi"/>
                <w:b/>
                <w:bCs/>
                <w:sz w:val="20"/>
                <w:szCs w:val="20"/>
              </w:rPr>
              <w:t>Disadvantages</w:t>
            </w:r>
          </w:p>
        </w:tc>
      </w:tr>
      <w:tr w:rsidR="00226D38" w:rsidRPr="00780CCA" w14:paraId="16EC149E" w14:textId="77777777" w:rsidTr="00C001F3">
        <w:trPr>
          <w:trHeight w:val="600"/>
        </w:trPr>
        <w:tc>
          <w:tcPr>
            <w:tcW w:w="1964" w:type="dxa"/>
            <w:vMerge w:val="restart"/>
            <w:shd w:val="clear" w:color="auto" w:fill="F2F2F2" w:themeFill="background1" w:themeFillShade="F2"/>
            <w:vAlign w:val="center"/>
          </w:tcPr>
          <w:p w14:paraId="1EAB769F" w14:textId="77777777" w:rsidR="00226D38" w:rsidRPr="00780CCA" w:rsidRDefault="00226D38" w:rsidP="00C001F3">
            <w:pPr>
              <w:spacing w:after="60"/>
              <w:jc w:val="center"/>
            </w:pPr>
            <w:r w:rsidRPr="00780CCA">
              <w:rPr>
                <w:rFonts w:cstheme="minorHAnsi"/>
                <w:b/>
                <w:bCs/>
                <w:sz w:val="20"/>
                <w:szCs w:val="20"/>
              </w:rPr>
              <w:t>Chemiluminescent Analyser</w:t>
            </w:r>
            <w:r w:rsidRPr="00780CCA">
              <w:t xml:space="preserve"> </w:t>
            </w:r>
          </w:p>
          <w:p w14:paraId="32F27679" w14:textId="77777777" w:rsidR="00226D38" w:rsidRPr="00780CCA" w:rsidRDefault="00226D38" w:rsidP="00C001F3">
            <w:pPr>
              <w:spacing w:after="60"/>
              <w:jc w:val="center"/>
            </w:pPr>
            <w:r w:rsidRPr="00780CCA">
              <w:t>e.g.</w:t>
            </w:r>
          </w:p>
          <w:p w14:paraId="1AB7C917" w14:textId="2E824473" w:rsidR="00226D38" w:rsidRPr="00780CCA" w:rsidRDefault="00226D38" w:rsidP="00C001F3">
            <w:pPr>
              <w:spacing w:after="60"/>
              <w:rPr>
                <w:rFonts w:cstheme="minorHAnsi"/>
                <w:sz w:val="20"/>
                <w:szCs w:val="20"/>
              </w:rPr>
            </w:pPr>
            <w:r w:rsidRPr="00780CCA">
              <w:rPr>
                <w:rFonts w:cstheme="minorHAnsi"/>
                <w:sz w:val="20"/>
                <w:szCs w:val="20"/>
              </w:rPr>
              <w:t>CLD88sp (</w:t>
            </w:r>
            <w:proofErr w:type="spellStart"/>
            <w:r w:rsidRPr="00780CCA">
              <w:rPr>
                <w:rFonts w:cstheme="minorHAnsi"/>
                <w:sz w:val="20"/>
                <w:szCs w:val="20"/>
              </w:rPr>
              <w:t>EcoPhysics</w:t>
            </w:r>
            <w:proofErr w:type="spellEnd"/>
            <w:r>
              <w:rPr>
                <w:rFonts w:cstheme="minorHAnsi"/>
                <w:sz w:val="20"/>
                <w:szCs w:val="20"/>
              </w:rPr>
              <w:t xml:space="preserve">/ </w:t>
            </w:r>
            <w:proofErr w:type="spellStart"/>
            <w:r>
              <w:rPr>
                <w:rFonts w:cstheme="minorHAnsi"/>
                <w:sz w:val="20"/>
                <w:szCs w:val="20"/>
              </w:rPr>
              <w:t>EcoMedics</w:t>
            </w:r>
            <w:proofErr w:type="spellEnd"/>
            <w:r w:rsidRPr="00780CCA">
              <w:rPr>
                <w:rFonts w:cstheme="minorHAnsi"/>
                <w:sz w:val="20"/>
                <w:szCs w:val="20"/>
              </w:rPr>
              <w:t>, Switzerland)</w:t>
            </w:r>
          </w:p>
          <w:p w14:paraId="17AA35A0" w14:textId="77777777" w:rsidR="00226D38" w:rsidRPr="00780CCA" w:rsidRDefault="00226D38" w:rsidP="00C001F3">
            <w:pPr>
              <w:spacing w:after="60"/>
              <w:rPr>
                <w:rFonts w:cstheme="minorHAnsi"/>
                <w:sz w:val="20"/>
                <w:szCs w:val="20"/>
              </w:rPr>
            </w:pPr>
            <w:r w:rsidRPr="00780CCA">
              <w:rPr>
                <w:rFonts w:cstheme="minorHAnsi"/>
                <w:sz w:val="20"/>
                <w:szCs w:val="20"/>
              </w:rPr>
              <w:t>Sievers/</w:t>
            </w:r>
            <w:proofErr w:type="spellStart"/>
            <w:r w:rsidRPr="00780CCA">
              <w:rPr>
                <w:rFonts w:cstheme="minorHAnsi"/>
                <w:sz w:val="20"/>
                <w:szCs w:val="20"/>
              </w:rPr>
              <w:t>Zysense</w:t>
            </w:r>
            <w:proofErr w:type="spellEnd"/>
            <w:r w:rsidRPr="00780CCA">
              <w:rPr>
                <w:rFonts w:cstheme="minorHAnsi"/>
                <w:sz w:val="20"/>
                <w:szCs w:val="20"/>
              </w:rPr>
              <w:t xml:space="preserve"> NOA-280i (General Electric Analytical Instruments, USA)),</w:t>
            </w:r>
          </w:p>
          <w:p w14:paraId="77D7EC6D" w14:textId="77777777" w:rsidR="00226D38" w:rsidRPr="00780CCA" w:rsidRDefault="00226D38" w:rsidP="00C001F3">
            <w:pPr>
              <w:spacing w:after="60"/>
              <w:rPr>
                <w:rFonts w:cstheme="minorHAnsi"/>
                <w:sz w:val="20"/>
                <w:szCs w:val="20"/>
              </w:rPr>
            </w:pPr>
            <w:r w:rsidRPr="00780CCA">
              <w:rPr>
                <w:rFonts w:cstheme="minorHAnsi"/>
                <w:sz w:val="20"/>
                <w:szCs w:val="20"/>
              </w:rPr>
              <w:t>NIOX Flex (</w:t>
            </w:r>
            <w:proofErr w:type="spellStart"/>
            <w:r w:rsidRPr="00780CCA">
              <w:rPr>
                <w:rFonts w:cstheme="minorHAnsi"/>
                <w:sz w:val="20"/>
                <w:szCs w:val="20"/>
              </w:rPr>
              <w:t>Aerocrine</w:t>
            </w:r>
            <w:proofErr w:type="spellEnd"/>
            <w:r w:rsidRPr="00780CCA">
              <w:rPr>
                <w:rFonts w:cstheme="minorHAnsi"/>
                <w:sz w:val="20"/>
                <w:szCs w:val="20"/>
              </w:rPr>
              <w:t xml:space="preserve"> AB, Sweden), </w:t>
            </w:r>
          </w:p>
          <w:p w14:paraId="3195FF5E" w14:textId="77777777" w:rsidR="00226D38" w:rsidRPr="00780CCA" w:rsidRDefault="00226D38" w:rsidP="00C001F3">
            <w:pPr>
              <w:spacing w:after="60"/>
              <w:rPr>
                <w:rFonts w:cstheme="minorHAnsi"/>
                <w:b/>
                <w:bCs/>
                <w:sz w:val="20"/>
                <w:szCs w:val="20"/>
              </w:rPr>
            </w:pPr>
            <w:r w:rsidRPr="00780CCA">
              <w:rPr>
                <w:rFonts w:cstheme="minorHAnsi"/>
                <w:sz w:val="20"/>
                <w:szCs w:val="20"/>
              </w:rPr>
              <w:t xml:space="preserve">LR2000 (Logan Research Ltd, UK) EVA 4000 (SERES, France) </w:t>
            </w:r>
          </w:p>
        </w:tc>
        <w:tc>
          <w:tcPr>
            <w:tcW w:w="3897" w:type="dxa"/>
            <w:shd w:val="clear" w:color="auto" w:fill="F2F2F2" w:themeFill="background1" w:themeFillShade="F2"/>
            <w:vAlign w:val="center"/>
          </w:tcPr>
          <w:p w14:paraId="62729708" w14:textId="059734E3" w:rsidR="00226D38" w:rsidRPr="00780CCA" w:rsidRDefault="00226D38" w:rsidP="00C001F3">
            <w:pPr>
              <w:spacing w:after="60"/>
              <w:rPr>
                <w:rFonts w:cstheme="minorHAnsi"/>
                <w:sz w:val="20"/>
                <w:szCs w:val="20"/>
              </w:rPr>
            </w:pPr>
            <w:r w:rsidRPr="00780CCA">
              <w:rPr>
                <w:sz w:val="20"/>
                <w:szCs w:val="20"/>
              </w:rPr>
              <w:t>Higher accuracy (</w:t>
            </w:r>
            <w:proofErr w:type="spellStart"/>
            <w:r w:rsidRPr="00780CCA">
              <w:rPr>
                <w:sz w:val="20"/>
                <w:szCs w:val="20"/>
              </w:rPr>
              <w:t>eg.</w:t>
            </w:r>
            <w:proofErr w:type="spellEnd"/>
            <w:r w:rsidRPr="00780CCA">
              <w:rPr>
                <w:sz w:val="20"/>
                <w:szCs w:val="20"/>
              </w:rPr>
              <w:t xml:space="preserve"> &lt; 1 ppb with 1% linearity from 0.1 to 5000 ppb, CLD 88® Eco Medics)</w:t>
            </w:r>
          </w:p>
        </w:tc>
        <w:tc>
          <w:tcPr>
            <w:tcW w:w="3952" w:type="dxa"/>
            <w:shd w:val="clear" w:color="auto" w:fill="F2F2F2" w:themeFill="background1" w:themeFillShade="F2"/>
          </w:tcPr>
          <w:p w14:paraId="6118FE99" w14:textId="77777777" w:rsidR="00226D38" w:rsidRPr="00780CCA" w:rsidRDefault="00226D38" w:rsidP="00C001F3">
            <w:pPr>
              <w:spacing w:after="60"/>
              <w:rPr>
                <w:rFonts w:cstheme="minorHAnsi"/>
                <w:sz w:val="20"/>
                <w:szCs w:val="20"/>
              </w:rPr>
            </w:pPr>
            <w:r w:rsidRPr="00780CCA">
              <w:rPr>
                <w:sz w:val="20"/>
                <w:szCs w:val="20"/>
              </w:rPr>
              <w:t>Expensive to purchase and maintain (high cost per test for centres performing a limited number of measurements)</w:t>
            </w:r>
          </w:p>
        </w:tc>
      </w:tr>
      <w:tr w:rsidR="00226D38" w:rsidRPr="00780CCA" w14:paraId="50455B2A" w14:textId="77777777" w:rsidTr="00C001F3">
        <w:trPr>
          <w:trHeight w:val="600"/>
        </w:trPr>
        <w:tc>
          <w:tcPr>
            <w:tcW w:w="1964" w:type="dxa"/>
            <w:vMerge/>
            <w:shd w:val="clear" w:color="auto" w:fill="F2F2F2" w:themeFill="background1" w:themeFillShade="F2"/>
            <w:vAlign w:val="center"/>
            <w:hideMark/>
          </w:tcPr>
          <w:p w14:paraId="79DFAD7D" w14:textId="77777777" w:rsidR="00226D38" w:rsidRPr="00780CCA" w:rsidRDefault="00226D38" w:rsidP="00C001F3">
            <w:pPr>
              <w:spacing w:after="60"/>
              <w:jc w:val="center"/>
              <w:rPr>
                <w:rFonts w:cstheme="minorHAnsi"/>
                <w:sz w:val="20"/>
                <w:szCs w:val="20"/>
              </w:rPr>
            </w:pPr>
          </w:p>
        </w:tc>
        <w:tc>
          <w:tcPr>
            <w:tcW w:w="3897" w:type="dxa"/>
            <w:shd w:val="clear" w:color="auto" w:fill="F2F2F2" w:themeFill="background1" w:themeFillShade="F2"/>
            <w:vAlign w:val="center"/>
            <w:hideMark/>
          </w:tcPr>
          <w:p w14:paraId="150F882D" w14:textId="77777777" w:rsidR="00226D38" w:rsidRPr="00780CCA" w:rsidRDefault="00226D38" w:rsidP="00C001F3">
            <w:pPr>
              <w:spacing w:after="60"/>
              <w:rPr>
                <w:rFonts w:cstheme="minorHAnsi"/>
                <w:sz w:val="20"/>
                <w:szCs w:val="20"/>
              </w:rPr>
            </w:pPr>
            <w:r w:rsidRPr="00780CCA">
              <w:rPr>
                <w:rFonts w:cstheme="minorHAnsi"/>
                <w:sz w:val="20"/>
                <w:szCs w:val="20"/>
              </w:rPr>
              <w:t>Continuous measurement and real-time display of NO test sample</w:t>
            </w:r>
          </w:p>
        </w:tc>
        <w:tc>
          <w:tcPr>
            <w:tcW w:w="3952" w:type="dxa"/>
            <w:shd w:val="clear" w:color="auto" w:fill="F2F2F2" w:themeFill="background1" w:themeFillShade="F2"/>
          </w:tcPr>
          <w:p w14:paraId="0FE7F241" w14:textId="77777777" w:rsidR="00226D38" w:rsidRPr="00780CCA" w:rsidRDefault="00226D38" w:rsidP="00C001F3">
            <w:pPr>
              <w:spacing w:after="60"/>
              <w:rPr>
                <w:rFonts w:cstheme="minorHAnsi"/>
                <w:sz w:val="20"/>
                <w:szCs w:val="20"/>
              </w:rPr>
            </w:pPr>
            <w:r w:rsidRPr="00780CCA">
              <w:rPr>
                <w:sz w:val="20"/>
                <w:szCs w:val="20"/>
              </w:rPr>
              <w:t>Need for regular calibration and preventative maintenance</w:t>
            </w:r>
          </w:p>
        </w:tc>
      </w:tr>
      <w:tr w:rsidR="00226D38" w:rsidRPr="00780CCA" w14:paraId="2D9AC4D8" w14:textId="77777777" w:rsidTr="00C001F3">
        <w:trPr>
          <w:trHeight w:val="900"/>
        </w:trPr>
        <w:tc>
          <w:tcPr>
            <w:tcW w:w="1964" w:type="dxa"/>
            <w:vMerge/>
            <w:shd w:val="clear" w:color="auto" w:fill="F2F2F2" w:themeFill="background1" w:themeFillShade="F2"/>
            <w:vAlign w:val="center"/>
            <w:hideMark/>
          </w:tcPr>
          <w:p w14:paraId="0FC732E7" w14:textId="77777777" w:rsidR="00226D38" w:rsidRPr="00780CCA" w:rsidRDefault="00226D38" w:rsidP="00C001F3">
            <w:pPr>
              <w:spacing w:after="60"/>
              <w:jc w:val="center"/>
              <w:rPr>
                <w:rFonts w:cstheme="minorHAnsi"/>
                <w:sz w:val="20"/>
                <w:szCs w:val="20"/>
              </w:rPr>
            </w:pPr>
          </w:p>
        </w:tc>
        <w:tc>
          <w:tcPr>
            <w:tcW w:w="3897" w:type="dxa"/>
            <w:shd w:val="clear" w:color="auto" w:fill="F2F2F2" w:themeFill="background1" w:themeFillShade="F2"/>
            <w:vAlign w:val="center"/>
            <w:hideMark/>
          </w:tcPr>
          <w:p w14:paraId="67F876D2" w14:textId="77777777" w:rsidR="00226D38" w:rsidRPr="00780CCA" w:rsidRDefault="00226D38" w:rsidP="00C001F3">
            <w:pPr>
              <w:spacing w:after="60"/>
              <w:rPr>
                <w:rFonts w:cstheme="minorHAnsi"/>
                <w:sz w:val="20"/>
                <w:szCs w:val="20"/>
              </w:rPr>
            </w:pPr>
            <w:r w:rsidRPr="00780CCA">
              <w:rPr>
                <w:rFonts w:cstheme="minorHAnsi"/>
                <w:sz w:val="20"/>
                <w:szCs w:val="20"/>
              </w:rPr>
              <w:t>Allows for identification of the measurement endpoint – stable plateau (ER, BH) or regular peaks (TB) without a fixed sample collection minimum time requirement</w:t>
            </w:r>
          </w:p>
        </w:tc>
        <w:tc>
          <w:tcPr>
            <w:tcW w:w="3952" w:type="dxa"/>
            <w:shd w:val="clear" w:color="auto" w:fill="F2F2F2" w:themeFill="background1" w:themeFillShade="F2"/>
            <w:noWrap/>
          </w:tcPr>
          <w:p w14:paraId="41F34B41" w14:textId="77777777" w:rsidR="00226D38" w:rsidRPr="00780CCA" w:rsidRDefault="00226D38" w:rsidP="00C001F3">
            <w:pPr>
              <w:spacing w:after="60"/>
              <w:rPr>
                <w:rFonts w:cstheme="minorHAnsi"/>
                <w:sz w:val="20"/>
                <w:szCs w:val="20"/>
              </w:rPr>
            </w:pPr>
            <w:r w:rsidRPr="00780CCA">
              <w:rPr>
                <w:sz w:val="20"/>
                <w:szCs w:val="20"/>
              </w:rPr>
              <w:t>Requirement for increased operator training and expertise</w:t>
            </w:r>
          </w:p>
        </w:tc>
      </w:tr>
      <w:tr w:rsidR="00226D38" w:rsidRPr="00780CCA" w14:paraId="7AE05BC2" w14:textId="77777777" w:rsidTr="00C001F3">
        <w:trPr>
          <w:trHeight w:val="900"/>
        </w:trPr>
        <w:tc>
          <w:tcPr>
            <w:tcW w:w="1964" w:type="dxa"/>
            <w:vMerge/>
            <w:shd w:val="clear" w:color="auto" w:fill="F2F2F2" w:themeFill="background1" w:themeFillShade="F2"/>
            <w:vAlign w:val="center"/>
            <w:hideMark/>
          </w:tcPr>
          <w:p w14:paraId="257E7035" w14:textId="77777777" w:rsidR="00226D38" w:rsidRPr="00780CCA" w:rsidRDefault="00226D38" w:rsidP="00C001F3">
            <w:pPr>
              <w:spacing w:after="60"/>
              <w:jc w:val="center"/>
              <w:rPr>
                <w:rFonts w:cstheme="minorHAnsi"/>
                <w:sz w:val="20"/>
                <w:szCs w:val="20"/>
              </w:rPr>
            </w:pPr>
          </w:p>
        </w:tc>
        <w:tc>
          <w:tcPr>
            <w:tcW w:w="3897" w:type="dxa"/>
            <w:shd w:val="clear" w:color="auto" w:fill="F2F2F2" w:themeFill="background1" w:themeFillShade="F2"/>
            <w:vAlign w:val="center"/>
            <w:hideMark/>
          </w:tcPr>
          <w:p w14:paraId="7EA35DA5" w14:textId="77777777" w:rsidR="00226D38" w:rsidRPr="00780CCA" w:rsidRDefault="00226D38" w:rsidP="00C001F3">
            <w:pPr>
              <w:spacing w:after="60"/>
              <w:rPr>
                <w:rFonts w:cstheme="minorHAnsi"/>
                <w:sz w:val="20"/>
                <w:szCs w:val="20"/>
              </w:rPr>
            </w:pPr>
            <w:r w:rsidRPr="00780CCA">
              <w:rPr>
                <w:rFonts w:cstheme="minorHAnsi"/>
                <w:sz w:val="20"/>
                <w:szCs w:val="20"/>
              </w:rPr>
              <w:t>Online, real-time display allows identification and recording of unreliable measurements (nares leak, contamination from lower airways), aiding the validation of the result</w:t>
            </w:r>
          </w:p>
        </w:tc>
        <w:tc>
          <w:tcPr>
            <w:tcW w:w="3952" w:type="dxa"/>
            <w:shd w:val="clear" w:color="auto" w:fill="F2F2F2" w:themeFill="background1" w:themeFillShade="F2"/>
          </w:tcPr>
          <w:p w14:paraId="5C4C6C37" w14:textId="77777777" w:rsidR="00226D38" w:rsidRPr="00780CCA" w:rsidRDefault="00226D38" w:rsidP="00C001F3">
            <w:pPr>
              <w:spacing w:after="60"/>
              <w:rPr>
                <w:rFonts w:cstheme="minorHAnsi"/>
                <w:sz w:val="20"/>
                <w:szCs w:val="20"/>
              </w:rPr>
            </w:pPr>
            <w:r w:rsidRPr="00780CCA">
              <w:rPr>
                <w:sz w:val="20"/>
                <w:szCs w:val="20"/>
              </w:rPr>
              <w:t>Difficult to transport</w:t>
            </w:r>
            <w:r>
              <w:rPr>
                <w:sz w:val="20"/>
                <w:szCs w:val="20"/>
              </w:rPr>
              <w:t>,</w:t>
            </w:r>
            <w:r w:rsidRPr="00780CCA">
              <w:rPr>
                <w:sz w:val="20"/>
                <w:szCs w:val="20"/>
              </w:rPr>
              <w:t xml:space="preserve"> and although an “offline method” of measurement allow</w:t>
            </w:r>
            <w:r>
              <w:rPr>
                <w:sz w:val="20"/>
                <w:szCs w:val="20"/>
              </w:rPr>
              <w:t>s</w:t>
            </w:r>
            <w:r w:rsidRPr="00780CCA">
              <w:rPr>
                <w:sz w:val="20"/>
                <w:szCs w:val="20"/>
              </w:rPr>
              <w:t xml:space="preserve"> for remote sampling, it loses the advantage of the real-time trace</w:t>
            </w:r>
          </w:p>
        </w:tc>
      </w:tr>
      <w:tr w:rsidR="00226D38" w:rsidRPr="00780CCA" w14:paraId="050B6843" w14:textId="77777777" w:rsidTr="00C001F3">
        <w:trPr>
          <w:trHeight w:val="900"/>
        </w:trPr>
        <w:tc>
          <w:tcPr>
            <w:tcW w:w="1964" w:type="dxa"/>
            <w:vMerge/>
            <w:shd w:val="clear" w:color="auto" w:fill="F2F2F2" w:themeFill="background1" w:themeFillShade="F2"/>
            <w:vAlign w:val="center"/>
            <w:hideMark/>
          </w:tcPr>
          <w:p w14:paraId="0C2D2341" w14:textId="77777777" w:rsidR="00226D38" w:rsidRPr="00780CCA" w:rsidRDefault="00226D38" w:rsidP="00C001F3">
            <w:pPr>
              <w:spacing w:after="60"/>
              <w:jc w:val="center"/>
              <w:rPr>
                <w:rFonts w:cstheme="minorHAnsi"/>
                <w:sz w:val="20"/>
                <w:szCs w:val="20"/>
              </w:rPr>
            </w:pPr>
          </w:p>
        </w:tc>
        <w:tc>
          <w:tcPr>
            <w:tcW w:w="3897" w:type="dxa"/>
            <w:shd w:val="clear" w:color="auto" w:fill="F2F2F2" w:themeFill="background1" w:themeFillShade="F2"/>
            <w:vAlign w:val="center"/>
            <w:hideMark/>
          </w:tcPr>
          <w:p w14:paraId="3AAE3F2B" w14:textId="77777777" w:rsidR="00226D38" w:rsidRPr="00780CCA" w:rsidRDefault="00226D38" w:rsidP="00C001F3">
            <w:pPr>
              <w:spacing w:after="60"/>
              <w:rPr>
                <w:rFonts w:cstheme="minorHAnsi"/>
                <w:sz w:val="20"/>
                <w:szCs w:val="20"/>
              </w:rPr>
            </w:pPr>
            <w:r w:rsidRPr="00780CCA">
              <w:rPr>
                <w:rFonts w:cstheme="minorHAnsi"/>
                <w:sz w:val="20"/>
                <w:szCs w:val="20"/>
              </w:rPr>
              <w:t>Ambient NO can be measured and recorded prior to each test occasion</w:t>
            </w:r>
          </w:p>
        </w:tc>
        <w:tc>
          <w:tcPr>
            <w:tcW w:w="3952" w:type="dxa"/>
            <w:shd w:val="clear" w:color="auto" w:fill="F2F2F2" w:themeFill="background1" w:themeFillShade="F2"/>
          </w:tcPr>
          <w:p w14:paraId="49BA2432" w14:textId="77777777" w:rsidR="00226D38" w:rsidRPr="00780CCA" w:rsidRDefault="00226D38" w:rsidP="00C001F3">
            <w:pPr>
              <w:spacing w:after="60"/>
              <w:rPr>
                <w:rFonts w:cstheme="minorHAnsi"/>
                <w:sz w:val="20"/>
                <w:szCs w:val="20"/>
              </w:rPr>
            </w:pPr>
          </w:p>
        </w:tc>
      </w:tr>
      <w:tr w:rsidR="00226D38" w:rsidRPr="00780CCA" w14:paraId="2451D211" w14:textId="77777777" w:rsidTr="00C001F3">
        <w:trPr>
          <w:trHeight w:val="600"/>
        </w:trPr>
        <w:tc>
          <w:tcPr>
            <w:tcW w:w="1964" w:type="dxa"/>
            <w:vMerge/>
            <w:shd w:val="clear" w:color="auto" w:fill="F2F2F2" w:themeFill="background1" w:themeFillShade="F2"/>
            <w:vAlign w:val="center"/>
            <w:hideMark/>
          </w:tcPr>
          <w:p w14:paraId="21AB7A81" w14:textId="77777777" w:rsidR="00226D38" w:rsidRPr="00780CCA" w:rsidRDefault="00226D38" w:rsidP="00C001F3">
            <w:pPr>
              <w:spacing w:after="60"/>
              <w:jc w:val="center"/>
              <w:rPr>
                <w:rFonts w:cstheme="minorHAnsi"/>
                <w:sz w:val="20"/>
                <w:szCs w:val="20"/>
              </w:rPr>
            </w:pPr>
          </w:p>
        </w:tc>
        <w:tc>
          <w:tcPr>
            <w:tcW w:w="3897" w:type="dxa"/>
            <w:shd w:val="clear" w:color="auto" w:fill="F2F2F2" w:themeFill="background1" w:themeFillShade="F2"/>
            <w:vAlign w:val="center"/>
            <w:hideMark/>
          </w:tcPr>
          <w:p w14:paraId="4A876820" w14:textId="77777777" w:rsidR="00226D38" w:rsidRPr="00780CCA" w:rsidRDefault="00226D38" w:rsidP="00C001F3">
            <w:pPr>
              <w:spacing w:after="60"/>
              <w:rPr>
                <w:rFonts w:cstheme="minorHAnsi"/>
                <w:sz w:val="20"/>
                <w:szCs w:val="20"/>
              </w:rPr>
            </w:pPr>
            <w:r w:rsidRPr="00780CCA">
              <w:rPr>
                <w:rFonts w:cstheme="minorHAnsi"/>
                <w:sz w:val="20"/>
                <w:szCs w:val="20"/>
              </w:rPr>
              <w:t>Rigorous testing in young people 5-years and older with published, validated diagnostic or screening cut-off values</w:t>
            </w:r>
          </w:p>
        </w:tc>
        <w:tc>
          <w:tcPr>
            <w:tcW w:w="3952" w:type="dxa"/>
            <w:shd w:val="clear" w:color="auto" w:fill="F2F2F2" w:themeFill="background1" w:themeFillShade="F2"/>
            <w:vAlign w:val="center"/>
          </w:tcPr>
          <w:p w14:paraId="47B2757B" w14:textId="77777777" w:rsidR="00226D38" w:rsidRPr="00780CCA" w:rsidRDefault="00226D38" w:rsidP="00C001F3">
            <w:pPr>
              <w:spacing w:after="60"/>
              <w:rPr>
                <w:rFonts w:cstheme="minorHAnsi"/>
                <w:sz w:val="20"/>
                <w:szCs w:val="20"/>
              </w:rPr>
            </w:pPr>
          </w:p>
        </w:tc>
      </w:tr>
      <w:tr w:rsidR="00226D38" w:rsidRPr="00780CCA" w14:paraId="37F62349" w14:textId="77777777" w:rsidTr="00C001F3">
        <w:trPr>
          <w:trHeight w:val="1200"/>
        </w:trPr>
        <w:tc>
          <w:tcPr>
            <w:tcW w:w="1964" w:type="dxa"/>
            <w:vMerge w:val="restart"/>
            <w:shd w:val="clear" w:color="auto" w:fill="D9D9D9" w:themeFill="background1" w:themeFillShade="D9"/>
            <w:vAlign w:val="center"/>
            <w:hideMark/>
          </w:tcPr>
          <w:p w14:paraId="71F49C9B" w14:textId="77777777" w:rsidR="00226D38" w:rsidRPr="00780CCA" w:rsidRDefault="00226D38" w:rsidP="00C001F3">
            <w:pPr>
              <w:spacing w:after="60"/>
              <w:jc w:val="center"/>
            </w:pPr>
            <w:r w:rsidRPr="00780CCA">
              <w:rPr>
                <w:rFonts w:cstheme="minorHAnsi"/>
                <w:b/>
                <w:bCs/>
                <w:sz w:val="20"/>
                <w:szCs w:val="20"/>
              </w:rPr>
              <w:t>Electrochemical Analyser</w:t>
            </w:r>
            <w:r w:rsidRPr="00780CCA">
              <w:t xml:space="preserve"> </w:t>
            </w:r>
          </w:p>
          <w:p w14:paraId="5028DC9F" w14:textId="6056E327" w:rsidR="00226D38" w:rsidRPr="00780CCA" w:rsidRDefault="005A3F08" w:rsidP="00C001F3">
            <w:pPr>
              <w:spacing w:after="60"/>
              <w:rPr>
                <w:rFonts w:cstheme="minorHAnsi"/>
                <w:sz w:val="20"/>
                <w:szCs w:val="20"/>
              </w:rPr>
            </w:pPr>
            <w:r w:rsidRPr="00780CCA">
              <w:rPr>
                <w:rFonts w:cstheme="minorHAnsi"/>
                <w:sz w:val="20"/>
                <w:szCs w:val="20"/>
              </w:rPr>
              <w:t>e.g.,</w:t>
            </w:r>
            <w:r w:rsidR="00226D38" w:rsidRPr="00780CCA">
              <w:rPr>
                <w:rFonts w:cstheme="minorHAnsi"/>
                <w:sz w:val="20"/>
                <w:szCs w:val="20"/>
              </w:rPr>
              <w:t xml:space="preserve"> Circassia (formerly </w:t>
            </w:r>
            <w:proofErr w:type="spellStart"/>
            <w:r w:rsidR="00226D38" w:rsidRPr="00780CCA">
              <w:rPr>
                <w:rFonts w:cstheme="minorHAnsi"/>
                <w:sz w:val="20"/>
                <w:szCs w:val="20"/>
              </w:rPr>
              <w:t>Aerocrine</w:t>
            </w:r>
            <w:proofErr w:type="spellEnd"/>
            <w:r w:rsidR="00226D38" w:rsidRPr="00780CCA">
              <w:rPr>
                <w:rFonts w:cstheme="minorHAnsi"/>
                <w:sz w:val="20"/>
                <w:szCs w:val="20"/>
              </w:rPr>
              <w:t xml:space="preserve"> AB) NIOX MINO (discontinued 2018) and NIOX VERO models</w:t>
            </w:r>
          </w:p>
        </w:tc>
        <w:tc>
          <w:tcPr>
            <w:tcW w:w="3897" w:type="dxa"/>
            <w:shd w:val="clear" w:color="auto" w:fill="D9D9D9" w:themeFill="background1" w:themeFillShade="D9"/>
            <w:vAlign w:val="center"/>
            <w:hideMark/>
          </w:tcPr>
          <w:p w14:paraId="4AA49268" w14:textId="77777777" w:rsidR="00226D38" w:rsidRPr="00780CCA" w:rsidRDefault="00226D38" w:rsidP="00C001F3">
            <w:pPr>
              <w:spacing w:after="60"/>
              <w:rPr>
                <w:rFonts w:cstheme="minorHAnsi"/>
                <w:sz w:val="20"/>
                <w:szCs w:val="20"/>
              </w:rPr>
            </w:pPr>
            <w:r w:rsidRPr="00780CCA">
              <w:rPr>
                <w:rFonts w:cstheme="minorHAnsi"/>
                <w:sz w:val="20"/>
                <w:szCs w:val="20"/>
              </w:rPr>
              <w:t>Simple to use and requires no calibration</w:t>
            </w:r>
          </w:p>
        </w:tc>
        <w:tc>
          <w:tcPr>
            <w:tcW w:w="3952" w:type="dxa"/>
            <w:shd w:val="clear" w:color="auto" w:fill="D9D9D9" w:themeFill="background1" w:themeFillShade="D9"/>
            <w:vAlign w:val="center"/>
            <w:hideMark/>
          </w:tcPr>
          <w:p w14:paraId="26918709" w14:textId="77777777" w:rsidR="00226D38" w:rsidRPr="00780CCA" w:rsidRDefault="00226D38" w:rsidP="00C001F3">
            <w:pPr>
              <w:spacing w:after="60"/>
              <w:rPr>
                <w:rFonts w:cstheme="minorHAnsi"/>
                <w:sz w:val="20"/>
                <w:szCs w:val="20"/>
              </w:rPr>
            </w:pPr>
            <w:r w:rsidRPr="00E02DA1">
              <w:rPr>
                <w:rFonts w:cstheme="minorHAnsi"/>
                <w:sz w:val="20"/>
                <w:szCs w:val="20"/>
              </w:rPr>
              <w:t>Output parameter of mean nNO lacks controlled, multicentre studies validating reference ranges for interpretation (mean values acquired during TB are significantly lower than the peaks values) diagnostic or screening cut-off value.</w:t>
            </w:r>
          </w:p>
        </w:tc>
      </w:tr>
      <w:tr w:rsidR="00226D38" w:rsidRPr="00780CCA" w14:paraId="0FEFF955" w14:textId="77777777" w:rsidTr="00C001F3">
        <w:trPr>
          <w:trHeight w:val="1200"/>
        </w:trPr>
        <w:tc>
          <w:tcPr>
            <w:tcW w:w="1964" w:type="dxa"/>
            <w:vMerge/>
            <w:shd w:val="clear" w:color="auto" w:fill="D9D9D9" w:themeFill="background1" w:themeFillShade="D9"/>
            <w:vAlign w:val="center"/>
            <w:hideMark/>
          </w:tcPr>
          <w:p w14:paraId="78B47824" w14:textId="77777777" w:rsidR="00226D38" w:rsidRPr="00780CCA" w:rsidRDefault="00226D38" w:rsidP="00C001F3">
            <w:pPr>
              <w:spacing w:after="60"/>
              <w:jc w:val="center"/>
              <w:rPr>
                <w:rFonts w:cstheme="minorHAnsi"/>
                <w:sz w:val="20"/>
                <w:szCs w:val="20"/>
              </w:rPr>
            </w:pPr>
          </w:p>
        </w:tc>
        <w:tc>
          <w:tcPr>
            <w:tcW w:w="3897" w:type="dxa"/>
            <w:shd w:val="clear" w:color="auto" w:fill="D9D9D9" w:themeFill="background1" w:themeFillShade="D9"/>
            <w:noWrap/>
            <w:vAlign w:val="center"/>
            <w:hideMark/>
          </w:tcPr>
          <w:p w14:paraId="3E71E800" w14:textId="77777777" w:rsidR="00226D38" w:rsidRPr="00780CCA" w:rsidRDefault="00226D38" w:rsidP="00C001F3">
            <w:pPr>
              <w:spacing w:after="60"/>
              <w:rPr>
                <w:rFonts w:cstheme="minorHAnsi"/>
                <w:sz w:val="20"/>
                <w:szCs w:val="20"/>
              </w:rPr>
            </w:pPr>
            <w:r w:rsidRPr="00780CCA">
              <w:rPr>
                <w:rFonts w:cstheme="minorHAnsi"/>
                <w:sz w:val="20"/>
                <w:szCs w:val="20"/>
              </w:rPr>
              <w:t>Cost effective solution for low volume sites</w:t>
            </w:r>
          </w:p>
        </w:tc>
        <w:tc>
          <w:tcPr>
            <w:tcW w:w="3952" w:type="dxa"/>
            <w:shd w:val="clear" w:color="auto" w:fill="D9D9D9" w:themeFill="background1" w:themeFillShade="D9"/>
            <w:vAlign w:val="center"/>
          </w:tcPr>
          <w:p w14:paraId="32DE29A2" w14:textId="77777777" w:rsidR="00226D38" w:rsidRPr="00780CCA" w:rsidRDefault="00226D38" w:rsidP="00C001F3">
            <w:pPr>
              <w:spacing w:after="60"/>
              <w:rPr>
                <w:rFonts w:cstheme="minorHAnsi"/>
                <w:sz w:val="20"/>
                <w:szCs w:val="20"/>
              </w:rPr>
            </w:pPr>
            <w:r w:rsidRPr="00E02DA1">
              <w:rPr>
                <w:rFonts w:cstheme="minorHAnsi"/>
                <w:sz w:val="20"/>
                <w:szCs w:val="20"/>
              </w:rPr>
              <w:t>Requires uninterrupted sampling for a fixed time that can be problematic in young children due to interrupted flow (sniffing, crying) or difficulty maintaining the desired technique for the fixed duration of the test.</w:t>
            </w:r>
          </w:p>
        </w:tc>
      </w:tr>
      <w:tr w:rsidR="00226D38" w:rsidRPr="00780CCA" w14:paraId="16885B52" w14:textId="77777777" w:rsidTr="00C001F3">
        <w:trPr>
          <w:trHeight w:val="600"/>
        </w:trPr>
        <w:tc>
          <w:tcPr>
            <w:tcW w:w="1964" w:type="dxa"/>
            <w:vMerge/>
            <w:shd w:val="clear" w:color="auto" w:fill="D9D9D9" w:themeFill="background1" w:themeFillShade="D9"/>
            <w:vAlign w:val="center"/>
            <w:hideMark/>
          </w:tcPr>
          <w:p w14:paraId="043CDE51" w14:textId="77777777" w:rsidR="00226D38" w:rsidRPr="00780CCA" w:rsidRDefault="00226D38" w:rsidP="00C001F3">
            <w:pPr>
              <w:spacing w:after="60"/>
              <w:jc w:val="center"/>
              <w:rPr>
                <w:rFonts w:cstheme="minorHAnsi"/>
                <w:sz w:val="20"/>
                <w:szCs w:val="20"/>
              </w:rPr>
            </w:pPr>
          </w:p>
        </w:tc>
        <w:tc>
          <w:tcPr>
            <w:tcW w:w="3897" w:type="dxa"/>
            <w:shd w:val="clear" w:color="auto" w:fill="D9D9D9" w:themeFill="background1" w:themeFillShade="D9"/>
            <w:vAlign w:val="center"/>
            <w:hideMark/>
          </w:tcPr>
          <w:p w14:paraId="2E2971E3" w14:textId="77777777" w:rsidR="00226D38" w:rsidRPr="00780CCA" w:rsidRDefault="00226D38" w:rsidP="00C001F3">
            <w:pPr>
              <w:spacing w:after="60"/>
              <w:rPr>
                <w:rFonts w:cstheme="minorHAnsi"/>
                <w:sz w:val="20"/>
                <w:szCs w:val="20"/>
              </w:rPr>
            </w:pPr>
            <w:r w:rsidRPr="00780CCA">
              <w:rPr>
                <w:rFonts w:cstheme="minorHAnsi"/>
                <w:sz w:val="20"/>
                <w:szCs w:val="20"/>
              </w:rPr>
              <w:t>Smaller, portable device allowing nNO measurement at different sites</w:t>
            </w:r>
          </w:p>
        </w:tc>
        <w:tc>
          <w:tcPr>
            <w:tcW w:w="3952" w:type="dxa"/>
            <w:shd w:val="clear" w:color="auto" w:fill="D9D9D9" w:themeFill="background1" w:themeFillShade="D9"/>
            <w:vAlign w:val="center"/>
            <w:hideMark/>
          </w:tcPr>
          <w:p w14:paraId="0702EE9B" w14:textId="77777777" w:rsidR="00226D38" w:rsidRPr="00780CCA" w:rsidRDefault="00226D38" w:rsidP="00C001F3">
            <w:pPr>
              <w:spacing w:after="60"/>
              <w:rPr>
                <w:rFonts w:cstheme="minorHAnsi"/>
                <w:sz w:val="20"/>
                <w:szCs w:val="20"/>
              </w:rPr>
            </w:pPr>
            <w:r w:rsidRPr="00780CCA">
              <w:rPr>
                <w:rFonts w:cstheme="minorHAnsi"/>
                <w:sz w:val="20"/>
                <w:szCs w:val="20"/>
              </w:rPr>
              <w:t xml:space="preserve">Difficult to detect unreliable measurements (leak, lower airway contamination) without </w:t>
            </w:r>
            <w:r>
              <w:rPr>
                <w:rFonts w:cstheme="minorHAnsi"/>
                <w:sz w:val="20"/>
                <w:szCs w:val="20"/>
              </w:rPr>
              <w:t xml:space="preserve">a </w:t>
            </w:r>
            <w:r w:rsidRPr="00780CCA">
              <w:rPr>
                <w:rFonts w:cstheme="minorHAnsi"/>
                <w:sz w:val="20"/>
                <w:szCs w:val="20"/>
              </w:rPr>
              <w:t>real-time sample display</w:t>
            </w:r>
          </w:p>
        </w:tc>
      </w:tr>
      <w:tr w:rsidR="00226D38" w:rsidRPr="00780CCA" w14:paraId="2E74942D" w14:textId="77777777" w:rsidTr="00C001F3">
        <w:trPr>
          <w:trHeight w:val="900"/>
        </w:trPr>
        <w:tc>
          <w:tcPr>
            <w:tcW w:w="1964" w:type="dxa"/>
            <w:vMerge/>
            <w:shd w:val="clear" w:color="auto" w:fill="D9D9D9" w:themeFill="background1" w:themeFillShade="D9"/>
            <w:vAlign w:val="center"/>
            <w:hideMark/>
          </w:tcPr>
          <w:p w14:paraId="0824164F" w14:textId="77777777" w:rsidR="00226D38" w:rsidRPr="00780CCA" w:rsidRDefault="00226D38" w:rsidP="00C001F3">
            <w:pPr>
              <w:spacing w:after="60"/>
              <w:jc w:val="center"/>
              <w:rPr>
                <w:rFonts w:cstheme="minorHAnsi"/>
                <w:sz w:val="20"/>
                <w:szCs w:val="20"/>
              </w:rPr>
            </w:pPr>
          </w:p>
        </w:tc>
        <w:tc>
          <w:tcPr>
            <w:tcW w:w="3897" w:type="dxa"/>
            <w:shd w:val="clear" w:color="auto" w:fill="D9D9D9" w:themeFill="background1" w:themeFillShade="D9"/>
            <w:noWrap/>
            <w:vAlign w:val="center"/>
            <w:hideMark/>
          </w:tcPr>
          <w:p w14:paraId="6B788D0B" w14:textId="77777777" w:rsidR="00226D38" w:rsidRPr="00780CCA" w:rsidRDefault="00226D38" w:rsidP="00C001F3">
            <w:pPr>
              <w:spacing w:after="60"/>
              <w:rPr>
                <w:rFonts w:cstheme="minorHAnsi"/>
                <w:sz w:val="20"/>
                <w:szCs w:val="20"/>
              </w:rPr>
            </w:pPr>
          </w:p>
        </w:tc>
        <w:tc>
          <w:tcPr>
            <w:tcW w:w="3952" w:type="dxa"/>
            <w:shd w:val="clear" w:color="auto" w:fill="D9D9D9" w:themeFill="background1" w:themeFillShade="D9"/>
            <w:vAlign w:val="center"/>
            <w:hideMark/>
          </w:tcPr>
          <w:p w14:paraId="0AC7CF9E" w14:textId="77777777" w:rsidR="00226D38" w:rsidRPr="00780CCA" w:rsidRDefault="00226D38" w:rsidP="00C001F3">
            <w:pPr>
              <w:spacing w:after="60"/>
              <w:rPr>
                <w:rFonts w:cstheme="minorHAnsi"/>
                <w:sz w:val="20"/>
                <w:szCs w:val="20"/>
              </w:rPr>
            </w:pPr>
            <w:r>
              <w:rPr>
                <w:rFonts w:cstheme="minorHAnsi"/>
                <w:sz w:val="20"/>
                <w:szCs w:val="20"/>
              </w:rPr>
              <w:t>NIOX VERO r</w:t>
            </w:r>
            <w:r w:rsidRPr="00780CCA">
              <w:rPr>
                <w:rFonts w:cstheme="minorHAnsi"/>
                <w:sz w:val="20"/>
                <w:szCs w:val="20"/>
              </w:rPr>
              <w:t xml:space="preserve">elies on a cost per test model with </w:t>
            </w:r>
            <w:r>
              <w:rPr>
                <w:rFonts w:cstheme="minorHAnsi"/>
                <w:sz w:val="20"/>
                <w:szCs w:val="20"/>
              </w:rPr>
              <w:t xml:space="preserve">the </w:t>
            </w:r>
            <w:r w:rsidRPr="00780CCA">
              <w:rPr>
                <w:rFonts w:cstheme="minorHAnsi"/>
                <w:sz w:val="20"/>
                <w:szCs w:val="20"/>
              </w:rPr>
              <w:t>analyser requiring replacement after a set number of tests</w:t>
            </w:r>
            <w:r>
              <w:rPr>
                <w:rFonts w:cstheme="minorHAnsi"/>
                <w:sz w:val="20"/>
                <w:szCs w:val="20"/>
              </w:rPr>
              <w:t>, or a set timeframe</w:t>
            </w:r>
            <w:r w:rsidRPr="00780CCA">
              <w:rPr>
                <w:rFonts w:cstheme="minorHAnsi"/>
                <w:sz w:val="20"/>
                <w:szCs w:val="20"/>
              </w:rPr>
              <w:t>. Discourages</w:t>
            </w:r>
            <w:r>
              <w:rPr>
                <w:rFonts w:cstheme="minorHAnsi"/>
                <w:sz w:val="20"/>
                <w:szCs w:val="20"/>
              </w:rPr>
              <w:t xml:space="preserve"> </w:t>
            </w:r>
            <w:r w:rsidRPr="00780CCA">
              <w:rPr>
                <w:rFonts w:cstheme="minorHAnsi"/>
                <w:sz w:val="20"/>
                <w:szCs w:val="20"/>
              </w:rPr>
              <w:t>recording of ambient NO levels and repeated measurements.</w:t>
            </w:r>
          </w:p>
        </w:tc>
      </w:tr>
      <w:tr w:rsidR="00226D38" w:rsidRPr="00780CCA" w14:paraId="7B83860C" w14:textId="77777777" w:rsidTr="00C001F3">
        <w:trPr>
          <w:trHeight w:val="900"/>
        </w:trPr>
        <w:tc>
          <w:tcPr>
            <w:tcW w:w="1964" w:type="dxa"/>
            <w:vMerge/>
            <w:shd w:val="clear" w:color="auto" w:fill="D9D9D9" w:themeFill="background1" w:themeFillShade="D9"/>
            <w:vAlign w:val="center"/>
          </w:tcPr>
          <w:p w14:paraId="49654987" w14:textId="77777777" w:rsidR="00226D38" w:rsidRPr="00780CCA" w:rsidRDefault="00226D38" w:rsidP="00C001F3">
            <w:pPr>
              <w:spacing w:after="60"/>
              <w:jc w:val="center"/>
              <w:rPr>
                <w:rFonts w:cstheme="minorHAnsi"/>
                <w:sz w:val="20"/>
                <w:szCs w:val="20"/>
              </w:rPr>
            </w:pPr>
          </w:p>
        </w:tc>
        <w:tc>
          <w:tcPr>
            <w:tcW w:w="3897" w:type="dxa"/>
            <w:shd w:val="clear" w:color="auto" w:fill="D9D9D9" w:themeFill="background1" w:themeFillShade="D9"/>
            <w:noWrap/>
            <w:vAlign w:val="center"/>
          </w:tcPr>
          <w:p w14:paraId="4DC2AF50" w14:textId="77777777" w:rsidR="00226D38" w:rsidRPr="00780CCA" w:rsidRDefault="00226D38" w:rsidP="00C001F3">
            <w:pPr>
              <w:spacing w:after="60"/>
              <w:rPr>
                <w:rFonts w:cstheme="minorHAnsi"/>
                <w:sz w:val="20"/>
                <w:szCs w:val="20"/>
              </w:rPr>
            </w:pPr>
          </w:p>
        </w:tc>
        <w:tc>
          <w:tcPr>
            <w:tcW w:w="3952" w:type="dxa"/>
            <w:shd w:val="clear" w:color="auto" w:fill="D9D9D9" w:themeFill="background1" w:themeFillShade="D9"/>
            <w:vAlign w:val="center"/>
          </w:tcPr>
          <w:p w14:paraId="40CC5FC9" w14:textId="25F659E8" w:rsidR="00226D38" w:rsidRPr="00780CCA" w:rsidRDefault="00226D38" w:rsidP="00C001F3">
            <w:pPr>
              <w:spacing w:after="60"/>
              <w:rPr>
                <w:rFonts w:cstheme="minorHAnsi"/>
                <w:sz w:val="20"/>
                <w:szCs w:val="20"/>
              </w:rPr>
            </w:pPr>
            <w:r w:rsidRPr="00780CCA">
              <w:rPr>
                <w:rFonts w:cstheme="minorHAnsi"/>
                <w:sz w:val="20"/>
                <w:szCs w:val="20"/>
              </w:rPr>
              <w:t xml:space="preserve">Lower accuracy </w:t>
            </w:r>
            <w:r w:rsidR="005A3F08" w:rsidRPr="00780CCA">
              <w:rPr>
                <w:rFonts w:cstheme="minorHAnsi"/>
                <w:sz w:val="20"/>
                <w:szCs w:val="20"/>
              </w:rPr>
              <w:t>e.g.,</w:t>
            </w:r>
            <w:r w:rsidRPr="00780CCA">
              <w:rPr>
                <w:rFonts w:cstheme="minorHAnsi"/>
                <w:sz w:val="20"/>
                <w:szCs w:val="20"/>
              </w:rPr>
              <w:t xml:space="preserve"> ± 5 ppb for values &lt; 50 ppb and 10% for values &gt; 50 ppb, </w:t>
            </w:r>
            <w:r w:rsidR="00A25F8F">
              <w:rPr>
                <w:rFonts w:cstheme="minorHAnsi"/>
                <w:sz w:val="20"/>
                <w:szCs w:val="20"/>
              </w:rPr>
              <w:t>(</w:t>
            </w:r>
            <w:proofErr w:type="spellStart"/>
            <w:r w:rsidRPr="00780CCA">
              <w:rPr>
                <w:rFonts w:cstheme="minorHAnsi"/>
                <w:sz w:val="20"/>
                <w:szCs w:val="20"/>
              </w:rPr>
              <w:t>Niox</w:t>
            </w:r>
            <w:proofErr w:type="spellEnd"/>
            <w:r w:rsidRPr="00780CCA">
              <w:rPr>
                <w:rFonts w:cstheme="minorHAnsi"/>
                <w:sz w:val="20"/>
                <w:szCs w:val="20"/>
              </w:rPr>
              <w:t xml:space="preserve"> Vero®, Circassia</w:t>
            </w:r>
            <w:r w:rsidR="00A25F8F">
              <w:rPr>
                <w:rFonts w:cstheme="minorHAnsi"/>
                <w:sz w:val="20"/>
                <w:szCs w:val="20"/>
              </w:rPr>
              <w:t>*</w:t>
            </w:r>
            <w:r w:rsidRPr="00780CCA">
              <w:rPr>
                <w:rFonts w:cstheme="minorHAnsi"/>
                <w:sz w:val="20"/>
                <w:szCs w:val="20"/>
              </w:rPr>
              <w:t>)</w:t>
            </w:r>
          </w:p>
        </w:tc>
      </w:tr>
      <w:tr w:rsidR="00226D38" w:rsidRPr="00780CCA" w14:paraId="49040F24" w14:textId="77777777" w:rsidTr="00C001F3">
        <w:trPr>
          <w:trHeight w:val="600"/>
        </w:trPr>
        <w:tc>
          <w:tcPr>
            <w:tcW w:w="1964" w:type="dxa"/>
            <w:vMerge/>
            <w:shd w:val="clear" w:color="auto" w:fill="D9D9D9" w:themeFill="background1" w:themeFillShade="D9"/>
            <w:vAlign w:val="center"/>
            <w:hideMark/>
          </w:tcPr>
          <w:p w14:paraId="7FBA6700" w14:textId="77777777" w:rsidR="00226D38" w:rsidRPr="00780CCA" w:rsidRDefault="00226D38" w:rsidP="00C001F3">
            <w:pPr>
              <w:spacing w:after="60"/>
              <w:jc w:val="center"/>
              <w:rPr>
                <w:rFonts w:cstheme="minorHAnsi"/>
                <w:sz w:val="20"/>
                <w:szCs w:val="20"/>
              </w:rPr>
            </w:pPr>
          </w:p>
        </w:tc>
        <w:tc>
          <w:tcPr>
            <w:tcW w:w="3897" w:type="dxa"/>
            <w:shd w:val="clear" w:color="auto" w:fill="D9D9D9" w:themeFill="background1" w:themeFillShade="D9"/>
            <w:vAlign w:val="center"/>
            <w:hideMark/>
          </w:tcPr>
          <w:p w14:paraId="2D0E79E4" w14:textId="77777777" w:rsidR="00226D38" w:rsidRPr="00780CCA" w:rsidRDefault="00226D38" w:rsidP="00C001F3">
            <w:pPr>
              <w:spacing w:after="60"/>
              <w:rPr>
                <w:rFonts w:cstheme="minorHAnsi"/>
                <w:sz w:val="20"/>
                <w:szCs w:val="20"/>
              </w:rPr>
            </w:pPr>
          </w:p>
        </w:tc>
        <w:tc>
          <w:tcPr>
            <w:tcW w:w="3952" w:type="dxa"/>
            <w:shd w:val="clear" w:color="auto" w:fill="D9D9D9" w:themeFill="background1" w:themeFillShade="D9"/>
            <w:vAlign w:val="center"/>
            <w:hideMark/>
          </w:tcPr>
          <w:p w14:paraId="1F66E24B" w14:textId="77777777" w:rsidR="00226D38" w:rsidRPr="00780CCA" w:rsidRDefault="00226D38" w:rsidP="00C001F3">
            <w:pPr>
              <w:spacing w:after="60"/>
              <w:rPr>
                <w:rFonts w:cstheme="minorHAnsi"/>
                <w:sz w:val="20"/>
                <w:szCs w:val="20"/>
              </w:rPr>
            </w:pPr>
            <w:r w:rsidRPr="00780CCA">
              <w:rPr>
                <w:rFonts w:cstheme="minorHAnsi"/>
                <w:sz w:val="20"/>
                <w:szCs w:val="20"/>
              </w:rPr>
              <w:t xml:space="preserve">Inconsistent </w:t>
            </w:r>
            <w:r>
              <w:rPr>
                <w:rFonts w:cstheme="minorHAnsi"/>
                <w:sz w:val="20"/>
                <w:szCs w:val="20"/>
              </w:rPr>
              <w:t xml:space="preserve">training </w:t>
            </w:r>
            <w:r w:rsidRPr="00780CCA">
              <w:rPr>
                <w:rFonts w:cstheme="minorHAnsi"/>
                <w:sz w:val="20"/>
                <w:szCs w:val="20"/>
              </w:rPr>
              <w:t>and standard operating procedures provided</w:t>
            </w:r>
            <w:r>
              <w:rPr>
                <w:rFonts w:cstheme="minorHAnsi"/>
                <w:sz w:val="20"/>
                <w:szCs w:val="20"/>
              </w:rPr>
              <w:t xml:space="preserve"> by manufacturers</w:t>
            </w:r>
          </w:p>
        </w:tc>
      </w:tr>
    </w:tbl>
    <w:p w14:paraId="3BC5C540" w14:textId="727BD63E" w:rsidR="00226D38" w:rsidRDefault="00226D38" w:rsidP="00226D38">
      <w:pPr>
        <w:spacing w:line="360" w:lineRule="auto"/>
      </w:pPr>
      <w:r>
        <w:t>ER: Expiration against resistance; BH: Breath-hold; TB: Tidal breathing; ppb: parts per billion</w:t>
      </w:r>
    </w:p>
    <w:p w14:paraId="13D6ED3B" w14:textId="5858C096" w:rsidR="00A25F8F" w:rsidRPr="00780CCA" w:rsidRDefault="00A25F8F" w:rsidP="00226D38">
      <w:pPr>
        <w:spacing w:line="360" w:lineRule="auto"/>
      </w:pPr>
      <w:r>
        <w:t>*</w:t>
      </w:r>
      <w:r w:rsidRPr="00A25F8F">
        <w:t xml:space="preserve"> </w:t>
      </w:r>
      <w:hyperlink r:id="rId9" w:history="1">
        <w:r w:rsidRPr="001A65FD">
          <w:rPr>
            <w:rStyle w:val="Hyperlink"/>
          </w:rPr>
          <w:t>https://www.niox.com/en-us/pdf/000249-11%20NIOX%20VERO%20Labeling%20summary.pdf</w:t>
        </w:r>
      </w:hyperlink>
      <w:r>
        <w:t xml:space="preserve"> </w:t>
      </w:r>
    </w:p>
    <w:p w14:paraId="47BFB0B6" w14:textId="77777777" w:rsidR="00226D38" w:rsidRDefault="00226D38" w:rsidP="00226D38">
      <w:pPr>
        <w:spacing w:line="360" w:lineRule="auto"/>
        <w:rPr>
          <w:rFonts w:ascii="Calibri" w:hAnsi="Calibri" w:cs="Calibri"/>
          <w:noProof/>
        </w:rPr>
      </w:pPr>
    </w:p>
    <w:p w14:paraId="2BF93A7F" w14:textId="77777777" w:rsidR="00115898" w:rsidRPr="00115898" w:rsidRDefault="00115898" w:rsidP="00115898">
      <w:pPr>
        <w:rPr>
          <w:rFonts w:ascii="Calibri" w:hAnsi="Calibri" w:cs="Calibri"/>
          <w:b/>
          <w:bCs/>
          <w:noProof/>
        </w:rPr>
      </w:pPr>
      <w:r w:rsidRPr="00115898">
        <w:rPr>
          <w:rFonts w:ascii="Calibri" w:hAnsi="Calibri" w:cs="Calibri"/>
          <w:b/>
          <w:bCs/>
          <w:noProof/>
        </w:rPr>
        <w:lastRenderedPageBreak/>
        <w:t>Summary boxes</w:t>
      </w:r>
    </w:p>
    <w:p w14:paraId="79C53C7F" w14:textId="0A646D1F" w:rsidR="00115898" w:rsidRPr="00115898" w:rsidRDefault="007726C3" w:rsidP="00115898">
      <w:pPr>
        <w:rPr>
          <w:rFonts w:ascii="Calibri" w:hAnsi="Calibri" w:cs="Calibri"/>
          <w:noProof/>
        </w:rPr>
      </w:pPr>
      <w:r>
        <w:rPr>
          <w:noProof/>
          <w:lang w:val="fr-FR" w:eastAsia="fr-FR"/>
        </w:rPr>
        <w:drawing>
          <wp:inline distT="0" distB="0" distL="0" distR="0" wp14:anchorId="49BB0717" wp14:editId="6175AC6D">
            <wp:extent cx="6729730" cy="3785380"/>
            <wp:effectExtent l="0" t="0" r="0" b="571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6739382" cy="3790809"/>
                    </a:xfrm>
                    <a:prstGeom prst="rect">
                      <a:avLst/>
                    </a:prstGeom>
                  </pic:spPr>
                </pic:pic>
              </a:graphicData>
            </a:graphic>
          </wp:inline>
        </w:drawing>
      </w:r>
    </w:p>
    <w:p w14:paraId="1EAEBC37" w14:textId="77777777" w:rsidR="00115898" w:rsidRPr="00115898" w:rsidRDefault="00115898" w:rsidP="00115898">
      <w:pPr>
        <w:rPr>
          <w:rFonts w:ascii="Calibri" w:hAnsi="Calibri" w:cs="Calibri"/>
          <w:b/>
          <w:bCs/>
          <w:noProof/>
        </w:rPr>
      </w:pPr>
      <w:r w:rsidRPr="00115898">
        <w:rPr>
          <w:rFonts w:ascii="Calibri" w:hAnsi="Calibri" w:cs="Calibri"/>
          <w:b/>
          <w:bCs/>
          <w:noProof/>
          <w:lang w:val="fr-FR" w:eastAsia="fr-FR"/>
        </w:rPr>
        <mc:AlternateContent>
          <mc:Choice Requires="wps">
            <w:drawing>
              <wp:anchor distT="45720" distB="45720" distL="114300" distR="114300" simplePos="0" relativeHeight="251668480" behindDoc="0" locked="0" layoutInCell="1" allowOverlap="1" wp14:anchorId="1CA38577" wp14:editId="4843DB48">
                <wp:simplePos x="0" y="0"/>
                <wp:positionH relativeFrom="column">
                  <wp:posOffset>304800</wp:posOffset>
                </wp:positionH>
                <wp:positionV relativeFrom="paragraph">
                  <wp:posOffset>302895</wp:posOffset>
                </wp:positionV>
                <wp:extent cx="4587240" cy="1404620"/>
                <wp:effectExtent l="0" t="0" r="22860" b="18415"/>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87240" cy="1404620"/>
                        </a:xfrm>
                        <a:prstGeom prst="rect">
                          <a:avLst/>
                        </a:prstGeom>
                        <a:solidFill>
                          <a:srgbClr val="FFFFFF"/>
                        </a:solidFill>
                        <a:ln w="9525">
                          <a:solidFill>
                            <a:srgbClr val="000000"/>
                          </a:solidFill>
                          <a:miter lim="800000"/>
                          <a:headEnd/>
                          <a:tailEnd/>
                        </a:ln>
                      </wps:spPr>
                      <wps:txbx>
                        <w:txbxContent>
                          <w:p w14:paraId="38645625" w14:textId="77777777" w:rsidR="00DB20BA" w:rsidRPr="00A662D0" w:rsidRDefault="00DB20BA" w:rsidP="00115898">
                            <w:pPr>
                              <w:rPr>
                                <w:b/>
                                <w:bCs/>
                              </w:rPr>
                            </w:pPr>
                            <w:r w:rsidRPr="00A662D0">
                              <w:rPr>
                                <w:b/>
                                <w:bCs/>
                              </w:rPr>
                              <w:t>Box 2: Considerations for nNO in different age groups</w:t>
                            </w:r>
                          </w:p>
                          <w:p w14:paraId="7C499CD5" w14:textId="77777777" w:rsidR="00DB20BA" w:rsidRPr="00A662D0" w:rsidRDefault="00DB20BA" w:rsidP="00115898">
                            <w:pPr>
                              <w:numPr>
                                <w:ilvl w:val="0"/>
                                <w:numId w:val="15"/>
                              </w:numPr>
                            </w:pPr>
                            <w:r w:rsidRPr="00A662D0">
                              <w:rPr>
                                <w:b/>
                                <w:bCs/>
                              </w:rPr>
                              <w:t>&lt;12-months,</w:t>
                            </w:r>
                            <w:r w:rsidRPr="00A662D0">
                              <w:t xml:space="preserve"> extremely low in healthy infants, therefore research tool only, not diagnostic </w:t>
                            </w:r>
                          </w:p>
                          <w:p w14:paraId="2F129DF4" w14:textId="77777777" w:rsidR="00DB20BA" w:rsidRPr="00A662D0" w:rsidRDefault="00DB20BA" w:rsidP="00115898">
                            <w:pPr>
                              <w:numPr>
                                <w:ilvl w:val="0"/>
                                <w:numId w:val="15"/>
                              </w:numPr>
                            </w:pPr>
                            <w:r w:rsidRPr="00A662D0">
                              <w:rPr>
                                <w:b/>
                                <w:bCs/>
                              </w:rPr>
                              <w:t>&lt;5-years</w:t>
                            </w:r>
                            <w:r w:rsidRPr="00A662D0">
                              <w:t>, interpret with caution and refer to PCD centre if in doubt:</w:t>
                            </w:r>
                          </w:p>
                          <w:p w14:paraId="784255CE" w14:textId="7C61F7D2" w:rsidR="00DB20BA" w:rsidRPr="00A662D0" w:rsidRDefault="00DB20BA" w:rsidP="00115898">
                            <w:pPr>
                              <w:numPr>
                                <w:ilvl w:val="1"/>
                                <w:numId w:val="15"/>
                              </w:numPr>
                            </w:pPr>
                            <w:r w:rsidRPr="00A662D0">
                              <w:t xml:space="preserve">Levels </w:t>
                            </w:r>
                            <w:r>
                              <w:t xml:space="preserve">in healthy children &lt; 5 years </w:t>
                            </w:r>
                            <w:r w:rsidRPr="00A662D0">
                              <w:t xml:space="preserve">are lower than older </w:t>
                            </w:r>
                            <w:r>
                              <w:t xml:space="preserve">healthy </w:t>
                            </w:r>
                            <w:r w:rsidRPr="00A662D0">
                              <w:t>children</w:t>
                            </w:r>
                          </w:p>
                          <w:p w14:paraId="23E2BA92" w14:textId="77777777" w:rsidR="00DB20BA" w:rsidRPr="00A662D0" w:rsidRDefault="00DB20BA" w:rsidP="00115898">
                            <w:pPr>
                              <w:numPr>
                                <w:ilvl w:val="1"/>
                                <w:numId w:val="15"/>
                              </w:numPr>
                            </w:pPr>
                            <w:r w:rsidRPr="00A662D0">
                              <w:t>Limited normative data</w:t>
                            </w:r>
                          </w:p>
                          <w:p w14:paraId="4C1C3AE5" w14:textId="77777777" w:rsidR="00DB20BA" w:rsidRPr="00A662D0" w:rsidRDefault="00DB20BA" w:rsidP="00115898">
                            <w:pPr>
                              <w:numPr>
                                <w:ilvl w:val="0"/>
                                <w:numId w:val="15"/>
                              </w:numPr>
                            </w:pPr>
                            <w:r w:rsidRPr="00A662D0">
                              <w:t>To choose manoeuvre:</w:t>
                            </w:r>
                          </w:p>
                          <w:p w14:paraId="720C4472" w14:textId="76B204C6" w:rsidR="00DB20BA" w:rsidRPr="00A662D0" w:rsidRDefault="00DB20BA" w:rsidP="00115898">
                            <w:pPr>
                              <w:numPr>
                                <w:ilvl w:val="1"/>
                                <w:numId w:val="15"/>
                              </w:numPr>
                            </w:pPr>
                            <w:r w:rsidRPr="00A662D0">
                              <w:t>ER if compliant (usually &gt;</w:t>
                            </w:r>
                            <w:r>
                              <w:t xml:space="preserve"> </w:t>
                            </w:r>
                            <w:r w:rsidRPr="00A662D0">
                              <w:t>5-year)</w:t>
                            </w:r>
                          </w:p>
                          <w:p w14:paraId="5BAAC0C6" w14:textId="0B75879E" w:rsidR="00DB20BA" w:rsidRPr="00A662D0" w:rsidRDefault="00DB20BA" w:rsidP="00115898">
                            <w:pPr>
                              <w:numPr>
                                <w:ilvl w:val="1"/>
                                <w:numId w:val="15"/>
                              </w:numPr>
                            </w:pPr>
                            <w:r>
                              <w:t>B</w:t>
                            </w:r>
                            <w:r w:rsidRPr="00A662D0">
                              <w:t>reath hold if compliant but unable to achieve ER</w:t>
                            </w:r>
                          </w:p>
                          <w:p w14:paraId="40B25368" w14:textId="77777777" w:rsidR="00DB20BA" w:rsidRPr="00A662D0" w:rsidRDefault="00DB20BA" w:rsidP="00115898">
                            <w:pPr>
                              <w:numPr>
                                <w:ilvl w:val="1"/>
                                <w:numId w:val="15"/>
                              </w:numPr>
                            </w:pPr>
                            <w:r w:rsidRPr="00A662D0">
                              <w:t>TB if non-compliant or unable to achieve ER/BH</w:t>
                            </w:r>
                          </w:p>
                          <w:p w14:paraId="143690B4" w14:textId="77777777" w:rsidR="00DB20BA" w:rsidRDefault="00DB20BA" w:rsidP="00115898"/>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A38577" id="_x0000_s1027" type="#_x0000_t202" style="position:absolute;margin-left:24pt;margin-top:23.85pt;width:361.2pt;height:110.6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">
                <v:textbox style="mso-fit-shape-to-text:t">
                  <w:txbxContent>
                    <w:p w14:paraId="38645625" w14:textId="77777777" w:rsidR="00DB20BA" w:rsidRPr="00A662D0" w:rsidRDefault="00DB20BA" w:rsidP="00115898">
                      <w:pPr>
                        <w:rPr>
                          <w:b/>
                          <w:bCs/>
                        </w:rPr>
                      </w:pPr>
                      <w:r w:rsidRPr="00A662D0">
                        <w:rPr>
                          <w:b/>
                          <w:bCs/>
                        </w:rPr>
                        <w:t>Box 2: Considerations for nNO in different age groups</w:t>
                      </w:r>
                    </w:p>
                    <w:p w14:paraId="7C499CD5" w14:textId="77777777" w:rsidR="00DB20BA" w:rsidRPr="00A662D0" w:rsidRDefault="00DB20BA" w:rsidP="00115898">
                      <w:pPr>
                        <w:numPr>
                          <w:ilvl w:val="0"/>
                          <w:numId w:val="15"/>
                        </w:numPr>
                      </w:pPr>
                      <w:r w:rsidRPr="00A662D0">
                        <w:rPr>
                          <w:b/>
                          <w:bCs/>
                        </w:rPr>
                        <w:t>&lt;12-months,</w:t>
                      </w:r>
                      <w:r w:rsidRPr="00A662D0">
                        <w:t xml:space="preserve"> extremely low in healthy infants, therefore research tool only, not diagnostic </w:t>
                      </w:r>
                    </w:p>
                    <w:p w14:paraId="2F129DF4" w14:textId="77777777" w:rsidR="00DB20BA" w:rsidRPr="00A662D0" w:rsidRDefault="00DB20BA" w:rsidP="00115898">
                      <w:pPr>
                        <w:numPr>
                          <w:ilvl w:val="0"/>
                          <w:numId w:val="15"/>
                        </w:numPr>
                      </w:pPr>
                      <w:r w:rsidRPr="00A662D0">
                        <w:rPr>
                          <w:b/>
                          <w:bCs/>
                        </w:rPr>
                        <w:t>&lt;5-years</w:t>
                      </w:r>
                      <w:r w:rsidRPr="00A662D0">
                        <w:t>, interpret with caution and refer to PCD centre if in doubt:</w:t>
                      </w:r>
                    </w:p>
                    <w:p w14:paraId="784255CE" w14:textId="7C61F7D2" w:rsidR="00DB20BA" w:rsidRPr="00A662D0" w:rsidRDefault="00DB20BA" w:rsidP="00115898">
                      <w:pPr>
                        <w:numPr>
                          <w:ilvl w:val="1"/>
                          <w:numId w:val="15"/>
                        </w:numPr>
                      </w:pPr>
                      <w:r w:rsidRPr="00A662D0">
                        <w:t xml:space="preserve">Levels </w:t>
                      </w:r>
                      <w:r>
                        <w:t xml:space="preserve">in healthy children &lt; 5 years </w:t>
                      </w:r>
                      <w:r w:rsidRPr="00A662D0">
                        <w:t xml:space="preserve">are lower than older </w:t>
                      </w:r>
                      <w:r>
                        <w:t xml:space="preserve">healthy </w:t>
                      </w:r>
                      <w:r w:rsidRPr="00A662D0">
                        <w:t>children</w:t>
                      </w:r>
                    </w:p>
                    <w:p w14:paraId="23E2BA92" w14:textId="77777777" w:rsidR="00DB20BA" w:rsidRPr="00A662D0" w:rsidRDefault="00DB20BA" w:rsidP="00115898">
                      <w:pPr>
                        <w:numPr>
                          <w:ilvl w:val="1"/>
                          <w:numId w:val="15"/>
                        </w:numPr>
                      </w:pPr>
                      <w:r w:rsidRPr="00A662D0">
                        <w:t>Limited normative data</w:t>
                      </w:r>
                    </w:p>
                    <w:p w14:paraId="4C1C3AE5" w14:textId="77777777" w:rsidR="00DB20BA" w:rsidRPr="00A662D0" w:rsidRDefault="00DB20BA" w:rsidP="00115898">
                      <w:pPr>
                        <w:numPr>
                          <w:ilvl w:val="0"/>
                          <w:numId w:val="15"/>
                        </w:numPr>
                      </w:pPr>
                      <w:r w:rsidRPr="00A662D0">
                        <w:t>To choose manoeuvre:</w:t>
                      </w:r>
                    </w:p>
                    <w:p w14:paraId="720C4472" w14:textId="76B204C6" w:rsidR="00DB20BA" w:rsidRPr="00A662D0" w:rsidRDefault="00DB20BA" w:rsidP="00115898">
                      <w:pPr>
                        <w:numPr>
                          <w:ilvl w:val="1"/>
                          <w:numId w:val="15"/>
                        </w:numPr>
                      </w:pPr>
                      <w:r w:rsidRPr="00A662D0">
                        <w:t>ER if compliant (usually &gt;</w:t>
                      </w:r>
                      <w:r>
                        <w:t xml:space="preserve"> </w:t>
                      </w:r>
                      <w:r w:rsidRPr="00A662D0">
                        <w:t>5-year)</w:t>
                      </w:r>
                    </w:p>
                    <w:p w14:paraId="5BAAC0C6" w14:textId="0B75879E" w:rsidR="00DB20BA" w:rsidRPr="00A662D0" w:rsidRDefault="00DB20BA" w:rsidP="00115898">
                      <w:pPr>
                        <w:numPr>
                          <w:ilvl w:val="1"/>
                          <w:numId w:val="15"/>
                        </w:numPr>
                      </w:pPr>
                      <w:r>
                        <w:t>B</w:t>
                      </w:r>
                      <w:r w:rsidRPr="00A662D0">
                        <w:t>reath hold if compliant but unable to achieve ER</w:t>
                      </w:r>
                    </w:p>
                    <w:p w14:paraId="40B25368" w14:textId="77777777" w:rsidR="00DB20BA" w:rsidRPr="00A662D0" w:rsidRDefault="00DB20BA" w:rsidP="00115898">
                      <w:pPr>
                        <w:numPr>
                          <w:ilvl w:val="1"/>
                          <w:numId w:val="15"/>
                        </w:numPr>
                      </w:pPr>
                      <w:r w:rsidRPr="00A662D0">
                        <w:t>TB if non-compliant or unable to achieve ER/BH</w:t>
                      </w:r>
                    </w:p>
                    <w:p w14:paraId="143690B4" w14:textId="77777777" w:rsidR="00DB20BA" w:rsidRDefault="00DB20BA" w:rsidP="00115898"/>
                  </w:txbxContent>
                </v:textbox>
                <w10:wrap type="topAndBottom"/>
              </v:shape>
            </w:pict>
          </mc:Fallback>
        </mc:AlternateContent>
      </w:r>
    </w:p>
    <w:p w14:paraId="307748FF" w14:textId="77777777" w:rsidR="00115898" w:rsidRPr="00115898" w:rsidRDefault="00115898" w:rsidP="00115898">
      <w:pPr>
        <w:rPr>
          <w:rFonts w:ascii="Calibri" w:hAnsi="Calibri" w:cs="Calibri"/>
          <w:b/>
          <w:bCs/>
          <w:noProof/>
        </w:rPr>
      </w:pPr>
    </w:p>
    <w:p w14:paraId="6B382F42" w14:textId="77777777" w:rsidR="00115898" w:rsidRPr="00115898" w:rsidRDefault="00115898" w:rsidP="00115898">
      <w:pPr>
        <w:rPr>
          <w:rFonts w:ascii="Calibri" w:hAnsi="Calibri" w:cs="Calibri"/>
          <w:b/>
          <w:bCs/>
          <w:noProof/>
        </w:rPr>
      </w:pPr>
    </w:p>
    <w:p w14:paraId="6579E1E6" w14:textId="77777777" w:rsidR="00115898" w:rsidRPr="00115898" w:rsidRDefault="00115898" w:rsidP="00115898">
      <w:pPr>
        <w:rPr>
          <w:rFonts w:ascii="Calibri" w:hAnsi="Calibri" w:cs="Calibri"/>
          <w:b/>
          <w:bCs/>
          <w:noProof/>
        </w:rPr>
      </w:pPr>
    </w:p>
    <w:p w14:paraId="0FDC1631" w14:textId="77777777" w:rsidR="00115898" w:rsidRPr="00115898" w:rsidRDefault="00115898" w:rsidP="00115898">
      <w:pPr>
        <w:rPr>
          <w:rFonts w:ascii="Calibri" w:hAnsi="Calibri" w:cs="Calibri"/>
          <w:b/>
          <w:bCs/>
          <w:noProof/>
        </w:rPr>
      </w:pPr>
    </w:p>
    <w:p w14:paraId="094BFCEB" w14:textId="77777777" w:rsidR="00115898" w:rsidRPr="00115898" w:rsidRDefault="00115898" w:rsidP="00115898">
      <w:pPr>
        <w:rPr>
          <w:rFonts w:ascii="Calibri" w:hAnsi="Calibri" w:cs="Calibri"/>
          <w:b/>
          <w:bCs/>
          <w:noProof/>
        </w:rPr>
      </w:pPr>
      <w:r w:rsidRPr="00115898">
        <w:rPr>
          <w:rFonts w:ascii="Calibri" w:hAnsi="Calibri" w:cs="Calibri"/>
          <w:b/>
          <w:bCs/>
          <w:noProof/>
          <w:lang w:val="fr-FR" w:eastAsia="fr-FR"/>
        </w:rPr>
        <mc:AlternateContent>
          <mc:Choice Requires="wps">
            <w:drawing>
              <wp:anchor distT="45720" distB="45720" distL="114300" distR="114300" simplePos="0" relativeHeight="251669504" behindDoc="0" locked="0" layoutInCell="1" allowOverlap="1" wp14:anchorId="6E4023B5" wp14:editId="2DA6CCB1">
                <wp:simplePos x="0" y="0"/>
                <wp:positionH relativeFrom="column">
                  <wp:posOffset>-792480</wp:posOffset>
                </wp:positionH>
                <wp:positionV relativeFrom="paragraph">
                  <wp:posOffset>182880</wp:posOffset>
                </wp:positionV>
                <wp:extent cx="7101840" cy="1404620"/>
                <wp:effectExtent l="0" t="0" r="22860" b="22860"/>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01840" cy="1404620"/>
                        </a:xfrm>
                        <a:prstGeom prst="rect">
                          <a:avLst/>
                        </a:prstGeom>
                        <a:solidFill>
                          <a:srgbClr val="FFFFFF"/>
                        </a:solidFill>
                        <a:ln w="9525">
                          <a:solidFill>
                            <a:srgbClr val="000000"/>
                          </a:solidFill>
                          <a:miter lim="800000"/>
                          <a:headEnd/>
                          <a:tailEnd/>
                        </a:ln>
                      </wps:spPr>
                      <wps:txbx>
                        <w:txbxContent>
                          <w:p w14:paraId="75CA8559" w14:textId="77777777" w:rsidR="00DB20BA" w:rsidRPr="00715BA9" w:rsidRDefault="00DB20BA" w:rsidP="00115898">
                            <w:r w:rsidRPr="00715BA9">
                              <w:rPr>
                                <w:b/>
                                <w:bCs/>
                              </w:rPr>
                              <w:t>Box 3</w:t>
                            </w:r>
                            <w:r w:rsidRPr="00715BA9">
                              <w:t xml:space="preserve">: </w:t>
                            </w:r>
                            <w:r w:rsidRPr="00715BA9">
                              <w:rPr>
                                <w:b/>
                                <w:bCs/>
                              </w:rPr>
                              <w:t>Measuring n</w:t>
                            </w:r>
                            <w:r>
                              <w:rPr>
                                <w:b/>
                                <w:bCs/>
                              </w:rPr>
                              <w:t>asal nitric oxide</w:t>
                            </w:r>
                          </w:p>
                          <w:p w14:paraId="756AA4AF" w14:textId="77777777" w:rsidR="00DB20BA" w:rsidRPr="00715BA9" w:rsidRDefault="00DB20BA" w:rsidP="00115898">
                            <w:pPr>
                              <w:rPr>
                                <w:b/>
                                <w:bCs/>
                              </w:rPr>
                            </w:pPr>
                            <w:r w:rsidRPr="00715BA9">
                              <w:rPr>
                                <w:b/>
                                <w:bCs/>
                              </w:rPr>
                              <w:t>General</w:t>
                            </w:r>
                          </w:p>
                          <w:p w14:paraId="173CC96F" w14:textId="77777777" w:rsidR="00DB20BA" w:rsidRPr="00715BA9" w:rsidRDefault="00DB20BA" w:rsidP="00115898">
                            <w:pPr>
                              <w:numPr>
                                <w:ilvl w:val="0"/>
                                <w:numId w:val="16"/>
                              </w:numPr>
                              <w:contextualSpacing/>
                            </w:pPr>
                            <w:r w:rsidRPr="00715BA9">
                              <w:t xml:space="preserve">Check equipment and calibrate if needed. </w:t>
                            </w:r>
                          </w:p>
                          <w:p w14:paraId="1208648B" w14:textId="77777777" w:rsidR="00DB20BA" w:rsidRPr="00715BA9" w:rsidRDefault="00DB20BA" w:rsidP="00115898">
                            <w:pPr>
                              <w:numPr>
                                <w:ilvl w:val="0"/>
                                <w:numId w:val="16"/>
                              </w:numPr>
                              <w:contextualSpacing/>
                            </w:pPr>
                            <w:r w:rsidRPr="00715BA9">
                              <w:t>Assess the child to determine likely attainable breathing method and olive size.</w:t>
                            </w:r>
                          </w:p>
                          <w:p w14:paraId="6705EB54" w14:textId="77777777" w:rsidR="00DB20BA" w:rsidRPr="00715BA9" w:rsidRDefault="00DB20BA" w:rsidP="00115898">
                            <w:pPr>
                              <w:numPr>
                                <w:ilvl w:val="0"/>
                                <w:numId w:val="16"/>
                              </w:numPr>
                              <w:contextualSpacing/>
                            </w:pPr>
                            <w:r w:rsidRPr="00715BA9">
                              <w:t>Explain the procedure and practice.</w:t>
                            </w:r>
                          </w:p>
                          <w:p w14:paraId="6921F69D" w14:textId="77777777" w:rsidR="00DB20BA" w:rsidRPr="00715BA9" w:rsidRDefault="00DB20BA" w:rsidP="00115898">
                            <w:pPr>
                              <w:numPr>
                                <w:ilvl w:val="0"/>
                                <w:numId w:val="16"/>
                              </w:numPr>
                              <w:contextualSpacing/>
                            </w:pPr>
                            <w:r w:rsidRPr="00715BA9">
                              <w:t>Attach flow sampling line to olive with attached filter.</w:t>
                            </w:r>
                          </w:p>
                          <w:p w14:paraId="56FEE3F6" w14:textId="77777777" w:rsidR="00DB20BA" w:rsidRPr="00715BA9" w:rsidRDefault="00DB20BA" w:rsidP="00115898">
                            <w:pPr>
                              <w:numPr>
                                <w:ilvl w:val="0"/>
                                <w:numId w:val="16"/>
                              </w:numPr>
                              <w:contextualSpacing/>
                            </w:pPr>
                            <w:r w:rsidRPr="00715BA9">
                              <w:t>Position olive in nostril with no leak; other nostril open.</w:t>
                            </w:r>
                          </w:p>
                          <w:p w14:paraId="0B7C4909" w14:textId="77777777" w:rsidR="00DB20BA" w:rsidRPr="00715BA9" w:rsidRDefault="00DB20BA" w:rsidP="00115898">
                            <w:pPr>
                              <w:numPr>
                                <w:ilvl w:val="0"/>
                                <w:numId w:val="16"/>
                              </w:numPr>
                              <w:contextualSpacing/>
                            </w:pPr>
                            <w:r w:rsidRPr="00715BA9">
                              <w:t>Obtain x2 nNO levels from first nostril (ER/BH: ideally within 10%; TB 20%)</w:t>
                            </w:r>
                          </w:p>
                          <w:p w14:paraId="3A0A8AA1" w14:textId="77777777" w:rsidR="00DB20BA" w:rsidRDefault="00DB20BA" w:rsidP="00115898">
                            <w:pPr>
                              <w:numPr>
                                <w:ilvl w:val="0"/>
                                <w:numId w:val="16"/>
                              </w:numPr>
                              <w:contextualSpacing/>
                            </w:pPr>
                            <w:r w:rsidRPr="00715BA9">
                              <w:t>Repeat in second nostril (ER/BH ideally within 10%; TB 30%)</w:t>
                            </w:r>
                          </w:p>
                          <w:p w14:paraId="41750A58" w14:textId="77777777" w:rsidR="00DB20BA" w:rsidRPr="00715BA9" w:rsidRDefault="00DB20BA" w:rsidP="00115898">
                            <w:pPr>
                              <w:ind w:left="720"/>
                              <w:contextualSpacing/>
                            </w:pPr>
                          </w:p>
                          <w:p w14:paraId="421AB33A" w14:textId="77777777" w:rsidR="00DB20BA" w:rsidRPr="00715BA9" w:rsidRDefault="00DB20BA" w:rsidP="00115898">
                            <w:pPr>
                              <w:rPr>
                                <w:b/>
                                <w:bCs/>
                              </w:rPr>
                            </w:pPr>
                            <w:r w:rsidRPr="00715BA9">
                              <w:rPr>
                                <w:b/>
                                <w:bCs/>
                              </w:rPr>
                              <w:t>Exhaled against resistance</w:t>
                            </w:r>
                          </w:p>
                          <w:p w14:paraId="155A8912" w14:textId="0154C31B" w:rsidR="00DB20BA" w:rsidRPr="00715BA9" w:rsidRDefault="00DB20BA" w:rsidP="00115898">
                            <w:pPr>
                              <w:numPr>
                                <w:ilvl w:val="0"/>
                                <w:numId w:val="17"/>
                              </w:numPr>
                              <w:contextualSpacing/>
                            </w:pPr>
                            <w:r w:rsidRPr="00715BA9">
                              <w:t>Resistor mouthpiece 5-10 cm H</w:t>
                            </w:r>
                            <w:r w:rsidRPr="00715BA9">
                              <w:rPr>
                                <w:vertAlign w:val="subscript"/>
                              </w:rPr>
                              <w:t>2</w:t>
                            </w:r>
                            <w:r w:rsidRPr="00715BA9">
                              <w:t>O; or party favour (blow out toy</w:t>
                            </w:r>
                            <w:r>
                              <w:t xml:space="preserve"> taped closed at the distal end</w:t>
                            </w:r>
                            <w:r w:rsidRPr="00715BA9">
                              <w:t>)</w:t>
                            </w:r>
                          </w:p>
                          <w:p w14:paraId="4D493894" w14:textId="77777777" w:rsidR="00DB20BA" w:rsidRPr="00715BA9" w:rsidRDefault="00DB20BA" w:rsidP="00115898">
                            <w:pPr>
                              <w:numPr>
                                <w:ilvl w:val="0"/>
                                <w:numId w:val="17"/>
                              </w:numPr>
                              <w:contextualSpacing/>
                            </w:pPr>
                            <w:r w:rsidRPr="00715BA9">
                              <w:t>Ideally, with chemiluminescence device:</w:t>
                            </w:r>
                          </w:p>
                          <w:p w14:paraId="0D0C52B8" w14:textId="14E10C5C" w:rsidR="00DB20BA" w:rsidRPr="00715BA9" w:rsidRDefault="00DB20BA" w:rsidP="00115898">
                            <w:pPr>
                              <w:numPr>
                                <w:ilvl w:val="1"/>
                                <w:numId w:val="17"/>
                              </w:numPr>
                              <w:contextualSpacing/>
                            </w:pPr>
                            <w:r w:rsidRPr="00715BA9">
                              <w:t xml:space="preserve">Slow oral exhalation against resistor until a plateau </w:t>
                            </w:r>
                            <w:r w:rsidRPr="00715BA9">
                              <w:rPr>
                                <w:u w:val="single"/>
                              </w:rPr>
                              <w:t>&gt;</w:t>
                            </w:r>
                            <w:r>
                              <w:rPr>
                                <w:u w:val="single"/>
                              </w:rPr>
                              <w:t xml:space="preserve"> </w:t>
                            </w:r>
                            <w:r w:rsidRPr="00715BA9">
                              <w:t xml:space="preserve">3 seconds with </w:t>
                            </w:r>
                            <w:r w:rsidRPr="00715BA9">
                              <w:rPr>
                                <w:u w:val="single"/>
                              </w:rPr>
                              <w:t>&lt;</w:t>
                            </w:r>
                            <w:r>
                              <w:rPr>
                                <w:u w:val="single"/>
                              </w:rPr>
                              <w:t xml:space="preserve"> </w:t>
                            </w:r>
                            <w:r w:rsidRPr="00715BA9">
                              <w:t>10% variation (min/max)</w:t>
                            </w:r>
                          </w:p>
                          <w:p w14:paraId="2CCE253A" w14:textId="77777777" w:rsidR="00DB20BA" w:rsidRPr="00715BA9" w:rsidRDefault="00DB20BA" w:rsidP="00115898">
                            <w:pPr>
                              <w:numPr>
                                <w:ilvl w:val="1"/>
                                <w:numId w:val="17"/>
                              </w:numPr>
                              <w:contextualSpacing/>
                            </w:pPr>
                            <w:r w:rsidRPr="00715BA9">
                              <w:t>View real-time and manually determine optimal plateau</w:t>
                            </w:r>
                          </w:p>
                          <w:p w14:paraId="7B76E760" w14:textId="77777777" w:rsidR="00DB20BA" w:rsidRPr="00715BA9" w:rsidRDefault="00DB20BA" w:rsidP="00115898">
                            <w:pPr>
                              <w:numPr>
                                <w:ilvl w:val="0"/>
                                <w:numId w:val="17"/>
                              </w:numPr>
                              <w:contextualSpacing/>
                            </w:pPr>
                            <w:r w:rsidRPr="00715BA9">
                              <w:t>Alternatively with electrochemical device:</w:t>
                            </w:r>
                          </w:p>
                          <w:p w14:paraId="1B974EC1" w14:textId="70ACFBE7" w:rsidR="00DB20BA" w:rsidRPr="00715BA9" w:rsidRDefault="00DB20BA" w:rsidP="00115898">
                            <w:pPr>
                              <w:numPr>
                                <w:ilvl w:val="1"/>
                                <w:numId w:val="17"/>
                              </w:numPr>
                              <w:contextualSpacing/>
                            </w:pPr>
                            <w:r w:rsidRPr="00715BA9">
                              <w:t>Slow oral exhalation for duration set by machine (must be &gt;</w:t>
                            </w:r>
                            <w:r>
                              <w:t xml:space="preserve"> </w:t>
                            </w:r>
                            <w:r w:rsidRPr="00715BA9">
                              <w:t>10 seconds)</w:t>
                            </w:r>
                          </w:p>
                          <w:p w14:paraId="16B505C7" w14:textId="19250AEF" w:rsidR="00DB20BA" w:rsidRPr="00715BA9" w:rsidRDefault="00DB20BA" w:rsidP="00115898">
                            <w:pPr>
                              <w:numPr>
                                <w:ilvl w:val="1"/>
                                <w:numId w:val="17"/>
                              </w:numPr>
                              <w:contextualSpacing/>
                            </w:pPr>
                            <w:r w:rsidRPr="00715BA9">
                              <w:t>If available, the NO trac</w:t>
                            </w:r>
                            <w:r>
                              <w:t>ing</w:t>
                            </w:r>
                            <w:r w:rsidRPr="00715BA9">
                              <w:t xml:space="preserve"> is not real-time but can be used to manually select the plateau (</w:t>
                            </w:r>
                            <w:r w:rsidRPr="00715BA9">
                              <w:rPr>
                                <w:u w:val="single"/>
                              </w:rPr>
                              <w:t>&gt;</w:t>
                            </w:r>
                            <w:r>
                              <w:rPr>
                                <w:u w:val="single"/>
                              </w:rPr>
                              <w:t xml:space="preserve"> </w:t>
                            </w:r>
                            <w:r w:rsidRPr="00715BA9">
                              <w:t>3 seconds</w:t>
                            </w:r>
                            <w:r>
                              <w:t xml:space="preserve"> with</w:t>
                            </w:r>
                            <w:r w:rsidRPr="00715BA9">
                              <w:t xml:space="preserve"> </w:t>
                            </w:r>
                            <w:r w:rsidRPr="00715BA9">
                              <w:rPr>
                                <w:u w:val="single"/>
                              </w:rPr>
                              <w:t>&lt;</w:t>
                            </w:r>
                            <w:r>
                              <w:rPr>
                                <w:u w:val="single"/>
                              </w:rPr>
                              <w:t xml:space="preserve"> </w:t>
                            </w:r>
                            <w:r w:rsidRPr="00715BA9">
                              <w:t xml:space="preserve">10% variability). Alternatively accept the machine’s result. </w:t>
                            </w:r>
                          </w:p>
                          <w:p w14:paraId="39AB5798" w14:textId="77777777" w:rsidR="00DB20BA" w:rsidRPr="00715BA9" w:rsidRDefault="00DB20BA" w:rsidP="00115898">
                            <w:pPr>
                              <w:rPr>
                                <w:b/>
                                <w:bCs/>
                              </w:rPr>
                            </w:pPr>
                            <w:r w:rsidRPr="00715BA9">
                              <w:rPr>
                                <w:b/>
                                <w:bCs/>
                              </w:rPr>
                              <w:t>Breath hold</w:t>
                            </w:r>
                          </w:p>
                          <w:p w14:paraId="7D4C33D0" w14:textId="77777777" w:rsidR="00DB20BA" w:rsidRPr="00715BA9" w:rsidRDefault="00DB20BA" w:rsidP="00115898">
                            <w:r w:rsidRPr="00715BA9">
                              <w:t>As for ER except:</w:t>
                            </w:r>
                          </w:p>
                          <w:p w14:paraId="6F6CAB58" w14:textId="42E3CA84" w:rsidR="00DB20BA" w:rsidRPr="00715BA9" w:rsidRDefault="00DB20BA" w:rsidP="00115898">
                            <w:pPr>
                              <w:numPr>
                                <w:ilvl w:val="0"/>
                                <w:numId w:val="18"/>
                              </w:numPr>
                              <w:contextualSpacing/>
                            </w:pPr>
                            <w:r w:rsidRPr="00715BA9">
                              <w:t>Instruct chi</w:t>
                            </w:r>
                            <w:r>
                              <w:t>l</w:t>
                            </w:r>
                            <w:r w:rsidRPr="00715BA9">
                              <w:t>d to inhale to total lung capacity</w:t>
                            </w:r>
                          </w:p>
                          <w:p w14:paraId="36F647AE" w14:textId="77777777" w:rsidR="00DB20BA" w:rsidRPr="00715BA9" w:rsidRDefault="00DB20BA" w:rsidP="00115898">
                            <w:pPr>
                              <w:numPr>
                                <w:ilvl w:val="0"/>
                                <w:numId w:val="18"/>
                              </w:numPr>
                              <w:contextualSpacing/>
                            </w:pPr>
                            <w:r w:rsidRPr="00715BA9">
                              <w:t>Achieve velum closure whilst holding breath by closing glottis and performing Valsalva manoeuvre</w:t>
                            </w:r>
                          </w:p>
                          <w:p w14:paraId="2128A9AA" w14:textId="77777777" w:rsidR="00DB20BA" w:rsidRPr="00715BA9" w:rsidRDefault="00DB20BA" w:rsidP="00115898">
                            <w:pPr>
                              <w:numPr>
                                <w:ilvl w:val="0"/>
                                <w:numId w:val="18"/>
                              </w:numPr>
                              <w:contextualSpacing/>
                            </w:pPr>
                            <w:r w:rsidRPr="00715BA9">
                              <w:t>If measured, CO</w:t>
                            </w:r>
                            <w:r w:rsidRPr="00715BA9">
                              <w:rPr>
                                <w:vertAlign w:val="subscript"/>
                              </w:rPr>
                              <w:t>2</w:t>
                            </w:r>
                            <w:r w:rsidRPr="00715BA9">
                              <w:rPr>
                                <w:vertAlign w:val="superscript"/>
                              </w:rPr>
                              <w:t xml:space="preserve"> </w:t>
                            </w:r>
                            <w:r w:rsidRPr="003B0F35">
                              <w:t xml:space="preserve">at </w:t>
                            </w:r>
                            <w:r>
                              <w:t>the</w:t>
                            </w:r>
                            <w:r w:rsidRPr="003B0F35">
                              <w:t xml:space="preserve"> open</w:t>
                            </w:r>
                            <w:r>
                              <w:t>/free</w:t>
                            </w:r>
                            <w:r w:rsidRPr="003B0F35">
                              <w:t xml:space="preserve"> nostril</w:t>
                            </w:r>
                            <w:r>
                              <w:rPr>
                                <w:vertAlign w:val="superscript"/>
                              </w:rPr>
                              <w:t xml:space="preserve"> </w:t>
                            </w:r>
                            <w:r w:rsidRPr="00715BA9">
                              <w:t>should be zero</w:t>
                            </w:r>
                          </w:p>
                          <w:p w14:paraId="3001B53A" w14:textId="77777777" w:rsidR="00DB20BA" w:rsidRDefault="00DB20BA" w:rsidP="00115898">
                            <w:pPr>
                              <w:rPr>
                                <w:b/>
                                <w:bCs/>
                              </w:rPr>
                            </w:pPr>
                          </w:p>
                          <w:p w14:paraId="4C923D13" w14:textId="77777777" w:rsidR="00DB20BA" w:rsidRPr="00715BA9" w:rsidRDefault="00DB20BA" w:rsidP="00115898">
                            <w:pPr>
                              <w:rPr>
                                <w:b/>
                                <w:bCs/>
                              </w:rPr>
                            </w:pPr>
                            <w:r w:rsidRPr="00715BA9">
                              <w:rPr>
                                <w:b/>
                                <w:bCs/>
                              </w:rPr>
                              <w:t>Tidal Breathing</w:t>
                            </w:r>
                          </w:p>
                          <w:p w14:paraId="213DD4ED" w14:textId="7BD162DC" w:rsidR="00DB20BA" w:rsidRPr="00715BA9" w:rsidRDefault="00DB20BA" w:rsidP="00115898">
                            <w:pPr>
                              <w:numPr>
                                <w:ilvl w:val="0"/>
                                <w:numId w:val="19"/>
                              </w:numPr>
                              <w:contextualSpacing/>
                            </w:pPr>
                            <w:r w:rsidRPr="00715BA9">
                              <w:t xml:space="preserve">During </w:t>
                            </w:r>
                            <w:r w:rsidRPr="00715BA9">
                              <w:rPr>
                                <w:u w:val="single"/>
                              </w:rPr>
                              <w:t>&gt;</w:t>
                            </w:r>
                            <w:r>
                              <w:rPr>
                                <w:u w:val="single"/>
                              </w:rPr>
                              <w:t xml:space="preserve"> </w:t>
                            </w:r>
                            <w:r w:rsidRPr="00715BA9">
                              <w:t>30 seconds</w:t>
                            </w:r>
                            <w:r>
                              <w:t xml:space="preserve"> of </w:t>
                            </w:r>
                            <w:r w:rsidRPr="00715BA9">
                              <w:t>stable tidal breathing</w:t>
                            </w:r>
                            <w:r>
                              <w:t xml:space="preserve">: </w:t>
                            </w:r>
                          </w:p>
                          <w:p w14:paraId="5C1E4576" w14:textId="02923A4A" w:rsidR="00DB20BA" w:rsidRPr="00715BA9" w:rsidRDefault="00DB20BA" w:rsidP="00115898">
                            <w:pPr>
                              <w:numPr>
                                <w:ilvl w:val="1"/>
                                <w:numId w:val="19"/>
                              </w:numPr>
                              <w:contextualSpacing/>
                            </w:pPr>
                            <w:r w:rsidRPr="00715BA9">
                              <w:t xml:space="preserve">Ideally, with chemiluminescence device, manually choose the mean of 3 to 5 peaks (can be non-consecutive and should be </w:t>
                            </w:r>
                            <w:r w:rsidRPr="00715BA9">
                              <w:rPr>
                                <w:u w:val="single"/>
                              </w:rPr>
                              <w:t>&lt;</w:t>
                            </w:r>
                            <w:r w:rsidRPr="00715BA9">
                              <w:t>20% variability or 10</w:t>
                            </w:r>
                            <w:r>
                              <w:t xml:space="preserve"> </w:t>
                            </w:r>
                            <w:r w:rsidRPr="00715BA9">
                              <w:t>ppb, whichever is greater).</w:t>
                            </w:r>
                          </w:p>
                          <w:p w14:paraId="105BB702" w14:textId="282D3052" w:rsidR="00DB20BA" w:rsidRPr="00715BA9" w:rsidRDefault="00DB20BA" w:rsidP="00115898">
                            <w:pPr>
                              <w:numPr>
                                <w:ilvl w:val="1"/>
                                <w:numId w:val="19"/>
                              </w:numPr>
                              <w:contextualSpacing/>
                            </w:pPr>
                            <w:r w:rsidRPr="00715BA9">
                              <w:t>With electrochemical, if possible, select the peak</w:t>
                            </w:r>
                            <w:r>
                              <w:t xml:space="preserve">s </w:t>
                            </w:r>
                            <w:r w:rsidRPr="00715BA9">
                              <w:t>from a trac</w:t>
                            </w:r>
                            <w:r>
                              <w:t>ing</w:t>
                            </w:r>
                            <w:r w:rsidRPr="00715BA9">
                              <w:t xml:space="preserve">. Alternatively report the result calculated by the analyser (this is the average nNO sampled, </w:t>
                            </w:r>
                            <w:r w:rsidRPr="00715BA9">
                              <w:rPr>
                                <w:u w:val="single"/>
                              </w:rPr>
                              <w:t>not</w:t>
                            </w:r>
                            <w:r w:rsidRPr="00715BA9">
                              <w:t xml:space="preserve"> the mean of peak values and is therefore lower than the chemiluminescence result). </w:t>
                            </w:r>
                          </w:p>
                          <w:p w14:paraId="298873DC" w14:textId="77777777" w:rsidR="00DB20BA" w:rsidRDefault="00DB20BA" w:rsidP="00115898"/>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E4023B5" id="Text Box 5" o:spid="_x0000_s1028" type="#_x0000_t202" style="position:absolute;margin-left:-62.4pt;margin-top:14.4pt;width:559.2pt;height:110.6pt;z-index:2516695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">
                <v:textbox style="mso-fit-shape-to-text:t">
                  <w:txbxContent>
                    <w:p w14:paraId="75CA8559" w14:textId="77777777" w:rsidR="00DB20BA" w:rsidRPr="00715BA9" w:rsidRDefault="00DB20BA" w:rsidP="00115898">
                      <w:r w:rsidRPr="00715BA9">
                        <w:rPr>
                          <w:b/>
                          <w:bCs/>
                        </w:rPr>
                        <w:t>Box 3</w:t>
                      </w:r>
                      <w:r w:rsidRPr="00715BA9">
                        <w:t xml:space="preserve">: </w:t>
                      </w:r>
                      <w:r w:rsidRPr="00715BA9">
                        <w:rPr>
                          <w:b/>
                          <w:bCs/>
                        </w:rPr>
                        <w:t>Measuring n</w:t>
                      </w:r>
                      <w:r>
                        <w:rPr>
                          <w:b/>
                          <w:bCs/>
                        </w:rPr>
                        <w:t>asal nitric oxide</w:t>
                      </w:r>
                    </w:p>
                    <w:p w14:paraId="756AA4AF" w14:textId="77777777" w:rsidR="00DB20BA" w:rsidRPr="00715BA9" w:rsidRDefault="00DB20BA" w:rsidP="00115898">
                      <w:pPr>
                        <w:rPr>
                          <w:b/>
                          <w:bCs/>
                        </w:rPr>
                      </w:pPr>
                      <w:r w:rsidRPr="00715BA9">
                        <w:rPr>
                          <w:b/>
                          <w:bCs/>
                        </w:rPr>
                        <w:t>General</w:t>
                      </w:r>
                    </w:p>
                    <w:p w14:paraId="173CC96F" w14:textId="77777777" w:rsidR="00DB20BA" w:rsidRPr="00715BA9" w:rsidRDefault="00DB20BA" w:rsidP="00115898">
                      <w:pPr>
                        <w:numPr>
                          <w:ilvl w:val="0"/>
                          <w:numId w:val="16"/>
                        </w:numPr>
                        <w:contextualSpacing/>
                      </w:pPr>
                      <w:r w:rsidRPr="00715BA9">
                        <w:t xml:space="preserve">Check equipment and calibrate if needed. </w:t>
                      </w:r>
                    </w:p>
                    <w:p w14:paraId="1208648B" w14:textId="77777777" w:rsidR="00DB20BA" w:rsidRPr="00715BA9" w:rsidRDefault="00DB20BA" w:rsidP="00115898">
                      <w:pPr>
                        <w:numPr>
                          <w:ilvl w:val="0"/>
                          <w:numId w:val="16"/>
                        </w:numPr>
                        <w:contextualSpacing/>
                      </w:pPr>
                      <w:r w:rsidRPr="00715BA9">
                        <w:t>Assess the child to determine likely attainable breathing method and olive size.</w:t>
                      </w:r>
                    </w:p>
                    <w:p w14:paraId="6705EB54" w14:textId="77777777" w:rsidR="00DB20BA" w:rsidRPr="00715BA9" w:rsidRDefault="00DB20BA" w:rsidP="00115898">
                      <w:pPr>
                        <w:numPr>
                          <w:ilvl w:val="0"/>
                          <w:numId w:val="16"/>
                        </w:numPr>
                        <w:contextualSpacing/>
                      </w:pPr>
                      <w:r w:rsidRPr="00715BA9">
                        <w:t>Explain the procedure and practice.</w:t>
                      </w:r>
                    </w:p>
                    <w:p w14:paraId="6921F69D" w14:textId="77777777" w:rsidR="00DB20BA" w:rsidRPr="00715BA9" w:rsidRDefault="00DB20BA" w:rsidP="00115898">
                      <w:pPr>
                        <w:numPr>
                          <w:ilvl w:val="0"/>
                          <w:numId w:val="16"/>
                        </w:numPr>
                        <w:contextualSpacing/>
                      </w:pPr>
                      <w:r w:rsidRPr="00715BA9">
                        <w:t>Attach flow sampling line to olive with attached filter.</w:t>
                      </w:r>
                    </w:p>
                    <w:p w14:paraId="56FEE3F6" w14:textId="77777777" w:rsidR="00DB20BA" w:rsidRPr="00715BA9" w:rsidRDefault="00DB20BA" w:rsidP="00115898">
                      <w:pPr>
                        <w:numPr>
                          <w:ilvl w:val="0"/>
                          <w:numId w:val="16"/>
                        </w:numPr>
                        <w:contextualSpacing/>
                      </w:pPr>
                      <w:r w:rsidRPr="00715BA9">
                        <w:t>Position olive in nostril with no leak; other nostril open.</w:t>
                      </w:r>
                    </w:p>
                    <w:p w14:paraId="0B7C4909" w14:textId="77777777" w:rsidR="00DB20BA" w:rsidRPr="00715BA9" w:rsidRDefault="00DB20BA" w:rsidP="00115898">
                      <w:pPr>
                        <w:numPr>
                          <w:ilvl w:val="0"/>
                          <w:numId w:val="16"/>
                        </w:numPr>
                        <w:contextualSpacing/>
                      </w:pPr>
                      <w:r w:rsidRPr="00715BA9">
                        <w:t>Obtain x2 nNO levels from first nostril (ER/BH: ideally within 10%; TB 20%)</w:t>
                      </w:r>
                    </w:p>
                    <w:p w14:paraId="3A0A8AA1" w14:textId="77777777" w:rsidR="00DB20BA" w:rsidRDefault="00DB20BA" w:rsidP="00115898">
                      <w:pPr>
                        <w:numPr>
                          <w:ilvl w:val="0"/>
                          <w:numId w:val="16"/>
                        </w:numPr>
                        <w:contextualSpacing/>
                      </w:pPr>
                      <w:r w:rsidRPr="00715BA9">
                        <w:t>Repeat in second nostril (ER/BH ideally within 10%; TB 30%)</w:t>
                      </w:r>
                    </w:p>
                    <w:p w14:paraId="41750A58" w14:textId="77777777" w:rsidR="00DB20BA" w:rsidRPr="00715BA9" w:rsidRDefault="00DB20BA" w:rsidP="00115898">
                      <w:pPr>
                        <w:ind w:left="720"/>
                        <w:contextualSpacing/>
                      </w:pPr>
                    </w:p>
                    <w:p w14:paraId="421AB33A" w14:textId="77777777" w:rsidR="00DB20BA" w:rsidRPr="00715BA9" w:rsidRDefault="00DB20BA" w:rsidP="00115898">
                      <w:pPr>
                        <w:rPr>
                          <w:b/>
                          <w:bCs/>
                        </w:rPr>
                      </w:pPr>
                      <w:r w:rsidRPr="00715BA9">
                        <w:rPr>
                          <w:b/>
                          <w:bCs/>
                        </w:rPr>
                        <w:t>Exhaled against resistance</w:t>
                      </w:r>
                    </w:p>
                    <w:p w14:paraId="155A8912" w14:textId="0154C31B" w:rsidR="00DB20BA" w:rsidRPr="00715BA9" w:rsidRDefault="00DB20BA" w:rsidP="00115898">
                      <w:pPr>
                        <w:numPr>
                          <w:ilvl w:val="0"/>
                          <w:numId w:val="17"/>
                        </w:numPr>
                        <w:contextualSpacing/>
                      </w:pPr>
                      <w:r w:rsidRPr="00715BA9">
                        <w:t>Resistor mouthpiece 5-10 cm H</w:t>
                      </w:r>
                      <w:r w:rsidRPr="00715BA9">
                        <w:rPr>
                          <w:vertAlign w:val="subscript"/>
                        </w:rPr>
                        <w:t>2</w:t>
                      </w:r>
                      <w:r w:rsidRPr="00715BA9">
                        <w:t>O; or party favour (blow out toy</w:t>
                      </w:r>
                      <w:r>
                        <w:t xml:space="preserve"> taped closed at the distal end</w:t>
                      </w:r>
                      <w:r w:rsidRPr="00715BA9">
                        <w:t>)</w:t>
                      </w:r>
                    </w:p>
                    <w:p w14:paraId="4D493894" w14:textId="77777777" w:rsidR="00DB20BA" w:rsidRPr="00715BA9" w:rsidRDefault="00DB20BA" w:rsidP="00115898">
                      <w:pPr>
                        <w:numPr>
                          <w:ilvl w:val="0"/>
                          <w:numId w:val="17"/>
                        </w:numPr>
                        <w:contextualSpacing/>
                      </w:pPr>
                      <w:r w:rsidRPr="00715BA9">
                        <w:t>Ideally, with chemiluminescence device:</w:t>
                      </w:r>
                    </w:p>
                    <w:p w14:paraId="0D0C52B8" w14:textId="14E10C5C" w:rsidR="00DB20BA" w:rsidRPr="00715BA9" w:rsidRDefault="00DB20BA" w:rsidP="00115898">
                      <w:pPr>
                        <w:numPr>
                          <w:ilvl w:val="1"/>
                          <w:numId w:val="17"/>
                        </w:numPr>
                        <w:contextualSpacing/>
                      </w:pPr>
                      <w:r w:rsidRPr="00715BA9">
                        <w:t xml:space="preserve">Slow oral exhalation against resistor until a plateau </w:t>
                      </w:r>
                      <w:r w:rsidRPr="00715BA9">
                        <w:rPr>
                          <w:u w:val="single"/>
                        </w:rPr>
                        <w:t>&gt;</w:t>
                      </w:r>
                      <w:r>
                        <w:rPr>
                          <w:u w:val="single"/>
                        </w:rPr>
                        <w:t xml:space="preserve"> </w:t>
                      </w:r>
                      <w:r w:rsidRPr="00715BA9">
                        <w:t xml:space="preserve">3 seconds with </w:t>
                      </w:r>
                      <w:r w:rsidRPr="00715BA9">
                        <w:rPr>
                          <w:u w:val="single"/>
                        </w:rPr>
                        <w:t>&lt;</w:t>
                      </w:r>
                      <w:r>
                        <w:rPr>
                          <w:u w:val="single"/>
                        </w:rPr>
                        <w:t xml:space="preserve"> </w:t>
                      </w:r>
                      <w:r w:rsidRPr="00715BA9">
                        <w:t>10% variation (min/max)</w:t>
                      </w:r>
                    </w:p>
                    <w:p w14:paraId="2CCE253A" w14:textId="77777777" w:rsidR="00DB20BA" w:rsidRPr="00715BA9" w:rsidRDefault="00DB20BA" w:rsidP="00115898">
                      <w:pPr>
                        <w:numPr>
                          <w:ilvl w:val="1"/>
                          <w:numId w:val="17"/>
                        </w:numPr>
                        <w:contextualSpacing/>
                      </w:pPr>
                      <w:r w:rsidRPr="00715BA9">
                        <w:t>View real-time and manually determine optimal plateau</w:t>
                      </w:r>
                    </w:p>
                    <w:p w14:paraId="7B76E760" w14:textId="77777777" w:rsidR="00DB20BA" w:rsidRPr="00715BA9" w:rsidRDefault="00DB20BA" w:rsidP="00115898">
                      <w:pPr>
                        <w:numPr>
                          <w:ilvl w:val="0"/>
                          <w:numId w:val="17"/>
                        </w:numPr>
                        <w:contextualSpacing/>
                      </w:pPr>
                      <w:r w:rsidRPr="00715BA9">
                        <w:t>Alternatively with electrochemical device:</w:t>
                      </w:r>
                    </w:p>
                    <w:p w14:paraId="1B974EC1" w14:textId="70ACFBE7" w:rsidR="00DB20BA" w:rsidRPr="00715BA9" w:rsidRDefault="00DB20BA" w:rsidP="00115898">
                      <w:pPr>
                        <w:numPr>
                          <w:ilvl w:val="1"/>
                          <w:numId w:val="17"/>
                        </w:numPr>
                        <w:contextualSpacing/>
                      </w:pPr>
                      <w:r w:rsidRPr="00715BA9">
                        <w:t>Slow oral exhalation for duration set by machine (must be &gt;</w:t>
                      </w:r>
                      <w:r>
                        <w:t xml:space="preserve"> </w:t>
                      </w:r>
                      <w:r w:rsidRPr="00715BA9">
                        <w:t>10 seconds)</w:t>
                      </w:r>
                    </w:p>
                    <w:p w14:paraId="16B505C7" w14:textId="19250AEF" w:rsidR="00DB20BA" w:rsidRPr="00715BA9" w:rsidRDefault="00DB20BA" w:rsidP="00115898">
                      <w:pPr>
                        <w:numPr>
                          <w:ilvl w:val="1"/>
                          <w:numId w:val="17"/>
                        </w:numPr>
                        <w:contextualSpacing/>
                      </w:pPr>
                      <w:r w:rsidRPr="00715BA9">
                        <w:t>If available, the NO trac</w:t>
                      </w:r>
                      <w:r>
                        <w:t>ing</w:t>
                      </w:r>
                      <w:r w:rsidRPr="00715BA9">
                        <w:t xml:space="preserve"> is not real-time but can be used to manually select the plateau (</w:t>
                      </w:r>
                      <w:r w:rsidRPr="00715BA9">
                        <w:rPr>
                          <w:u w:val="single"/>
                        </w:rPr>
                        <w:t>&gt;</w:t>
                      </w:r>
                      <w:r>
                        <w:rPr>
                          <w:u w:val="single"/>
                        </w:rPr>
                        <w:t xml:space="preserve"> </w:t>
                      </w:r>
                      <w:r w:rsidRPr="00715BA9">
                        <w:t>3 seconds</w:t>
                      </w:r>
                      <w:r>
                        <w:t xml:space="preserve"> with</w:t>
                      </w:r>
                      <w:r w:rsidRPr="00715BA9">
                        <w:t xml:space="preserve"> </w:t>
                      </w:r>
                      <w:r w:rsidRPr="00715BA9">
                        <w:rPr>
                          <w:u w:val="single"/>
                        </w:rPr>
                        <w:t>&lt;</w:t>
                      </w:r>
                      <w:r>
                        <w:rPr>
                          <w:u w:val="single"/>
                        </w:rPr>
                        <w:t xml:space="preserve"> </w:t>
                      </w:r>
                      <w:r w:rsidRPr="00715BA9">
                        <w:t xml:space="preserve">10% variability). Alternatively accept the machine’s result. </w:t>
                      </w:r>
                    </w:p>
                    <w:p w14:paraId="39AB5798" w14:textId="77777777" w:rsidR="00DB20BA" w:rsidRPr="00715BA9" w:rsidRDefault="00DB20BA" w:rsidP="00115898">
                      <w:pPr>
                        <w:rPr>
                          <w:b/>
                          <w:bCs/>
                        </w:rPr>
                      </w:pPr>
                      <w:r w:rsidRPr="00715BA9">
                        <w:rPr>
                          <w:b/>
                          <w:bCs/>
                        </w:rPr>
                        <w:t>Breath hold</w:t>
                      </w:r>
                    </w:p>
                    <w:p w14:paraId="7D4C33D0" w14:textId="77777777" w:rsidR="00DB20BA" w:rsidRPr="00715BA9" w:rsidRDefault="00DB20BA" w:rsidP="00115898">
                      <w:r w:rsidRPr="00715BA9">
                        <w:t>As for ER except:</w:t>
                      </w:r>
                    </w:p>
                    <w:p w14:paraId="6F6CAB58" w14:textId="42E3CA84" w:rsidR="00DB20BA" w:rsidRPr="00715BA9" w:rsidRDefault="00DB20BA" w:rsidP="00115898">
                      <w:pPr>
                        <w:numPr>
                          <w:ilvl w:val="0"/>
                          <w:numId w:val="18"/>
                        </w:numPr>
                        <w:contextualSpacing/>
                      </w:pPr>
                      <w:r w:rsidRPr="00715BA9">
                        <w:t>Instruct chi</w:t>
                      </w:r>
                      <w:r>
                        <w:t>l</w:t>
                      </w:r>
                      <w:r w:rsidRPr="00715BA9">
                        <w:t>d to inhale to total lung capacity</w:t>
                      </w:r>
                    </w:p>
                    <w:p w14:paraId="36F647AE" w14:textId="77777777" w:rsidR="00DB20BA" w:rsidRPr="00715BA9" w:rsidRDefault="00DB20BA" w:rsidP="00115898">
                      <w:pPr>
                        <w:numPr>
                          <w:ilvl w:val="0"/>
                          <w:numId w:val="18"/>
                        </w:numPr>
                        <w:contextualSpacing/>
                      </w:pPr>
                      <w:r w:rsidRPr="00715BA9">
                        <w:t>Achieve velum closure whilst holding breath by closing glottis and performing Valsalva manoeuvre</w:t>
                      </w:r>
                    </w:p>
                    <w:p w14:paraId="2128A9AA" w14:textId="77777777" w:rsidR="00DB20BA" w:rsidRPr="00715BA9" w:rsidRDefault="00DB20BA" w:rsidP="00115898">
                      <w:pPr>
                        <w:numPr>
                          <w:ilvl w:val="0"/>
                          <w:numId w:val="18"/>
                        </w:numPr>
                        <w:contextualSpacing/>
                      </w:pPr>
                      <w:r w:rsidRPr="00715BA9">
                        <w:t>If measured, CO</w:t>
                      </w:r>
                      <w:r w:rsidRPr="00715BA9">
                        <w:rPr>
                          <w:vertAlign w:val="subscript"/>
                        </w:rPr>
                        <w:t>2</w:t>
                      </w:r>
                      <w:r w:rsidRPr="00715BA9">
                        <w:rPr>
                          <w:vertAlign w:val="superscript"/>
                        </w:rPr>
                        <w:t xml:space="preserve"> </w:t>
                      </w:r>
                      <w:r w:rsidRPr="003B0F35">
                        <w:t xml:space="preserve">at </w:t>
                      </w:r>
                      <w:r>
                        <w:t>the</w:t>
                      </w:r>
                      <w:r w:rsidRPr="003B0F35">
                        <w:t xml:space="preserve"> open</w:t>
                      </w:r>
                      <w:r>
                        <w:t>/free</w:t>
                      </w:r>
                      <w:r w:rsidRPr="003B0F35">
                        <w:t xml:space="preserve"> nostril</w:t>
                      </w:r>
                      <w:r>
                        <w:rPr>
                          <w:vertAlign w:val="superscript"/>
                        </w:rPr>
                        <w:t xml:space="preserve"> </w:t>
                      </w:r>
                      <w:r w:rsidRPr="00715BA9">
                        <w:t>should be zero</w:t>
                      </w:r>
                    </w:p>
                    <w:p w14:paraId="3001B53A" w14:textId="77777777" w:rsidR="00DB20BA" w:rsidRDefault="00DB20BA" w:rsidP="00115898">
                      <w:pPr>
                        <w:rPr>
                          <w:b/>
                          <w:bCs/>
                        </w:rPr>
                      </w:pPr>
                    </w:p>
                    <w:p w14:paraId="4C923D13" w14:textId="77777777" w:rsidR="00DB20BA" w:rsidRPr="00715BA9" w:rsidRDefault="00DB20BA" w:rsidP="00115898">
                      <w:pPr>
                        <w:rPr>
                          <w:b/>
                          <w:bCs/>
                        </w:rPr>
                      </w:pPr>
                      <w:r w:rsidRPr="00715BA9">
                        <w:rPr>
                          <w:b/>
                          <w:bCs/>
                        </w:rPr>
                        <w:t>Tidal Breathing</w:t>
                      </w:r>
                    </w:p>
                    <w:p w14:paraId="213DD4ED" w14:textId="7BD162DC" w:rsidR="00DB20BA" w:rsidRPr="00715BA9" w:rsidRDefault="00DB20BA" w:rsidP="00115898">
                      <w:pPr>
                        <w:numPr>
                          <w:ilvl w:val="0"/>
                          <w:numId w:val="19"/>
                        </w:numPr>
                        <w:contextualSpacing/>
                      </w:pPr>
                      <w:r w:rsidRPr="00715BA9">
                        <w:t xml:space="preserve">During </w:t>
                      </w:r>
                      <w:r w:rsidRPr="00715BA9">
                        <w:rPr>
                          <w:u w:val="single"/>
                        </w:rPr>
                        <w:t>&gt;</w:t>
                      </w:r>
                      <w:r>
                        <w:rPr>
                          <w:u w:val="single"/>
                        </w:rPr>
                        <w:t xml:space="preserve"> </w:t>
                      </w:r>
                      <w:r w:rsidRPr="00715BA9">
                        <w:t>30 seconds</w:t>
                      </w:r>
                      <w:r>
                        <w:t xml:space="preserve"> of </w:t>
                      </w:r>
                      <w:r w:rsidRPr="00715BA9">
                        <w:t>stable tidal breathing</w:t>
                      </w:r>
                      <w:r>
                        <w:t xml:space="preserve">: </w:t>
                      </w:r>
                    </w:p>
                    <w:p w14:paraId="5C1E4576" w14:textId="02923A4A" w:rsidR="00DB20BA" w:rsidRPr="00715BA9" w:rsidRDefault="00DB20BA" w:rsidP="00115898">
                      <w:pPr>
                        <w:numPr>
                          <w:ilvl w:val="1"/>
                          <w:numId w:val="19"/>
                        </w:numPr>
                        <w:contextualSpacing/>
                      </w:pPr>
                      <w:r w:rsidRPr="00715BA9">
                        <w:t xml:space="preserve">Ideally, with chemiluminescence device, manually choose the mean of 3 to 5 peaks (can be non-consecutive and should be </w:t>
                      </w:r>
                      <w:r w:rsidRPr="00715BA9">
                        <w:rPr>
                          <w:u w:val="single"/>
                        </w:rPr>
                        <w:t>&lt;</w:t>
                      </w:r>
                      <w:r w:rsidRPr="00715BA9">
                        <w:t>20% variability or 10</w:t>
                      </w:r>
                      <w:r>
                        <w:t xml:space="preserve"> </w:t>
                      </w:r>
                      <w:r w:rsidRPr="00715BA9">
                        <w:t>ppb, whichever is greater).</w:t>
                      </w:r>
                    </w:p>
                    <w:p w14:paraId="105BB702" w14:textId="282D3052" w:rsidR="00DB20BA" w:rsidRPr="00715BA9" w:rsidRDefault="00DB20BA" w:rsidP="00115898">
                      <w:pPr>
                        <w:numPr>
                          <w:ilvl w:val="1"/>
                          <w:numId w:val="19"/>
                        </w:numPr>
                        <w:contextualSpacing/>
                      </w:pPr>
                      <w:r w:rsidRPr="00715BA9">
                        <w:t>With electrochemical, if possible, select the peak</w:t>
                      </w:r>
                      <w:r>
                        <w:t xml:space="preserve">s </w:t>
                      </w:r>
                      <w:r w:rsidRPr="00715BA9">
                        <w:t>from a trac</w:t>
                      </w:r>
                      <w:r>
                        <w:t>ing</w:t>
                      </w:r>
                      <w:r w:rsidRPr="00715BA9">
                        <w:t xml:space="preserve">. Alternatively report the result calculated by the analyser (this is the average nNO sampled, </w:t>
                      </w:r>
                      <w:r w:rsidRPr="00715BA9">
                        <w:rPr>
                          <w:u w:val="single"/>
                        </w:rPr>
                        <w:t>not</w:t>
                      </w:r>
                      <w:r w:rsidRPr="00715BA9">
                        <w:t xml:space="preserve"> the mean of peak values and is therefore lower than the chemiluminescence result). </w:t>
                      </w:r>
                    </w:p>
                    <w:p w14:paraId="298873DC" w14:textId="77777777" w:rsidR="00DB20BA" w:rsidRDefault="00DB20BA" w:rsidP="00115898"/>
                  </w:txbxContent>
                </v:textbox>
                <w10:wrap type="square"/>
              </v:shape>
            </w:pict>
          </mc:Fallback>
        </mc:AlternateContent>
      </w:r>
    </w:p>
    <w:p w14:paraId="43326FCE" w14:textId="77777777" w:rsidR="00115898" w:rsidRPr="00115898" w:rsidRDefault="00115898" w:rsidP="00115898">
      <w:pPr>
        <w:rPr>
          <w:rFonts w:ascii="Calibri" w:hAnsi="Calibri" w:cs="Calibri"/>
          <w:b/>
          <w:bCs/>
          <w:noProof/>
        </w:rPr>
      </w:pPr>
    </w:p>
    <w:p w14:paraId="00F800AA" w14:textId="77777777" w:rsidR="00115898" w:rsidRPr="00115898" w:rsidRDefault="00115898" w:rsidP="00115898">
      <w:pPr>
        <w:rPr>
          <w:rFonts w:ascii="Calibri" w:hAnsi="Calibri" w:cs="Calibri"/>
          <w:b/>
          <w:bCs/>
          <w:noProof/>
        </w:rPr>
      </w:pPr>
    </w:p>
    <w:p w14:paraId="453E3088" w14:textId="77777777" w:rsidR="00115898" w:rsidRPr="00115898" w:rsidRDefault="00115898" w:rsidP="00115898">
      <w:pPr>
        <w:rPr>
          <w:rFonts w:ascii="Calibri" w:hAnsi="Calibri" w:cs="Calibri"/>
          <w:b/>
          <w:bCs/>
          <w:noProof/>
        </w:rPr>
      </w:pPr>
    </w:p>
    <w:p w14:paraId="7DD8A2C7" w14:textId="77777777" w:rsidR="00115898" w:rsidRPr="00115898" w:rsidRDefault="00115898" w:rsidP="00115898">
      <w:pPr>
        <w:rPr>
          <w:rFonts w:ascii="Calibri" w:hAnsi="Calibri" w:cs="Calibri"/>
          <w:noProof/>
        </w:rPr>
      </w:pPr>
    </w:p>
    <w:p w14:paraId="7AE99BA2" w14:textId="77777777" w:rsidR="00115898" w:rsidRPr="00115898" w:rsidRDefault="00115898" w:rsidP="00115898">
      <w:pPr>
        <w:rPr>
          <w:rFonts w:ascii="Calibri" w:hAnsi="Calibri" w:cs="Calibri"/>
          <w:b/>
          <w:bCs/>
          <w:noProof/>
        </w:rPr>
      </w:pPr>
      <w:r w:rsidRPr="00115898">
        <w:rPr>
          <w:rFonts w:ascii="Calibri" w:hAnsi="Calibri" w:cs="Calibri"/>
          <w:b/>
          <w:bCs/>
          <w:noProof/>
          <w:lang w:val="fr-FR" w:eastAsia="fr-FR"/>
        </w:rPr>
        <mc:AlternateContent>
          <mc:Choice Requires="wps">
            <w:drawing>
              <wp:anchor distT="45720" distB="45720" distL="114300" distR="114300" simplePos="0" relativeHeight="251670528" behindDoc="0" locked="0" layoutInCell="1" allowOverlap="1" wp14:anchorId="7307788A" wp14:editId="00A848F6">
                <wp:simplePos x="0" y="0"/>
                <wp:positionH relativeFrom="column">
                  <wp:posOffset>-190500</wp:posOffset>
                </wp:positionH>
                <wp:positionV relativeFrom="paragraph">
                  <wp:posOffset>464820</wp:posOffset>
                </wp:positionV>
                <wp:extent cx="6332220" cy="1404620"/>
                <wp:effectExtent l="0" t="0" r="11430" b="2349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32220" cy="1404620"/>
                        </a:xfrm>
                        <a:prstGeom prst="rect">
                          <a:avLst/>
                        </a:prstGeom>
                        <a:solidFill>
                          <a:srgbClr val="FFFFFF"/>
                        </a:solidFill>
                        <a:ln w="9525">
                          <a:solidFill>
                            <a:srgbClr val="000000"/>
                          </a:solidFill>
                          <a:miter lim="800000"/>
                          <a:headEnd/>
                          <a:tailEnd/>
                        </a:ln>
                      </wps:spPr>
                      <wps:txbx>
                        <w:txbxContent>
                          <w:p w14:paraId="6DCA236A" w14:textId="77777777" w:rsidR="00DB20BA" w:rsidRDefault="00DB20BA" w:rsidP="00115898">
                            <w:r w:rsidRPr="000B6345">
                              <w:rPr>
                                <w:b/>
                                <w:bCs/>
                              </w:rPr>
                              <w:t>Box 4</w:t>
                            </w:r>
                            <w:r>
                              <w:rPr>
                                <w:b/>
                                <w:bCs/>
                              </w:rPr>
                              <w:t>:</w:t>
                            </w:r>
                            <w:r w:rsidRPr="000B6345">
                              <w:rPr>
                                <w:b/>
                                <w:bCs/>
                              </w:rPr>
                              <w:t xml:space="preserve"> Reporting</w:t>
                            </w:r>
                          </w:p>
                          <w:p w14:paraId="7EBD8FD1" w14:textId="2BCDA3D9" w:rsidR="00DB20BA" w:rsidRPr="000B6345" w:rsidRDefault="00DB20BA" w:rsidP="00115898">
                            <w:r w:rsidRPr="000B6345">
                              <w:t xml:space="preserve">As a minimum the following should be included in a </w:t>
                            </w:r>
                            <w:r w:rsidRPr="00B706B5">
                              <w:t>report (sample proforma Supplementary figure E</w:t>
                            </w:r>
                            <w:r>
                              <w:t>6</w:t>
                            </w:r>
                            <w:r w:rsidRPr="00B706B5">
                              <w:t>)</w:t>
                            </w:r>
                          </w:p>
                          <w:p w14:paraId="49433DEF" w14:textId="77777777" w:rsidR="00DB20BA" w:rsidRPr="000B6345" w:rsidRDefault="00DB20BA" w:rsidP="00115898">
                            <w:pPr>
                              <w:numPr>
                                <w:ilvl w:val="0"/>
                                <w:numId w:val="20"/>
                              </w:numPr>
                              <w:contextualSpacing/>
                            </w:pPr>
                            <w:r w:rsidRPr="000B6345">
                              <w:t>analyser model</w:t>
                            </w:r>
                          </w:p>
                          <w:p w14:paraId="33ABE127" w14:textId="77777777" w:rsidR="00DB20BA" w:rsidRPr="000B6345" w:rsidRDefault="00DB20BA" w:rsidP="00115898">
                            <w:pPr>
                              <w:numPr>
                                <w:ilvl w:val="0"/>
                                <w:numId w:val="20"/>
                              </w:numPr>
                              <w:contextualSpacing/>
                            </w:pPr>
                            <w:r w:rsidRPr="000B6345">
                              <w:t>sampling rate</w:t>
                            </w:r>
                          </w:p>
                          <w:p w14:paraId="63E95B26" w14:textId="77777777" w:rsidR="00DB20BA" w:rsidRDefault="00DB20BA" w:rsidP="00115898">
                            <w:pPr>
                              <w:numPr>
                                <w:ilvl w:val="0"/>
                                <w:numId w:val="20"/>
                              </w:numPr>
                              <w:contextualSpacing/>
                            </w:pPr>
                            <w:r w:rsidRPr="000B6345">
                              <w:t>ambient NO</w:t>
                            </w:r>
                          </w:p>
                          <w:p w14:paraId="3F41B25D" w14:textId="566473B3" w:rsidR="00DB20BA" w:rsidRPr="000B6345" w:rsidRDefault="00DB20BA" w:rsidP="00115898">
                            <w:pPr>
                              <w:numPr>
                                <w:ilvl w:val="0"/>
                                <w:numId w:val="20"/>
                              </w:numPr>
                              <w:contextualSpacing/>
                            </w:pPr>
                            <w:r>
                              <w:t>testing method used</w:t>
                            </w:r>
                          </w:p>
                          <w:p w14:paraId="0A5AB3AC" w14:textId="77777777" w:rsidR="00DB20BA" w:rsidRPr="000B6345" w:rsidRDefault="00DB20BA" w:rsidP="00115898">
                            <w:pPr>
                              <w:numPr>
                                <w:ilvl w:val="0"/>
                                <w:numId w:val="20"/>
                              </w:numPr>
                              <w:contextualSpacing/>
                            </w:pPr>
                            <w:bookmarkStart w:id="18" w:name="_Hlk107843315"/>
                            <w:r w:rsidRPr="000B6345">
                              <w:t xml:space="preserve">x2 repeatable nNO results from right nostril </w:t>
                            </w:r>
                          </w:p>
                          <w:bookmarkEnd w:id="18"/>
                          <w:p w14:paraId="54AB926B" w14:textId="77777777" w:rsidR="00DB20BA" w:rsidRPr="000B6345" w:rsidRDefault="00DB20BA" w:rsidP="00115898">
                            <w:pPr>
                              <w:numPr>
                                <w:ilvl w:val="0"/>
                                <w:numId w:val="20"/>
                              </w:numPr>
                              <w:contextualSpacing/>
                            </w:pPr>
                            <w:r w:rsidRPr="000B6345">
                              <w:t xml:space="preserve">x2 repeatable nNO results from </w:t>
                            </w:r>
                            <w:r>
                              <w:t>left</w:t>
                            </w:r>
                          </w:p>
                          <w:p w14:paraId="551CF0E8" w14:textId="77777777" w:rsidR="00DB20BA" w:rsidRPr="000B6345" w:rsidRDefault="00DB20BA" w:rsidP="00115898">
                            <w:pPr>
                              <w:numPr>
                                <w:ilvl w:val="0"/>
                                <w:numId w:val="20"/>
                              </w:numPr>
                              <w:contextualSpacing/>
                            </w:pPr>
                            <w:r w:rsidRPr="000B6345">
                              <w:t xml:space="preserve">Intra-nasal repeatability (ideally ER/BH </w:t>
                            </w:r>
                            <w:r w:rsidRPr="000B6345">
                              <w:rPr>
                                <w:u w:val="single"/>
                              </w:rPr>
                              <w:t>&lt;</w:t>
                            </w:r>
                            <w:r w:rsidRPr="000B6345">
                              <w:t>10% variation; TB</w:t>
                            </w:r>
                            <w:r w:rsidRPr="000B6345">
                              <w:rPr>
                                <w:u w:val="single"/>
                              </w:rPr>
                              <w:t>&lt;</w:t>
                            </w:r>
                            <w:r w:rsidRPr="000B6345">
                              <w:t>20%)</w:t>
                            </w:r>
                          </w:p>
                          <w:p w14:paraId="5252CC8C" w14:textId="77777777" w:rsidR="00DB20BA" w:rsidRPr="00D472ED" w:rsidRDefault="00DB20BA" w:rsidP="00115898">
                            <w:pPr>
                              <w:numPr>
                                <w:ilvl w:val="0"/>
                                <w:numId w:val="20"/>
                              </w:numPr>
                              <w:contextualSpacing/>
                            </w:pPr>
                            <w:r w:rsidRPr="000B6345">
                              <w:t>Inter-nostril variability</w:t>
                            </w:r>
                            <w:r>
                              <w:t xml:space="preserve"> (</w:t>
                            </w:r>
                            <w:r w:rsidRPr="00D472ED">
                              <w:t xml:space="preserve">Ideally ER/BH </w:t>
                            </w:r>
                            <w:r w:rsidRPr="00D472ED">
                              <w:rPr>
                                <w:rFonts w:cstheme="minorHAnsi"/>
                              </w:rPr>
                              <w:t>≤</w:t>
                            </w:r>
                            <w:r w:rsidRPr="00D472ED">
                              <w:t xml:space="preserve"> 10%; TB </w:t>
                            </w:r>
                            <w:r w:rsidRPr="00D472ED">
                              <w:rPr>
                                <w:rFonts w:cstheme="minorHAnsi"/>
                              </w:rPr>
                              <w:t>≤</w:t>
                            </w:r>
                            <w:r w:rsidRPr="00D472ED">
                              <w:t xml:space="preserve"> 30%)</w:t>
                            </w:r>
                          </w:p>
                          <w:p w14:paraId="4D7DEFA6" w14:textId="77777777" w:rsidR="00DB20BA" w:rsidRPr="00D472ED" w:rsidRDefault="00DB20BA" w:rsidP="00115898">
                            <w:pPr>
                              <w:numPr>
                                <w:ilvl w:val="0"/>
                                <w:numId w:val="20"/>
                              </w:numPr>
                              <w:contextualSpacing/>
                            </w:pPr>
                            <w:r w:rsidRPr="00D472ED">
                              <w:t>Any technical or other noteworthy comments</w:t>
                            </w:r>
                          </w:p>
                          <w:p w14:paraId="735F9682" w14:textId="7B8C1FF6" w:rsidR="00DB20BA" w:rsidRPr="00D472ED" w:rsidRDefault="00DB20BA" w:rsidP="00115898">
                            <w:pPr>
                              <w:numPr>
                                <w:ilvl w:val="0"/>
                                <w:numId w:val="20"/>
                              </w:numPr>
                              <w:contextualSpacing/>
                            </w:pPr>
                            <w:r w:rsidRPr="00D472ED">
                              <w:rPr>
                                <w:b/>
                                <w:bCs/>
                              </w:rPr>
                              <w:t>Final result in ppb=</w:t>
                            </w:r>
                            <w:r w:rsidRPr="00D472ED">
                              <w:t xml:space="preserve"> highest result from highest nostril </w:t>
                            </w:r>
                            <w:r>
                              <w:t>(</w:t>
                            </w:r>
                            <w:r w:rsidRPr="00D472ED">
                              <w:rPr>
                                <w:b/>
                                <w:bCs/>
                              </w:rPr>
                              <w:t>MINUS</w:t>
                            </w:r>
                            <w:r w:rsidRPr="00D472ED">
                              <w:t xml:space="preserve"> ambient level if &gt;20 ppb</w:t>
                            </w:r>
                            <w:r>
                              <w:t>)</w:t>
                            </w:r>
                          </w:p>
                          <w:p w14:paraId="351DE5F3" w14:textId="77777777" w:rsidR="00DB20BA" w:rsidRPr="002D1608" w:rsidRDefault="00DB20BA" w:rsidP="00115898">
                            <w:pPr>
                              <w:numPr>
                                <w:ilvl w:val="0"/>
                                <w:numId w:val="20"/>
                              </w:numPr>
                              <w:contextualSpacing/>
                            </w:pPr>
                            <w:r w:rsidRPr="00D472ED">
                              <w:rPr>
                                <w:b/>
                                <w:bCs/>
                              </w:rPr>
                              <w:t>Final standardised value (nL.min</w:t>
                            </w:r>
                            <w:r w:rsidRPr="00A12FE8">
                              <w:rPr>
                                <w:b/>
                                <w:bCs/>
                                <w:vertAlign w:val="superscript"/>
                              </w:rPr>
                              <w:t>-1</w:t>
                            </w:r>
                            <w:r w:rsidRPr="00D472ED">
                              <w:rPr>
                                <w:b/>
                                <w:bCs/>
                              </w:rPr>
                              <w:t xml:space="preserve">) = </w:t>
                            </w:r>
                            <w:r w:rsidRPr="00D472ED">
                              <w:t xml:space="preserve">final result in ppb </w:t>
                            </w:r>
                            <w:r w:rsidRPr="00D472ED">
                              <w:rPr>
                                <w:b/>
                                <w:bCs/>
                              </w:rPr>
                              <w:t>x</w:t>
                            </w:r>
                            <w:r w:rsidRPr="00D472ED">
                              <w:t xml:space="preserve"> sampling rate of analyser (L.min</w:t>
                            </w:r>
                            <w:r w:rsidRPr="00A12FE8">
                              <w:rPr>
                                <w:vertAlign w:val="superscript"/>
                              </w:rPr>
                              <w:t>-1</w:t>
                            </w:r>
                            <w:r w:rsidRPr="002D1608">
                              <w:t>)</w:t>
                            </w:r>
                          </w:p>
                          <w:p w14:paraId="570B6455" w14:textId="77777777" w:rsidR="00DB20BA" w:rsidRDefault="00DB20BA" w:rsidP="00115898"/>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307788A" id="_x0000_s1029" type="#_x0000_t202" style="position:absolute;margin-left:-15pt;margin-top:36.6pt;width:498.6pt;height:110.6pt;z-index:2516705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">
                <v:textbox style="mso-fit-shape-to-text:t">
                  <w:txbxContent>
                    <w:p w14:paraId="6DCA236A" w14:textId="77777777" w:rsidR="00DB20BA" w:rsidRDefault="00DB20BA" w:rsidP="00115898">
                      <w:r w:rsidRPr="000B6345">
                        <w:rPr>
                          <w:b/>
                          <w:bCs/>
                        </w:rPr>
                        <w:t>Box 4</w:t>
                      </w:r>
                      <w:r>
                        <w:rPr>
                          <w:b/>
                          <w:bCs/>
                        </w:rPr>
                        <w:t>:</w:t>
                      </w:r>
                      <w:r w:rsidRPr="000B6345">
                        <w:rPr>
                          <w:b/>
                          <w:bCs/>
                        </w:rPr>
                        <w:t xml:space="preserve"> Reporting</w:t>
                      </w:r>
                    </w:p>
                    <w:p w14:paraId="7EBD8FD1" w14:textId="2BCDA3D9" w:rsidR="00DB20BA" w:rsidRPr="000B6345" w:rsidRDefault="00DB20BA" w:rsidP="00115898">
                      <w:r w:rsidRPr="000B6345">
                        <w:t xml:space="preserve">As a minimum the following should be included in a </w:t>
                      </w:r>
                      <w:r w:rsidRPr="00B706B5">
                        <w:t>report (sample proforma Supplementary figure E</w:t>
                      </w:r>
                      <w:r>
                        <w:t>6</w:t>
                      </w:r>
                      <w:r w:rsidRPr="00B706B5">
                        <w:t>)</w:t>
                      </w:r>
                    </w:p>
                    <w:p w14:paraId="49433DEF" w14:textId="77777777" w:rsidR="00DB20BA" w:rsidRPr="000B6345" w:rsidRDefault="00DB20BA" w:rsidP="00115898">
                      <w:pPr>
                        <w:numPr>
                          <w:ilvl w:val="0"/>
                          <w:numId w:val="20"/>
                        </w:numPr>
                        <w:contextualSpacing/>
                      </w:pPr>
                      <w:r w:rsidRPr="000B6345">
                        <w:t>analyser model</w:t>
                      </w:r>
                    </w:p>
                    <w:p w14:paraId="33ABE127" w14:textId="77777777" w:rsidR="00DB20BA" w:rsidRPr="000B6345" w:rsidRDefault="00DB20BA" w:rsidP="00115898">
                      <w:pPr>
                        <w:numPr>
                          <w:ilvl w:val="0"/>
                          <w:numId w:val="20"/>
                        </w:numPr>
                        <w:contextualSpacing/>
                      </w:pPr>
                      <w:r w:rsidRPr="000B6345">
                        <w:t>sampling rate</w:t>
                      </w:r>
                    </w:p>
                    <w:p w14:paraId="63E95B26" w14:textId="77777777" w:rsidR="00DB20BA" w:rsidRDefault="00DB20BA" w:rsidP="00115898">
                      <w:pPr>
                        <w:numPr>
                          <w:ilvl w:val="0"/>
                          <w:numId w:val="20"/>
                        </w:numPr>
                        <w:contextualSpacing/>
                      </w:pPr>
                      <w:r w:rsidRPr="000B6345">
                        <w:t>ambient NO</w:t>
                      </w:r>
                    </w:p>
                    <w:p w14:paraId="3F41B25D" w14:textId="566473B3" w:rsidR="00DB20BA" w:rsidRPr="000B6345" w:rsidRDefault="00DB20BA" w:rsidP="00115898">
                      <w:pPr>
                        <w:numPr>
                          <w:ilvl w:val="0"/>
                          <w:numId w:val="20"/>
                        </w:numPr>
                        <w:contextualSpacing/>
                      </w:pPr>
                      <w:r>
                        <w:t>testing method used</w:t>
                      </w:r>
                    </w:p>
                    <w:p w14:paraId="0A5AB3AC" w14:textId="77777777" w:rsidR="00DB20BA" w:rsidRPr="000B6345" w:rsidRDefault="00DB20BA" w:rsidP="00115898">
                      <w:pPr>
                        <w:numPr>
                          <w:ilvl w:val="0"/>
                          <w:numId w:val="20"/>
                        </w:numPr>
                        <w:contextualSpacing/>
                      </w:pPr>
                      <w:bookmarkStart w:id="19" w:name="_Hlk107843315"/>
                      <w:r w:rsidRPr="000B6345">
                        <w:t xml:space="preserve">x2 repeatable nNO results from right nostril </w:t>
                      </w:r>
                    </w:p>
                    <w:bookmarkEnd w:id="19"/>
                    <w:p w14:paraId="54AB926B" w14:textId="77777777" w:rsidR="00DB20BA" w:rsidRPr="000B6345" w:rsidRDefault="00DB20BA" w:rsidP="00115898">
                      <w:pPr>
                        <w:numPr>
                          <w:ilvl w:val="0"/>
                          <w:numId w:val="20"/>
                        </w:numPr>
                        <w:contextualSpacing/>
                      </w:pPr>
                      <w:r w:rsidRPr="000B6345">
                        <w:t xml:space="preserve">x2 repeatable nNO results from </w:t>
                      </w:r>
                      <w:r>
                        <w:t>left</w:t>
                      </w:r>
                    </w:p>
                    <w:p w14:paraId="551CF0E8" w14:textId="77777777" w:rsidR="00DB20BA" w:rsidRPr="000B6345" w:rsidRDefault="00DB20BA" w:rsidP="00115898">
                      <w:pPr>
                        <w:numPr>
                          <w:ilvl w:val="0"/>
                          <w:numId w:val="20"/>
                        </w:numPr>
                        <w:contextualSpacing/>
                      </w:pPr>
                      <w:r w:rsidRPr="000B6345">
                        <w:t xml:space="preserve">Intra-nasal repeatability (ideally ER/BH </w:t>
                      </w:r>
                      <w:r w:rsidRPr="000B6345">
                        <w:rPr>
                          <w:u w:val="single"/>
                        </w:rPr>
                        <w:t>&lt;</w:t>
                      </w:r>
                      <w:r w:rsidRPr="000B6345">
                        <w:t>10% variation; TB</w:t>
                      </w:r>
                      <w:r w:rsidRPr="000B6345">
                        <w:rPr>
                          <w:u w:val="single"/>
                        </w:rPr>
                        <w:t>&lt;</w:t>
                      </w:r>
                      <w:r w:rsidRPr="000B6345">
                        <w:t>20%)</w:t>
                      </w:r>
                    </w:p>
                    <w:p w14:paraId="5252CC8C" w14:textId="77777777" w:rsidR="00DB20BA" w:rsidRPr="00D472ED" w:rsidRDefault="00DB20BA" w:rsidP="00115898">
                      <w:pPr>
                        <w:numPr>
                          <w:ilvl w:val="0"/>
                          <w:numId w:val="20"/>
                        </w:numPr>
                        <w:contextualSpacing/>
                      </w:pPr>
                      <w:r w:rsidRPr="000B6345">
                        <w:t>Inter-nostril variability</w:t>
                      </w:r>
                      <w:r>
                        <w:t xml:space="preserve"> (</w:t>
                      </w:r>
                      <w:r w:rsidRPr="00D472ED">
                        <w:t xml:space="preserve">Ideally ER/BH </w:t>
                      </w:r>
                      <w:r w:rsidRPr="00D472ED">
                        <w:rPr>
                          <w:rFonts w:cstheme="minorHAnsi"/>
                        </w:rPr>
                        <w:t>≤</w:t>
                      </w:r>
                      <w:r w:rsidRPr="00D472ED">
                        <w:t xml:space="preserve"> 10%; TB </w:t>
                      </w:r>
                      <w:r w:rsidRPr="00D472ED">
                        <w:rPr>
                          <w:rFonts w:cstheme="minorHAnsi"/>
                        </w:rPr>
                        <w:t>≤</w:t>
                      </w:r>
                      <w:r w:rsidRPr="00D472ED">
                        <w:t xml:space="preserve"> 30%)</w:t>
                      </w:r>
                    </w:p>
                    <w:p w14:paraId="4D7DEFA6" w14:textId="77777777" w:rsidR="00DB20BA" w:rsidRPr="00D472ED" w:rsidRDefault="00DB20BA" w:rsidP="00115898">
                      <w:pPr>
                        <w:numPr>
                          <w:ilvl w:val="0"/>
                          <w:numId w:val="20"/>
                        </w:numPr>
                        <w:contextualSpacing/>
                      </w:pPr>
                      <w:r w:rsidRPr="00D472ED">
                        <w:t>Any technical or other noteworthy comments</w:t>
                      </w:r>
                    </w:p>
                    <w:p w14:paraId="735F9682" w14:textId="7B8C1FF6" w:rsidR="00DB20BA" w:rsidRPr="00D472ED" w:rsidRDefault="00DB20BA" w:rsidP="00115898">
                      <w:pPr>
                        <w:numPr>
                          <w:ilvl w:val="0"/>
                          <w:numId w:val="20"/>
                        </w:numPr>
                        <w:contextualSpacing/>
                      </w:pPr>
                      <w:r w:rsidRPr="00D472ED">
                        <w:rPr>
                          <w:b/>
                          <w:bCs/>
                        </w:rPr>
                        <w:t>Final result in ppb=</w:t>
                      </w:r>
                      <w:r w:rsidRPr="00D472ED">
                        <w:t xml:space="preserve"> highest result from highest nostril </w:t>
                      </w:r>
                      <w:r>
                        <w:t>(</w:t>
                      </w:r>
                      <w:r w:rsidRPr="00D472ED">
                        <w:rPr>
                          <w:b/>
                          <w:bCs/>
                        </w:rPr>
                        <w:t>MINUS</w:t>
                      </w:r>
                      <w:r w:rsidRPr="00D472ED">
                        <w:t xml:space="preserve"> ambient level if &gt;20 ppb</w:t>
                      </w:r>
                      <w:r>
                        <w:t>)</w:t>
                      </w:r>
                    </w:p>
                    <w:p w14:paraId="351DE5F3" w14:textId="77777777" w:rsidR="00DB20BA" w:rsidRPr="002D1608" w:rsidRDefault="00DB20BA" w:rsidP="00115898">
                      <w:pPr>
                        <w:numPr>
                          <w:ilvl w:val="0"/>
                          <w:numId w:val="20"/>
                        </w:numPr>
                        <w:contextualSpacing/>
                      </w:pPr>
                      <w:r w:rsidRPr="00D472ED">
                        <w:rPr>
                          <w:b/>
                          <w:bCs/>
                        </w:rPr>
                        <w:t>Final standardised value (nL.min</w:t>
                      </w:r>
                      <w:r w:rsidRPr="00A12FE8">
                        <w:rPr>
                          <w:b/>
                          <w:bCs/>
                          <w:vertAlign w:val="superscript"/>
                        </w:rPr>
                        <w:t>-1</w:t>
                      </w:r>
                      <w:r w:rsidRPr="00D472ED">
                        <w:rPr>
                          <w:b/>
                          <w:bCs/>
                        </w:rPr>
                        <w:t xml:space="preserve">) = </w:t>
                      </w:r>
                      <w:r w:rsidRPr="00D472ED">
                        <w:t xml:space="preserve">final result in ppb </w:t>
                      </w:r>
                      <w:r w:rsidRPr="00D472ED">
                        <w:rPr>
                          <w:b/>
                          <w:bCs/>
                        </w:rPr>
                        <w:t>x</w:t>
                      </w:r>
                      <w:r w:rsidRPr="00D472ED">
                        <w:t xml:space="preserve"> sampling rate of analyser (L.min</w:t>
                      </w:r>
                      <w:r w:rsidRPr="00A12FE8">
                        <w:rPr>
                          <w:vertAlign w:val="superscript"/>
                        </w:rPr>
                        <w:t>-1</w:t>
                      </w:r>
                      <w:r w:rsidRPr="002D1608">
                        <w:t>)</w:t>
                      </w:r>
                    </w:p>
                    <w:p w14:paraId="570B6455" w14:textId="77777777" w:rsidR="00DB20BA" w:rsidRDefault="00DB20BA" w:rsidP="00115898"/>
                  </w:txbxContent>
                </v:textbox>
                <w10:wrap type="square"/>
              </v:shape>
            </w:pict>
          </mc:Fallback>
        </mc:AlternateContent>
      </w:r>
      <w:r w:rsidRPr="00115898">
        <w:rPr>
          <w:rFonts w:ascii="Calibri" w:hAnsi="Calibri" w:cs="Calibri"/>
          <w:b/>
          <w:bCs/>
          <w:noProof/>
        </w:rPr>
        <w:t xml:space="preserve"> </w:t>
      </w:r>
    </w:p>
    <w:p w14:paraId="6F04930E" w14:textId="77777777" w:rsidR="00115898" w:rsidRPr="00115898" w:rsidRDefault="00115898" w:rsidP="00115898">
      <w:pPr>
        <w:rPr>
          <w:rFonts w:ascii="Calibri" w:hAnsi="Calibri" w:cs="Calibri"/>
          <w:b/>
          <w:bCs/>
          <w:noProof/>
        </w:rPr>
      </w:pPr>
      <w:r w:rsidRPr="00115898">
        <w:rPr>
          <w:rFonts w:ascii="Calibri" w:hAnsi="Calibri" w:cs="Calibri"/>
          <w:noProof/>
          <w:lang w:val="fr-FR" w:eastAsia="fr-FR"/>
        </w:rPr>
        <mc:AlternateContent>
          <mc:Choice Requires="wps">
            <w:drawing>
              <wp:anchor distT="45720" distB="45720" distL="114300" distR="114300" simplePos="0" relativeHeight="251671552" behindDoc="0" locked="0" layoutInCell="1" allowOverlap="1" wp14:anchorId="5303BE89" wp14:editId="51B17E50">
                <wp:simplePos x="0" y="0"/>
                <wp:positionH relativeFrom="column">
                  <wp:posOffset>-99060</wp:posOffset>
                </wp:positionH>
                <wp:positionV relativeFrom="paragraph">
                  <wp:posOffset>3592830</wp:posOffset>
                </wp:positionV>
                <wp:extent cx="5836920" cy="1404620"/>
                <wp:effectExtent l="0" t="0" r="11430" b="1524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6920" cy="1404620"/>
                        </a:xfrm>
                        <a:prstGeom prst="rect">
                          <a:avLst/>
                        </a:prstGeom>
                        <a:solidFill>
                          <a:srgbClr val="FFFFFF"/>
                        </a:solidFill>
                        <a:ln w="9525">
                          <a:solidFill>
                            <a:srgbClr val="000000"/>
                          </a:solidFill>
                          <a:miter lim="800000"/>
                          <a:headEnd/>
                          <a:tailEnd/>
                        </a:ln>
                      </wps:spPr>
                      <wps:txbx>
                        <w:txbxContent>
                          <w:p w14:paraId="1D0FFFEC" w14:textId="77777777" w:rsidR="00DB20BA" w:rsidRPr="00DF2827" w:rsidRDefault="00DB20BA" w:rsidP="00115898">
                            <w:pPr>
                              <w:rPr>
                                <w:b/>
                                <w:bCs/>
                              </w:rPr>
                            </w:pPr>
                            <w:r w:rsidRPr="00DF2827">
                              <w:rPr>
                                <w:b/>
                                <w:bCs/>
                              </w:rPr>
                              <w:t>Box 5: Interpretation of results</w:t>
                            </w:r>
                          </w:p>
                          <w:p w14:paraId="09D9C7D8" w14:textId="77777777" w:rsidR="00DB20BA" w:rsidRPr="00DF2827" w:rsidRDefault="00DB20BA" w:rsidP="00115898">
                            <w:pPr>
                              <w:rPr>
                                <w:b/>
                                <w:bCs/>
                              </w:rPr>
                            </w:pPr>
                            <w:r w:rsidRPr="00DF2827">
                              <w:rPr>
                                <w:b/>
                                <w:bCs/>
                              </w:rPr>
                              <w:t>General</w:t>
                            </w:r>
                          </w:p>
                          <w:p w14:paraId="02D46B69" w14:textId="3232C1A5" w:rsidR="00DB20BA" w:rsidRDefault="00DB20BA" w:rsidP="00115898">
                            <w:r>
                              <w:t>•</w:t>
                            </w:r>
                            <w:r>
                              <w:tab/>
                              <w:t xml:space="preserve">If ambient NO&gt; 20 ppb, estimate its effect on the result by subtracting the ambient from patient’s NO as described in the text. If the final result is well above the cut-off, it can be accepted. If it is close to the cut-off (based on local experience of variability) or an accurate result is needed it should be repeated another day. </w:t>
                            </w:r>
                          </w:p>
                          <w:p w14:paraId="2A2948A1" w14:textId="77777777" w:rsidR="00DB20BA" w:rsidRDefault="00DB20BA" w:rsidP="00115898">
                            <w:r>
                              <w:t>•</w:t>
                            </w:r>
                            <w:r>
                              <w:tab/>
                              <w:t>False positive and false negative results can occur</w:t>
                            </w:r>
                          </w:p>
                          <w:p w14:paraId="0CD405C9" w14:textId="412C5091" w:rsidR="00DB20BA" w:rsidRPr="00DF2827" w:rsidRDefault="00DB20BA" w:rsidP="00115898">
                            <w:pPr>
                              <w:rPr>
                                <w:b/>
                                <w:bCs/>
                              </w:rPr>
                            </w:pPr>
                            <w:r w:rsidRPr="00DF2827">
                              <w:rPr>
                                <w:b/>
                                <w:bCs/>
                              </w:rPr>
                              <w:t>Exhaled against resistance and breath hold</w:t>
                            </w:r>
                            <w:r>
                              <w:rPr>
                                <w:b/>
                                <w:bCs/>
                              </w:rPr>
                              <w:t xml:space="preserve"> (chemiluminescence or electrochemical devices)</w:t>
                            </w:r>
                          </w:p>
                          <w:p w14:paraId="3CEEAA77" w14:textId="77777777" w:rsidR="00DB20BA" w:rsidRDefault="00DB20BA" w:rsidP="00115898">
                            <w:r>
                              <w:t>•</w:t>
                            </w:r>
                            <w:r>
                              <w:tab/>
                              <w:t>Cut off is 77nL.min</w:t>
                            </w:r>
                            <w:r w:rsidRPr="0032434D">
                              <w:rPr>
                                <w:vertAlign w:val="superscript"/>
                              </w:rPr>
                              <w:t>-1</w:t>
                            </w:r>
                            <w:r>
                              <w:t xml:space="preserve"> with sampling rate close to 0.3 L.min</w:t>
                            </w:r>
                            <w:r w:rsidRPr="0032434D">
                              <w:rPr>
                                <w:vertAlign w:val="superscript"/>
                              </w:rPr>
                              <w:t>-1</w:t>
                            </w:r>
                          </w:p>
                          <w:p w14:paraId="2B0E64C8" w14:textId="62E167EB" w:rsidR="00DB20BA" w:rsidRDefault="00DB20BA" w:rsidP="00115898">
                            <w:r>
                              <w:t>•</w:t>
                            </w:r>
                            <w:r>
                              <w:tab/>
                              <w:t>If &lt; 77nL.min</w:t>
                            </w:r>
                            <w:r w:rsidRPr="0032434D">
                              <w:rPr>
                                <w:vertAlign w:val="superscript"/>
                              </w:rPr>
                              <w:t>-1</w:t>
                            </w:r>
                            <w:r>
                              <w:t xml:space="preserve"> ideally perform tidal breathing to exclude false positive result</w:t>
                            </w:r>
                          </w:p>
                          <w:p w14:paraId="623D266B" w14:textId="4F498DEC" w:rsidR="00DB20BA" w:rsidRDefault="00DB20BA" w:rsidP="00115898">
                            <w:r>
                              <w:t>•</w:t>
                            </w:r>
                            <w:r>
                              <w:tab/>
                              <w:t>If &lt; 77nL.min</w:t>
                            </w:r>
                            <w:r w:rsidRPr="0032434D">
                              <w:rPr>
                                <w:vertAlign w:val="superscript"/>
                              </w:rPr>
                              <w:t>-1</w:t>
                            </w:r>
                            <w:r>
                              <w:t>, further PCD diagnostic testing is indicated (consider repeating nNO first)</w:t>
                            </w:r>
                          </w:p>
                          <w:p w14:paraId="5EF7C7F0" w14:textId="77777777" w:rsidR="00DB20BA" w:rsidRPr="00DF2827" w:rsidRDefault="00DB20BA" w:rsidP="00115898">
                            <w:pPr>
                              <w:rPr>
                                <w:b/>
                                <w:bCs/>
                              </w:rPr>
                            </w:pPr>
                            <w:r w:rsidRPr="00DF2827">
                              <w:rPr>
                                <w:b/>
                                <w:bCs/>
                              </w:rPr>
                              <w:t>Tidal breathing</w:t>
                            </w:r>
                          </w:p>
                          <w:p w14:paraId="62BE1FB2" w14:textId="77777777" w:rsidR="00DB20BA" w:rsidRDefault="00DB20BA" w:rsidP="00115898">
                            <w:r>
                              <w:t>Reference data is limited. In the experience of Task Force experts</w:t>
                            </w:r>
                          </w:p>
                          <w:p w14:paraId="32D2E3E1" w14:textId="77777777" w:rsidR="00DB20BA" w:rsidRDefault="00DB20BA" w:rsidP="00115898">
                            <w:r>
                              <w:t>o</w:t>
                            </w:r>
                            <w:r>
                              <w:tab/>
                              <w:t>1-2 years cut off 30 nL.min</w:t>
                            </w:r>
                            <w:r w:rsidRPr="0032434D">
                              <w:rPr>
                                <w:vertAlign w:val="superscript"/>
                              </w:rPr>
                              <w:t>-1</w:t>
                            </w:r>
                          </w:p>
                          <w:p w14:paraId="5F7CFE03" w14:textId="0FB29193" w:rsidR="00DB20BA" w:rsidRPr="00967DA5" w:rsidRDefault="00DB20BA" w:rsidP="00115898">
                            <w:r>
                              <w:t>o</w:t>
                            </w:r>
                            <w:r>
                              <w:tab/>
                              <w:t>&gt; 2-years cut off 44 nL.min</w:t>
                            </w:r>
                            <w:r w:rsidRPr="0032434D">
                              <w:rPr>
                                <w:vertAlign w:val="superscript"/>
                              </w:rPr>
                              <w:t>-1</w:t>
                            </w:r>
                            <w:r>
                              <w:t xml:space="preserve"> for mean of peaks (chemiluminescence) or 40 nL.min</w:t>
                            </w:r>
                            <w:r w:rsidRPr="00DB20BA">
                              <w:rPr>
                                <w:vertAlign w:val="superscript"/>
                              </w:rPr>
                              <w:t>-1</w:t>
                            </w:r>
                            <w:r>
                              <w:t xml:space="preserve"> for mean of 30 s of tidal breathing (all types of devi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303BE89" id="_x0000_s1030" type="#_x0000_t202" style="position:absolute;margin-left:-7.8pt;margin-top:282.9pt;width:459.6pt;height:110.6pt;z-index:251671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">
                <v:textbox style="mso-fit-shape-to-text:t">
                  <w:txbxContent>
                    <w:p w14:paraId="1D0FFFEC" w14:textId="77777777" w:rsidR="00DB20BA" w:rsidRPr="00DF2827" w:rsidRDefault="00DB20BA" w:rsidP="00115898">
                      <w:pPr>
                        <w:rPr>
                          <w:b/>
                          <w:bCs/>
                        </w:rPr>
                      </w:pPr>
                      <w:r w:rsidRPr="00DF2827">
                        <w:rPr>
                          <w:b/>
                          <w:bCs/>
                        </w:rPr>
                        <w:t>Box 5: Interpretation of results</w:t>
                      </w:r>
                    </w:p>
                    <w:p w14:paraId="09D9C7D8" w14:textId="77777777" w:rsidR="00DB20BA" w:rsidRPr="00DF2827" w:rsidRDefault="00DB20BA" w:rsidP="00115898">
                      <w:pPr>
                        <w:rPr>
                          <w:b/>
                          <w:bCs/>
                        </w:rPr>
                      </w:pPr>
                      <w:r w:rsidRPr="00DF2827">
                        <w:rPr>
                          <w:b/>
                          <w:bCs/>
                        </w:rPr>
                        <w:t>General</w:t>
                      </w:r>
                    </w:p>
                    <w:p w14:paraId="02D46B69" w14:textId="3232C1A5" w:rsidR="00DB20BA" w:rsidRDefault="00DB20BA" w:rsidP="00115898">
                      <w:r>
                        <w:t>•</w:t>
                      </w:r>
                      <w:r>
                        <w:tab/>
                        <w:t xml:space="preserve">If ambient NO&gt; 20 ppb, estimate its effect on the result by subtracting the ambient from patient’s NO as described in the text. If the final result is well above the cut-off, it can be accepted. If it is close to the cut-off (based on local experience of variability) or an accurate result is needed it should be repeated another day. </w:t>
                      </w:r>
                    </w:p>
                    <w:p w14:paraId="2A2948A1" w14:textId="77777777" w:rsidR="00DB20BA" w:rsidRDefault="00DB20BA" w:rsidP="00115898">
                      <w:r>
                        <w:t>•</w:t>
                      </w:r>
                      <w:r>
                        <w:tab/>
                        <w:t>False positive and false negative results can occur</w:t>
                      </w:r>
                    </w:p>
                    <w:p w14:paraId="0CD405C9" w14:textId="412C5091" w:rsidR="00DB20BA" w:rsidRPr="00DF2827" w:rsidRDefault="00DB20BA" w:rsidP="00115898">
                      <w:pPr>
                        <w:rPr>
                          <w:b/>
                          <w:bCs/>
                        </w:rPr>
                      </w:pPr>
                      <w:r w:rsidRPr="00DF2827">
                        <w:rPr>
                          <w:b/>
                          <w:bCs/>
                        </w:rPr>
                        <w:t>Exhaled against resistance and breath hold</w:t>
                      </w:r>
                      <w:r>
                        <w:rPr>
                          <w:b/>
                          <w:bCs/>
                        </w:rPr>
                        <w:t xml:space="preserve"> (chemiluminescence or electrochemical devices)</w:t>
                      </w:r>
                    </w:p>
                    <w:p w14:paraId="3CEEAA77" w14:textId="77777777" w:rsidR="00DB20BA" w:rsidRDefault="00DB20BA" w:rsidP="00115898">
                      <w:r>
                        <w:t>•</w:t>
                      </w:r>
                      <w:r>
                        <w:tab/>
                        <w:t>Cut off is 77nL.min</w:t>
                      </w:r>
                      <w:r w:rsidRPr="0032434D">
                        <w:rPr>
                          <w:vertAlign w:val="superscript"/>
                        </w:rPr>
                        <w:t>-1</w:t>
                      </w:r>
                      <w:r>
                        <w:t xml:space="preserve"> with sampling rate close to 0.3 L.min</w:t>
                      </w:r>
                      <w:r w:rsidRPr="0032434D">
                        <w:rPr>
                          <w:vertAlign w:val="superscript"/>
                        </w:rPr>
                        <w:t>-1</w:t>
                      </w:r>
                    </w:p>
                    <w:p w14:paraId="2B0E64C8" w14:textId="62E167EB" w:rsidR="00DB20BA" w:rsidRDefault="00DB20BA" w:rsidP="00115898">
                      <w:r>
                        <w:t>•</w:t>
                      </w:r>
                      <w:r>
                        <w:tab/>
                        <w:t>If &lt; 77nL.min</w:t>
                      </w:r>
                      <w:r w:rsidRPr="0032434D">
                        <w:rPr>
                          <w:vertAlign w:val="superscript"/>
                        </w:rPr>
                        <w:t>-1</w:t>
                      </w:r>
                      <w:r>
                        <w:t xml:space="preserve"> ideally perform tidal breathing to exclude false positive result</w:t>
                      </w:r>
                    </w:p>
                    <w:p w14:paraId="623D266B" w14:textId="4F498DEC" w:rsidR="00DB20BA" w:rsidRDefault="00DB20BA" w:rsidP="00115898">
                      <w:r>
                        <w:t>•</w:t>
                      </w:r>
                      <w:r>
                        <w:tab/>
                        <w:t>If &lt; 77nL.min</w:t>
                      </w:r>
                      <w:r w:rsidRPr="0032434D">
                        <w:rPr>
                          <w:vertAlign w:val="superscript"/>
                        </w:rPr>
                        <w:t>-1</w:t>
                      </w:r>
                      <w:r>
                        <w:t>, further PCD diagnostic testing is indicated (consider repeating nNO first)</w:t>
                      </w:r>
                    </w:p>
                    <w:p w14:paraId="5EF7C7F0" w14:textId="77777777" w:rsidR="00DB20BA" w:rsidRPr="00DF2827" w:rsidRDefault="00DB20BA" w:rsidP="00115898">
                      <w:pPr>
                        <w:rPr>
                          <w:b/>
                          <w:bCs/>
                        </w:rPr>
                      </w:pPr>
                      <w:r w:rsidRPr="00DF2827">
                        <w:rPr>
                          <w:b/>
                          <w:bCs/>
                        </w:rPr>
                        <w:t>Tidal breathing</w:t>
                      </w:r>
                    </w:p>
                    <w:p w14:paraId="62BE1FB2" w14:textId="77777777" w:rsidR="00DB20BA" w:rsidRDefault="00DB20BA" w:rsidP="00115898">
                      <w:r>
                        <w:t>Reference data is limited. In the experience of Task Force experts</w:t>
                      </w:r>
                    </w:p>
                    <w:p w14:paraId="32D2E3E1" w14:textId="77777777" w:rsidR="00DB20BA" w:rsidRDefault="00DB20BA" w:rsidP="00115898">
                      <w:r>
                        <w:t>o</w:t>
                      </w:r>
                      <w:r>
                        <w:tab/>
                        <w:t>1-2 years cut off 30 nL.min</w:t>
                      </w:r>
                      <w:r w:rsidRPr="0032434D">
                        <w:rPr>
                          <w:vertAlign w:val="superscript"/>
                        </w:rPr>
                        <w:t>-1</w:t>
                      </w:r>
                    </w:p>
                    <w:p w14:paraId="5F7CFE03" w14:textId="0FB29193" w:rsidR="00DB20BA" w:rsidRPr="00967DA5" w:rsidRDefault="00DB20BA" w:rsidP="00115898">
                      <w:r>
                        <w:t>o</w:t>
                      </w:r>
                      <w:r>
                        <w:tab/>
                        <w:t>&gt; 2-years cut off 44 nL.min</w:t>
                      </w:r>
                      <w:r w:rsidRPr="0032434D">
                        <w:rPr>
                          <w:vertAlign w:val="superscript"/>
                        </w:rPr>
                        <w:t>-1</w:t>
                      </w:r>
                      <w:r>
                        <w:t xml:space="preserve"> for mean of peaks (chemiluminescence) or 40 nL.min</w:t>
                      </w:r>
                      <w:r w:rsidRPr="00DB20BA">
                        <w:rPr>
                          <w:vertAlign w:val="superscript"/>
                        </w:rPr>
                        <w:t>-1</w:t>
                      </w:r>
                      <w:r>
                        <w:t xml:space="preserve"> for mean of 30 s of tidal breathing (all types of device)</w:t>
                      </w:r>
                    </w:p>
                  </w:txbxContent>
                </v:textbox>
                <w10:wrap type="square"/>
              </v:shape>
            </w:pict>
          </mc:Fallback>
        </mc:AlternateContent>
      </w:r>
    </w:p>
    <w:p w14:paraId="1D8A6E02" w14:textId="77777777" w:rsidR="00115898" w:rsidRPr="00115898" w:rsidRDefault="00115898" w:rsidP="00115898">
      <w:pPr>
        <w:rPr>
          <w:rFonts w:ascii="Calibri" w:hAnsi="Calibri" w:cs="Calibri"/>
          <w:noProof/>
        </w:rPr>
      </w:pPr>
    </w:p>
    <w:p w14:paraId="367A6242" w14:textId="22C74E36" w:rsidR="00226D38" w:rsidRDefault="00226D38" w:rsidP="00CC5013">
      <w:pPr>
        <w:rPr>
          <w:rFonts w:ascii="Calibri" w:hAnsi="Calibri" w:cs="Calibri"/>
          <w:noProof/>
        </w:rPr>
      </w:pPr>
      <w:r>
        <w:rPr>
          <w:rFonts w:ascii="Calibri" w:hAnsi="Calibri" w:cs="Calibri"/>
          <w:noProof/>
        </w:rPr>
        <w:lastRenderedPageBreak/>
        <w:br w:type="page"/>
      </w:r>
    </w:p>
    <w:p w14:paraId="24AF38AE" w14:textId="6B5A7C3F" w:rsidR="00226D38" w:rsidRPr="00CC3F03" w:rsidRDefault="00CC5013" w:rsidP="00226D38">
      <w:pPr>
        <w:spacing w:line="360" w:lineRule="auto"/>
        <w:rPr>
          <w:b/>
          <w:bCs/>
          <w:noProof/>
        </w:rPr>
      </w:pPr>
      <w:r w:rsidRPr="00CC3F03">
        <w:rPr>
          <w:b/>
          <w:bCs/>
          <w:noProof/>
        </w:rPr>
        <w:lastRenderedPageBreak/>
        <w:t>References</w:t>
      </w:r>
    </w:p>
    <w:p w14:paraId="64955D3F" w14:textId="77777777" w:rsidR="0077647D" w:rsidRPr="0077647D" w:rsidRDefault="009C74C3" w:rsidP="0077647D">
      <w:pPr>
        <w:pStyle w:val="EndNoteBibliography"/>
        <w:spacing w:after="0"/>
        <w:ind w:left="720" w:hanging="720"/>
      </w:pPr>
      <w:r w:rsidRPr="00780CCA">
        <w:rPr>
          <w:lang w:val="en-GB"/>
        </w:rPr>
        <w:fldChar w:fldCharType="begin"/>
      </w:r>
      <w:r w:rsidRPr="00780CCA">
        <w:rPr>
          <w:lang w:val="en-GB"/>
        </w:rPr>
        <w:instrText xml:space="preserve"> ADDIN EN.REFLIST </w:instrText>
      </w:r>
      <w:r w:rsidRPr="00780CCA">
        <w:rPr>
          <w:lang w:val="en-GB"/>
        </w:rPr>
        <w:fldChar w:fldCharType="separate"/>
      </w:r>
      <w:r w:rsidR="0077647D" w:rsidRPr="0077647D">
        <w:t>1.</w:t>
      </w:r>
      <w:r w:rsidR="0077647D" w:rsidRPr="0077647D">
        <w:tab/>
        <w:t xml:space="preserve">Hannah, W.B., et al., </w:t>
      </w:r>
      <w:r w:rsidR="0077647D" w:rsidRPr="0077647D">
        <w:rPr>
          <w:i/>
        </w:rPr>
        <w:t>The global prevalence and ethnic heterogeneity of primary ciliary dyskinesia gene variants: a genetic database analysis.</w:t>
      </w:r>
      <w:r w:rsidR="0077647D" w:rsidRPr="0077647D">
        <w:t xml:space="preserve"> Lancet Respir Med, 2022.</w:t>
      </w:r>
    </w:p>
    <w:p w14:paraId="0F4A461F" w14:textId="77777777" w:rsidR="0077647D" w:rsidRPr="00EC67CE" w:rsidRDefault="0077647D" w:rsidP="0077647D">
      <w:pPr>
        <w:pStyle w:val="EndNoteBibliography"/>
        <w:spacing w:after="0"/>
        <w:ind w:left="720" w:hanging="720"/>
        <w:rPr>
          <w:lang w:val="fr-FR"/>
        </w:rPr>
      </w:pPr>
      <w:r w:rsidRPr="0077647D">
        <w:t>2.</w:t>
      </w:r>
      <w:r w:rsidRPr="0077647D">
        <w:tab/>
        <w:t xml:space="preserve">Lucas, J.S., et al., </w:t>
      </w:r>
      <w:r w:rsidRPr="0077647D">
        <w:rPr>
          <w:i/>
        </w:rPr>
        <w:t>Primary ciliary dyskinesia in the genomics age.</w:t>
      </w:r>
      <w:r w:rsidRPr="0077647D">
        <w:t xml:space="preserve"> </w:t>
      </w:r>
      <w:r w:rsidRPr="00EC67CE">
        <w:rPr>
          <w:lang w:val="fr-FR"/>
        </w:rPr>
        <w:t>Lancet Respir Med, 2019.</w:t>
      </w:r>
    </w:p>
    <w:p w14:paraId="1426369A" w14:textId="77777777" w:rsidR="0077647D" w:rsidRPr="0077647D" w:rsidRDefault="0077647D" w:rsidP="0077647D">
      <w:pPr>
        <w:pStyle w:val="EndNoteBibliography"/>
        <w:spacing w:after="0"/>
        <w:ind w:left="720" w:hanging="720"/>
      </w:pPr>
      <w:r w:rsidRPr="00EC67CE">
        <w:rPr>
          <w:lang w:val="fr-FR"/>
        </w:rPr>
        <w:t>3.</w:t>
      </w:r>
      <w:r w:rsidRPr="00EC67CE">
        <w:rPr>
          <w:lang w:val="fr-FR"/>
        </w:rPr>
        <w:tab/>
        <w:t xml:space="preserve">Wallmeier, J., et al., </w:t>
      </w:r>
      <w:r w:rsidRPr="00EC67CE">
        <w:rPr>
          <w:i/>
          <w:lang w:val="fr-FR"/>
        </w:rPr>
        <w:t>Motile ciliopathies.</w:t>
      </w:r>
      <w:r w:rsidRPr="00EC67CE">
        <w:rPr>
          <w:lang w:val="fr-FR"/>
        </w:rPr>
        <w:t xml:space="preserve"> Nat Rev Dis Primers, 2020. </w:t>
      </w:r>
      <w:r w:rsidRPr="0077647D">
        <w:rPr>
          <w:b/>
        </w:rPr>
        <w:t>6</w:t>
      </w:r>
      <w:r w:rsidRPr="0077647D">
        <w:t>(1): p. 77.</w:t>
      </w:r>
    </w:p>
    <w:p w14:paraId="1B956E9A" w14:textId="77777777" w:rsidR="0077647D" w:rsidRPr="0077647D" w:rsidRDefault="0077647D" w:rsidP="0077647D">
      <w:pPr>
        <w:pStyle w:val="EndNoteBibliography"/>
        <w:spacing w:after="0"/>
        <w:ind w:left="720" w:hanging="720"/>
      </w:pPr>
      <w:r w:rsidRPr="0077647D">
        <w:t>4.</w:t>
      </w:r>
      <w:r w:rsidRPr="0077647D">
        <w:tab/>
        <w:t xml:space="preserve">Best, S., et al., </w:t>
      </w:r>
      <w:r w:rsidRPr="0077647D">
        <w:rPr>
          <w:i/>
        </w:rPr>
        <w:t>Risk factors for situs defects and congenital heart disease in primary ciliary dyskinesia.</w:t>
      </w:r>
      <w:r w:rsidRPr="0077647D">
        <w:t xml:space="preserve"> Thorax, 2018.</w:t>
      </w:r>
    </w:p>
    <w:p w14:paraId="6DD43B9A" w14:textId="77777777" w:rsidR="0077647D" w:rsidRPr="0077647D" w:rsidRDefault="0077647D" w:rsidP="0077647D">
      <w:pPr>
        <w:pStyle w:val="EndNoteBibliography"/>
        <w:spacing w:after="0"/>
        <w:ind w:left="720" w:hanging="720"/>
      </w:pPr>
      <w:r w:rsidRPr="0077647D">
        <w:t>5.</w:t>
      </w:r>
      <w:r w:rsidRPr="0077647D">
        <w:tab/>
        <w:t xml:space="preserve">Vanaken, G.J., et al., </w:t>
      </w:r>
      <w:r w:rsidRPr="0077647D">
        <w:rPr>
          <w:i/>
        </w:rPr>
        <w:t>Infertility in an adult cohort with primary ciliary dyskinesia: phenotype-gene association.</w:t>
      </w:r>
      <w:r w:rsidRPr="0077647D">
        <w:t xml:space="preserve"> Eur Respir J, 2017. </w:t>
      </w:r>
      <w:r w:rsidRPr="0077647D">
        <w:rPr>
          <w:b/>
        </w:rPr>
        <w:t>50</w:t>
      </w:r>
      <w:r w:rsidRPr="0077647D">
        <w:t>(5).</w:t>
      </w:r>
    </w:p>
    <w:p w14:paraId="5BBC1B25" w14:textId="77777777" w:rsidR="0077647D" w:rsidRPr="0077647D" w:rsidRDefault="0077647D" w:rsidP="0077647D">
      <w:pPr>
        <w:pStyle w:val="EndNoteBibliography"/>
        <w:spacing w:after="0"/>
        <w:ind w:left="720" w:hanging="720"/>
      </w:pPr>
      <w:r w:rsidRPr="0077647D">
        <w:t>6.</w:t>
      </w:r>
      <w:r w:rsidRPr="0077647D">
        <w:tab/>
        <w:t xml:space="preserve">Lucas, J.S., et al., </w:t>
      </w:r>
      <w:r w:rsidRPr="0077647D">
        <w:rPr>
          <w:i/>
        </w:rPr>
        <w:t>European Respiratory Society guidelines for the diagnosis of primary ciliary dyskinesia.</w:t>
      </w:r>
      <w:r w:rsidRPr="0077647D">
        <w:t xml:space="preserve"> Eur Respir J, 2017. </w:t>
      </w:r>
      <w:r w:rsidRPr="0077647D">
        <w:rPr>
          <w:b/>
        </w:rPr>
        <w:t>49</w:t>
      </w:r>
      <w:r w:rsidRPr="0077647D">
        <w:t>(1).</w:t>
      </w:r>
    </w:p>
    <w:p w14:paraId="38B4D0B3" w14:textId="77777777" w:rsidR="0077647D" w:rsidRPr="0077647D" w:rsidRDefault="0077647D" w:rsidP="0077647D">
      <w:pPr>
        <w:pStyle w:val="EndNoteBibliography"/>
        <w:spacing w:after="0"/>
        <w:ind w:left="720" w:hanging="720"/>
      </w:pPr>
      <w:r w:rsidRPr="0077647D">
        <w:t>7.</w:t>
      </w:r>
      <w:r w:rsidRPr="0077647D">
        <w:tab/>
        <w:t xml:space="preserve">Shapiro, A.J., et al., </w:t>
      </w:r>
      <w:r w:rsidRPr="0077647D">
        <w:rPr>
          <w:i/>
        </w:rPr>
        <w:t>Diagnosis of Primary Ciliary Dyskinesia. An Official American Thoracic Society Clinical Practice Guideline.</w:t>
      </w:r>
      <w:r w:rsidRPr="0077647D">
        <w:t xml:space="preserve"> Am J Respir Crit Care Med, 2018. </w:t>
      </w:r>
      <w:r w:rsidRPr="0077647D">
        <w:rPr>
          <w:b/>
        </w:rPr>
        <w:t>197</w:t>
      </w:r>
      <w:r w:rsidRPr="0077647D">
        <w:t>(12): p. e24-e39.</w:t>
      </w:r>
    </w:p>
    <w:p w14:paraId="209463A7" w14:textId="77777777" w:rsidR="0077647D" w:rsidRPr="0077647D" w:rsidRDefault="0077647D" w:rsidP="0077647D">
      <w:pPr>
        <w:pStyle w:val="EndNoteBibliography"/>
        <w:spacing w:after="0"/>
        <w:ind w:left="720" w:hanging="720"/>
      </w:pPr>
      <w:r w:rsidRPr="0077647D">
        <w:t>8.</w:t>
      </w:r>
      <w:r w:rsidRPr="0077647D">
        <w:tab/>
        <w:t xml:space="preserve">Lundberg, J.O., et al., </w:t>
      </w:r>
      <w:r w:rsidRPr="0077647D">
        <w:rPr>
          <w:i/>
        </w:rPr>
        <w:t>Primarily nasal origin of exhaled nitric oxide and absence in Kartagener's syndrome.</w:t>
      </w:r>
      <w:r w:rsidRPr="0077647D">
        <w:t xml:space="preserve"> Eur Respir J, 1994. </w:t>
      </w:r>
      <w:r w:rsidRPr="0077647D">
        <w:rPr>
          <w:b/>
        </w:rPr>
        <w:t>7</w:t>
      </w:r>
      <w:r w:rsidRPr="0077647D">
        <w:t>(8): p. 1501-4.</w:t>
      </w:r>
    </w:p>
    <w:p w14:paraId="1490755A" w14:textId="77777777" w:rsidR="0077647D" w:rsidRPr="0077647D" w:rsidRDefault="0077647D" w:rsidP="0077647D">
      <w:pPr>
        <w:pStyle w:val="EndNoteBibliography"/>
        <w:spacing w:after="0"/>
        <w:ind w:left="720" w:hanging="720"/>
      </w:pPr>
      <w:r w:rsidRPr="0077647D">
        <w:t>9.</w:t>
      </w:r>
      <w:r w:rsidRPr="0077647D">
        <w:tab/>
        <w:t xml:space="preserve">Collins, S.A., et al., </w:t>
      </w:r>
      <w:r w:rsidRPr="0077647D">
        <w:rPr>
          <w:i/>
        </w:rPr>
        <w:t>Nasal nitric oxide screening for primary ciliary dyskinesia: systematic review and meta-analysis.</w:t>
      </w:r>
      <w:r w:rsidRPr="0077647D">
        <w:t xml:space="preserve"> Eur Respir J, 2014. </w:t>
      </w:r>
      <w:r w:rsidRPr="0077647D">
        <w:rPr>
          <w:b/>
        </w:rPr>
        <w:t>44</w:t>
      </w:r>
      <w:r w:rsidRPr="0077647D">
        <w:t>(6): p. 1589-99.</w:t>
      </w:r>
    </w:p>
    <w:p w14:paraId="201DE33D" w14:textId="77777777" w:rsidR="0077647D" w:rsidRPr="0077647D" w:rsidRDefault="0077647D" w:rsidP="0077647D">
      <w:pPr>
        <w:pStyle w:val="EndNoteBibliography"/>
        <w:spacing w:after="0"/>
        <w:ind w:left="720" w:hanging="720"/>
      </w:pPr>
      <w:r w:rsidRPr="0077647D">
        <w:t>10.</w:t>
      </w:r>
      <w:r w:rsidRPr="0077647D">
        <w:tab/>
        <w:t xml:space="preserve">Walker, W.T., et al., </w:t>
      </w:r>
      <w:r w:rsidRPr="0077647D">
        <w:rPr>
          <w:i/>
        </w:rPr>
        <w:t>Nitric oxide in primary ciliary dyskinesia.</w:t>
      </w:r>
      <w:r w:rsidRPr="0077647D">
        <w:t xml:space="preserve"> Eur Respir J, 2012. </w:t>
      </w:r>
      <w:r w:rsidRPr="0077647D">
        <w:rPr>
          <w:b/>
        </w:rPr>
        <w:t>40</w:t>
      </w:r>
      <w:r w:rsidRPr="0077647D">
        <w:t>(4): p. 1024-32.</w:t>
      </w:r>
    </w:p>
    <w:p w14:paraId="5809327C" w14:textId="77777777" w:rsidR="0077647D" w:rsidRPr="0077647D" w:rsidRDefault="0077647D" w:rsidP="0077647D">
      <w:pPr>
        <w:pStyle w:val="EndNoteBibliography"/>
        <w:spacing w:after="0"/>
        <w:ind w:left="720" w:hanging="720"/>
      </w:pPr>
      <w:r w:rsidRPr="0077647D">
        <w:t>11.</w:t>
      </w:r>
      <w:r w:rsidRPr="0077647D">
        <w:tab/>
        <w:t xml:space="preserve">Leigh, M.W., et al., </w:t>
      </w:r>
      <w:r w:rsidRPr="0077647D">
        <w:rPr>
          <w:i/>
        </w:rPr>
        <w:t>Standardizing nasal nitric oxide measurement as a test for primary ciliary dyskinesia.</w:t>
      </w:r>
      <w:r w:rsidRPr="0077647D">
        <w:t xml:space="preserve"> Ann Am Thorac Soc, 2013. </w:t>
      </w:r>
      <w:r w:rsidRPr="0077647D">
        <w:rPr>
          <w:b/>
        </w:rPr>
        <w:t>10</w:t>
      </w:r>
      <w:r w:rsidRPr="0077647D">
        <w:t>(6): p. 574-81.</w:t>
      </w:r>
    </w:p>
    <w:p w14:paraId="597172B8" w14:textId="77777777" w:rsidR="0077647D" w:rsidRPr="0077647D" w:rsidRDefault="0077647D" w:rsidP="0077647D">
      <w:pPr>
        <w:pStyle w:val="EndNoteBibliography"/>
        <w:spacing w:after="0"/>
        <w:ind w:left="720" w:hanging="720"/>
      </w:pPr>
      <w:r w:rsidRPr="0077647D">
        <w:t>12.</w:t>
      </w:r>
      <w:r w:rsidRPr="0077647D">
        <w:tab/>
        <w:t xml:space="preserve">Beydon, N., et al., </w:t>
      </w:r>
      <w:r w:rsidRPr="0077647D">
        <w:rPr>
          <w:i/>
        </w:rPr>
        <w:t>Technical and practical issues for tidal breathing measurements of nasal nitric oxide in children.</w:t>
      </w:r>
      <w:r w:rsidRPr="0077647D">
        <w:t xml:space="preserve"> Pediatr Pulmonol, 2015. </w:t>
      </w:r>
      <w:r w:rsidRPr="0077647D">
        <w:rPr>
          <w:b/>
        </w:rPr>
        <w:t>50</w:t>
      </w:r>
      <w:r w:rsidRPr="0077647D">
        <w:t>(12): p. 1374-82.</w:t>
      </w:r>
    </w:p>
    <w:p w14:paraId="1775A32F" w14:textId="77777777" w:rsidR="0077647D" w:rsidRPr="0077647D" w:rsidRDefault="0077647D" w:rsidP="0077647D">
      <w:pPr>
        <w:pStyle w:val="EndNoteBibliography"/>
        <w:spacing w:after="0"/>
        <w:ind w:left="720" w:hanging="720"/>
      </w:pPr>
      <w:r w:rsidRPr="0077647D">
        <w:t>13.</w:t>
      </w:r>
      <w:r w:rsidRPr="0077647D">
        <w:tab/>
        <w:t xml:space="preserve">Gupta, R., N. Gupta, and S.W. Turner, </w:t>
      </w:r>
      <w:r w:rsidRPr="0077647D">
        <w:rPr>
          <w:i/>
        </w:rPr>
        <w:t>A methodology for measurements of nasal nitric oxide in children under 5 yr.</w:t>
      </w:r>
      <w:r w:rsidRPr="0077647D">
        <w:t xml:space="preserve"> Pediatr Allergy Immunol, 2008. </w:t>
      </w:r>
      <w:r w:rsidRPr="0077647D">
        <w:rPr>
          <w:b/>
        </w:rPr>
        <w:t>19</w:t>
      </w:r>
      <w:r w:rsidRPr="0077647D">
        <w:t>(3): p. 233-8.</w:t>
      </w:r>
    </w:p>
    <w:p w14:paraId="421909AE" w14:textId="77777777" w:rsidR="0077647D" w:rsidRPr="0077647D" w:rsidRDefault="0077647D" w:rsidP="0077647D">
      <w:pPr>
        <w:pStyle w:val="EndNoteBibliography"/>
        <w:spacing w:after="0"/>
        <w:ind w:left="720" w:hanging="720"/>
      </w:pPr>
      <w:r w:rsidRPr="0077647D">
        <w:t>14.</w:t>
      </w:r>
      <w:r w:rsidRPr="0077647D">
        <w:tab/>
        <w:t xml:space="preserve">Marthin, J.K., et al., </w:t>
      </w:r>
      <w:r w:rsidRPr="0077647D">
        <w:rPr>
          <w:i/>
        </w:rPr>
        <w:t>Infant nasal nitric oxide over time: natural evolution and impact of respiratory tract infection.</w:t>
      </w:r>
      <w:r w:rsidRPr="0077647D">
        <w:t xml:space="preserve"> Eur Respir J, 2018. </w:t>
      </w:r>
      <w:r w:rsidRPr="0077647D">
        <w:rPr>
          <w:b/>
        </w:rPr>
        <w:t>51</w:t>
      </w:r>
      <w:r w:rsidRPr="0077647D">
        <w:t>(6).</w:t>
      </w:r>
    </w:p>
    <w:p w14:paraId="6E7BF7F6" w14:textId="77777777" w:rsidR="0077647D" w:rsidRPr="0077647D" w:rsidRDefault="0077647D" w:rsidP="0077647D">
      <w:pPr>
        <w:pStyle w:val="EndNoteBibliography"/>
        <w:spacing w:after="0"/>
        <w:ind w:left="720" w:hanging="720"/>
      </w:pPr>
      <w:r w:rsidRPr="0077647D">
        <w:t>15.</w:t>
      </w:r>
      <w:r w:rsidRPr="0077647D">
        <w:tab/>
        <w:t xml:space="preserve">Buechel, F., et al., </w:t>
      </w:r>
      <w:r w:rsidRPr="0077647D">
        <w:rPr>
          <w:i/>
        </w:rPr>
        <w:t>Feasibility of nasal NO screening in healthy newborns.</w:t>
      </w:r>
      <w:r w:rsidRPr="0077647D">
        <w:t xml:space="preserve"> Pediatr Pulmonol, 2021.</w:t>
      </w:r>
    </w:p>
    <w:p w14:paraId="6C2EDF4A" w14:textId="77777777" w:rsidR="0077647D" w:rsidRPr="0077647D" w:rsidRDefault="0077647D" w:rsidP="0077647D">
      <w:pPr>
        <w:pStyle w:val="EndNoteBibliography"/>
        <w:spacing w:after="0"/>
        <w:ind w:left="720" w:hanging="720"/>
      </w:pPr>
      <w:r w:rsidRPr="0077647D">
        <w:t>16.</w:t>
      </w:r>
      <w:r w:rsidRPr="0077647D">
        <w:tab/>
        <w:t xml:space="preserve">Adams, P.S., et al., </w:t>
      </w:r>
      <w:r w:rsidRPr="0077647D">
        <w:rPr>
          <w:i/>
        </w:rPr>
        <w:t>Establishing normative nasal nitric oxide values in infants.</w:t>
      </w:r>
      <w:r w:rsidRPr="0077647D">
        <w:t xml:space="preserve"> Respir Med, 2015. </w:t>
      </w:r>
      <w:r w:rsidRPr="0077647D">
        <w:rPr>
          <w:b/>
        </w:rPr>
        <w:t>109</w:t>
      </w:r>
      <w:r w:rsidRPr="0077647D">
        <w:t>(9): p. 1126-30.</w:t>
      </w:r>
    </w:p>
    <w:p w14:paraId="43CE5C49" w14:textId="77777777" w:rsidR="0077647D" w:rsidRPr="0077647D" w:rsidRDefault="0077647D" w:rsidP="0077647D">
      <w:pPr>
        <w:pStyle w:val="EndNoteBibliography"/>
        <w:spacing w:after="0"/>
        <w:ind w:left="720" w:hanging="720"/>
      </w:pPr>
      <w:r w:rsidRPr="0077647D">
        <w:t>17.</w:t>
      </w:r>
      <w:r w:rsidRPr="0077647D">
        <w:tab/>
        <w:t xml:space="preserve">Maniscalco, M. and J.O. Lundberg, </w:t>
      </w:r>
      <w:r w:rsidRPr="0077647D">
        <w:rPr>
          <w:i/>
        </w:rPr>
        <w:t>Hand-held nitric oxide sensor NIOX MINO® for the monitoring of respiratory disorders.</w:t>
      </w:r>
      <w:r w:rsidRPr="0077647D">
        <w:t xml:space="preserve"> Expert Rev Respir Med, 2010. </w:t>
      </w:r>
      <w:r w:rsidRPr="0077647D">
        <w:rPr>
          <w:b/>
        </w:rPr>
        <w:t>4</w:t>
      </w:r>
      <w:r w:rsidRPr="0077647D">
        <w:t>(6): p. 715-21.</w:t>
      </w:r>
    </w:p>
    <w:p w14:paraId="3379D271" w14:textId="77777777" w:rsidR="0077647D" w:rsidRPr="0077647D" w:rsidRDefault="0077647D" w:rsidP="0077647D">
      <w:pPr>
        <w:pStyle w:val="EndNoteBibliography"/>
        <w:spacing w:after="0"/>
        <w:ind w:left="720" w:hanging="720"/>
      </w:pPr>
      <w:r w:rsidRPr="0077647D">
        <w:t>18.</w:t>
      </w:r>
      <w:r w:rsidRPr="0077647D">
        <w:tab/>
        <w:t xml:space="preserve">Cristescu, S.M., et al., </w:t>
      </w:r>
      <w:r w:rsidRPr="0077647D">
        <w:rPr>
          <w:i/>
        </w:rPr>
        <w:t>Methods of NO detection in exhaled breath.</w:t>
      </w:r>
      <w:r w:rsidRPr="0077647D">
        <w:t xml:space="preserve"> J Breath Res, 2013. </w:t>
      </w:r>
      <w:r w:rsidRPr="0077647D">
        <w:rPr>
          <w:b/>
        </w:rPr>
        <w:t>7</w:t>
      </w:r>
      <w:r w:rsidRPr="0077647D">
        <w:t>(1): p. 017104.</w:t>
      </w:r>
    </w:p>
    <w:p w14:paraId="3121CF7C" w14:textId="77777777" w:rsidR="0077647D" w:rsidRPr="0077647D" w:rsidRDefault="0077647D" w:rsidP="0077647D">
      <w:pPr>
        <w:pStyle w:val="EndNoteBibliography"/>
        <w:spacing w:after="0"/>
        <w:ind w:left="720" w:hanging="720"/>
      </w:pPr>
      <w:r w:rsidRPr="0077647D">
        <w:t>19.</w:t>
      </w:r>
      <w:r w:rsidRPr="0077647D">
        <w:tab/>
      </w:r>
      <w:r w:rsidRPr="0077647D">
        <w:rPr>
          <w:i/>
        </w:rPr>
        <w:t>ATS/ERS recommendations for standardized procedures for the online and offline measurement of exhaled lower respiratory nitric oxide and nasal nitric oxide, 2005.</w:t>
      </w:r>
      <w:r w:rsidRPr="0077647D">
        <w:t xml:space="preserve"> Am J Respir Crit Care Med, 2005. </w:t>
      </w:r>
      <w:r w:rsidRPr="0077647D">
        <w:rPr>
          <w:b/>
        </w:rPr>
        <w:t>171</w:t>
      </w:r>
      <w:r w:rsidRPr="0077647D">
        <w:t>(8): p. 912-30.</w:t>
      </w:r>
    </w:p>
    <w:p w14:paraId="1ABDA21A" w14:textId="77777777" w:rsidR="0077647D" w:rsidRPr="0077647D" w:rsidRDefault="0077647D" w:rsidP="0077647D">
      <w:pPr>
        <w:pStyle w:val="EndNoteBibliography"/>
        <w:spacing w:after="0"/>
        <w:ind w:left="720" w:hanging="720"/>
      </w:pPr>
      <w:r w:rsidRPr="0077647D">
        <w:t>20.</w:t>
      </w:r>
      <w:r w:rsidRPr="0077647D">
        <w:tab/>
        <w:t xml:space="preserve">Beydon, N., et al., </w:t>
      </w:r>
      <w:r w:rsidRPr="0077647D">
        <w:rPr>
          <w:i/>
        </w:rPr>
        <w:t>An international survey on nasal nitric oxide measurement practices for the diagnosis of primary ciliary dyskinesia.</w:t>
      </w:r>
      <w:r w:rsidRPr="0077647D">
        <w:t xml:space="preserve"> ERJ Open Res, 2022. </w:t>
      </w:r>
      <w:r w:rsidRPr="0077647D">
        <w:rPr>
          <w:b/>
        </w:rPr>
        <w:t>8</w:t>
      </w:r>
      <w:r w:rsidRPr="0077647D">
        <w:t>(2).</w:t>
      </w:r>
    </w:p>
    <w:p w14:paraId="46CC5C4F" w14:textId="77777777" w:rsidR="0077647D" w:rsidRPr="0077647D" w:rsidRDefault="0077647D" w:rsidP="0077647D">
      <w:pPr>
        <w:pStyle w:val="EndNoteBibliography"/>
        <w:spacing w:after="0"/>
        <w:ind w:left="720" w:hanging="720"/>
      </w:pPr>
      <w:r w:rsidRPr="0077647D">
        <w:t>21.</w:t>
      </w:r>
      <w:r w:rsidRPr="0077647D">
        <w:tab/>
        <w:t xml:space="preserve">Harris, A., et al., </w:t>
      </w:r>
      <w:r w:rsidRPr="0077647D">
        <w:rPr>
          <w:i/>
        </w:rPr>
        <w:t>Validation of a portable nitric oxide analyzer for screening in primary ciliary dyskinesias.</w:t>
      </w:r>
      <w:r w:rsidRPr="0077647D">
        <w:t xml:space="preserve"> BMC Pulm Med, 2014. </w:t>
      </w:r>
      <w:r w:rsidRPr="0077647D">
        <w:rPr>
          <w:b/>
        </w:rPr>
        <w:t>14</w:t>
      </w:r>
      <w:r w:rsidRPr="0077647D">
        <w:t>: p. 18.</w:t>
      </w:r>
    </w:p>
    <w:p w14:paraId="7C12C948" w14:textId="77777777" w:rsidR="0077647D" w:rsidRPr="0077647D" w:rsidRDefault="0077647D" w:rsidP="0077647D">
      <w:pPr>
        <w:pStyle w:val="EndNoteBibliography"/>
        <w:spacing w:after="0"/>
        <w:ind w:left="720" w:hanging="720"/>
      </w:pPr>
      <w:r w:rsidRPr="0077647D">
        <w:t>22.</w:t>
      </w:r>
      <w:r w:rsidRPr="0077647D">
        <w:tab/>
        <w:t xml:space="preserve">Marthin, J.K. and K.G. Nielsen, </w:t>
      </w:r>
      <w:r w:rsidRPr="0077647D">
        <w:rPr>
          <w:i/>
        </w:rPr>
        <w:t>Hand-held tidal breathing nasal nitric oxide measurement--a promising targeted case-finding tool for the diagnosis of primary ciliary dyskinesia.</w:t>
      </w:r>
      <w:r w:rsidRPr="0077647D">
        <w:t xml:space="preserve"> PLoS One, 2013. </w:t>
      </w:r>
      <w:r w:rsidRPr="0077647D">
        <w:rPr>
          <w:b/>
        </w:rPr>
        <w:t>8</w:t>
      </w:r>
      <w:r w:rsidRPr="0077647D">
        <w:t>(2): p. e57262.</w:t>
      </w:r>
    </w:p>
    <w:p w14:paraId="589DAD72" w14:textId="77777777" w:rsidR="0077647D" w:rsidRPr="0077647D" w:rsidRDefault="0077647D" w:rsidP="0077647D">
      <w:pPr>
        <w:pStyle w:val="EndNoteBibliography"/>
        <w:spacing w:after="0"/>
        <w:ind w:left="720" w:hanging="720"/>
      </w:pPr>
      <w:r w:rsidRPr="0077647D">
        <w:t>23.</w:t>
      </w:r>
      <w:r w:rsidRPr="0077647D">
        <w:tab/>
        <w:t xml:space="preserve">Rumman, N., et al., </w:t>
      </w:r>
      <w:r w:rsidRPr="0077647D">
        <w:rPr>
          <w:i/>
        </w:rPr>
        <w:t>Diagnosis of primary ciliary dyskinesia: potential options for resource-limited countries.</w:t>
      </w:r>
      <w:r w:rsidRPr="0077647D">
        <w:t xml:space="preserve"> Eur Respir Rev, 2017. </w:t>
      </w:r>
      <w:r w:rsidRPr="0077647D">
        <w:rPr>
          <w:b/>
        </w:rPr>
        <w:t>26</w:t>
      </w:r>
      <w:r w:rsidRPr="0077647D">
        <w:t>(143).</w:t>
      </w:r>
    </w:p>
    <w:p w14:paraId="753B5FB0" w14:textId="77777777" w:rsidR="0077647D" w:rsidRPr="0077647D" w:rsidRDefault="0077647D" w:rsidP="0077647D">
      <w:pPr>
        <w:pStyle w:val="EndNoteBibliography"/>
        <w:spacing w:after="0"/>
        <w:ind w:left="720" w:hanging="720"/>
      </w:pPr>
      <w:r w:rsidRPr="0077647D">
        <w:t>24.</w:t>
      </w:r>
      <w:r w:rsidRPr="0077647D">
        <w:tab/>
        <w:t xml:space="preserve">Djupesland, P.G., et al., </w:t>
      </w:r>
      <w:r w:rsidRPr="0077647D">
        <w:rPr>
          <w:i/>
        </w:rPr>
        <w:t>Aerodynamic influences on nasal nitric oxide output measurements.</w:t>
      </w:r>
      <w:r w:rsidRPr="0077647D">
        <w:t xml:space="preserve"> Acta Otolaryngol, 1999. </w:t>
      </w:r>
      <w:r w:rsidRPr="0077647D">
        <w:rPr>
          <w:b/>
        </w:rPr>
        <w:t>119</w:t>
      </w:r>
      <w:r w:rsidRPr="0077647D">
        <w:t>(4): p. 479-85.</w:t>
      </w:r>
    </w:p>
    <w:p w14:paraId="2BD643C9" w14:textId="77777777" w:rsidR="0077647D" w:rsidRPr="0077647D" w:rsidRDefault="0077647D" w:rsidP="0077647D">
      <w:pPr>
        <w:pStyle w:val="EndNoteBibliography"/>
        <w:spacing w:after="0"/>
        <w:ind w:left="720" w:hanging="720"/>
      </w:pPr>
      <w:r w:rsidRPr="0077647D">
        <w:lastRenderedPageBreak/>
        <w:t>25.</w:t>
      </w:r>
      <w:r w:rsidRPr="0077647D">
        <w:tab/>
        <w:t xml:space="preserve">Qian, W., et al., </w:t>
      </w:r>
      <w:r w:rsidRPr="0077647D">
        <w:rPr>
          <w:i/>
        </w:rPr>
        <w:t>Aspiration flow optimized for nasal nitric oxide measurement.</w:t>
      </w:r>
      <w:r w:rsidRPr="0077647D">
        <w:t xml:space="preserve"> Rhinology, 1999. </w:t>
      </w:r>
      <w:r w:rsidRPr="0077647D">
        <w:rPr>
          <w:b/>
        </w:rPr>
        <w:t>37</w:t>
      </w:r>
      <w:r w:rsidRPr="0077647D">
        <w:t>(2): p. 61-5.</w:t>
      </w:r>
    </w:p>
    <w:p w14:paraId="7351BE2B" w14:textId="77777777" w:rsidR="0077647D" w:rsidRPr="0077647D" w:rsidRDefault="0077647D" w:rsidP="0077647D">
      <w:pPr>
        <w:pStyle w:val="EndNoteBibliography"/>
        <w:spacing w:after="0"/>
        <w:ind w:left="720" w:hanging="720"/>
      </w:pPr>
      <w:r w:rsidRPr="0077647D">
        <w:t>26.</w:t>
      </w:r>
      <w:r w:rsidRPr="0077647D">
        <w:tab/>
        <w:t xml:space="preserve">Struben, V.M., et al., </w:t>
      </w:r>
      <w:r w:rsidRPr="0077647D">
        <w:rPr>
          <w:i/>
        </w:rPr>
        <w:t>Nasal NO measurement by direct sampling from the nose during breathhold: Aspiration flow, nasal resistance and reproducibility.</w:t>
      </w:r>
      <w:r w:rsidRPr="0077647D">
        <w:t xml:space="preserve"> Eur Arch Otorhinolaryngol, 2006. </w:t>
      </w:r>
      <w:r w:rsidRPr="0077647D">
        <w:rPr>
          <w:b/>
        </w:rPr>
        <w:t>263</w:t>
      </w:r>
      <w:r w:rsidRPr="0077647D">
        <w:t>(8): p. 723-8.</w:t>
      </w:r>
    </w:p>
    <w:p w14:paraId="7751CF9B" w14:textId="77777777" w:rsidR="0077647D" w:rsidRPr="0077647D" w:rsidRDefault="0077647D" w:rsidP="0077647D">
      <w:pPr>
        <w:pStyle w:val="EndNoteBibliography"/>
        <w:spacing w:after="0"/>
        <w:ind w:left="720" w:hanging="720"/>
      </w:pPr>
      <w:r w:rsidRPr="0077647D">
        <w:t>27.</w:t>
      </w:r>
      <w:r w:rsidRPr="0077647D">
        <w:tab/>
        <w:t xml:space="preserve">Shapiro, A.J., et al., </w:t>
      </w:r>
      <w:r w:rsidRPr="0077647D">
        <w:rPr>
          <w:i/>
        </w:rPr>
        <w:t>Nasal Nitric Oxide Measurement in Primary Ciliary Dyskinesia: A Technical Paper on Standardized Testing Protocols.</w:t>
      </w:r>
      <w:r w:rsidRPr="0077647D">
        <w:t xml:space="preserve"> Ann Am Thorac Soc, 2019.</w:t>
      </w:r>
    </w:p>
    <w:p w14:paraId="2B7B8796" w14:textId="77777777" w:rsidR="0077647D" w:rsidRPr="0077647D" w:rsidRDefault="0077647D" w:rsidP="0077647D">
      <w:pPr>
        <w:pStyle w:val="EndNoteBibliography"/>
        <w:spacing w:after="0"/>
        <w:ind w:left="720" w:hanging="720"/>
      </w:pPr>
      <w:r w:rsidRPr="0077647D">
        <w:t>28.</w:t>
      </w:r>
      <w:r w:rsidRPr="0077647D">
        <w:tab/>
        <w:t xml:space="preserve">Kharitonov, S.A., L. Walker, and P.J. Barnes, </w:t>
      </w:r>
      <w:r w:rsidRPr="0077647D">
        <w:rPr>
          <w:i/>
        </w:rPr>
        <w:t>Repeatability of standardised nasal nitric oxide measurements in healthy and asthmatic adults and children.</w:t>
      </w:r>
      <w:r w:rsidRPr="0077647D">
        <w:t xml:space="preserve"> Respir Med, 2005. </w:t>
      </w:r>
      <w:r w:rsidRPr="0077647D">
        <w:rPr>
          <w:b/>
        </w:rPr>
        <w:t>99</w:t>
      </w:r>
      <w:r w:rsidRPr="0077647D">
        <w:t>(9): p. 1105-14.</w:t>
      </w:r>
    </w:p>
    <w:p w14:paraId="43126B23" w14:textId="77777777" w:rsidR="0077647D" w:rsidRPr="0077647D" w:rsidRDefault="0077647D" w:rsidP="0077647D">
      <w:pPr>
        <w:pStyle w:val="EndNoteBibliography"/>
        <w:spacing w:after="0"/>
        <w:ind w:left="720" w:hanging="720"/>
      </w:pPr>
      <w:r w:rsidRPr="0077647D">
        <w:t>29.</w:t>
      </w:r>
      <w:r w:rsidRPr="0077647D">
        <w:tab/>
        <w:t xml:space="preserve">McGowan, A., et al., </w:t>
      </w:r>
      <w:r w:rsidRPr="0077647D">
        <w:rPr>
          <w:i/>
        </w:rPr>
        <w:t>International consensus on lung function testing during the COVID-19 pandemic and beyond.</w:t>
      </w:r>
      <w:r w:rsidRPr="0077647D">
        <w:t xml:space="preserve"> ERJ Open Res, 2022. </w:t>
      </w:r>
      <w:r w:rsidRPr="0077647D">
        <w:rPr>
          <w:b/>
        </w:rPr>
        <w:t>8</w:t>
      </w:r>
      <w:r w:rsidRPr="0077647D">
        <w:t>(1).</w:t>
      </w:r>
    </w:p>
    <w:p w14:paraId="3982DFB2" w14:textId="77777777" w:rsidR="0077647D" w:rsidRPr="0077647D" w:rsidRDefault="0077647D" w:rsidP="0077647D">
      <w:pPr>
        <w:pStyle w:val="EndNoteBibliography"/>
        <w:spacing w:after="0"/>
        <w:ind w:left="720" w:hanging="720"/>
      </w:pPr>
      <w:r w:rsidRPr="0077647D">
        <w:t>30.</w:t>
      </w:r>
      <w:r w:rsidRPr="0077647D">
        <w:tab/>
        <w:t xml:space="preserve">Struben, V.M., et al., </w:t>
      </w:r>
      <w:r w:rsidRPr="0077647D">
        <w:rPr>
          <w:i/>
        </w:rPr>
        <w:t>Nasal NO: normal values in children age 6 through to 17 years.</w:t>
      </w:r>
      <w:r w:rsidRPr="0077647D">
        <w:t xml:space="preserve"> Eur Respir J, 2005. </w:t>
      </w:r>
      <w:r w:rsidRPr="0077647D">
        <w:rPr>
          <w:b/>
        </w:rPr>
        <w:t>26</w:t>
      </w:r>
      <w:r w:rsidRPr="0077647D">
        <w:t>(3): p. 453-7.</w:t>
      </w:r>
    </w:p>
    <w:p w14:paraId="21424F60" w14:textId="77777777" w:rsidR="0077647D" w:rsidRPr="0077647D" w:rsidRDefault="0077647D" w:rsidP="0077647D">
      <w:pPr>
        <w:pStyle w:val="EndNoteBibliography"/>
        <w:spacing w:after="0"/>
        <w:ind w:left="720" w:hanging="720"/>
      </w:pPr>
      <w:r w:rsidRPr="0077647D">
        <w:t>31.</w:t>
      </w:r>
      <w:r w:rsidRPr="0077647D">
        <w:tab/>
        <w:t xml:space="preserve">Gehring, U., et al., </w:t>
      </w:r>
      <w:r w:rsidRPr="0077647D">
        <w:rPr>
          <w:i/>
        </w:rPr>
        <w:t>The impact of ambient NO on online measurements of exhaled and nasal NO: the PIAMA study.</w:t>
      </w:r>
      <w:r w:rsidRPr="0077647D">
        <w:t xml:space="preserve"> Pediatr Allergy Immunol, 2009. </w:t>
      </w:r>
      <w:r w:rsidRPr="0077647D">
        <w:rPr>
          <w:b/>
        </w:rPr>
        <w:t>20</w:t>
      </w:r>
      <w:r w:rsidRPr="0077647D">
        <w:t>(7): p. 665-72.</w:t>
      </w:r>
    </w:p>
    <w:p w14:paraId="7E05376E" w14:textId="77777777" w:rsidR="0077647D" w:rsidRPr="0077647D" w:rsidRDefault="0077647D" w:rsidP="0077647D">
      <w:pPr>
        <w:pStyle w:val="EndNoteBibliography"/>
        <w:spacing w:after="0"/>
        <w:ind w:left="720" w:hanging="720"/>
      </w:pPr>
      <w:r w:rsidRPr="0077647D">
        <w:t>32.</w:t>
      </w:r>
      <w:r w:rsidRPr="0077647D">
        <w:tab/>
        <w:t xml:space="preserve">Silkoff, P.E., et al., </w:t>
      </w:r>
      <w:r w:rsidRPr="0077647D">
        <w:rPr>
          <w:i/>
        </w:rPr>
        <w:t>Nasal nitric oxide: a comparison of measurement techniques.</w:t>
      </w:r>
      <w:r w:rsidRPr="0077647D">
        <w:t xml:space="preserve"> Am J Rhinol, 1999. </w:t>
      </w:r>
      <w:r w:rsidRPr="0077647D">
        <w:rPr>
          <w:b/>
        </w:rPr>
        <w:t>13</w:t>
      </w:r>
      <w:r w:rsidRPr="0077647D">
        <w:t>(3): p. 169-78.</w:t>
      </w:r>
    </w:p>
    <w:p w14:paraId="55CF7EBF" w14:textId="77777777" w:rsidR="0077647D" w:rsidRPr="0077647D" w:rsidRDefault="0077647D" w:rsidP="0077647D">
      <w:pPr>
        <w:pStyle w:val="EndNoteBibliography"/>
        <w:spacing w:after="0"/>
        <w:ind w:left="720" w:hanging="720"/>
      </w:pPr>
      <w:r w:rsidRPr="0077647D">
        <w:t>33.</w:t>
      </w:r>
      <w:r w:rsidRPr="0077647D">
        <w:tab/>
        <w:t xml:space="preserve">Menou, A., et al., </w:t>
      </w:r>
      <w:r w:rsidRPr="0077647D">
        <w:rPr>
          <w:i/>
        </w:rPr>
        <w:t>Normal values of offline exhaled and nasal nitric oxide in healthy children and teens using chemiluminescence.</w:t>
      </w:r>
      <w:r w:rsidRPr="0077647D">
        <w:t xml:space="preserve"> J Breath Res, 2017. </w:t>
      </w:r>
      <w:r w:rsidRPr="0077647D">
        <w:rPr>
          <w:b/>
        </w:rPr>
        <w:t>11</w:t>
      </w:r>
      <w:r w:rsidRPr="0077647D">
        <w:t>(3): p. 036008.</w:t>
      </w:r>
    </w:p>
    <w:p w14:paraId="3645368D" w14:textId="77777777" w:rsidR="0077647D" w:rsidRPr="0077647D" w:rsidRDefault="0077647D" w:rsidP="0077647D">
      <w:pPr>
        <w:pStyle w:val="EndNoteBibliography"/>
        <w:spacing w:after="0"/>
        <w:ind w:left="720" w:hanging="720"/>
      </w:pPr>
      <w:r w:rsidRPr="0077647D">
        <w:t>34.</w:t>
      </w:r>
      <w:r w:rsidRPr="0077647D">
        <w:tab/>
        <w:t xml:space="preserve">Behan, L., et al., </w:t>
      </w:r>
      <w:r w:rsidRPr="0077647D">
        <w:rPr>
          <w:i/>
        </w:rPr>
        <w:t>PICADAR: a diagnostic predictive tool for primary ciliary dyskinesia.</w:t>
      </w:r>
      <w:r w:rsidRPr="0077647D">
        <w:t xml:space="preserve"> Eur Respir J, 2016. </w:t>
      </w:r>
      <w:r w:rsidRPr="0077647D">
        <w:rPr>
          <w:b/>
        </w:rPr>
        <w:t>47</w:t>
      </w:r>
      <w:r w:rsidRPr="0077647D">
        <w:t>(4): p. 1103-12.</w:t>
      </w:r>
    </w:p>
    <w:p w14:paraId="7CB45C76" w14:textId="77777777" w:rsidR="0077647D" w:rsidRPr="0077647D" w:rsidRDefault="0077647D" w:rsidP="0077647D">
      <w:pPr>
        <w:pStyle w:val="EndNoteBibliography"/>
        <w:spacing w:after="0"/>
        <w:ind w:left="720" w:hanging="720"/>
      </w:pPr>
      <w:r w:rsidRPr="0077647D">
        <w:t>35.</w:t>
      </w:r>
      <w:r w:rsidRPr="0077647D">
        <w:tab/>
        <w:t xml:space="preserve">Leigh, M.W., et al., </w:t>
      </w:r>
      <w:r w:rsidRPr="0077647D">
        <w:rPr>
          <w:i/>
        </w:rPr>
        <w:t>Clinical Features and Associated Likelihood of Primary Ciliary Dyskinesia in Children and Adolescents.</w:t>
      </w:r>
      <w:r w:rsidRPr="0077647D">
        <w:t xml:space="preserve"> Ann Am Thorac Soc, 2016. </w:t>
      </w:r>
      <w:r w:rsidRPr="0077647D">
        <w:rPr>
          <w:b/>
        </w:rPr>
        <w:t>13</w:t>
      </w:r>
      <w:r w:rsidRPr="0077647D">
        <w:t>(8): p. 1305-13.</w:t>
      </w:r>
    </w:p>
    <w:p w14:paraId="07BE569C" w14:textId="77777777" w:rsidR="0077647D" w:rsidRPr="0077647D" w:rsidRDefault="0077647D" w:rsidP="0077647D">
      <w:pPr>
        <w:pStyle w:val="EndNoteBibliography"/>
        <w:spacing w:after="0"/>
        <w:ind w:left="720" w:hanging="720"/>
      </w:pPr>
      <w:r w:rsidRPr="0077647D">
        <w:t>36.</w:t>
      </w:r>
      <w:r w:rsidRPr="0077647D">
        <w:tab/>
        <w:t xml:space="preserve">Collins, S.A., et al., </w:t>
      </w:r>
      <w:r w:rsidRPr="0077647D">
        <w:rPr>
          <w:i/>
        </w:rPr>
        <w:t>The dangers of widespread nitric oxide screening for primary ciliary dyskinesia.</w:t>
      </w:r>
      <w:r w:rsidRPr="0077647D">
        <w:t xml:space="preserve"> Thorax, 2016. </w:t>
      </w:r>
      <w:r w:rsidRPr="0077647D">
        <w:rPr>
          <w:b/>
        </w:rPr>
        <w:t>71</w:t>
      </w:r>
      <w:r w:rsidRPr="0077647D">
        <w:t>(6): p. 560-1.</w:t>
      </w:r>
    </w:p>
    <w:p w14:paraId="144F21EA" w14:textId="77777777" w:rsidR="0077647D" w:rsidRPr="0077647D" w:rsidRDefault="0077647D" w:rsidP="0077647D">
      <w:pPr>
        <w:pStyle w:val="EndNoteBibliography"/>
        <w:spacing w:after="0"/>
        <w:ind w:left="720" w:hanging="720"/>
      </w:pPr>
      <w:r w:rsidRPr="0077647D">
        <w:t>37.</w:t>
      </w:r>
      <w:r w:rsidRPr="0077647D">
        <w:tab/>
        <w:t xml:space="preserve">Rybnikar, T., et al., </w:t>
      </w:r>
      <w:r w:rsidRPr="0077647D">
        <w:rPr>
          <w:i/>
        </w:rPr>
        <w:t>Adenoid hypertrophy affects screening for primary ciliary dyskinesia using nasal nitric oxide.</w:t>
      </w:r>
      <w:r w:rsidRPr="0077647D">
        <w:t xml:space="preserve"> Int J Pediatr Otorhinolaryngol, 2018. </w:t>
      </w:r>
      <w:r w:rsidRPr="0077647D">
        <w:rPr>
          <w:b/>
        </w:rPr>
        <w:t>115</w:t>
      </w:r>
      <w:r w:rsidRPr="0077647D">
        <w:t>: p. 6-9.</w:t>
      </w:r>
    </w:p>
    <w:p w14:paraId="43BCBD6C" w14:textId="77777777" w:rsidR="0077647D" w:rsidRPr="0077647D" w:rsidRDefault="0077647D" w:rsidP="0077647D">
      <w:pPr>
        <w:pStyle w:val="EndNoteBibliography"/>
        <w:spacing w:after="0"/>
        <w:ind w:left="720" w:hanging="720"/>
      </w:pPr>
      <w:r w:rsidRPr="0077647D">
        <w:t>38.</w:t>
      </w:r>
      <w:r w:rsidRPr="0077647D">
        <w:tab/>
        <w:t xml:space="preserve">Noone, P.G., et al., </w:t>
      </w:r>
      <w:r w:rsidRPr="0077647D">
        <w:rPr>
          <w:i/>
        </w:rPr>
        <w:t>Primary ciliary dyskinesia: diagnostic and phenotypic features.</w:t>
      </w:r>
      <w:r w:rsidRPr="0077647D">
        <w:t xml:space="preserve"> Am J Respir Crit Care Med, 2004. </w:t>
      </w:r>
      <w:r w:rsidRPr="0077647D">
        <w:rPr>
          <w:b/>
        </w:rPr>
        <w:t>169</w:t>
      </w:r>
      <w:r w:rsidRPr="0077647D">
        <w:t>(4): p. 459-67.</w:t>
      </w:r>
    </w:p>
    <w:p w14:paraId="68B4EAAC" w14:textId="77777777" w:rsidR="0077647D" w:rsidRPr="0077647D" w:rsidRDefault="0077647D" w:rsidP="0077647D">
      <w:pPr>
        <w:pStyle w:val="EndNoteBibliography"/>
        <w:spacing w:after="0"/>
        <w:ind w:left="720" w:hanging="720"/>
      </w:pPr>
      <w:r w:rsidRPr="0077647D">
        <w:t>39.</w:t>
      </w:r>
      <w:r w:rsidRPr="0077647D">
        <w:tab/>
        <w:t xml:space="preserve">Balfour-Lynn, I.M., A. Laverty, and R. Dinwiddie, </w:t>
      </w:r>
      <w:r w:rsidRPr="0077647D">
        <w:rPr>
          <w:i/>
        </w:rPr>
        <w:t>Reduced upper airway nitric oxide in cystic fibrosis.</w:t>
      </w:r>
      <w:r w:rsidRPr="0077647D">
        <w:t xml:space="preserve"> Arch Dis Child, 1996. </w:t>
      </w:r>
      <w:r w:rsidRPr="0077647D">
        <w:rPr>
          <w:b/>
        </w:rPr>
        <w:t>75</w:t>
      </w:r>
      <w:r w:rsidRPr="0077647D">
        <w:t>(4): p. 319-22.</w:t>
      </w:r>
    </w:p>
    <w:p w14:paraId="11DFCE1E" w14:textId="77777777" w:rsidR="0077647D" w:rsidRPr="0077647D" w:rsidRDefault="0077647D" w:rsidP="0077647D">
      <w:pPr>
        <w:pStyle w:val="EndNoteBibliography"/>
        <w:spacing w:after="0"/>
        <w:ind w:left="720" w:hanging="720"/>
      </w:pPr>
      <w:r w:rsidRPr="0077647D">
        <w:t>40.</w:t>
      </w:r>
      <w:r w:rsidRPr="0077647D">
        <w:tab/>
        <w:t xml:space="preserve">Zysman-Colman, Z.N., et al., </w:t>
      </w:r>
      <w:r w:rsidRPr="0077647D">
        <w:rPr>
          <w:i/>
        </w:rPr>
        <w:t>Nasal Nitric Oxide in Primary Immunodeficiency and Primary Ciliary Dyskinesia: Helping to Distinguish Between Clinically Similar Diseases.</w:t>
      </w:r>
      <w:r w:rsidRPr="0077647D">
        <w:t xml:space="preserve"> J Clin Immunol, 2019. </w:t>
      </w:r>
      <w:r w:rsidRPr="0077647D">
        <w:rPr>
          <w:b/>
        </w:rPr>
        <w:t>39</w:t>
      </w:r>
      <w:r w:rsidRPr="0077647D">
        <w:t>(2): p. 216-224.</w:t>
      </w:r>
    </w:p>
    <w:p w14:paraId="672C6692" w14:textId="77777777" w:rsidR="0077647D" w:rsidRPr="0077647D" w:rsidRDefault="0077647D" w:rsidP="0077647D">
      <w:pPr>
        <w:pStyle w:val="EndNoteBibliography"/>
        <w:spacing w:after="0"/>
        <w:ind w:left="720" w:hanging="720"/>
      </w:pPr>
      <w:r w:rsidRPr="0077647D">
        <w:t>41.</w:t>
      </w:r>
      <w:r w:rsidRPr="0077647D">
        <w:tab/>
        <w:t xml:space="preserve">Nakano, H., et al., </w:t>
      </w:r>
      <w:r w:rsidRPr="0077647D">
        <w:rPr>
          <w:i/>
        </w:rPr>
        <w:t>Reduced nasal nitric oxide in diffuse panbronchiolitis.</w:t>
      </w:r>
      <w:r w:rsidRPr="0077647D">
        <w:t xml:space="preserve"> Am J Respir Crit Care Med, 2000. </w:t>
      </w:r>
      <w:r w:rsidRPr="0077647D">
        <w:rPr>
          <w:b/>
        </w:rPr>
        <w:t>162</w:t>
      </w:r>
      <w:r w:rsidRPr="0077647D">
        <w:t>(6): p. 2218-20.</w:t>
      </w:r>
    </w:p>
    <w:p w14:paraId="50101EF4" w14:textId="77777777" w:rsidR="0077647D" w:rsidRPr="0077647D" w:rsidRDefault="0077647D" w:rsidP="0077647D">
      <w:pPr>
        <w:pStyle w:val="EndNoteBibliography"/>
        <w:spacing w:after="0"/>
        <w:ind w:left="720" w:hanging="720"/>
      </w:pPr>
      <w:r w:rsidRPr="0077647D">
        <w:t>42.</w:t>
      </w:r>
      <w:r w:rsidRPr="0077647D">
        <w:tab/>
        <w:t xml:space="preserve">Marthin, J.K. and K.G. Nielsen, </w:t>
      </w:r>
      <w:r w:rsidRPr="0077647D">
        <w:rPr>
          <w:i/>
        </w:rPr>
        <w:t>Choice of nasal nitric oxide technique as first-line test for primary ciliary dyskinesia.</w:t>
      </w:r>
      <w:r w:rsidRPr="0077647D">
        <w:t xml:space="preserve"> Eur Respir J, 2011. </w:t>
      </w:r>
      <w:r w:rsidRPr="0077647D">
        <w:rPr>
          <w:b/>
        </w:rPr>
        <w:t>37</w:t>
      </w:r>
      <w:r w:rsidRPr="0077647D">
        <w:t>(3): p. 559-65.</w:t>
      </w:r>
    </w:p>
    <w:p w14:paraId="77F260F6" w14:textId="77777777" w:rsidR="0077647D" w:rsidRPr="0077647D" w:rsidRDefault="0077647D" w:rsidP="0077647D">
      <w:pPr>
        <w:pStyle w:val="EndNoteBibliography"/>
        <w:spacing w:after="0"/>
        <w:ind w:left="720" w:hanging="720"/>
      </w:pPr>
      <w:r w:rsidRPr="0077647D">
        <w:t>43.</w:t>
      </w:r>
      <w:r w:rsidRPr="0077647D">
        <w:tab/>
        <w:t xml:space="preserve">Mateos-Corral, D., et al., </w:t>
      </w:r>
      <w:r w:rsidRPr="0077647D">
        <w:rPr>
          <w:i/>
        </w:rPr>
        <w:t>Diagnostic value of nasal nitric oxide measured with non-velum closure techniques for children with primary ciliary dyskinesia.</w:t>
      </w:r>
      <w:r w:rsidRPr="0077647D">
        <w:t xml:space="preserve"> J Pediatr, 2011. </w:t>
      </w:r>
      <w:r w:rsidRPr="0077647D">
        <w:rPr>
          <w:b/>
        </w:rPr>
        <w:t>159</w:t>
      </w:r>
      <w:r w:rsidRPr="0077647D">
        <w:t>(3): p. 420-4.</w:t>
      </w:r>
    </w:p>
    <w:p w14:paraId="381B9D07" w14:textId="77777777" w:rsidR="0077647D" w:rsidRPr="0077647D" w:rsidRDefault="0077647D" w:rsidP="0077647D">
      <w:pPr>
        <w:pStyle w:val="EndNoteBibliography"/>
        <w:spacing w:after="0"/>
        <w:ind w:left="720" w:hanging="720"/>
      </w:pPr>
      <w:r w:rsidRPr="0077647D">
        <w:t>44.</w:t>
      </w:r>
      <w:r w:rsidRPr="0077647D">
        <w:tab/>
        <w:t xml:space="preserve">de Winter-de Groot, K.M. and C.K. van der Ent, </w:t>
      </w:r>
      <w:r w:rsidRPr="0077647D">
        <w:rPr>
          <w:i/>
        </w:rPr>
        <w:t>Measurement of nasal nitric oxide: evaluation of six different sampling methods.</w:t>
      </w:r>
      <w:r w:rsidRPr="0077647D">
        <w:t xml:space="preserve"> Eur J Clin Invest, 2009. </w:t>
      </w:r>
      <w:r w:rsidRPr="0077647D">
        <w:rPr>
          <w:b/>
        </w:rPr>
        <w:t>39</w:t>
      </w:r>
      <w:r w:rsidRPr="0077647D">
        <w:t>(1): p. 72-7.</w:t>
      </w:r>
    </w:p>
    <w:p w14:paraId="0B161E59" w14:textId="77777777" w:rsidR="0077647D" w:rsidRPr="0077647D" w:rsidRDefault="0077647D" w:rsidP="0077647D">
      <w:pPr>
        <w:pStyle w:val="EndNoteBibliography"/>
        <w:spacing w:after="0"/>
        <w:ind w:left="720" w:hanging="720"/>
      </w:pPr>
      <w:r w:rsidRPr="0077647D">
        <w:t>45.</w:t>
      </w:r>
      <w:r w:rsidRPr="0077647D">
        <w:tab/>
        <w:t xml:space="preserve">Piacentini, G.L., et al., </w:t>
      </w:r>
      <w:r w:rsidRPr="0077647D">
        <w:rPr>
          <w:i/>
        </w:rPr>
        <w:t>Nasal nitric oxide levels in healthy pre-school children.</w:t>
      </w:r>
      <w:r w:rsidRPr="0077647D">
        <w:t xml:space="preserve"> Pediatr Allergy Immunol, 2010. </w:t>
      </w:r>
      <w:r w:rsidRPr="0077647D">
        <w:rPr>
          <w:b/>
        </w:rPr>
        <w:t>21</w:t>
      </w:r>
      <w:r w:rsidRPr="0077647D">
        <w:t>(8): p. 1139-45.</w:t>
      </w:r>
    </w:p>
    <w:p w14:paraId="3D43B54F" w14:textId="77777777" w:rsidR="0077647D" w:rsidRPr="0077647D" w:rsidRDefault="0077647D" w:rsidP="0077647D">
      <w:pPr>
        <w:pStyle w:val="EndNoteBibliography"/>
        <w:spacing w:after="0"/>
        <w:ind w:left="720" w:hanging="720"/>
      </w:pPr>
      <w:r w:rsidRPr="0077647D">
        <w:t>46.</w:t>
      </w:r>
      <w:r w:rsidRPr="0077647D">
        <w:tab/>
        <w:t xml:space="preserve">Beydon, N., </w:t>
      </w:r>
      <w:r w:rsidRPr="0077647D">
        <w:rPr>
          <w:i/>
        </w:rPr>
        <w:t>Nasal nitric oxide measurement variability to establish a standard for reliable results.</w:t>
      </w:r>
      <w:r w:rsidRPr="0077647D">
        <w:t xml:space="preserve"> ERJ Open Research, 2022: p. 00028-2022.</w:t>
      </w:r>
    </w:p>
    <w:p w14:paraId="4750235D" w14:textId="77777777" w:rsidR="0077647D" w:rsidRPr="0077647D" w:rsidRDefault="0077647D" w:rsidP="0077647D">
      <w:pPr>
        <w:pStyle w:val="EndNoteBibliography"/>
        <w:spacing w:after="0"/>
        <w:ind w:left="720" w:hanging="720"/>
      </w:pPr>
      <w:r w:rsidRPr="0077647D">
        <w:t>47.</w:t>
      </w:r>
      <w:r w:rsidRPr="0077647D">
        <w:tab/>
        <w:t xml:space="preserve">Baraldi, E., et al., </w:t>
      </w:r>
      <w:r w:rsidRPr="0077647D">
        <w:rPr>
          <w:i/>
        </w:rPr>
        <w:t>Nasal nitric oxide is low early in life: case study of two infants with primary ciliary dyskinesia.</w:t>
      </w:r>
      <w:r w:rsidRPr="0077647D">
        <w:t xml:space="preserve"> Eur Respir J, 2004. </w:t>
      </w:r>
      <w:r w:rsidRPr="0077647D">
        <w:rPr>
          <w:b/>
        </w:rPr>
        <w:t>24</w:t>
      </w:r>
      <w:r w:rsidRPr="0077647D">
        <w:t>(5): p. 881-3.</w:t>
      </w:r>
    </w:p>
    <w:p w14:paraId="33D6FC05" w14:textId="77777777" w:rsidR="0077647D" w:rsidRPr="0077647D" w:rsidRDefault="0077647D" w:rsidP="0077647D">
      <w:pPr>
        <w:pStyle w:val="EndNoteBibliography"/>
        <w:spacing w:after="0"/>
        <w:ind w:left="720" w:hanging="720"/>
      </w:pPr>
      <w:r w:rsidRPr="0077647D">
        <w:lastRenderedPageBreak/>
        <w:t>48.</w:t>
      </w:r>
      <w:r w:rsidRPr="0077647D">
        <w:tab/>
        <w:t xml:space="preserve">Piacentini, G.L., et al., </w:t>
      </w:r>
      <w:r w:rsidRPr="0077647D">
        <w:rPr>
          <w:i/>
        </w:rPr>
        <w:t>Nasal nitric oxide for early diagnosis of primary ciliary dyskinesia: practical issues in children.</w:t>
      </w:r>
      <w:r w:rsidRPr="0077647D">
        <w:t xml:space="preserve"> Respir Med, 2008. </w:t>
      </w:r>
      <w:r w:rsidRPr="0077647D">
        <w:rPr>
          <w:b/>
        </w:rPr>
        <w:t>102</w:t>
      </w:r>
      <w:r w:rsidRPr="0077647D">
        <w:t>(4): p. 541-7.</w:t>
      </w:r>
    </w:p>
    <w:p w14:paraId="5DDD5457" w14:textId="77777777" w:rsidR="0077647D" w:rsidRPr="0077647D" w:rsidRDefault="0077647D" w:rsidP="0077647D">
      <w:pPr>
        <w:pStyle w:val="EndNoteBibliography"/>
        <w:spacing w:after="0"/>
        <w:ind w:left="720" w:hanging="720"/>
      </w:pPr>
      <w:r w:rsidRPr="0077647D">
        <w:t>49.</w:t>
      </w:r>
      <w:r w:rsidRPr="0077647D">
        <w:tab/>
        <w:t xml:space="preserve">Deschamp, A.R., et al., </w:t>
      </w:r>
      <w:r w:rsidRPr="0077647D">
        <w:rPr>
          <w:i/>
        </w:rPr>
        <w:t>A comparison of nasal nitric oxide measurement modes.</w:t>
      </w:r>
      <w:r w:rsidRPr="0077647D">
        <w:t xml:space="preserve"> Pediatr Pulmonol, 2017. </w:t>
      </w:r>
      <w:r w:rsidRPr="0077647D">
        <w:rPr>
          <w:b/>
        </w:rPr>
        <w:t>52</w:t>
      </w:r>
      <w:r w:rsidRPr="0077647D">
        <w:t>(11): p. 1381-1382.</w:t>
      </w:r>
    </w:p>
    <w:p w14:paraId="2EC18327" w14:textId="77777777" w:rsidR="0077647D" w:rsidRPr="0077647D" w:rsidRDefault="0077647D" w:rsidP="0077647D">
      <w:pPr>
        <w:pStyle w:val="EndNoteBibliography"/>
        <w:spacing w:after="0"/>
        <w:ind w:left="720" w:hanging="720"/>
      </w:pPr>
      <w:r w:rsidRPr="0077647D">
        <w:t>50.</w:t>
      </w:r>
      <w:r w:rsidRPr="0077647D">
        <w:tab/>
        <w:t xml:space="preserve">Beydon, N., et al., </w:t>
      </w:r>
      <w:r w:rsidRPr="0077647D">
        <w:rPr>
          <w:i/>
        </w:rPr>
        <w:t>Breath-holding and tidal breathing nasal NO to screen children for Primary Ciliary Dyskinesia.</w:t>
      </w:r>
      <w:r w:rsidRPr="0077647D">
        <w:t xml:space="preserve"> Pediatr Pulmonol, 2021. </w:t>
      </w:r>
      <w:r w:rsidRPr="0077647D">
        <w:rPr>
          <w:b/>
        </w:rPr>
        <w:t>56</w:t>
      </w:r>
      <w:r w:rsidRPr="0077647D">
        <w:t>(7): p. 2242-2249.</w:t>
      </w:r>
    </w:p>
    <w:p w14:paraId="03A094CE" w14:textId="77777777" w:rsidR="0077647D" w:rsidRPr="0077647D" w:rsidRDefault="0077647D" w:rsidP="0077647D">
      <w:pPr>
        <w:pStyle w:val="EndNoteBibliography"/>
        <w:spacing w:after="0"/>
        <w:ind w:left="720" w:hanging="720"/>
      </w:pPr>
      <w:r w:rsidRPr="0077647D">
        <w:t>51.</w:t>
      </w:r>
      <w:r w:rsidRPr="0077647D">
        <w:tab/>
        <w:t xml:space="preserve">Boon, M., et al., </w:t>
      </w:r>
      <w:r w:rsidRPr="0077647D">
        <w:rPr>
          <w:i/>
        </w:rPr>
        <w:t>Diagnostic accuracy of nitric oxide measurements to detect primary ciliary dyskinesia.</w:t>
      </w:r>
      <w:r w:rsidRPr="0077647D">
        <w:t xml:space="preserve"> Eur J Clin Invest, 2014. </w:t>
      </w:r>
      <w:r w:rsidRPr="0077647D">
        <w:rPr>
          <w:b/>
        </w:rPr>
        <w:t>44</w:t>
      </w:r>
      <w:r w:rsidRPr="0077647D">
        <w:t>(5): p. 477-85.</w:t>
      </w:r>
    </w:p>
    <w:p w14:paraId="3CCF5860" w14:textId="77777777" w:rsidR="0077647D" w:rsidRPr="0077647D" w:rsidRDefault="0077647D" w:rsidP="0077647D">
      <w:pPr>
        <w:pStyle w:val="EndNoteBibliography"/>
        <w:spacing w:after="0"/>
        <w:ind w:left="720" w:hanging="720"/>
      </w:pPr>
      <w:r w:rsidRPr="0077647D">
        <w:t>52.</w:t>
      </w:r>
      <w:r w:rsidRPr="0077647D">
        <w:tab/>
        <w:t xml:space="preserve">Qian, W., et al., </w:t>
      </w:r>
      <w:r w:rsidRPr="0077647D">
        <w:rPr>
          <w:i/>
        </w:rPr>
        <w:t>Unilateral nasal nitric oxide measurement after nasal surgery.</w:t>
      </w:r>
      <w:r w:rsidRPr="0077647D">
        <w:t xml:space="preserve"> Ann Otol Rhinol Laryngol, 2000. </w:t>
      </w:r>
      <w:r w:rsidRPr="0077647D">
        <w:rPr>
          <w:b/>
        </w:rPr>
        <w:t>109</w:t>
      </w:r>
      <w:r w:rsidRPr="0077647D">
        <w:t>(10 Pt 1): p. 952-7.</w:t>
      </w:r>
    </w:p>
    <w:p w14:paraId="623EC005" w14:textId="77777777" w:rsidR="0077647D" w:rsidRPr="0077647D" w:rsidRDefault="0077647D" w:rsidP="0077647D">
      <w:pPr>
        <w:pStyle w:val="EndNoteBibliography"/>
        <w:spacing w:after="0"/>
        <w:ind w:left="720" w:hanging="720"/>
      </w:pPr>
      <w:r w:rsidRPr="0077647D">
        <w:t>53.</w:t>
      </w:r>
      <w:r w:rsidRPr="0077647D">
        <w:tab/>
        <w:t xml:space="preserve">Holgersen, M.G., J.K. Marthin, and K.G. Nielsen, </w:t>
      </w:r>
      <w:r w:rsidRPr="0077647D">
        <w:rPr>
          <w:i/>
        </w:rPr>
        <w:t>Proof of Concept: Very Rapid Tidal Breathing Nasal Nitric Oxide Sampling Discriminates Primary Ciliary Dyskinesia from Healthy Subjects.</w:t>
      </w:r>
      <w:r w:rsidRPr="0077647D">
        <w:t xml:space="preserve"> Lung, 2019. </w:t>
      </w:r>
      <w:r w:rsidRPr="0077647D">
        <w:rPr>
          <w:b/>
        </w:rPr>
        <w:t>197</w:t>
      </w:r>
      <w:r w:rsidRPr="0077647D">
        <w:t>(2): p. 209-216.</w:t>
      </w:r>
    </w:p>
    <w:p w14:paraId="2A8C56CF" w14:textId="77777777" w:rsidR="0077647D" w:rsidRPr="0077647D" w:rsidRDefault="0077647D" w:rsidP="0077647D">
      <w:pPr>
        <w:pStyle w:val="EndNoteBibliography"/>
        <w:spacing w:after="0"/>
        <w:ind w:left="720" w:hanging="720"/>
      </w:pPr>
      <w:r w:rsidRPr="0077647D">
        <w:t>54.</w:t>
      </w:r>
      <w:r w:rsidRPr="0077647D">
        <w:tab/>
        <w:t xml:space="preserve">Santamaria, F., et al., </w:t>
      </w:r>
      <w:r w:rsidRPr="0077647D">
        <w:rPr>
          <w:i/>
        </w:rPr>
        <w:t>Nasal nitric oxide assessment in primary ciliary dyskinesia using aspiration, exhalation, and humming.</w:t>
      </w:r>
      <w:r w:rsidRPr="0077647D">
        <w:t xml:space="preserve"> Med Sci Monit, 2008. </w:t>
      </w:r>
      <w:r w:rsidRPr="0077647D">
        <w:rPr>
          <w:b/>
        </w:rPr>
        <w:t>14</w:t>
      </w:r>
      <w:r w:rsidRPr="0077647D">
        <w:t>(2): p. Cr80-85.</w:t>
      </w:r>
    </w:p>
    <w:p w14:paraId="6244E7FF" w14:textId="77777777" w:rsidR="0077647D" w:rsidRPr="0077647D" w:rsidRDefault="0077647D" w:rsidP="0077647D">
      <w:pPr>
        <w:pStyle w:val="EndNoteBibliography"/>
        <w:spacing w:after="0"/>
        <w:ind w:left="720" w:hanging="720"/>
      </w:pPr>
      <w:r w:rsidRPr="0077647D">
        <w:t>55.</w:t>
      </w:r>
      <w:r w:rsidRPr="0077647D">
        <w:tab/>
        <w:t xml:space="preserve">Legendre, M., et al., </w:t>
      </w:r>
      <w:r w:rsidRPr="0077647D">
        <w:rPr>
          <w:i/>
        </w:rPr>
        <w:t>High Nasal Nitric Oxide, Cilia Analyses and Genotypes in a Retrospective Cohort of Children with Primary Ciliary Dyskinesia.</w:t>
      </w:r>
      <w:r w:rsidRPr="0077647D">
        <w:t xml:space="preserve"> Ann Am Thorac Soc, 2022.</w:t>
      </w:r>
    </w:p>
    <w:p w14:paraId="72772A08" w14:textId="77777777" w:rsidR="0077647D" w:rsidRPr="0077647D" w:rsidRDefault="0077647D" w:rsidP="0077647D">
      <w:pPr>
        <w:pStyle w:val="EndNoteBibliography"/>
        <w:spacing w:after="0"/>
        <w:ind w:left="720" w:hanging="720"/>
      </w:pPr>
      <w:r w:rsidRPr="0077647D">
        <w:t>56.</w:t>
      </w:r>
      <w:r w:rsidRPr="0077647D">
        <w:tab/>
        <w:t xml:space="preserve">Raidt, J., et al., </w:t>
      </w:r>
      <w:r w:rsidRPr="0077647D">
        <w:rPr>
          <w:i/>
        </w:rPr>
        <w:t>Limitations of Nasal Nitric Oxide Measurement for Diagnosis of Primary Ciliary Dyskinesia with Normal Ultrastructure.</w:t>
      </w:r>
      <w:r w:rsidRPr="0077647D">
        <w:t xml:space="preserve"> Ann Am Thorac Soc, 2022.</w:t>
      </w:r>
    </w:p>
    <w:p w14:paraId="3697B05F" w14:textId="77777777" w:rsidR="0077647D" w:rsidRPr="0077647D" w:rsidRDefault="0077647D" w:rsidP="0077647D">
      <w:pPr>
        <w:pStyle w:val="EndNoteBibliography"/>
        <w:spacing w:after="0"/>
        <w:ind w:left="720" w:hanging="720"/>
      </w:pPr>
      <w:r w:rsidRPr="0077647D">
        <w:t>57.</w:t>
      </w:r>
      <w:r w:rsidRPr="0077647D">
        <w:tab/>
        <w:t xml:space="preserve">Narang, I., et al., </w:t>
      </w:r>
      <w:r w:rsidRPr="0077647D">
        <w:rPr>
          <w:i/>
        </w:rPr>
        <w:t>Nitric oxide in chronic airway inflammation in children: diagnostic use and pathophysiological significance.</w:t>
      </w:r>
      <w:r w:rsidRPr="0077647D">
        <w:t xml:space="preserve"> Thorax, 2002. </w:t>
      </w:r>
      <w:r w:rsidRPr="0077647D">
        <w:rPr>
          <w:b/>
        </w:rPr>
        <w:t>57</w:t>
      </w:r>
      <w:r w:rsidRPr="0077647D">
        <w:t>(7): p. 586-9.</w:t>
      </w:r>
    </w:p>
    <w:p w14:paraId="5657D2DA" w14:textId="77777777" w:rsidR="0077647D" w:rsidRPr="0077647D" w:rsidRDefault="0077647D" w:rsidP="0077647D">
      <w:pPr>
        <w:pStyle w:val="EndNoteBibliography"/>
        <w:spacing w:after="0"/>
        <w:ind w:left="720" w:hanging="720"/>
      </w:pPr>
      <w:r w:rsidRPr="0077647D">
        <w:t>58.</w:t>
      </w:r>
      <w:r w:rsidRPr="0077647D">
        <w:tab/>
        <w:t xml:space="preserve">Pifferi, M., et al., </w:t>
      </w:r>
      <w:r w:rsidRPr="0077647D">
        <w:rPr>
          <w:i/>
        </w:rPr>
        <w:t>Nasal nitric oxide and nitric oxide synthase expression in primary ciliary dyskinesia.</w:t>
      </w:r>
      <w:r w:rsidRPr="0077647D">
        <w:t xml:space="preserve"> Eur Respir J, 2011. </w:t>
      </w:r>
      <w:r w:rsidRPr="0077647D">
        <w:rPr>
          <w:b/>
        </w:rPr>
        <w:t>37</w:t>
      </w:r>
      <w:r w:rsidRPr="0077647D">
        <w:t>(3): p. 572-7.</w:t>
      </w:r>
    </w:p>
    <w:p w14:paraId="0C75B0E2" w14:textId="77777777" w:rsidR="0077647D" w:rsidRPr="0077647D" w:rsidRDefault="0077647D" w:rsidP="0077647D">
      <w:pPr>
        <w:pStyle w:val="EndNoteBibliography"/>
        <w:spacing w:after="0"/>
        <w:ind w:left="720" w:hanging="720"/>
      </w:pPr>
      <w:r w:rsidRPr="0077647D">
        <w:t>59.</w:t>
      </w:r>
      <w:r w:rsidRPr="0077647D">
        <w:tab/>
        <w:t xml:space="preserve">Pifferi, M., et al., </w:t>
      </w:r>
      <w:r w:rsidRPr="0077647D">
        <w:rPr>
          <w:i/>
        </w:rPr>
        <w:t>Nasal nitric oxide in atypical primary ciliary dyskinesia.</w:t>
      </w:r>
      <w:r w:rsidRPr="0077647D">
        <w:t xml:space="preserve"> Chest, 2007. </w:t>
      </w:r>
      <w:r w:rsidRPr="0077647D">
        <w:rPr>
          <w:b/>
        </w:rPr>
        <w:t>131</w:t>
      </w:r>
      <w:r w:rsidRPr="0077647D">
        <w:t>(3): p. 870-873.</w:t>
      </w:r>
    </w:p>
    <w:p w14:paraId="691108A2" w14:textId="77777777" w:rsidR="0077647D" w:rsidRPr="0077647D" w:rsidRDefault="0077647D" w:rsidP="0077647D">
      <w:pPr>
        <w:pStyle w:val="EndNoteBibliography"/>
        <w:ind w:left="720" w:hanging="720"/>
      </w:pPr>
      <w:r w:rsidRPr="0077647D">
        <w:t>60.</w:t>
      </w:r>
      <w:r w:rsidRPr="0077647D">
        <w:tab/>
        <w:t xml:space="preserve">Zhang, X., et al., </w:t>
      </w:r>
      <w:r w:rsidRPr="0077647D">
        <w:rPr>
          <w:i/>
        </w:rPr>
        <w:t>The value of nasal nitric oxide measurement in the diagnosis of primary ciliary dyskinesia.</w:t>
      </w:r>
      <w:r w:rsidRPr="0077647D">
        <w:t xml:space="preserve"> Pediatr Investig, 2019. </w:t>
      </w:r>
      <w:r w:rsidRPr="0077647D">
        <w:rPr>
          <w:b/>
        </w:rPr>
        <w:t>3</w:t>
      </w:r>
      <w:r w:rsidRPr="0077647D">
        <w:t>(4): p. 209-213.</w:t>
      </w:r>
    </w:p>
    <w:p w14:paraId="1836420A" w14:textId="3BAE2496" w:rsidR="00EB0D6C" w:rsidRPr="009C74C3" w:rsidRDefault="009C74C3" w:rsidP="0019721F">
      <w:r w:rsidRPr="00780CCA">
        <w:fldChar w:fldCharType="end"/>
      </w:r>
    </w:p>
    <w:sectPr w:rsidR="00EB0D6C" w:rsidRPr="009C74C3" w:rsidSect="00CC3F03">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CE38B6" w14:textId="77777777" w:rsidR="00361DA0" w:rsidRDefault="00361DA0" w:rsidP="0001302B">
      <w:pPr>
        <w:spacing w:after="0" w:line="240" w:lineRule="auto"/>
      </w:pPr>
      <w:r>
        <w:separator/>
      </w:r>
    </w:p>
  </w:endnote>
  <w:endnote w:type="continuationSeparator" w:id="0">
    <w:p w14:paraId="5210DEA2" w14:textId="77777777" w:rsidR="00361DA0" w:rsidRDefault="00361DA0" w:rsidP="000130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1899120"/>
      <w:docPartObj>
        <w:docPartGallery w:val="Page Numbers (Bottom of Page)"/>
        <w:docPartUnique/>
      </w:docPartObj>
    </w:sdtPr>
    <w:sdtEndPr>
      <w:rPr>
        <w:color w:val="7F7F7F" w:themeColor="background1" w:themeShade="7F"/>
        <w:spacing w:val="60"/>
      </w:rPr>
    </w:sdtEndPr>
    <w:sdtContent>
      <w:p w14:paraId="482F93E4" w14:textId="3B2615C2" w:rsidR="00DB20BA" w:rsidRDefault="00DB20BA">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BD6BAD" w:rsidRPr="00BD6BAD">
          <w:rPr>
            <w:b/>
            <w:bCs/>
            <w:noProof/>
          </w:rPr>
          <w:t>22</w:t>
        </w:r>
        <w:r>
          <w:rPr>
            <w:b/>
            <w:bCs/>
            <w:noProof/>
          </w:rPr>
          <w:fldChar w:fldCharType="end"/>
        </w:r>
        <w:r>
          <w:rPr>
            <w:b/>
            <w:bCs/>
          </w:rPr>
          <w:t xml:space="preserve"> | </w:t>
        </w:r>
        <w:r>
          <w:rPr>
            <w:color w:val="7F7F7F" w:themeColor="background1" w:themeShade="7F"/>
            <w:spacing w:val="60"/>
          </w:rPr>
          <w:t>Page</w:t>
        </w:r>
      </w:p>
    </w:sdtContent>
  </w:sdt>
  <w:p w14:paraId="0734EABC" w14:textId="77777777" w:rsidR="00DB20BA" w:rsidRDefault="00DB20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DB3119" w14:textId="77777777" w:rsidR="00361DA0" w:rsidRDefault="00361DA0" w:rsidP="0001302B">
      <w:pPr>
        <w:spacing w:after="0" w:line="240" w:lineRule="auto"/>
      </w:pPr>
      <w:r>
        <w:separator/>
      </w:r>
    </w:p>
  </w:footnote>
  <w:footnote w:type="continuationSeparator" w:id="0">
    <w:p w14:paraId="0E98B3C0" w14:textId="77777777" w:rsidR="00361DA0" w:rsidRDefault="00361DA0" w:rsidP="000130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B53D4"/>
    <w:multiLevelType w:val="hybridMultilevel"/>
    <w:tmpl w:val="18CE02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976A3A"/>
    <w:multiLevelType w:val="hybridMultilevel"/>
    <w:tmpl w:val="24321D06"/>
    <w:lvl w:ilvl="0" w:tplc="08090001">
      <w:start w:val="1"/>
      <w:numFmt w:val="bullet"/>
      <w:lvlText w:val=""/>
      <w:lvlJc w:val="left"/>
      <w:pPr>
        <w:ind w:left="720" w:hanging="360"/>
      </w:pPr>
      <w:rPr>
        <w:rFonts w:ascii="Symbol" w:hAnsi="Symbol" w:hint="default"/>
      </w:rPr>
    </w:lvl>
    <w:lvl w:ilvl="1" w:tplc="4D8EB676">
      <w:start w:val="1"/>
      <w:numFmt w:val="lowerLetter"/>
      <w:lvlText w:val="%2."/>
      <w:lvlJc w:val="left"/>
      <w:pPr>
        <w:ind w:left="1800" w:hanging="72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A126FD"/>
    <w:multiLevelType w:val="hybridMultilevel"/>
    <w:tmpl w:val="F43AE4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7F7A7B"/>
    <w:multiLevelType w:val="hybridMultilevel"/>
    <w:tmpl w:val="83BE99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BA0B6A"/>
    <w:multiLevelType w:val="hybridMultilevel"/>
    <w:tmpl w:val="8ED88C7C"/>
    <w:lvl w:ilvl="0" w:tplc="0CAA19A8">
      <w:start w:val="1"/>
      <w:numFmt w:val="bullet"/>
      <w:lvlText w:val=""/>
      <w:lvlJc w:val="left"/>
      <w:pPr>
        <w:ind w:left="720" w:hanging="360"/>
      </w:pPr>
      <w:rPr>
        <w:rFonts w:ascii="Symbol" w:hAnsi="Symbol"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60553C"/>
    <w:multiLevelType w:val="hybridMultilevel"/>
    <w:tmpl w:val="50AE7C24"/>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20D41E3B"/>
    <w:multiLevelType w:val="multilevel"/>
    <w:tmpl w:val="C97AE7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2FB2857"/>
    <w:multiLevelType w:val="hybridMultilevel"/>
    <w:tmpl w:val="AC84C37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3CB6CD7"/>
    <w:multiLevelType w:val="hybridMultilevel"/>
    <w:tmpl w:val="672C77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4354F2A"/>
    <w:multiLevelType w:val="hybridMultilevel"/>
    <w:tmpl w:val="92C401E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250F79B8"/>
    <w:multiLevelType w:val="hybridMultilevel"/>
    <w:tmpl w:val="B63A80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8672544"/>
    <w:multiLevelType w:val="hybridMultilevel"/>
    <w:tmpl w:val="BA96B2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C7135E8"/>
    <w:multiLevelType w:val="hybridMultilevel"/>
    <w:tmpl w:val="1534B4F8"/>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2EE8290D"/>
    <w:multiLevelType w:val="hybridMultilevel"/>
    <w:tmpl w:val="C270CD3A"/>
    <w:lvl w:ilvl="0" w:tplc="AE22D8A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0062158"/>
    <w:multiLevelType w:val="hybridMultilevel"/>
    <w:tmpl w:val="B99ADF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6322FE7"/>
    <w:multiLevelType w:val="hybridMultilevel"/>
    <w:tmpl w:val="CBFE6CE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4BC51907"/>
    <w:multiLevelType w:val="hybridMultilevel"/>
    <w:tmpl w:val="42C26968"/>
    <w:lvl w:ilvl="0" w:tplc="0809000F">
      <w:start w:val="1"/>
      <w:numFmt w:val="decimal"/>
      <w:lvlText w:val="%1."/>
      <w:lvlJc w:val="left"/>
      <w:pPr>
        <w:ind w:left="720" w:hanging="360"/>
      </w:pPr>
    </w:lvl>
    <w:lvl w:ilvl="1" w:tplc="4D8EB676">
      <w:start w:val="1"/>
      <w:numFmt w:val="lowerLetter"/>
      <w:lvlText w:val="%2."/>
      <w:lvlJc w:val="left"/>
      <w:pPr>
        <w:ind w:left="1800" w:hanging="72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82542E0"/>
    <w:multiLevelType w:val="hybridMultilevel"/>
    <w:tmpl w:val="8090995C"/>
    <w:lvl w:ilvl="0" w:tplc="08090001">
      <w:start w:val="1"/>
      <w:numFmt w:val="bullet"/>
      <w:lvlText w:val=""/>
      <w:lvlJc w:val="left"/>
      <w:pPr>
        <w:ind w:left="1080" w:hanging="72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67D1E4B"/>
    <w:multiLevelType w:val="hybridMultilevel"/>
    <w:tmpl w:val="AC6E8848"/>
    <w:lvl w:ilvl="0" w:tplc="08090001">
      <w:start w:val="1"/>
      <w:numFmt w:val="bullet"/>
      <w:lvlText w:val=""/>
      <w:lvlJc w:val="left"/>
      <w:pPr>
        <w:ind w:left="1080" w:hanging="72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7AF6A10"/>
    <w:multiLevelType w:val="hybridMultilevel"/>
    <w:tmpl w:val="045691D0"/>
    <w:lvl w:ilvl="0" w:tplc="7BE22C30">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78385A17"/>
    <w:multiLevelType w:val="hybridMultilevel"/>
    <w:tmpl w:val="C7AA3A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13"/>
  </w:num>
  <w:num w:numId="3">
    <w:abstractNumId w:val="15"/>
  </w:num>
  <w:num w:numId="4">
    <w:abstractNumId w:val="18"/>
  </w:num>
  <w:num w:numId="5">
    <w:abstractNumId w:val="17"/>
  </w:num>
  <w:num w:numId="6">
    <w:abstractNumId w:val="1"/>
  </w:num>
  <w:num w:numId="7">
    <w:abstractNumId w:val="8"/>
  </w:num>
  <w:num w:numId="8">
    <w:abstractNumId w:val="0"/>
  </w:num>
  <w:num w:numId="9">
    <w:abstractNumId w:val="19"/>
  </w:num>
  <w:num w:numId="10">
    <w:abstractNumId w:val="7"/>
  </w:num>
  <w:num w:numId="11">
    <w:abstractNumId w:val="12"/>
  </w:num>
  <w:num w:numId="12">
    <w:abstractNumId w:val="9"/>
  </w:num>
  <w:num w:numId="13">
    <w:abstractNumId w:val="4"/>
  </w:num>
  <w:num w:numId="14">
    <w:abstractNumId w:val="6"/>
  </w:num>
  <w:num w:numId="15">
    <w:abstractNumId w:val="3"/>
  </w:num>
  <w:num w:numId="16">
    <w:abstractNumId w:val="20"/>
  </w:num>
  <w:num w:numId="17">
    <w:abstractNumId w:val="14"/>
  </w:num>
  <w:num w:numId="18">
    <w:abstractNumId w:val="2"/>
  </w:num>
  <w:num w:numId="19">
    <w:abstractNumId w:val="11"/>
  </w:num>
  <w:num w:numId="20">
    <w:abstractNumId w:val="10"/>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it-IT" w:vendorID="64" w:dllVersion="6" w:nlCheck="1" w:checkStyle="0"/>
  <w:activeWritingStyle w:appName="MSWord" w:lang="en-US" w:vendorID="64" w:dllVersion="6" w:nlCheck="1" w:checkStyle="1"/>
  <w:activeWritingStyle w:appName="MSWord" w:lang="en-GB" w:vendorID="64" w:dllVersion="6" w:nlCheck="1" w:checkStyle="1"/>
  <w:activeWritingStyle w:appName="MSWord" w:lang="nl-NL" w:vendorID="64" w:dllVersion="6" w:nlCheck="1" w:checkStyle="0"/>
  <w:activeWritingStyle w:appName="MSWord" w:lang="en-US" w:vendorID="64" w:dllVersion="0" w:nlCheck="1" w:checkStyle="0"/>
  <w:activeWritingStyle w:appName="MSWord" w:lang="en-GB" w:vendorID="64" w:dllVersion="0" w:nlCheck="1" w:checkStyle="0"/>
  <w:activeWritingStyle w:appName="MSWord" w:lang="fr-FR"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nl-NL" w:vendorID="64" w:dllVersion="0" w:nlCheck="1" w:checkStyle="0"/>
  <w:activeWritingStyle w:appName="MSWord" w:lang="fr-FR" w:vendorID="64" w:dllVersion="0" w:nlCheck="1" w:checkStyle="0"/>
  <w:activeWritingStyle w:appName="MSWord" w:lang="fr-FR" w:vendorID="64" w:dllVersion="4096" w:nlCheck="1" w:checkStyle="0"/>
  <w:proofState w:spelling="clean" w:grammar="clean"/>
  <w:defaultTabStop w:val="720"/>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1MLIwMTAwNzWwMDdS0lEKTi0uzszPAykwrAUAdWbeZ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pfwdzpcedx9neza0rpvw9tdxzf0f5tdef9&quot;&gt;PCD july2017-Saved&lt;record-ids&gt;&lt;item&gt;35&lt;/item&gt;&lt;item&gt;68&lt;/item&gt;&lt;item&gt;74&lt;/item&gt;&lt;item&gt;77&lt;/item&gt;&lt;item&gt;104&lt;/item&gt;&lt;item&gt;122&lt;/item&gt;&lt;item&gt;137&lt;/item&gt;&lt;item&gt;167&lt;/item&gt;&lt;item&gt;174&lt;/item&gt;&lt;item&gt;200&lt;/item&gt;&lt;item&gt;223&lt;/item&gt;&lt;item&gt;261&lt;/item&gt;&lt;item&gt;285&lt;/item&gt;&lt;item&gt;293&lt;/item&gt;&lt;item&gt;318&lt;/item&gt;&lt;item&gt;368&lt;/item&gt;&lt;item&gt;370&lt;/item&gt;&lt;item&gt;392&lt;/item&gt;&lt;item&gt;450&lt;/item&gt;&lt;item&gt;466&lt;/item&gt;&lt;item&gt;616&lt;/item&gt;&lt;item&gt;638&lt;/item&gt;&lt;item&gt;651&lt;/item&gt;&lt;item&gt;661&lt;/item&gt;&lt;item&gt;701&lt;/item&gt;&lt;item&gt;810&lt;/item&gt;&lt;item&gt;840&lt;/item&gt;&lt;item&gt;854&lt;/item&gt;&lt;item&gt;865&lt;/item&gt;&lt;item&gt;873&lt;/item&gt;&lt;item&gt;874&lt;/item&gt;&lt;item&gt;875&lt;/item&gt;&lt;item&gt;877&lt;/item&gt;&lt;item&gt;878&lt;/item&gt;&lt;item&gt;879&lt;/item&gt;&lt;item&gt;880&lt;/item&gt;&lt;item&gt;881&lt;/item&gt;&lt;item&gt;882&lt;/item&gt;&lt;item&gt;883&lt;/item&gt;&lt;item&gt;884&lt;/item&gt;&lt;item&gt;885&lt;/item&gt;&lt;item&gt;887&lt;/item&gt;&lt;item&gt;888&lt;/item&gt;&lt;item&gt;889&lt;/item&gt;&lt;item&gt;890&lt;/item&gt;&lt;item&gt;891&lt;/item&gt;&lt;item&gt;892&lt;/item&gt;&lt;item&gt;893&lt;/item&gt;&lt;item&gt;894&lt;/item&gt;&lt;item&gt;895&lt;/item&gt;&lt;item&gt;896&lt;/item&gt;&lt;item&gt;897&lt;/item&gt;&lt;item&gt;898&lt;/item&gt;&lt;item&gt;899&lt;/item&gt;&lt;item&gt;900&lt;/item&gt;&lt;item&gt;901&lt;/item&gt;&lt;item&gt;902&lt;/item&gt;&lt;item&gt;903&lt;/item&gt;&lt;item&gt;904&lt;/item&gt;&lt;item&gt;905&lt;/item&gt;&lt;/record-ids&gt;&lt;/item&gt;&lt;/Libraries&gt;"/>
  </w:docVars>
  <w:rsids>
    <w:rsidRoot w:val="0058709E"/>
    <w:rsid w:val="0000314D"/>
    <w:rsid w:val="000047B3"/>
    <w:rsid w:val="00005554"/>
    <w:rsid w:val="0001302B"/>
    <w:rsid w:val="00016B16"/>
    <w:rsid w:val="00016DCE"/>
    <w:rsid w:val="00020623"/>
    <w:rsid w:val="00021FC7"/>
    <w:rsid w:val="00023F50"/>
    <w:rsid w:val="00025999"/>
    <w:rsid w:val="00030A94"/>
    <w:rsid w:val="00030EFA"/>
    <w:rsid w:val="00032D5E"/>
    <w:rsid w:val="00032FE5"/>
    <w:rsid w:val="000357D1"/>
    <w:rsid w:val="00037F0D"/>
    <w:rsid w:val="00041CE3"/>
    <w:rsid w:val="00044A59"/>
    <w:rsid w:val="000465FE"/>
    <w:rsid w:val="0004684A"/>
    <w:rsid w:val="00051B7D"/>
    <w:rsid w:val="00052674"/>
    <w:rsid w:val="00052946"/>
    <w:rsid w:val="00056BB6"/>
    <w:rsid w:val="0005700E"/>
    <w:rsid w:val="000601C7"/>
    <w:rsid w:val="000617C3"/>
    <w:rsid w:val="000631FC"/>
    <w:rsid w:val="0006393B"/>
    <w:rsid w:val="00063F5C"/>
    <w:rsid w:val="00066F16"/>
    <w:rsid w:val="00067A29"/>
    <w:rsid w:val="00076174"/>
    <w:rsid w:val="0007762A"/>
    <w:rsid w:val="00081896"/>
    <w:rsid w:val="00090E92"/>
    <w:rsid w:val="0009407F"/>
    <w:rsid w:val="000968B2"/>
    <w:rsid w:val="000A19BB"/>
    <w:rsid w:val="000A4CE6"/>
    <w:rsid w:val="000A6017"/>
    <w:rsid w:val="000A64B6"/>
    <w:rsid w:val="000B0D3A"/>
    <w:rsid w:val="000B18E5"/>
    <w:rsid w:val="000B3111"/>
    <w:rsid w:val="000B32D9"/>
    <w:rsid w:val="000B3A6D"/>
    <w:rsid w:val="000B3E55"/>
    <w:rsid w:val="000B6BA2"/>
    <w:rsid w:val="000C3C2C"/>
    <w:rsid w:val="000C50D8"/>
    <w:rsid w:val="000C7167"/>
    <w:rsid w:val="000D037A"/>
    <w:rsid w:val="000D2397"/>
    <w:rsid w:val="000D3CFA"/>
    <w:rsid w:val="000D460A"/>
    <w:rsid w:val="000D6AFB"/>
    <w:rsid w:val="000D72FE"/>
    <w:rsid w:val="000E4176"/>
    <w:rsid w:val="000E4AD8"/>
    <w:rsid w:val="000F2CDD"/>
    <w:rsid w:val="000F63A5"/>
    <w:rsid w:val="000F715B"/>
    <w:rsid w:val="000F7184"/>
    <w:rsid w:val="00103064"/>
    <w:rsid w:val="00103127"/>
    <w:rsid w:val="0010487C"/>
    <w:rsid w:val="001064B2"/>
    <w:rsid w:val="00106767"/>
    <w:rsid w:val="00111BBD"/>
    <w:rsid w:val="00114AB2"/>
    <w:rsid w:val="00115898"/>
    <w:rsid w:val="00123E6F"/>
    <w:rsid w:val="00126EC9"/>
    <w:rsid w:val="001305CB"/>
    <w:rsid w:val="00133B97"/>
    <w:rsid w:val="0013485D"/>
    <w:rsid w:val="001362CB"/>
    <w:rsid w:val="001458DC"/>
    <w:rsid w:val="001509DE"/>
    <w:rsid w:val="00153691"/>
    <w:rsid w:val="00154331"/>
    <w:rsid w:val="00160572"/>
    <w:rsid w:val="00162BF9"/>
    <w:rsid w:val="001641FE"/>
    <w:rsid w:val="00165A78"/>
    <w:rsid w:val="0017453D"/>
    <w:rsid w:val="0017693E"/>
    <w:rsid w:val="0018001C"/>
    <w:rsid w:val="0018281D"/>
    <w:rsid w:val="00187A1B"/>
    <w:rsid w:val="001900CB"/>
    <w:rsid w:val="00191C81"/>
    <w:rsid w:val="0019721F"/>
    <w:rsid w:val="001A18D2"/>
    <w:rsid w:val="001A44B3"/>
    <w:rsid w:val="001A678B"/>
    <w:rsid w:val="001B2AB9"/>
    <w:rsid w:val="001B3604"/>
    <w:rsid w:val="001B40B5"/>
    <w:rsid w:val="001B417A"/>
    <w:rsid w:val="001B4692"/>
    <w:rsid w:val="001B5FDD"/>
    <w:rsid w:val="001C1CE9"/>
    <w:rsid w:val="001C55DE"/>
    <w:rsid w:val="001C5C42"/>
    <w:rsid w:val="001D1D0A"/>
    <w:rsid w:val="001D1E5D"/>
    <w:rsid w:val="001E2D69"/>
    <w:rsid w:val="001E2FC8"/>
    <w:rsid w:val="001E55EA"/>
    <w:rsid w:val="001E7EA5"/>
    <w:rsid w:val="001F040C"/>
    <w:rsid w:val="001F0809"/>
    <w:rsid w:val="001F7394"/>
    <w:rsid w:val="001F74D0"/>
    <w:rsid w:val="00202B09"/>
    <w:rsid w:val="0021117A"/>
    <w:rsid w:val="0021199C"/>
    <w:rsid w:val="002144D4"/>
    <w:rsid w:val="00214B63"/>
    <w:rsid w:val="0021732A"/>
    <w:rsid w:val="00217F74"/>
    <w:rsid w:val="00224FB2"/>
    <w:rsid w:val="00226231"/>
    <w:rsid w:val="00226D38"/>
    <w:rsid w:val="00226F9E"/>
    <w:rsid w:val="002305A6"/>
    <w:rsid w:val="00233F4C"/>
    <w:rsid w:val="00234DCC"/>
    <w:rsid w:val="0023612F"/>
    <w:rsid w:val="0024285A"/>
    <w:rsid w:val="00242C6F"/>
    <w:rsid w:val="00244C14"/>
    <w:rsid w:val="00244F9F"/>
    <w:rsid w:val="00245629"/>
    <w:rsid w:val="00245894"/>
    <w:rsid w:val="002469A3"/>
    <w:rsid w:val="00250547"/>
    <w:rsid w:val="00254C49"/>
    <w:rsid w:val="00257B6D"/>
    <w:rsid w:val="00257F9E"/>
    <w:rsid w:val="00262760"/>
    <w:rsid w:val="00263C6E"/>
    <w:rsid w:val="00264E86"/>
    <w:rsid w:val="002707CF"/>
    <w:rsid w:val="002715A7"/>
    <w:rsid w:val="00273120"/>
    <w:rsid w:val="00273C95"/>
    <w:rsid w:val="002766C4"/>
    <w:rsid w:val="002778BC"/>
    <w:rsid w:val="0028311A"/>
    <w:rsid w:val="0028542D"/>
    <w:rsid w:val="00295194"/>
    <w:rsid w:val="00295994"/>
    <w:rsid w:val="0029606F"/>
    <w:rsid w:val="002967FD"/>
    <w:rsid w:val="00296B64"/>
    <w:rsid w:val="0029782D"/>
    <w:rsid w:val="002A499E"/>
    <w:rsid w:val="002B37B2"/>
    <w:rsid w:val="002B3D4B"/>
    <w:rsid w:val="002C1FB1"/>
    <w:rsid w:val="002C23D2"/>
    <w:rsid w:val="002C69D9"/>
    <w:rsid w:val="002D2BEC"/>
    <w:rsid w:val="002D4AE8"/>
    <w:rsid w:val="002D4FB5"/>
    <w:rsid w:val="002D64EF"/>
    <w:rsid w:val="002E0A52"/>
    <w:rsid w:val="002E287F"/>
    <w:rsid w:val="002F1532"/>
    <w:rsid w:val="002F34C0"/>
    <w:rsid w:val="002F4FDA"/>
    <w:rsid w:val="002F7C80"/>
    <w:rsid w:val="00302D41"/>
    <w:rsid w:val="00312402"/>
    <w:rsid w:val="00312FB8"/>
    <w:rsid w:val="00321F77"/>
    <w:rsid w:val="00325F8B"/>
    <w:rsid w:val="00330C01"/>
    <w:rsid w:val="003316A0"/>
    <w:rsid w:val="00332495"/>
    <w:rsid w:val="0033301E"/>
    <w:rsid w:val="003359D8"/>
    <w:rsid w:val="003377F4"/>
    <w:rsid w:val="00340723"/>
    <w:rsid w:val="00340EBB"/>
    <w:rsid w:val="003430A9"/>
    <w:rsid w:val="00344F33"/>
    <w:rsid w:val="0034501A"/>
    <w:rsid w:val="003479FE"/>
    <w:rsid w:val="00356F17"/>
    <w:rsid w:val="00357D89"/>
    <w:rsid w:val="003600C0"/>
    <w:rsid w:val="00361006"/>
    <w:rsid w:val="00361882"/>
    <w:rsid w:val="00361DA0"/>
    <w:rsid w:val="003626E7"/>
    <w:rsid w:val="00362B67"/>
    <w:rsid w:val="00362F64"/>
    <w:rsid w:val="0036300A"/>
    <w:rsid w:val="00364B74"/>
    <w:rsid w:val="00366190"/>
    <w:rsid w:val="00370F7B"/>
    <w:rsid w:val="003805EF"/>
    <w:rsid w:val="00382A37"/>
    <w:rsid w:val="00383219"/>
    <w:rsid w:val="0038611D"/>
    <w:rsid w:val="003924C7"/>
    <w:rsid w:val="00393F7E"/>
    <w:rsid w:val="00393FAD"/>
    <w:rsid w:val="00395630"/>
    <w:rsid w:val="003A5E36"/>
    <w:rsid w:val="003B0C47"/>
    <w:rsid w:val="003B1605"/>
    <w:rsid w:val="003B5DA6"/>
    <w:rsid w:val="003B71D9"/>
    <w:rsid w:val="003C0C9A"/>
    <w:rsid w:val="003C1B88"/>
    <w:rsid w:val="003C2FE3"/>
    <w:rsid w:val="003E162A"/>
    <w:rsid w:val="003E25E2"/>
    <w:rsid w:val="003E425B"/>
    <w:rsid w:val="003E542B"/>
    <w:rsid w:val="003E69A0"/>
    <w:rsid w:val="003E6C6B"/>
    <w:rsid w:val="003F2EA1"/>
    <w:rsid w:val="003F31AE"/>
    <w:rsid w:val="003F78B3"/>
    <w:rsid w:val="00401ACE"/>
    <w:rsid w:val="00404274"/>
    <w:rsid w:val="004059D2"/>
    <w:rsid w:val="00407783"/>
    <w:rsid w:val="00407EE6"/>
    <w:rsid w:val="004103F3"/>
    <w:rsid w:val="0041155D"/>
    <w:rsid w:val="0041196D"/>
    <w:rsid w:val="004144D8"/>
    <w:rsid w:val="004171B2"/>
    <w:rsid w:val="00417982"/>
    <w:rsid w:val="00424E5B"/>
    <w:rsid w:val="004256EA"/>
    <w:rsid w:val="00430288"/>
    <w:rsid w:val="00431EAF"/>
    <w:rsid w:val="004346B5"/>
    <w:rsid w:val="00434BBA"/>
    <w:rsid w:val="004361AA"/>
    <w:rsid w:val="00437B8C"/>
    <w:rsid w:val="00437F80"/>
    <w:rsid w:val="00442CF2"/>
    <w:rsid w:val="0044433F"/>
    <w:rsid w:val="00445230"/>
    <w:rsid w:val="00445D52"/>
    <w:rsid w:val="00450261"/>
    <w:rsid w:val="0045265C"/>
    <w:rsid w:val="00452B81"/>
    <w:rsid w:val="004560C1"/>
    <w:rsid w:val="00457AF6"/>
    <w:rsid w:val="004611E6"/>
    <w:rsid w:val="00461439"/>
    <w:rsid w:val="0046199C"/>
    <w:rsid w:val="0046221F"/>
    <w:rsid w:val="00463957"/>
    <w:rsid w:val="0046730A"/>
    <w:rsid w:val="00470B16"/>
    <w:rsid w:val="00471EF2"/>
    <w:rsid w:val="00474003"/>
    <w:rsid w:val="0048335D"/>
    <w:rsid w:val="00483BE3"/>
    <w:rsid w:val="00486DB3"/>
    <w:rsid w:val="00490AA5"/>
    <w:rsid w:val="00493924"/>
    <w:rsid w:val="00494F2F"/>
    <w:rsid w:val="00497C88"/>
    <w:rsid w:val="004A0284"/>
    <w:rsid w:val="004A08F4"/>
    <w:rsid w:val="004A1282"/>
    <w:rsid w:val="004A26B9"/>
    <w:rsid w:val="004A3AE6"/>
    <w:rsid w:val="004A4E05"/>
    <w:rsid w:val="004A700E"/>
    <w:rsid w:val="004B271D"/>
    <w:rsid w:val="004B601C"/>
    <w:rsid w:val="004C07E6"/>
    <w:rsid w:val="004C107E"/>
    <w:rsid w:val="004C4789"/>
    <w:rsid w:val="004C6E70"/>
    <w:rsid w:val="004C7586"/>
    <w:rsid w:val="004D09DC"/>
    <w:rsid w:val="004D4B96"/>
    <w:rsid w:val="004D4C43"/>
    <w:rsid w:val="004D52B7"/>
    <w:rsid w:val="004E14CD"/>
    <w:rsid w:val="004E387E"/>
    <w:rsid w:val="004E4225"/>
    <w:rsid w:val="004E4F3D"/>
    <w:rsid w:val="004E70C6"/>
    <w:rsid w:val="004E773C"/>
    <w:rsid w:val="004F01E4"/>
    <w:rsid w:val="004F09D4"/>
    <w:rsid w:val="004F16A1"/>
    <w:rsid w:val="004F1937"/>
    <w:rsid w:val="004F4BC3"/>
    <w:rsid w:val="00501178"/>
    <w:rsid w:val="00501BF9"/>
    <w:rsid w:val="0050414E"/>
    <w:rsid w:val="005112A8"/>
    <w:rsid w:val="00511C9F"/>
    <w:rsid w:val="00516AD1"/>
    <w:rsid w:val="005177E2"/>
    <w:rsid w:val="00517CA1"/>
    <w:rsid w:val="00526D16"/>
    <w:rsid w:val="00534328"/>
    <w:rsid w:val="00546008"/>
    <w:rsid w:val="00566526"/>
    <w:rsid w:val="00567B5E"/>
    <w:rsid w:val="00575FEC"/>
    <w:rsid w:val="005768E2"/>
    <w:rsid w:val="0058124A"/>
    <w:rsid w:val="00582FC0"/>
    <w:rsid w:val="0058594F"/>
    <w:rsid w:val="0058709E"/>
    <w:rsid w:val="005902BC"/>
    <w:rsid w:val="005948C1"/>
    <w:rsid w:val="00596010"/>
    <w:rsid w:val="005A3F08"/>
    <w:rsid w:val="005A44CF"/>
    <w:rsid w:val="005A756B"/>
    <w:rsid w:val="005B1D77"/>
    <w:rsid w:val="005B2680"/>
    <w:rsid w:val="005B284F"/>
    <w:rsid w:val="005B2BF2"/>
    <w:rsid w:val="005B5392"/>
    <w:rsid w:val="005C3B74"/>
    <w:rsid w:val="005C4B34"/>
    <w:rsid w:val="005C4F75"/>
    <w:rsid w:val="005C69AE"/>
    <w:rsid w:val="005D11C4"/>
    <w:rsid w:val="005D18ED"/>
    <w:rsid w:val="005D6019"/>
    <w:rsid w:val="005E10BF"/>
    <w:rsid w:val="005E4940"/>
    <w:rsid w:val="005F088D"/>
    <w:rsid w:val="005F0A0C"/>
    <w:rsid w:val="005F4507"/>
    <w:rsid w:val="005F6F6B"/>
    <w:rsid w:val="00602021"/>
    <w:rsid w:val="00603DE0"/>
    <w:rsid w:val="00604CC6"/>
    <w:rsid w:val="00607833"/>
    <w:rsid w:val="00607B17"/>
    <w:rsid w:val="00614F2F"/>
    <w:rsid w:val="006174DC"/>
    <w:rsid w:val="00617B74"/>
    <w:rsid w:val="006229AD"/>
    <w:rsid w:val="00631504"/>
    <w:rsid w:val="0063178B"/>
    <w:rsid w:val="006353F7"/>
    <w:rsid w:val="00636909"/>
    <w:rsid w:val="006374C3"/>
    <w:rsid w:val="006413B6"/>
    <w:rsid w:val="006427BC"/>
    <w:rsid w:val="00645DBB"/>
    <w:rsid w:val="00650859"/>
    <w:rsid w:val="00652EB3"/>
    <w:rsid w:val="00653135"/>
    <w:rsid w:val="00653DEA"/>
    <w:rsid w:val="0065435B"/>
    <w:rsid w:val="00661320"/>
    <w:rsid w:val="00665446"/>
    <w:rsid w:val="0066634F"/>
    <w:rsid w:val="006722FA"/>
    <w:rsid w:val="006819D8"/>
    <w:rsid w:val="00682577"/>
    <w:rsid w:val="0068265C"/>
    <w:rsid w:val="00682AA9"/>
    <w:rsid w:val="00683091"/>
    <w:rsid w:val="00690207"/>
    <w:rsid w:val="0069283D"/>
    <w:rsid w:val="006A247A"/>
    <w:rsid w:val="006A46C8"/>
    <w:rsid w:val="006A4EBA"/>
    <w:rsid w:val="006A5BCB"/>
    <w:rsid w:val="006A7078"/>
    <w:rsid w:val="006A7310"/>
    <w:rsid w:val="006B223D"/>
    <w:rsid w:val="006B4334"/>
    <w:rsid w:val="006C13C9"/>
    <w:rsid w:val="006C4685"/>
    <w:rsid w:val="006C4B9D"/>
    <w:rsid w:val="006E037C"/>
    <w:rsid w:val="006E10BE"/>
    <w:rsid w:val="006E12FD"/>
    <w:rsid w:val="006E256B"/>
    <w:rsid w:val="006E319A"/>
    <w:rsid w:val="006F40FE"/>
    <w:rsid w:val="006F462F"/>
    <w:rsid w:val="006F49C7"/>
    <w:rsid w:val="006F4E4D"/>
    <w:rsid w:val="006F58CE"/>
    <w:rsid w:val="006F5A1C"/>
    <w:rsid w:val="006F69E4"/>
    <w:rsid w:val="00700DF9"/>
    <w:rsid w:val="00704BC2"/>
    <w:rsid w:val="0071234E"/>
    <w:rsid w:val="0071237F"/>
    <w:rsid w:val="00712F5F"/>
    <w:rsid w:val="00713009"/>
    <w:rsid w:val="007136B8"/>
    <w:rsid w:val="00713F51"/>
    <w:rsid w:val="007159E0"/>
    <w:rsid w:val="0072016F"/>
    <w:rsid w:val="007207F4"/>
    <w:rsid w:val="00721E07"/>
    <w:rsid w:val="00722ED6"/>
    <w:rsid w:val="007245E0"/>
    <w:rsid w:val="007247CF"/>
    <w:rsid w:val="00733FB9"/>
    <w:rsid w:val="00737633"/>
    <w:rsid w:val="007416F9"/>
    <w:rsid w:val="00742D81"/>
    <w:rsid w:val="00743001"/>
    <w:rsid w:val="0074431B"/>
    <w:rsid w:val="00744BFE"/>
    <w:rsid w:val="0074521C"/>
    <w:rsid w:val="007502C2"/>
    <w:rsid w:val="0075364D"/>
    <w:rsid w:val="00754E0E"/>
    <w:rsid w:val="00757739"/>
    <w:rsid w:val="00760249"/>
    <w:rsid w:val="0076174D"/>
    <w:rsid w:val="007632CD"/>
    <w:rsid w:val="007633DA"/>
    <w:rsid w:val="007635E1"/>
    <w:rsid w:val="00763F08"/>
    <w:rsid w:val="007652C4"/>
    <w:rsid w:val="007707BF"/>
    <w:rsid w:val="007726C3"/>
    <w:rsid w:val="0077647D"/>
    <w:rsid w:val="007768CE"/>
    <w:rsid w:val="00780CCA"/>
    <w:rsid w:val="00781D38"/>
    <w:rsid w:val="0078491D"/>
    <w:rsid w:val="00786F73"/>
    <w:rsid w:val="00797E97"/>
    <w:rsid w:val="007A1A9C"/>
    <w:rsid w:val="007A46C9"/>
    <w:rsid w:val="007B0BE7"/>
    <w:rsid w:val="007B24CA"/>
    <w:rsid w:val="007B2D7C"/>
    <w:rsid w:val="007B3C96"/>
    <w:rsid w:val="007B68F0"/>
    <w:rsid w:val="007C1210"/>
    <w:rsid w:val="007C6C72"/>
    <w:rsid w:val="007C734B"/>
    <w:rsid w:val="007D0BCD"/>
    <w:rsid w:val="007D68A5"/>
    <w:rsid w:val="007D6BA5"/>
    <w:rsid w:val="007E0A5F"/>
    <w:rsid w:val="007E3607"/>
    <w:rsid w:val="007E7830"/>
    <w:rsid w:val="007F4AE2"/>
    <w:rsid w:val="007F4D7C"/>
    <w:rsid w:val="007F4E02"/>
    <w:rsid w:val="007F7556"/>
    <w:rsid w:val="007F7842"/>
    <w:rsid w:val="00801792"/>
    <w:rsid w:val="00804538"/>
    <w:rsid w:val="00806647"/>
    <w:rsid w:val="0080665D"/>
    <w:rsid w:val="00813BFC"/>
    <w:rsid w:val="00813DB6"/>
    <w:rsid w:val="0081670C"/>
    <w:rsid w:val="0082521E"/>
    <w:rsid w:val="0082599A"/>
    <w:rsid w:val="0082618D"/>
    <w:rsid w:val="00830BA9"/>
    <w:rsid w:val="00834057"/>
    <w:rsid w:val="00835411"/>
    <w:rsid w:val="0084405A"/>
    <w:rsid w:val="008478F7"/>
    <w:rsid w:val="008501E4"/>
    <w:rsid w:val="008532A5"/>
    <w:rsid w:val="00853FBF"/>
    <w:rsid w:val="00854B9C"/>
    <w:rsid w:val="00856A09"/>
    <w:rsid w:val="00872413"/>
    <w:rsid w:val="00874A4B"/>
    <w:rsid w:val="00880B3A"/>
    <w:rsid w:val="008812D5"/>
    <w:rsid w:val="00882229"/>
    <w:rsid w:val="0088251B"/>
    <w:rsid w:val="008826BF"/>
    <w:rsid w:val="008847E4"/>
    <w:rsid w:val="00885332"/>
    <w:rsid w:val="00886160"/>
    <w:rsid w:val="008902A0"/>
    <w:rsid w:val="00894732"/>
    <w:rsid w:val="0089662C"/>
    <w:rsid w:val="008A1404"/>
    <w:rsid w:val="008A24E8"/>
    <w:rsid w:val="008A2656"/>
    <w:rsid w:val="008A6EA7"/>
    <w:rsid w:val="008B07E1"/>
    <w:rsid w:val="008B1F52"/>
    <w:rsid w:val="008B242E"/>
    <w:rsid w:val="008B4514"/>
    <w:rsid w:val="008B67F7"/>
    <w:rsid w:val="008B77C6"/>
    <w:rsid w:val="008C2717"/>
    <w:rsid w:val="008C3BC5"/>
    <w:rsid w:val="008D2926"/>
    <w:rsid w:val="008D4C72"/>
    <w:rsid w:val="008D5633"/>
    <w:rsid w:val="008D7AAA"/>
    <w:rsid w:val="008E42DE"/>
    <w:rsid w:val="008E695E"/>
    <w:rsid w:val="008E76EF"/>
    <w:rsid w:val="008F2054"/>
    <w:rsid w:val="008F386C"/>
    <w:rsid w:val="008F4057"/>
    <w:rsid w:val="008F540B"/>
    <w:rsid w:val="008F7C2C"/>
    <w:rsid w:val="0090215D"/>
    <w:rsid w:val="009043CC"/>
    <w:rsid w:val="00915F51"/>
    <w:rsid w:val="009168F0"/>
    <w:rsid w:val="00916C06"/>
    <w:rsid w:val="009209C3"/>
    <w:rsid w:val="0092239F"/>
    <w:rsid w:val="00923728"/>
    <w:rsid w:val="00923B79"/>
    <w:rsid w:val="00925FFB"/>
    <w:rsid w:val="0093521C"/>
    <w:rsid w:val="00935C83"/>
    <w:rsid w:val="00936404"/>
    <w:rsid w:val="0093670A"/>
    <w:rsid w:val="009407E6"/>
    <w:rsid w:val="00941A81"/>
    <w:rsid w:val="00946853"/>
    <w:rsid w:val="00946DD8"/>
    <w:rsid w:val="00947632"/>
    <w:rsid w:val="00951D44"/>
    <w:rsid w:val="00953CFC"/>
    <w:rsid w:val="009557CB"/>
    <w:rsid w:val="00955E4E"/>
    <w:rsid w:val="00961154"/>
    <w:rsid w:val="009642E1"/>
    <w:rsid w:val="009643E1"/>
    <w:rsid w:val="00965A2A"/>
    <w:rsid w:val="0096748B"/>
    <w:rsid w:val="00967DA5"/>
    <w:rsid w:val="00971E58"/>
    <w:rsid w:val="009720E5"/>
    <w:rsid w:val="00973F60"/>
    <w:rsid w:val="009767E5"/>
    <w:rsid w:val="0098004E"/>
    <w:rsid w:val="00991779"/>
    <w:rsid w:val="00994880"/>
    <w:rsid w:val="009965B3"/>
    <w:rsid w:val="00997579"/>
    <w:rsid w:val="009A3D01"/>
    <w:rsid w:val="009A5A83"/>
    <w:rsid w:val="009A5C47"/>
    <w:rsid w:val="009A6494"/>
    <w:rsid w:val="009B2694"/>
    <w:rsid w:val="009B4EBC"/>
    <w:rsid w:val="009B5D70"/>
    <w:rsid w:val="009C26D6"/>
    <w:rsid w:val="009C37FE"/>
    <w:rsid w:val="009C6090"/>
    <w:rsid w:val="009C6535"/>
    <w:rsid w:val="009C74C3"/>
    <w:rsid w:val="009D6974"/>
    <w:rsid w:val="009E5301"/>
    <w:rsid w:val="009E6B3F"/>
    <w:rsid w:val="009F3138"/>
    <w:rsid w:val="00A06B0D"/>
    <w:rsid w:val="00A07796"/>
    <w:rsid w:val="00A1063E"/>
    <w:rsid w:val="00A11254"/>
    <w:rsid w:val="00A13A54"/>
    <w:rsid w:val="00A146E7"/>
    <w:rsid w:val="00A220ED"/>
    <w:rsid w:val="00A25F68"/>
    <w:rsid w:val="00A25F8F"/>
    <w:rsid w:val="00A30351"/>
    <w:rsid w:val="00A31968"/>
    <w:rsid w:val="00A31A5E"/>
    <w:rsid w:val="00A33364"/>
    <w:rsid w:val="00A353A5"/>
    <w:rsid w:val="00A37837"/>
    <w:rsid w:val="00A37B86"/>
    <w:rsid w:val="00A45205"/>
    <w:rsid w:val="00A5581E"/>
    <w:rsid w:val="00A5605B"/>
    <w:rsid w:val="00A60CE2"/>
    <w:rsid w:val="00A619AD"/>
    <w:rsid w:val="00A6558A"/>
    <w:rsid w:val="00A66AAE"/>
    <w:rsid w:val="00A677B8"/>
    <w:rsid w:val="00A67EDE"/>
    <w:rsid w:val="00A700BB"/>
    <w:rsid w:val="00A76055"/>
    <w:rsid w:val="00A767D5"/>
    <w:rsid w:val="00A77089"/>
    <w:rsid w:val="00A806D9"/>
    <w:rsid w:val="00A81022"/>
    <w:rsid w:val="00A82A12"/>
    <w:rsid w:val="00A853B9"/>
    <w:rsid w:val="00A861C7"/>
    <w:rsid w:val="00A922A9"/>
    <w:rsid w:val="00A953CC"/>
    <w:rsid w:val="00A9743B"/>
    <w:rsid w:val="00AA0B80"/>
    <w:rsid w:val="00AA1DB3"/>
    <w:rsid w:val="00AA4D43"/>
    <w:rsid w:val="00AA621D"/>
    <w:rsid w:val="00AB4021"/>
    <w:rsid w:val="00AB47EC"/>
    <w:rsid w:val="00AC1610"/>
    <w:rsid w:val="00AD0887"/>
    <w:rsid w:val="00AD197D"/>
    <w:rsid w:val="00AD3769"/>
    <w:rsid w:val="00AD575B"/>
    <w:rsid w:val="00AD6895"/>
    <w:rsid w:val="00AE65BA"/>
    <w:rsid w:val="00AF71CF"/>
    <w:rsid w:val="00B00EE5"/>
    <w:rsid w:val="00B029A3"/>
    <w:rsid w:val="00B03DD8"/>
    <w:rsid w:val="00B07A89"/>
    <w:rsid w:val="00B11A53"/>
    <w:rsid w:val="00B11ACF"/>
    <w:rsid w:val="00B120B5"/>
    <w:rsid w:val="00B15203"/>
    <w:rsid w:val="00B158EF"/>
    <w:rsid w:val="00B16DAB"/>
    <w:rsid w:val="00B174A2"/>
    <w:rsid w:val="00B24076"/>
    <w:rsid w:val="00B24234"/>
    <w:rsid w:val="00B42C29"/>
    <w:rsid w:val="00B4742A"/>
    <w:rsid w:val="00B47894"/>
    <w:rsid w:val="00B60329"/>
    <w:rsid w:val="00B6169C"/>
    <w:rsid w:val="00B64049"/>
    <w:rsid w:val="00B81C8D"/>
    <w:rsid w:val="00B828C8"/>
    <w:rsid w:val="00B82F35"/>
    <w:rsid w:val="00B92422"/>
    <w:rsid w:val="00B92825"/>
    <w:rsid w:val="00B9710F"/>
    <w:rsid w:val="00BA2BE4"/>
    <w:rsid w:val="00BA3448"/>
    <w:rsid w:val="00BB06D9"/>
    <w:rsid w:val="00BB55B0"/>
    <w:rsid w:val="00BB6A5F"/>
    <w:rsid w:val="00BB7F14"/>
    <w:rsid w:val="00BC1187"/>
    <w:rsid w:val="00BC1C7C"/>
    <w:rsid w:val="00BD06EF"/>
    <w:rsid w:val="00BD2921"/>
    <w:rsid w:val="00BD6BAD"/>
    <w:rsid w:val="00BD756D"/>
    <w:rsid w:val="00BD7D75"/>
    <w:rsid w:val="00BE2B43"/>
    <w:rsid w:val="00BE39D4"/>
    <w:rsid w:val="00BE6D9B"/>
    <w:rsid w:val="00BE700F"/>
    <w:rsid w:val="00BE7F2E"/>
    <w:rsid w:val="00BF0D45"/>
    <w:rsid w:val="00BF176D"/>
    <w:rsid w:val="00BF1925"/>
    <w:rsid w:val="00BF6397"/>
    <w:rsid w:val="00BF6B0F"/>
    <w:rsid w:val="00C001F3"/>
    <w:rsid w:val="00C12A34"/>
    <w:rsid w:val="00C1501F"/>
    <w:rsid w:val="00C21817"/>
    <w:rsid w:val="00C220FB"/>
    <w:rsid w:val="00C259BD"/>
    <w:rsid w:val="00C2644F"/>
    <w:rsid w:val="00C26EC1"/>
    <w:rsid w:val="00C2738D"/>
    <w:rsid w:val="00C27A20"/>
    <w:rsid w:val="00C31572"/>
    <w:rsid w:val="00C32D4B"/>
    <w:rsid w:val="00C332E7"/>
    <w:rsid w:val="00C33F6F"/>
    <w:rsid w:val="00C3625A"/>
    <w:rsid w:val="00C41931"/>
    <w:rsid w:val="00C44155"/>
    <w:rsid w:val="00C473D3"/>
    <w:rsid w:val="00C512D4"/>
    <w:rsid w:val="00C551DA"/>
    <w:rsid w:val="00C55EDF"/>
    <w:rsid w:val="00C575B8"/>
    <w:rsid w:val="00C654E1"/>
    <w:rsid w:val="00C65585"/>
    <w:rsid w:val="00C70AE1"/>
    <w:rsid w:val="00C719F6"/>
    <w:rsid w:val="00C8192A"/>
    <w:rsid w:val="00C81A66"/>
    <w:rsid w:val="00C82995"/>
    <w:rsid w:val="00C841CC"/>
    <w:rsid w:val="00C85462"/>
    <w:rsid w:val="00C93EA8"/>
    <w:rsid w:val="00C95931"/>
    <w:rsid w:val="00C96B0D"/>
    <w:rsid w:val="00C97661"/>
    <w:rsid w:val="00CA2D1A"/>
    <w:rsid w:val="00CA353C"/>
    <w:rsid w:val="00CA5F05"/>
    <w:rsid w:val="00CA79F0"/>
    <w:rsid w:val="00CB2CF3"/>
    <w:rsid w:val="00CB4F0D"/>
    <w:rsid w:val="00CC13C3"/>
    <w:rsid w:val="00CC187A"/>
    <w:rsid w:val="00CC19C3"/>
    <w:rsid w:val="00CC3238"/>
    <w:rsid w:val="00CC3F03"/>
    <w:rsid w:val="00CC5013"/>
    <w:rsid w:val="00CC625D"/>
    <w:rsid w:val="00CC7C47"/>
    <w:rsid w:val="00CD16AF"/>
    <w:rsid w:val="00CD2DDD"/>
    <w:rsid w:val="00CD4479"/>
    <w:rsid w:val="00CD7BCA"/>
    <w:rsid w:val="00CE4120"/>
    <w:rsid w:val="00CE5496"/>
    <w:rsid w:val="00CF4B02"/>
    <w:rsid w:val="00CF510E"/>
    <w:rsid w:val="00D0025A"/>
    <w:rsid w:val="00D00EF4"/>
    <w:rsid w:val="00D01E87"/>
    <w:rsid w:val="00D03716"/>
    <w:rsid w:val="00D077D7"/>
    <w:rsid w:val="00D119D9"/>
    <w:rsid w:val="00D16B50"/>
    <w:rsid w:val="00D16F42"/>
    <w:rsid w:val="00D215D9"/>
    <w:rsid w:val="00D21A03"/>
    <w:rsid w:val="00D2221C"/>
    <w:rsid w:val="00D22833"/>
    <w:rsid w:val="00D30095"/>
    <w:rsid w:val="00D34AA4"/>
    <w:rsid w:val="00D36064"/>
    <w:rsid w:val="00D455AB"/>
    <w:rsid w:val="00D46031"/>
    <w:rsid w:val="00D51839"/>
    <w:rsid w:val="00D53E5A"/>
    <w:rsid w:val="00D54E19"/>
    <w:rsid w:val="00D62BEF"/>
    <w:rsid w:val="00D63156"/>
    <w:rsid w:val="00D64C82"/>
    <w:rsid w:val="00D64EBC"/>
    <w:rsid w:val="00D66010"/>
    <w:rsid w:val="00D66A62"/>
    <w:rsid w:val="00D66E2F"/>
    <w:rsid w:val="00D67860"/>
    <w:rsid w:val="00D67E97"/>
    <w:rsid w:val="00D74109"/>
    <w:rsid w:val="00D74A7F"/>
    <w:rsid w:val="00D74B72"/>
    <w:rsid w:val="00D85229"/>
    <w:rsid w:val="00D85B3A"/>
    <w:rsid w:val="00D956B0"/>
    <w:rsid w:val="00D97B7D"/>
    <w:rsid w:val="00DA1A89"/>
    <w:rsid w:val="00DA648F"/>
    <w:rsid w:val="00DA75CE"/>
    <w:rsid w:val="00DB1373"/>
    <w:rsid w:val="00DB20BA"/>
    <w:rsid w:val="00DB473B"/>
    <w:rsid w:val="00DB6EF2"/>
    <w:rsid w:val="00DC0215"/>
    <w:rsid w:val="00DC091A"/>
    <w:rsid w:val="00DC0A1E"/>
    <w:rsid w:val="00DC1019"/>
    <w:rsid w:val="00DC2539"/>
    <w:rsid w:val="00DD3B35"/>
    <w:rsid w:val="00DD5DB8"/>
    <w:rsid w:val="00DE4905"/>
    <w:rsid w:val="00DE5D3D"/>
    <w:rsid w:val="00DE642D"/>
    <w:rsid w:val="00DF28E2"/>
    <w:rsid w:val="00DF53AA"/>
    <w:rsid w:val="00E01AED"/>
    <w:rsid w:val="00E022DD"/>
    <w:rsid w:val="00E02DA1"/>
    <w:rsid w:val="00E0335B"/>
    <w:rsid w:val="00E04A3E"/>
    <w:rsid w:val="00E0565D"/>
    <w:rsid w:val="00E065C3"/>
    <w:rsid w:val="00E06B9A"/>
    <w:rsid w:val="00E11465"/>
    <w:rsid w:val="00E11926"/>
    <w:rsid w:val="00E11EC4"/>
    <w:rsid w:val="00E14F4C"/>
    <w:rsid w:val="00E156AA"/>
    <w:rsid w:val="00E209C1"/>
    <w:rsid w:val="00E21CCF"/>
    <w:rsid w:val="00E233D2"/>
    <w:rsid w:val="00E31EFA"/>
    <w:rsid w:val="00E329A7"/>
    <w:rsid w:val="00E37551"/>
    <w:rsid w:val="00E45229"/>
    <w:rsid w:val="00E5183F"/>
    <w:rsid w:val="00E579E4"/>
    <w:rsid w:val="00E605F0"/>
    <w:rsid w:val="00E6168B"/>
    <w:rsid w:val="00E62018"/>
    <w:rsid w:val="00E62B92"/>
    <w:rsid w:val="00E67179"/>
    <w:rsid w:val="00E70623"/>
    <w:rsid w:val="00E73848"/>
    <w:rsid w:val="00E747CB"/>
    <w:rsid w:val="00E751DD"/>
    <w:rsid w:val="00E76D4D"/>
    <w:rsid w:val="00E808BA"/>
    <w:rsid w:val="00E80DD9"/>
    <w:rsid w:val="00E8348E"/>
    <w:rsid w:val="00E84327"/>
    <w:rsid w:val="00E84701"/>
    <w:rsid w:val="00E84A14"/>
    <w:rsid w:val="00E86A1B"/>
    <w:rsid w:val="00E86AB6"/>
    <w:rsid w:val="00E90E45"/>
    <w:rsid w:val="00E92C92"/>
    <w:rsid w:val="00E93DA1"/>
    <w:rsid w:val="00E940E4"/>
    <w:rsid w:val="00EA3582"/>
    <w:rsid w:val="00EA5F1D"/>
    <w:rsid w:val="00EA7C5F"/>
    <w:rsid w:val="00EB0636"/>
    <w:rsid w:val="00EB0D6C"/>
    <w:rsid w:val="00EB1F0A"/>
    <w:rsid w:val="00EC39C9"/>
    <w:rsid w:val="00EC660B"/>
    <w:rsid w:val="00EC67CE"/>
    <w:rsid w:val="00ED1CE3"/>
    <w:rsid w:val="00ED521A"/>
    <w:rsid w:val="00ED6F11"/>
    <w:rsid w:val="00EE1761"/>
    <w:rsid w:val="00EE29F6"/>
    <w:rsid w:val="00EF3674"/>
    <w:rsid w:val="00EF5C81"/>
    <w:rsid w:val="00F00E2B"/>
    <w:rsid w:val="00F032E7"/>
    <w:rsid w:val="00F03BBE"/>
    <w:rsid w:val="00F0729C"/>
    <w:rsid w:val="00F0793D"/>
    <w:rsid w:val="00F13176"/>
    <w:rsid w:val="00F178F6"/>
    <w:rsid w:val="00F21FEC"/>
    <w:rsid w:val="00F23F0D"/>
    <w:rsid w:val="00F24002"/>
    <w:rsid w:val="00F2585D"/>
    <w:rsid w:val="00F25AE3"/>
    <w:rsid w:val="00F2614F"/>
    <w:rsid w:val="00F34479"/>
    <w:rsid w:val="00F345D5"/>
    <w:rsid w:val="00F3781B"/>
    <w:rsid w:val="00F37911"/>
    <w:rsid w:val="00F40204"/>
    <w:rsid w:val="00F44257"/>
    <w:rsid w:val="00F5070D"/>
    <w:rsid w:val="00F52416"/>
    <w:rsid w:val="00F540A2"/>
    <w:rsid w:val="00F575DB"/>
    <w:rsid w:val="00F6029D"/>
    <w:rsid w:val="00F6246F"/>
    <w:rsid w:val="00F631F0"/>
    <w:rsid w:val="00F6446E"/>
    <w:rsid w:val="00F66E31"/>
    <w:rsid w:val="00F678E4"/>
    <w:rsid w:val="00F716BB"/>
    <w:rsid w:val="00F72523"/>
    <w:rsid w:val="00F7293F"/>
    <w:rsid w:val="00F81556"/>
    <w:rsid w:val="00F852EC"/>
    <w:rsid w:val="00F85851"/>
    <w:rsid w:val="00F85C20"/>
    <w:rsid w:val="00F86ADE"/>
    <w:rsid w:val="00F94626"/>
    <w:rsid w:val="00F97760"/>
    <w:rsid w:val="00FA3762"/>
    <w:rsid w:val="00FA6CEB"/>
    <w:rsid w:val="00FB4686"/>
    <w:rsid w:val="00FB4DAA"/>
    <w:rsid w:val="00FB5EDD"/>
    <w:rsid w:val="00FC071C"/>
    <w:rsid w:val="00FC37B9"/>
    <w:rsid w:val="00FC66E6"/>
    <w:rsid w:val="00FC7B86"/>
    <w:rsid w:val="00FD5195"/>
    <w:rsid w:val="00FD6436"/>
    <w:rsid w:val="00FE45B6"/>
    <w:rsid w:val="00FE6480"/>
    <w:rsid w:val="00FE796B"/>
    <w:rsid w:val="00FE7EC6"/>
    <w:rsid w:val="00FF0A90"/>
    <w:rsid w:val="00FF1206"/>
    <w:rsid w:val="00FF415B"/>
    <w:rsid w:val="00FF42BA"/>
    <w:rsid w:val="00FF6558"/>
    <w:rsid w:val="00FF68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4A8FEBC3"/>
  <w15:chartTrackingRefBased/>
  <w15:docId w15:val="{8134EFA1-9AB3-4FC3-B6F8-439C91092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47EC"/>
  </w:style>
  <w:style w:type="paragraph" w:styleId="Heading1">
    <w:name w:val="heading 1"/>
    <w:basedOn w:val="Normal"/>
    <w:link w:val="Heading1Char"/>
    <w:uiPriority w:val="9"/>
    <w:qFormat/>
    <w:rsid w:val="003A5E36"/>
    <w:pPr>
      <w:spacing w:before="100" w:beforeAutospacing="1" w:after="100" w:afterAutospacing="1" w:line="240" w:lineRule="auto"/>
      <w:outlineLvl w:val="0"/>
    </w:pPr>
    <w:rPr>
      <w:rFonts w:ascii="Times New Roman" w:hAnsi="Times New Roman" w:cs="Times New Roman"/>
      <w:b/>
      <w:bCs/>
      <w:kern w:val="36"/>
      <w:sz w:val="48"/>
      <w:szCs w:val="4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709E"/>
    <w:pPr>
      <w:ind w:left="720"/>
      <w:contextualSpacing/>
    </w:pPr>
  </w:style>
  <w:style w:type="paragraph" w:styleId="BalloonText">
    <w:name w:val="Balloon Text"/>
    <w:basedOn w:val="Normal"/>
    <w:link w:val="BalloonTextChar"/>
    <w:uiPriority w:val="99"/>
    <w:semiHidden/>
    <w:unhideWhenUsed/>
    <w:rsid w:val="000055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5554"/>
    <w:rPr>
      <w:rFonts w:ascii="Segoe UI" w:hAnsi="Segoe UI" w:cs="Segoe UI"/>
      <w:sz w:val="18"/>
      <w:szCs w:val="18"/>
    </w:rPr>
  </w:style>
  <w:style w:type="paragraph" w:customStyle="1" w:styleId="EndNoteBibliographyTitle">
    <w:name w:val="EndNote Bibliography Title"/>
    <w:basedOn w:val="Normal"/>
    <w:link w:val="EndNoteBibliographyTitleChar"/>
    <w:rsid w:val="003805E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05EF"/>
    <w:rPr>
      <w:rFonts w:ascii="Calibri" w:hAnsi="Calibri" w:cs="Calibri"/>
      <w:noProof/>
      <w:lang w:val="en-US"/>
    </w:rPr>
  </w:style>
  <w:style w:type="paragraph" w:customStyle="1" w:styleId="EndNoteBibliography">
    <w:name w:val="EndNote Bibliography"/>
    <w:basedOn w:val="Normal"/>
    <w:link w:val="EndNoteBibliographyChar"/>
    <w:rsid w:val="003805E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05EF"/>
    <w:rPr>
      <w:rFonts w:ascii="Calibri" w:hAnsi="Calibri" w:cs="Calibri"/>
      <w:noProof/>
      <w:lang w:val="en-US"/>
    </w:rPr>
  </w:style>
  <w:style w:type="character" w:styleId="CommentReference">
    <w:name w:val="annotation reference"/>
    <w:basedOn w:val="DefaultParagraphFont"/>
    <w:uiPriority w:val="99"/>
    <w:semiHidden/>
    <w:unhideWhenUsed/>
    <w:rsid w:val="005C4B34"/>
    <w:rPr>
      <w:sz w:val="16"/>
      <w:szCs w:val="16"/>
    </w:rPr>
  </w:style>
  <w:style w:type="paragraph" w:styleId="CommentText">
    <w:name w:val="annotation text"/>
    <w:basedOn w:val="Normal"/>
    <w:link w:val="CommentTextChar"/>
    <w:uiPriority w:val="99"/>
    <w:unhideWhenUsed/>
    <w:rsid w:val="005C4B34"/>
    <w:pPr>
      <w:spacing w:line="240" w:lineRule="auto"/>
    </w:pPr>
    <w:rPr>
      <w:sz w:val="20"/>
      <w:szCs w:val="20"/>
    </w:rPr>
  </w:style>
  <w:style w:type="character" w:customStyle="1" w:styleId="CommentTextChar">
    <w:name w:val="Comment Text Char"/>
    <w:basedOn w:val="DefaultParagraphFont"/>
    <w:link w:val="CommentText"/>
    <w:uiPriority w:val="99"/>
    <w:rsid w:val="005C4B34"/>
    <w:rPr>
      <w:sz w:val="20"/>
      <w:szCs w:val="20"/>
    </w:rPr>
  </w:style>
  <w:style w:type="paragraph" w:styleId="CommentSubject">
    <w:name w:val="annotation subject"/>
    <w:basedOn w:val="CommentText"/>
    <w:next w:val="CommentText"/>
    <w:link w:val="CommentSubjectChar"/>
    <w:uiPriority w:val="99"/>
    <w:semiHidden/>
    <w:unhideWhenUsed/>
    <w:rsid w:val="005C4B34"/>
    <w:rPr>
      <w:b/>
      <w:bCs/>
    </w:rPr>
  </w:style>
  <w:style w:type="character" w:customStyle="1" w:styleId="CommentSubjectChar">
    <w:name w:val="Comment Subject Char"/>
    <w:basedOn w:val="CommentTextChar"/>
    <w:link w:val="CommentSubject"/>
    <w:uiPriority w:val="99"/>
    <w:semiHidden/>
    <w:rsid w:val="005C4B34"/>
    <w:rPr>
      <w:b/>
      <w:bCs/>
      <w:sz w:val="20"/>
      <w:szCs w:val="20"/>
    </w:rPr>
  </w:style>
  <w:style w:type="paragraph" w:styleId="NormalWeb">
    <w:name w:val="Normal (Web)"/>
    <w:basedOn w:val="Normal"/>
    <w:uiPriority w:val="99"/>
    <w:unhideWhenUsed/>
    <w:rsid w:val="008B1F52"/>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styleId="LineNumber">
    <w:name w:val="line number"/>
    <w:basedOn w:val="DefaultParagraphFont"/>
    <w:uiPriority w:val="99"/>
    <w:semiHidden/>
    <w:unhideWhenUsed/>
    <w:rsid w:val="0001302B"/>
  </w:style>
  <w:style w:type="paragraph" w:styleId="Header">
    <w:name w:val="header"/>
    <w:basedOn w:val="Normal"/>
    <w:link w:val="HeaderChar"/>
    <w:uiPriority w:val="99"/>
    <w:unhideWhenUsed/>
    <w:rsid w:val="000130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302B"/>
  </w:style>
  <w:style w:type="paragraph" w:styleId="Footer">
    <w:name w:val="footer"/>
    <w:basedOn w:val="Normal"/>
    <w:link w:val="FooterChar"/>
    <w:uiPriority w:val="99"/>
    <w:unhideWhenUsed/>
    <w:rsid w:val="000130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302B"/>
  </w:style>
  <w:style w:type="paragraph" w:styleId="Revision">
    <w:name w:val="Revision"/>
    <w:hidden/>
    <w:uiPriority w:val="99"/>
    <w:semiHidden/>
    <w:rsid w:val="00A853B9"/>
    <w:pPr>
      <w:spacing w:after="0" w:line="240" w:lineRule="auto"/>
    </w:pPr>
  </w:style>
  <w:style w:type="character" w:customStyle="1" w:styleId="apple-converted-space">
    <w:name w:val="apple-converted-space"/>
    <w:basedOn w:val="DefaultParagraphFont"/>
    <w:rsid w:val="004F16A1"/>
  </w:style>
  <w:style w:type="character" w:customStyle="1" w:styleId="Heading1Char">
    <w:name w:val="Heading 1 Char"/>
    <w:basedOn w:val="DefaultParagraphFont"/>
    <w:link w:val="Heading1"/>
    <w:uiPriority w:val="9"/>
    <w:rsid w:val="003A5E36"/>
    <w:rPr>
      <w:rFonts w:ascii="Times New Roman" w:hAnsi="Times New Roman" w:cs="Times New Roman"/>
      <w:b/>
      <w:bCs/>
      <w:kern w:val="36"/>
      <w:sz w:val="48"/>
      <w:szCs w:val="48"/>
      <w:lang w:val="en-US"/>
    </w:rPr>
  </w:style>
  <w:style w:type="character" w:customStyle="1" w:styleId="ref-journal">
    <w:name w:val="ref-journal"/>
    <w:basedOn w:val="DefaultParagraphFont"/>
    <w:rsid w:val="0096748B"/>
  </w:style>
  <w:style w:type="character" w:styleId="Emphasis">
    <w:name w:val="Emphasis"/>
    <w:basedOn w:val="DefaultParagraphFont"/>
    <w:uiPriority w:val="20"/>
    <w:qFormat/>
    <w:rsid w:val="0096748B"/>
    <w:rPr>
      <w:i/>
      <w:iCs/>
    </w:rPr>
  </w:style>
  <w:style w:type="character" w:customStyle="1" w:styleId="ref-vol">
    <w:name w:val="ref-vol"/>
    <w:basedOn w:val="DefaultParagraphFont"/>
    <w:rsid w:val="0096748B"/>
  </w:style>
  <w:style w:type="character" w:customStyle="1" w:styleId="mixed-citation">
    <w:name w:val="mixed-citation"/>
    <w:basedOn w:val="DefaultParagraphFont"/>
    <w:rsid w:val="0096748B"/>
  </w:style>
  <w:style w:type="paragraph" w:styleId="DocumentMap">
    <w:name w:val="Document Map"/>
    <w:basedOn w:val="Normal"/>
    <w:link w:val="DocumentMapChar"/>
    <w:uiPriority w:val="99"/>
    <w:semiHidden/>
    <w:unhideWhenUsed/>
    <w:rsid w:val="0040778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407783"/>
    <w:rPr>
      <w:rFonts w:ascii="Times New Roman" w:hAnsi="Times New Roman" w:cs="Times New Roman"/>
      <w:sz w:val="24"/>
      <w:szCs w:val="24"/>
    </w:rPr>
  </w:style>
  <w:style w:type="character" w:customStyle="1" w:styleId="id-label">
    <w:name w:val="id-label"/>
    <w:basedOn w:val="DefaultParagraphFont"/>
    <w:rsid w:val="00F178F6"/>
  </w:style>
  <w:style w:type="character" w:styleId="Strong">
    <w:name w:val="Strong"/>
    <w:basedOn w:val="DefaultParagraphFont"/>
    <w:uiPriority w:val="22"/>
    <w:qFormat/>
    <w:rsid w:val="00F178F6"/>
    <w:rPr>
      <w:b/>
      <w:bCs/>
    </w:rPr>
  </w:style>
  <w:style w:type="table" w:styleId="TableGrid">
    <w:name w:val="Table Grid"/>
    <w:basedOn w:val="TableNormal"/>
    <w:uiPriority w:val="39"/>
    <w:rsid w:val="001F0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021FC7"/>
    <w:pPr>
      <w:widowControl w:val="0"/>
      <w:spacing w:after="0" w:line="240" w:lineRule="auto"/>
      <w:ind w:left="160"/>
    </w:pPr>
    <w:rPr>
      <w:rFonts w:ascii="Times New Roman" w:eastAsia="Times New Roman" w:hAnsi="Times New Roman"/>
      <w:sz w:val="24"/>
      <w:szCs w:val="24"/>
      <w:lang w:val="en-US"/>
    </w:rPr>
  </w:style>
  <w:style w:type="character" w:customStyle="1" w:styleId="BodyTextChar">
    <w:name w:val="Body Text Char"/>
    <w:basedOn w:val="DefaultParagraphFont"/>
    <w:link w:val="BodyText"/>
    <w:uiPriority w:val="1"/>
    <w:rsid w:val="00021FC7"/>
    <w:rPr>
      <w:rFonts w:ascii="Times New Roman" w:eastAsia="Times New Roman" w:hAnsi="Times New Roman"/>
      <w:sz w:val="24"/>
      <w:szCs w:val="24"/>
      <w:lang w:val="en-US"/>
    </w:rPr>
  </w:style>
  <w:style w:type="character" w:styleId="Hyperlink">
    <w:name w:val="Hyperlink"/>
    <w:basedOn w:val="DefaultParagraphFont"/>
    <w:uiPriority w:val="99"/>
    <w:unhideWhenUsed/>
    <w:rsid w:val="001305CB"/>
    <w:rPr>
      <w:color w:val="0563C1" w:themeColor="hyperlink"/>
      <w:u w:val="single"/>
    </w:rPr>
  </w:style>
  <w:style w:type="character" w:customStyle="1" w:styleId="UnresolvedMention1">
    <w:name w:val="Unresolved Mention1"/>
    <w:basedOn w:val="DefaultParagraphFont"/>
    <w:uiPriority w:val="99"/>
    <w:semiHidden/>
    <w:unhideWhenUsed/>
    <w:rsid w:val="001305CB"/>
    <w:rPr>
      <w:color w:val="605E5C"/>
      <w:shd w:val="clear" w:color="auto" w:fill="E1DFDD"/>
    </w:rPr>
  </w:style>
  <w:style w:type="character" w:customStyle="1" w:styleId="UnresolvedMention2">
    <w:name w:val="Unresolved Mention2"/>
    <w:basedOn w:val="DefaultParagraphFont"/>
    <w:uiPriority w:val="99"/>
    <w:semiHidden/>
    <w:unhideWhenUsed/>
    <w:rsid w:val="00A25F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50461">
      <w:bodyDiv w:val="1"/>
      <w:marLeft w:val="0"/>
      <w:marRight w:val="0"/>
      <w:marTop w:val="0"/>
      <w:marBottom w:val="0"/>
      <w:divBdr>
        <w:top w:val="none" w:sz="0" w:space="0" w:color="auto"/>
        <w:left w:val="none" w:sz="0" w:space="0" w:color="auto"/>
        <w:bottom w:val="none" w:sz="0" w:space="0" w:color="auto"/>
        <w:right w:val="none" w:sz="0" w:space="0" w:color="auto"/>
      </w:divBdr>
    </w:div>
    <w:div w:id="103040286">
      <w:bodyDiv w:val="1"/>
      <w:marLeft w:val="0"/>
      <w:marRight w:val="0"/>
      <w:marTop w:val="0"/>
      <w:marBottom w:val="0"/>
      <w:divBdr>
        <w:top w:val="none" w:sz="0" w:space="0" w:color="auto"/>
        <w:left w:val="none" w:sz="0" w:space="0" w:color="auto"/>
        <w:bottom w:val="none" w:sz="0" w:space="0" w:color="auto"/>
        <w:right w:val="none" w:sz="0" w:space="0" w:color="auto"/>
      </w:divBdr>
    </w:div>
    <w:div w:id="121004055">
      <w:bodyDiv w:val="1"/>
      <w:marLeft w:val="0"/>
      <w:marRight w:val="0"/>
      <w:marTop w:val="0"/>
      <w:marBottom w:val="0"/>
      <w:divBdr>
        <w:top w:val="none" w:sz="0" w:space="0" w:color="auto"/>
        <w:left w:val="none" w:sz="0" w:space="0" w:color="auto"/>
        <w:bottom w:val="none" w:sz="0" w:space="0" w:color="auto"/>
        <w:right w:val="none" w:sz="0" w:space="0" w:color="auto"/>
      </w:divBdr>
    </w:div>
    <w:div w:id="123474276">
      <w:bodyDiv w:val="1"/>
      <w:marLeft w:val="0"/>
      <w:marRight w:val="0"/>
      <w:marTop w:val="0"/>
      <w:marBottom w:val="0"/>
      <w:divBdr>
        <w:top w:val="none" w:sz="0" w:space="0" w:color="auto"/>
        <w:left w:val="none" w:sz="0" w:space="0" w:color="auto"/>
        <w:bottom w:val="none" w:sz="0" w:space="0" w:color="auto"/>
        <w:right w:val="none" w:sz="0" w:space="0" w:color="auto"/>
      </w:divBdr>
    </w:div>
    <w:div w:id="211967827">
      <w:bodyDiv w:val="1"/>
      <w:marLeft w:val="0"/>
      <w:marRight w:val="0"/>
      <w:marTop w:val="0"/>
      <w:marBottom w:val="0"/>
      <w:divBdr>
        <w:top w:val="none" w:sz="0" w:space="0" w:color="auto"/>
        <w:left w:val="none" w:sz="0" w:space="0" w:color="auto"/>
        <w:bottom w:val="none" w:sz="0" w:space="0" w:color="auto"/>
        <w:right w:val="none" w:sz="0" w:space="0" w:color="auto"/>
      </w:divBdr>
    </w:div>
    <w:div w:id="235868558">
      <w:bodyDiv w:val="1"/>
      <w:marLeft w:val="0"/>
      <w:marRight w:val="0"/>
      <w:marTop w:val="0"/>
      <w:marBottom w:val="0"/>
      <w:divBdr>
        <w:top w:val="none" w:sz="0" w:space="0" w:color="auto"/>
        <w:left w:val="none" w:sz="0" w:space="0" w:color="auto"/>
        <w:bottom w:val="none" w:sz="0" w:space="0" w:color="auto"/>
        <w:right w:val="none" w:sz="0" w:space="0" w:color="auto"/>
      </w:divBdr>
    </w:div>
    <w:div w:id="383453564">
      <w:bodyDiv w:val="1"/>
      <w:marLeft w:val="0"/>
      <w:marRight w:val="0"/>
      <w:marTop w:val="0"/>
      <w:marBottom w:val="0"/>
      <w:divBdr>
        <w:top w:val="none" w:sz="0" w:space="0" w:color="auto"/>
        <w:left w:val="none" w:sz="0" w:space="0" w:color="auto"/>
        <w:bottom w:val="none" w:sz="0" w:space="0" w:color="auto"/>
        <w:right w:val="none" w:sz="0" w:space="0" w:color="auto"/>
      </w:divBdr>
    </w:div>
    <w:div w:id="403652608">
      <w:bodyDiv w:val="1"/>
      <w:marLeft w:val="0"/>
      <w:marRight w:val="0"/>
      <w:marTop w:val="0"/>
      <w:marBottom w:val="0"/>
      <w:divBdr>
        <w:top w:val="none" w:sz="0" w:space="0" w:color="auto"/>
        <w:left w:val="none" w:sz="0" w:space="0" w:color="auto"/>
        <w:bottom w:val="none" w:sz="0" w:space="0" w:color="auto"/>
        <w:right w:val="none" w:sz="0" w:space="0" w:color="auto"/>
      </w:divBdr>
    </w:div>
    <w:div w:id="507673132">
      <w:bodyDiv w:val="1"/>
      <w:marLeft w:val="0"/>
      <w:marRight w:val="0"/>
      <w:marTop w:val="0"/>
      <w:marBottom w:val="0"/>
      <w:divBdr>
        <w:top w:val="none" w:sz="0" w:space="0" w:color="auto"/>
        <w:left w:val="none" w:sz="0" w:space="0" w:color="auto"/>
        <w:bottom w:val="none" w:sz="0" w:space="0" w:color="auto"/>
        <w:right w:val="none" w:sz="0" w:space="0" w:color="auto"/>
      </w:divBdr>
    </w:div>
    <w:div w:id="567499008">
      <w:bodyDiv w:val="1"/>
      <w:marLeft w:val="0"/>
      <w:marRight w:val="0"/>
      <w:marTop w:val="0"/>
      <w:marBottom w:val="0"/>
      <w:divBdr>
        <w:top w:val="none" w:sz="0" w:space="0" w:color="auto"/>
        <w:left w:val="none" w:sz="0" w:space="0" w:color="auto"/>
        <w:bottom w:val="none" w:sz="0" w:space="0" w:color="auto"/>
        <w:right w:val="none" w:sz="0" w:space="0" w:color="auto"/>
      </w:divBdr>
    </w:div>
    <w:div w:id="677270564">
      <w:bodyDiv w:val="1"/>
      <w:marLeft w:val="0"/>
      <w:marRight w:val="0"/>
      <w:marTop w:val="0"/>
      <w:marBottom w:val="0"/>
      <w:divBdr>
        <w:top w:val="none" w:sz="0" w:space="0" w:color="auto"/>
        <w:left w:val="none" w:sz="0" w:space="0" w:color="auto"/>
        <w:bottom w:val="none" w:sz="0" w:space="0" w:color="auto"/>
        <w:right w:val="none" w:sz="0" w:space="0" w:color="auto"/>
      </w:divBdr>
    </w:div>
    <w:div w:id="695354856">
      <w:bodyDiv w:val="1"/>
      <w:marLeft w:val="0"/>
      <w:marRight w:val="0"/>
      <w:marTop w:val="0"/>
      <w:marBottom w:val="0"/>
      <w:divBdr>
        <w:top w:val="none" w:sz="0" w:space="0" w:color="auto"/>
        <w:left w:val="none" w:sz="0" w:space="0" w:color="auto"/>
        <w:bottom w:val="none" w:sz="0" w:space="0" w:color="auto"/>
        <w:right w:val="none" w:sz="0" w:space="0" w:color="auto"/>
      </w:divBdr>
    </w:div>
    <w:div w:id="762801208">
      <w:bodyDiv w:val="1"/>
      <w:marLeft w:val="0"/>
      <w:marRight w:val="0"/>
      <w:marTop w:val="0"/>
      <w:marBottom w:val="0"/>
      <w:divBdr>
        <w:top w:val="none" w:sz="0" w:space="0" w:color="auto"/>
        <w:left w:val="none" w:sz="0" w:space="0" w:color="auto"/>
        <w:bottom w:val="none" w:sz="0" w:space="0" w:color="auto"/>
        <w:right w:val="none" w:sz="0" w:space="0" w:color="auto"/>
      </w:divBdr>
    </w:div>
    <w:div w:id="927813180">
      <w:bodyDiv w:val="1"/>
      <w:marLeft w:val="0"/>
      <w:marRight w:val="0"/>
      <w:marTop w:val="0"/>
      <w:marBottom w:val="0"/>
      <w:divBdr>
        <w:top w:val="none" w:sz="0" w:space="0" w:color="auto"/>
        <w:left w:val="none" w:sz="0" w:space="0" w:color="auto"/>
        <w:bottom w:val="none" w:sz="0" w:space="0" w:color="auto"/>
        <w:right w:val="none" w:sz="0" w:space="0" w:color="auto"/>
      </w:divBdr>
    </w:div>
    <w:div w:id="1019159765">
      <w:bodyDiv w:val="1"/>
      <w:marLeft w:val="0"/>
      <w:marRight w:val="0"/>
      <w:marTop w:val="0"/>
      <w:marBottom w:val="0"/>
      <w:divBdr>
        <w:top w:val="none" w:sz="0" w:space="0" w:color="auto"/>
        <w:left w:val="none" w:sz="0" w:space="0" w:color="auto"/>
        <w:bottom w:val="none" w:sz="0" w:space="0" w:color="auto"/>
        <w:right w:val="none" w:sz="0" w:space="0" w:color="auto"/>
      </w:divBdr>
    </w:div>
    <w:div w:id="1148861773">
      <w:bodyDiv w:val="1"/>
      <w:marLeft w:val="0"/>
      <w:marRight w:val="0"/>
      <w:marTop w:val="0"/>
      <w:marBottom w:val="0"/>
      <w:divBdr>
        <w:top w:val="none" w:sz="0" w:space="0" w:color="auto"/>
        <w:left w:val="none" w:sz="0" w:space="0" w:color="auto"/>
        <w:bottom w:val="none" w:sz="0" w:space="0" w:color="auto"/>
        <w:right w:val="none" w:sz="0" w:space="0" w:color="auto"/>
      </w:divBdr>
    </w:div>
    <w:div w:id="1299647939">
      <w:bodyDiv w:val="1"/>
      <w:marLeft w:val="0"/>
      <w:marRight w:val="0"/>
      <w:marTop w:val="0"/>
      <w:marBottom w:val="0"/>
      <w:divBdr>
        <w:top w:val="none" w:sz="0" w:space="0" w:color="auto"/>
        <w:left w:val="none" w:sz="0" w:space="0" w:color="auto"/>
        <w:bottom w:val="none" w:sz="0" w:space="0" w:color="auto"/>
        <w:right w:val="none" w:sz="0" w:space="0" w:color="auto"/>
      </w:divBdr>
    </w:div>
    <w:div w:id="1330716144">
      <w:bodyDiv w:val="1"/>
      <w:marLeft w:val="0"/>
      <w:marRight w:val="0"/>
      <w:marTop w:val="0"/>
      <w:marBottom w:val="0"/>
      <w:divBdr>
        <w:top w:val="none" w:sz="0" w:space="0" w:color="auto"/>
        <w:left w:val="none" w:sz="0" w:space="0" w:color="auto"/>
        <w:bottom w:val="none" w:sz="0" w:space="0" w:color="auto"/>
        <w:right w:val="none" w:sz="0" w:space="0" w:color="auto"/>
      </w:divBdr>
    </w:div>
    <w:div w:id="1510099298">
      <w:bodyDiv w:val="1"/>
      <w:marLeft w:val="0"/>
      <w:marRight w:val="0"/>
      <w:marTop w:val="0"/>
      <w:marBottom w:val="0"/>
      <w:divBdr>
        <w:top w:val="none" w:sz="0" w:space="0" w:color="auto"/>
        <w:left w:val="none" w:sz="0" w:space="0" w:color="auto"/>
        <w:bottom w:val="none" w:sz="0" w:space="0" w:color="auto"/>
        <w:right w:val="none" w:sz="0" w:space="0" w:color="auto"/>
      </w:divBdr>
    </w:div>
    <w:div w:id="1825663745">
      <w:bodyDiv w:val="1"/>
      <w:marLeft w:val="0"/>
      <w:marRight w:val="0"/>
      <w:marTop w:val="0"/>
      <w:marBottom w:val="0"/>
      <w:divBdr>
        <w:top w:val="none" w:sz="0" w:space="0" w:color="auto"/>
        <w:left w:val="none" w:sz="0" w:space="0" w:color="auto"/>
        <w:bottom w:val="none" w:sz="0" w:space="0" w:color="auto"/>
        <w:right w:val="none" w:sz="0" w:space="0" w:color="auto"/>
      </w:divBdr>
    </w:div>
    <w:div w:id="1977565596">
      <w:bodyDiv w:val="1"/>
      <w:marLeft w:val="0"/>
      <w:marRight w:val="0"/>
      <w:marTop w:val="0"/>
      <w:marBottom w:val="0"/>
      <w:divBdr>
        <w:top w:val="none" w:sz="0" w:space="0" w:color="auto"/>
        <w:left w:val="none" w:sz="0" w:space="0" w:color="auto"/>
        <w:bottom w:val="none" w:sz="0" w:space="0" w:color="auto"/>
        <w:right w:val="none" w:sz="0" w:space="0" w:color="auto"/>
      </w:divBdr>
    </w:div>
    <w:div w:id="2140874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lucas1@soton.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sv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niox.com/en-us/pdf/000249-11%20NIOX%20VERO%20Labeling%20summary.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FD3FEC-FCC9-4C33-B46F-A156A4FF89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27480</Words>
  <Characters>156639</Characters>
  <Application>Microsoft Office Word</Application>
  <DocSecurity>0</DocSecurity>
  <Lines>1305</Lines>
  <Paragraphs>36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83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 Lucas</dc:creator>
  <cp:keywords/>
  <dc:description/>
  <cp:lastModifiedBy>Jane Lucas</cp:lastModifiedBy>
  <cp:revision>3</cp:revision>
  <dcterms:created xsi:type="dcterms:W3CDTF">2023-01-09T10:35:00Z</dcterms:created>
  <dcterms:modified xsi:type="dcterms:W3CDTF">2023-01-09T10:36:00Z</dcterms:modified>
</cp:coreProperties>
</file>